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A5D188" w14:textId="1ABD1D8D" w:rsidR="00DC688B" w:rsidRPr="00DC688B" w:rsidRDefault="00565A42" w:rsidP="00565A42">
      <w:pPr>
        <w:spacing w:after="120" w:line="360" w:lineRule="auto"/>
        <w:jc w:val="center"/>
        <w:rPr>
          <w:rFonts w:cstheme="majorBidi"/>
          <w:b/>
          <w:bCs/>
          <w:sz w:val="24"/>
          <w:szCs w:val="24"/>
        </w:rPr>
      </w:pPr>
      <w:bookmarkStart w:id="0" w:name="_GoBack"/>
      <w:bookmarkEnd w:id="0"/>
      <w:r>
        <w:rPr>
          <w:rFonts w:cstheme="majorBidi"/>
          <w:b/>
          <w:bCs/>
          <w:sz w:val="24"/>
          <w:szCs w:val="24"/>
        </w:rPr>
        <w:t>European Respiratory Journal – Open Research</w:t>
      </w:r>
    </w:p>
    <w:p w14:paraId="20641A16" w14:textId="17559F96" w:rsidR="00A77626" w:rsidRDefault="002E5163" w:rsidP="002E5163">
      <w:pPr>
        <w:tabs>
          <w:tab w:val="left" w:pos="7272"/>
        </w:tabs>
        <w:spacing w:after="120" w:line="360" w:lineRule="auto"/>
        <w:jc w:val="both"/>
        <w:rPr>
          <w:rFonts w:cstheme="majorBidi"/>
          <w:b/>
          <w:bCs/>
          <w:sz w:val="24"/>
          <w:szCs w:val="24"/>
        </w:rPr>
      </w:pPr>
      <w:r>
        <w:rPr>
          <w:rFonts w:cstheme="majorBidi"/>
          <w:b/>
          <w:bCs/>
          <w:sz w:val="24"/>
          <w:szCs w:val="24"/>
        </w:rPr>
        <w:tab/>
      </w:r>
    </w:p>
    <w:p w14:paraId="3B498300" w14:textId="77777777" w:rsidR="002E0FA0" w:rsidRPr="00C24EB4" w:rsidRDefault="002E0FA0" w:rsidP="00DC688B">
      <w:pPr>
        <w:spacing w:after="120" w:line="360" w:lineRule="auto"/>
        <w:jc w:val="both"/>
        <w:rPr>
          <w:rFonts w:cstheme="majorBidi"/>
          <w:b/>
          <w:bCs/>
          <w:color w:val="FF0000"/>
          <w:sz w:val="24"/>
          <w:szCs w:val="24"/>
        </w:rPr>
      </w:pPr>
    </w:p>
    <w:p w14:paraId="0E337C02" w14:textId="7519E4A2" w:rsidR="00DC688B" w:rsidRPr="00C07005" w:rsidRDefault="00C363D9" w:rsidP="00303B0F">
      <w:pPr>
        <w:spacing w:after="120" w:line="360" w:lineRule="auto"/>
        <w:jc w:val="center"/>
        <w:rPr>
          <w:rFonts w:cstheme="majorBidi"/>
          <w:b/>
          <w:bCs/>
          <w:sz w:val="24"/>
          <w:szCs w:val="24"/>
        </w:rPr>
      </w:pPr>
      <w:r w:rsidRPr="00C07005">
        <w:rPr>
          <w:rFonts w:cstheme="majorBidi"/>
          <w:b/>
          <w:bCs/>
          <w:sz w:val="24"/>
          <w:szCs w:val="24"/>
        </w:rPr>
        <w:t>P</w:t>
      </w:r>
      <w:r w:rsidR="00522EC9" w:rsidRPr="00C07005">
        <w:rPr>
          <w:rFonts w:cstheme="majorBidi"/>
          <w:b/>
          <w:bCs/>
          <w:sz w:val="24"/>
          <w:szCs w:val="24"/>
        </w:rPr>
        <w:t>alliative</w:t>
      </w:r>
      <w:r w:rsidR="006D478F" w:rsidRPr="00C07005">
        <w:rPr>
          <w:rFonts w:cstheme="majorBidi"/>
          <w:b/>
          <w:bCs/>
          <w:sz w:val="24"/>
          <w:szCs w:val="24"/>
        </w:rPr>
        <w:t xml:space="preserve"> </w:t>
      </w:r>
      <w:r w:rsidR="00F45120" w:rsidRPr="00C07005">
        <w:rPr>
          <w:rFonts w:cstheme="majorBidi"/>
          <w:b/>
          <w:bCs/>
          <w:sz w:val="24"/>
          <w:szCs w:val="24"/>
        </w:rPr>
        <w:t xml:space="preserve">and end of life </w:t>
      </w:r>
      <w:r w:rsidR="00303B0F" w:rsidRPr="00C07005">
        <w:rPr>
          <w:rFonts w:cstheme="majorBidi"/>
          <w:b/>
          <w:bCs/>
          <w:sz w:val="24"/>
          <w:szCs w:val="24"/>
        </w:rPr>
        <w:t>care conversations</w:t>
      </w:r>
      <w:r w:rsidR="00F45120" w:rsidRPr="00C07005">
        <w:rPr>
          <w:rFonts w:cstheme="majorBidi"/>
          <w:b/>
          <w:bCs/>
          <w:sz w:val="24"/>
          <w:szCs w:val="24"/>
        </w:rPr>
        <w:t xml:space="preserve"> in</w:t>
      </w:r>
      <w:r w:rsidR="00DC688B" w:rsidRPr="00C07005">
        <w:rPr>
          <w:rFonts w:cstheme="majorBidi"/>
          <w:b/>
          <w:bCs/>
          <w:sz w:val="24"/>
          <w:szCs w:val="24"/>
        </w:rPr>
        <w:t xml:space="preserve"> </w:t>
      </w:r>
      <w:r w:rsidR="00780F36" w:rsidRPr="00C07005">
        <w:rPr>
          <w:rFonts w:cstheme="majorBidi"/>
          <w:b/>
          <w:bCs/>
          <w:sz w:val="24"/>
          <w:szCs w:val="24"/>
        </w:rPr>
        <w:t xml:space="preserve">COPD </w:t>
      </w:r>
      <w:r w:rsidR="00F45120" w:rsidRPr="00C07005">
        <w:rPr>
          <w:rFonts w:cstheme="majorBidi"/>
          <w:b/>
          <w:bCs/>
          <w:sz w:val="24"/>
          <w:szCs w:val="24"/>
        </w:rPr>
        <w:t>-</w:t>
      </w:r>
      <w:r w:rsidR="00293586" w:rsidRPr="00C07005">
        <w:rPr>
          <w:rFonts w:cstheme="majorBidi"/>
          <w:b/>
          <w:bCs/>
          <w:sz w:val="24"/>
          <w:szCs w:val="24"/>
        </w:rPr>
        <w:t xml:space="preserve"> </w:t>
      </w:r>
      <w:r w:rsidR="005650A9" w:rsidRPr="00C07005">
        <w:rPr>
          <w:rFonts w:cstheme="majorBidi"/>
          <w:b/>
          <w:bCs/>
          <w:sz w:val="24"/>
          <w:szCs w:val="24"/>
        </w:rPr>
        <w:t xml:space="preserve">a </w:t>
      </w:r>
      <w:r w:rsidR="0063532D" w:rsidRPr="00C07005">
        <w:rPr>
          <w:rFonts w:cstheme="majorBidi"/>
          <w:b/>
          <w:bCs/>
          <w:sz w:val="24"/>
          <w:szCs w:val="24"/>
        </w:rPr>
        <w:t xml:space="preserve">systematic </w:t>
      </w:r>
      <w:r w:rsidR="005650A9" w:rsidRPr="00C07005">
        <w:rPr>
          <w:rFonts w:cstheme="majorBidi"/>
          <w:b/>
          <w:bCs/>
          <w:sz w:val="24"/>
          <w:szCs w:val="24"/>
        </w:rPr>
        <w:t xml:space="preserve">literature </w:t>
      </w:r>
      <w:r w:rsidR="0063532D" w:rsidRPr="00C07005">
        <w:rPr>
          <w:rFonts w:cstheme="majorBidi"/>
          <w:b/>
          <w:bCs/>
          <w:sz w:val="24"/>
          <w:szCs w:val="24"/>
        </w:rPr>
        <w:t>review</w:t>
      </w:r>
    </w:p>
    <w:p w14:paraId="68290681" w14:textId="77777777" w:rsidR="00870C30" w:rsidRPr="00C07005" w:rsidRDefault="00870C30" w:rsidP="00DC688B">
      <w:pPr>
        <w:spacing w:after="120" w:line="360" w:lineRule="auto"/>
        <w:jc w:val="both"/>
        <w:rPr>
          <w:rFonts w:cstheme="majorBidi"/>
          <w:b/>
          <w:bCs/>
          <w:sz w:val="24"/>
          <w:szCs w:val="24"/>
        </w:rPr>
      </w:pPr>
    </w:p>
    <w:p w14:paraId="08EB8265" w14:textId="59A6C76B" w:rsidR="00DC688B" w:rsidRPr="00C07005" w:rsidRDefault="00D829BD" w:rsidP="00936E4C">
      <w:pPr>
        <w:tabs>
          <w:tab w:val="left" w:pos="7513"/>
        </w:tabs>
        <w:spacing w:after="120" w:line="360" w:lineRule="auto"/>
        <w:ind w:left="567" w:right="662"/>
        <w:jc w:val="center"/>
      </w:pPr>
      <w:r w:rsidRPr="00C07005">
        <w:t>Running title:</w:t>
      </w:r>
      <w:r w:rsidR="00E5281C" w:rsidRPr="00C07005">
        <w:t xml:space="preserve">   </w:t>
      </w:r>
      <w:r w:rsidR="00936E4C">
        <w:t>Communication</w:t>
      </w:r>
      <w:r w:rsidR="00936E4C" w:rsidRPr="00C07005">
        <w:t xml:space="preserve"> </w:t>
      </w:r>
      <w:r w:rsidR="00E5281C" w:rsidRPr="00C07005">
        <w:t xml:space="preserve">about palliative care </w:t>
      </w:r>
      <w:r w:rsidR="00343887" w:rsidRPr="00C07005">
        <w:t>in</w:t>
      </w:r>
      <w:r w:rsidR="00E5281C" w:rsidRPr="00C07005">
        <w:t xml:space="preserve"> COPD </w:t>
      </w:r>
    </w:p>
    <w:p w14:paraId="629975EF" w14:textId="77777777" w:rsidR="00343887" w:rsidRPr="00C07005" w:rsidRDefault="00343887" w:rsidP="00343887">
      <w:pPr>
        <w:tabs>
          <w:tab w:val="left" w:pos="7513"/>
        </w:tabs>
        <w:spacing w:after="120" w:line="360" w:lineRule="auto"/>
        <w:ind w:left="567" w:right="662"/>
        <w:jc w:val="center"/>
        <w:rPr>
          <w:rFonts w:cstheme="majorBidi"/>
          <w:b/>
          <w:bCs/>
          <w:sz w:val="24"/>
          <w:szCs w:val="24"/>
        </w:rPr>
      </w:pPr>
    </w:p>
    <w:p w14:paraId="66FE3D2E" w14:textId="77777777" w:rsidR="00343887" w:rsidRPr="00C07005" w:rsidRDefault="00343887" w:rsidP="00343887">
      <w:pPr>
        <w:tabs>
          <w:tab w:val="left" w:pos="7513"/>
        </w:tabs>
        <w:spacing w:after="120" w:line="360" w:lineRule="auto"/>
        <w:ind w:left="567" w:right="662"/>
        <w:jc w:val="center"/>
        <w:rPr>
          <w:rFonts w:cstheme="majorBidi"/>
          <w:b/>
          <w:bCs/>
          <w:sz w:val="24"/>
          <w:szCs w:val="24"/>
        </w:rPr>
      </w:pPr>
    </w:p>
    <w:p w14:paraId="4DF61603" w14:textId="77777777" w:rsidR="00A77626" w:rsidRPr="00C07005" w:rsidRDefault="00A77626" w:rsidP="00DC688B">
      <w:pPr>
        <w:spacing w:after="120" w:line="360" w:lineRule="auto"/>
        <w:jc w:val="both"/>
        <w:rPr>
          <w:rFonts w:cstheme="majorBidi"/>
          <w:b/>
          <w:bCs/>
          <w:sz w:val="24"/>
          <w:szCs w:val="24"/>
        </w:rPr>
      </w:pPr>
    </w:p>
    <w:p w14:paraId="74B74934" w14:textId="77777777" w:rsidR="00870C30" w:rsidRPr="00C07005" w:rsidRDefault="0043268C" w:rsidP="00392834">
      <w:pPr>
        <w:spacing w:after="0"/>
        <w:jc w:val="both"/>
        <w:rPr>
          <w:rFonts w:cstheme="majorBidi"/>
          <w:b/>
          <w:bCs/>
          <w:sz w:val="24"/>
          <w:szCs w:val="24"/>
        </w:rPr>
      </w:pPr>
      <w:r w:rsidRPr="00C07005">
        <w:rPr>
          <w:rFonts w:cstheme="majorBidi"/>
          <w:b/>
          <w:bCs/>
          <w:sz w:val="24"/>
          <w:szCs w:val="24"/>
        </w:rPr>
        <w:t>Authors:</w:t>
      </w:r>
    </w:p>
    <w:p w14:paraId="7B19C908" w14:textId="72B7ED84" w:rsidR="00E80A3A" w:rsidRPr="00C07005" w:rsidRDefault="00F2731F" w:rsidP="00497A47">
      <w:pPr>
        <w:spacing w:after="0"/>
        <w:jc w:val="both"/>
        <w:rPr>
          <w:rFonts w:cs="Tahoma"/>
          <w:color w:val="000000"/>
          <w:sz w:val="24"/>
          <w:szCs w:val="24"/>
        </w:rPr>
      </w:pPr>
      <w:r w:rsidRPr="00C07005">
        <w:rPr>
          <w:rFonts w:cstheme="majorBidi"/>
          <w:sz w:val="24"/>
          <w:szCs w:val="24"/>
        </w:rPr>
        <w:t>N</w:t>
      </w:r>
      <w:r w:rsidR="00D829BD" w:rsidRPr="00C07005">
        <w:rPr>
          <w:rFonts w:cstheme="majorBidi"/>
          <w:sz w:val="24"/>
          <w:szCs w:val="24"/>
        </w:rPr>
        <w:t>.</w:t>
      </w:r>
      <w:r w:rsidR="00B526C6" w:rsidRPr="00C07005">
        <w:rPr>
          <w:rFonts w:cstheme="majorBidi"/>
          <w:sz w:val="24"/>
          <w:szCs w:val="24"/>
        </w:rPr>
        <w:t xml:space="preserve"> Tavares, BSc (Hons) RN,</w:t>
      </w:r>
      <w:r w:rsidR="00D829BD" w:rsidRPr="00C07005">
        <w:rPr>
          <w:rFonts w:cstheme="majorBidi"/>
          <w:sz w:val="24"/>
          <w:szCs w:val="24"/>
        </w:rPr>
        <w:t>¹</w:t>
      </w:r>
      <w:r w:rsidR="009D0CE8" w:rsidRPr="00C07005">
        <w:rPr>
          <w:rFonts w:cstheme="majorBidi"/>
          <w:sz w:val="24"/>
          <w:szCs w:val="24"/>
        </w:rPr>
        <w:t>²³ N</w:t>
      </w:r>
      <w:r w:rsidRPr="00C07005">
        <w:rPr>
          <w:rStyle w:val="apple-converted-space"/>
          <w:sz w:val="24"/>
          <w:szCs w:val="24"/>
          <w:shd w:val="clear" w:color="auto" w:fill="FFFFFF"/>
        </w:rPr>
        <w:t> </w:t>
      </w:r>
      <w:r w:rsidRPr="00C07005">
        <w:rPr>
          <w:sz w:val="24"/>
          <w:szCs w:val="24"/>
          <w:shd w:val="clear" w:color="auto" w:fill="FFFFFF"/>
        </w:rPr>
        <w:t xml:space="preserve">Jarrett, </w:t>
      </w:r>
      <w:r w:rsidR="00497A47" w:rsidRPr="00C07005">
        <w:rPr>
          <w:sz w:val="24"/>
          <w:szCs w:val="24"/>
        </w:rPr>
        <w:t xml:space="preserve">PhD BSc (Hons) PGCert </w:t>
      </w:r>
      <w:r w:rsidRPr="00C07005">
        <w:rPr>
          <w:sz w:val="24"/>
          <w:szCs w:val="24"/>
        </w:rPr>
        <w:t>RN</w:t>
      </w:r>
      <w:r w:rsidR="006B3DAD" w:rsidRPr="00C07005">
        <w:rPr>
          <w:sz w:val="24"/>
          <w:szCs w:val="24"/>
        </w:rPr>
        <w:t>,</w:t>
      </w:r>
      <w:r w:rsidR="009D0CE8" w:rsidRPr="00C07005">
        <w:rPr>
          <w:sz w:val="24"/>
          <w:szCs w:val="24"/>
        </w:rPr>
        <w:t>³</w:t>
      </w:r>
      <w:r w:rsidR="006B3DAD" w:rsidRPr="00C07005">
        <w:rPr>
          <w:sz w:val="24"/>
          <w:szCs w:val="24"/>
        </w:rPr>
        <w:t xml:space="preserve"> </w:t>
      </w:r>
      <w:r w:rsidRPr="00C07005">
        <w:rPr>
          <w:sz w:val="24"/>
          <w:szCs w:val="24"/>
        </w:rPr>
        <w:t xml:space="preserve">K Hunt, </w:t>
      </w:r>
      <w:r w:rsidR="00B526C6" w:rsidRPr="00C07005">
        <w:rPr>
          <w:sz w:val="24"/>
          <w:szCs w:val="24"/>
        </w:rPr>
        <w:t xml:space="preserve">PhD MSc PGCert </w:t>
      </w:r>
      <w:r w:rsidRPr="00C07005">
        <w:rPr>
          <w:sz w:val="24"/>
          <w:szCs w:val="24"/>
        </w:rPr>
        <w:t xml:space="preserve">BN (Hons) </w:t>
      </w:r>
      <w:r w:rsidR="00B526C6" w:rsidRPr="00C07005">
        <w:rPr>
          <w:sz w:val="24"/>
          <w:szCs w:val="24"/>
        </w:rPr>
        <w:t>RN</w:t>
      </w:r>
      <w:r w:rsidR="006B3DAD" w:rsidRPr="00C07005">
        <w:rPr>
          <w:sz w:val="24"/>
          <w:szCs w:val="24"/>
        </w:rPr>
        <w:t xml:space="preserve">,³ </w:t>
      </w:r>
      <w:r w:rsidR="00E80A3A" w:rsidRPr="00C07005">
        <w:rPr>
          <w:rFonts w:cstheme="majorBidi"/>
          <w:sz w:val="24"/>
          <w:szCs w:val="24"/>
        </w:rPr>
        <w:t>T</w:t>
      </w:r>
      <w:r w:rsidR="006B3DAD" w:rsidRPr="00C07005">
        <w:rPr>
          <w:rFonts w:cstheme="majorBidi"/>
          <w:sz w:val="24"/>
          <w:szCs w:val="24"/>
        </w:rPr>
        <w:t xml:space="preserve"> </w:t>
      </w:r>
      <w:r w:rsidR="00E80A3A" w:rsidRPr="00C07005">
        <w:rPr>
          <w:rFonts w:cstheme="majorBidi"/>
          <w:sz w:val="24"/>
          <w:szCs w:val="24"/>
        </w:rPr>
        <w:t>Wilkinson,</w:t>
      </w:r>
      <w:r w:rsidR="001F5B46" w:rsidRPr="00C07005">
        <w:rPr>
          <w:rFonts w:cstheme="majorBidi"/>
          <w:sz w:val="24"/>
          <w:szCs w:val="24"/>
        </w:rPr>
        <w:t xml:space="preserve"> MBBS,</w:t>
      </w:r>
      <w:r w:rsidR="00E80A3A" w:rsidRPr="00C07005">
        <w:rPr>
          <w:rFonts w:cstheme="majorBidi"/>
          <w:sz w:val="24"/>
          <w:szCs w:val="24"/>
        </w:rPr>
        <w:t xml:space="preserve"> </w:t>
      </w:r>
      <w:r w:rsidR="00497A47" w:rsidRPr="00C07005">
        <w:rPr>
          <w:rFonts w:cs="Tahoma"/>
          <w:color w:val="000000"/>
          <w:sz w:val="24"/>
          <w:szCs w:val="24"/>
        </w:rPr>
        <w:t xml:space="preserve">PhD </w:t>
      </w:r>
      <w:r w:rsidR="006B3DAD" w:rsidRPr="00C07005">
        <w:rPr>
          <w:rFonts w:cs="Tahoma"/>
          <w:color w:val="000000"/>
          <w:sz w:val="24"/>
          <w:szCs w:val="24"/>
        </w:rPr>
        <w:t>MA Cantab FRCP,²</w:t>
      </w:r>
      <w:r w:rsidR="001F5B46" w:rsidRPr="00C07005">
        <w:rPr>
          <w:rFonts w:cs="Tahoma"/>
          <w:color w:val="000000"/>
          <w:sz w:val="24"/>
          <w:szCs w:val="24"/>
        </w:rPr>
        <w:t>,</w:t>
      </w:r>
      <w:r w:rsidR="006B3DAD" w:rsidRPr="00C07005">
        <w:rPr>
          <w:rFonts w:cs="Tahoma"/>
          <w:color w:val="000000"/>
          <w:sz w:val="24"/>
          <w:szCs w:val="24"/>
        </w:rPr>
        <w:t>³</w:t>
      </w:r>
    </w:p>
    <w:p w14:paraId="63F92882" w14:textId="77777777" w:rsidR="00612163" w:rsidRPr="00C07005" w:rsidRDefault="00612163" w:rsidP="00DC688B">
      <w:pPr>
        <w:spacing w:after="120" w:line="360" w:lineRule="auto"/>
        <w:jc w:val="both"/>
        <w:rPr>
          <w:rFonts w:cstheme="majorBidi"/>
          <w:sz w:val="24"/>
          <w:szCs w:val="24"/>
        </w:rPr>
      </w:pPr>
    </w:p>
    <w:p w14:paraId="23D36434" w14:textId="77777777" w:rsidR="009D0CE8" w:rsidRPr="00C07005" w:rsidRDefault="009D0CE8" w:rsidP="00DC688B">
      <w:pPr>
        <w:spacing w:after="120" w:line="360" w:lineRule="auto"/>
        <w:jc w:val="both"/>
        <w:rPr>
          <w:rFonts w:cstheme="majorBidi"/>
          <w:sz w:val="24"/>
          <w:szCs w:val="24"/>
        </w:rPr>
      </w:pPr>
      <w:r w:rsidRPr="00C07005">
        <w:rPr>
          <w:rFonts w:cstheme="majorBidi"/>
          <w:sz w:val="24"/>
          <w:szCs w:val="24"/>
        </w:rPr>
        <w:t>¹</w:t>
      </w:r>
      <w:r w:rsidR="00D829BD" w:rsidRPr="00C07005">
        <w:rPr>
          <w:rFonts w:cstheme="majorBidi"/>
          <w:sz w:val="24"/>
          <w:szCs w:val="24"/>
        </w:rPr>
        <w:t xml:space="preserve">Portsmouth Hospitals NHS Trust, </w:t>
      </w:r>
    </w:p>
    <w:p w14:paraId="47D2AF0C" w14:textId="4A3ADB4B" w:rsidR="009D0CE8" w:rsidRPr="00C07005" w:rsidRDefault="009D0CE8" w:rsidP="009D0CE8">
      <w:pPr>
        <w:spacing w:after="120" w:line="360" w:lineRule="auto"/>
        <w:jc w:val="both"/>
        <w:rPr>
          <w:rFonts w:cstheme="majorBidi"/>
          <w:sz w:val="24"/>
          <w:szCs w:val="24"/>
        </w:rPr>
      </w:pPr>
      <w:r w:rsidRPr="00C07005">
        <w:rPr>
          <w:rFonts w:cstheme="majorBidi"/>
          <w:sz w:val="24"/>
          <w:szCs w:val="24"/>
        </w:rPr>
        <w:t>²</w:t>
      </w:r>
      <w:r w:rsidR="00D829BD" w:rsidRPr="00C07005">
        <w:rPr>
          <w:rFonts w:cstheme="majorBidi"/>
          <w:sz w:val="24"/>
          <w:szCs w:val="24"/>
        </w:rPr>
        <w:t>NIHR CLAHRC Wessex</w:t>
      </w:r>
      <w:r w:rsidRPr="00C07005">
        <w:rPr>
          <w:rFonts w:cstheme="majorBidi"/>
          <w:sz w:val="24"/>
          <w:szCs w:val="24"/>
        </w:rPr>
        <w:t>,</w:t>
      </w:r>
    </w:p>
    <w:p w14:paraId="1AE5DF82" w14:textId="4EFBA52F" w:rsidR="009D0CE8" w:rsidRPr="00C07005" w:rsidRDefault="009D0CE8" w:rsidP="009D0CE8">
      <w:pPr>
        <w:spacing w:after="120" w:line="360" w:lineRule="auto"/>
        <w:jc w:val="both"/>
        <w:rPr>
          <w:rFonts w:cstheme="majorBidi"/>
          <w:sz w:val="24"/>
          <w:szCs w:val="24"/>
        </w:rPr>
      </w:pPr>
      <w:r w:rsidRPr="00C07005">
        <w:rPr>
          <w:rFonts w:cstheme="majorBidi"/>
          <w:sz w:val="24"/>
          <w:szCs w:val="24"/>
        </w:rPr>
        <w:t>³</w:t>
      </w:r>
      <w:r w:rsidR="00D829BD" w:rsidRPr="00C07005">
        <w:rPr>
          <w:rFonts w:cstheme="majorBidi"/>
          <w:sz w:val="24"/>
          <w:szCs w:val="24"/>
        </w:rPr>
        <w:t xml:space="preserve">University of Southampton, </w:t>
      </w:r>
    </w:p>
    <w:p w14:paraId="10F588E7" w14:textId="33E8A716" w:rsidR="00C41A15" w:rsidRPr="00C07005" w:rsidRDefault="000521FB" w:rsidP="000521FB">
      <w:pPr>
        <w:spacing w:after="120" w:line="360" w:lineRule="auto"/>
        <w:jc w:val="both"/>
        <w:rPr>
          <w:rFonts w:cstheme="majorBidi"/>
          <w:sz w:val="24"/>
          <w:szCs w:val="24"/>
        </w:rPr>
      </w:pPr>
      <w:r w:rsidRPr="00C07005">
        <w:rPr>
          <w:rFonts w:cstheme="majorBidi"/>
          <w:sz w:val="24"/>
          <w:szCs w:val="24"/>
        </w:rPr>
        <w:t>Corresponding</w:t>
      </w:r>
      <w:r w:rsidR="009D0CE8" w:rsidRPr="00C07005">
        <w:rPr>
          <w:rFonts w:cstheme="majorBidi"/>
          <w:sz w:val="24"/>
          <w:szCs w:val="24"/>
        </w:rPr>
        <w:t xml:space="preserve"> </w:t>
      </w:r>
      <w:r w:rsidRPr="00C07005">
        <w:rPr>
          <w:rFonts w:cstheme="majorBidi"/>
          <w:sz w:val="24"/>
          <w:szCs w:val="24"/>
        </w:rPr>
        <w:t>author</w:t>
      </w:r>
      <w:r w:rsidR="004D581E" w:rsidRPr="00C07005">
        <w:rPr>
          <w:rFonts w:cstheme="majorBidi"/>
          <w:sz w:val="24"/>
          <w:szCs w:val="24"/>
        </w:rPr>
        <w:t>’s</w:t>
      </w:r>
      <w:r w:rsidR="009D0CE8" w:rsidRPr="00C07005">
        <w:rPr>
          <w:rFonts w:cstheme="majorBidi"/>
          <w:sz w:val="24"/>
          <w:szCs w:val="24"/>
        </w:rPr>
        <w:t xml:space="preserve"> contact details: </w:t>
      </w:r>
      <w:r w:rsidR="00D829BD" w:rsidRPr="00C07005">
        <w:rPr>
          <w:rFonts w:cstheme="majorBidi"/>
          <w:sz w:val="24"/>
          <w:szCs w:val="24"/>
        </w:rPr>
        <w:t xml:space="preserve">Nightingale Building, </w:t>
      </w:r>
      <w:r w:rsidR="00D829BD" w:rsidRPr="00C07005">
        <w:rPr>
          <w:sz w:val="24"/>
          <w:szCs w:val="24"/>
        </w:rPr>
        <w:t xml:space="preserve">Faculty of Health Sciences, University </w:t>
      </w:r>
      <w:r w:rsidR="00886A3A" w:rsidRPr="00C07005">
        <w:rPr>
          <w:sz w:val="24"/>
          <w:szCs w:val="24"/>
        </w:rPr>
        <w:t>Road</w:t>
      </w:r>
      <w:r w:rsidR="00EB308C" w:rsidRPr="00C07005">
        <w:rPr>
          <w:sz w:val="24"/>
          <w:szCs w:val="24"/>
        </w:rPr>
        <w:t>, Southampton SO17 1BJ</w:t>
      </w:r>
      <w:r w:rsidR="00D829BD" w:rsidRPr="00C07005">
        <w:rPr>
          <w:sz w:val="24"/>
          <w:szCs w:val="24"/>
        </w:rPr>
        <w:t xml:space="preserve"> - nct1g14@soton.ac.uk</w:t>
      </w:r>
    </w:p>
    <w:p w14:paraId="730F191F" w14:textId="77777777" w:rsidR="00F45120" w:rsidRPr="00C07005" w:rsidRDefault="00F45120" w:rsidP="00DC688B">
      <w:pPr>
        <w:spacing w:after="120" w:line="360" w:lineRule="auto"/>
        <w:jc w:val="both"/>
        <w:rPr>
          <w:rFonts w:cstheme="majorBidi"/>
          <w:sz w:val="24"/>
          <w:szCs w:val="24"/>
        </w:rPr>
      </w:pPr>
    </w:p>
    <w:p w14:paraId="2543AE67" w14:textId="77777777" w:rsidR="00F45120" w:rsidRPr="00C07005" w:rsidRDefault="00F45120" w:rsidP="00DC688B">
      <w:pPr>
        <w:spacing w:after="120" w:line="360" w:lineRule="auto"/>
        <w:jc w:val="both"/>
        <w:rPr>
          <w:rFonts w:cstheme="majorBidi"/>
          <w:sz w:val="24"/>
          <w:szCs w:val="24"/>
        </w:rPr>
      </w:pPr>
    </w:p>
    <w:p w14:paraId="28909A54" w14:textId="6E3D35CD" w:rsidR="005507D1" w:rsidRPr="00C07005" w:rsidRDefault="005507D1" w:rsidP="00B441DD">
      <w:pPr>
        <w:spacing w:after="120" w:line="360" w:lineRule="auto"/>
        <w:jc w:val="both"/>
        <w:rPr>
          <w:rFonts w:cstheme="majorBidi"/>
          <w:b/>
          <w:bCs/>
          <w:sz w:val="24"/>
          <w:szCs w:val="24"/>
        </w:rPr>
      </w:pPr>
      <w:r w:rsidRPr="00C07005">
        <w:rPr>
          <w:rFonts w:cstheme="majorBidi"/>
          <w:b/>
          <w:bCs/>
          <w:sz w:val="24"/>
          <w:szCs w:val="24"/>
        </w:rPr>
        <w:t xml:space="preserve">Abstract word count: </w:t>
      </w:r>
      <w:r w:rsidR="00714EF5">
        <w:rPr>
          <w:rFonts w:cstheme="majorBidi"/>
          <w:sz w:val="24"/>
          <w:szCs w:val="24"/>
        </w:rPr>
        <w:t>19</w:t>
      </w:r>
      <w:r w:rsidR="00936E4C">
        <w:rPr>
          <w:rFonts w:cstheme="majorBidi"/>
          <w:sz w:val="24"/>
          <w:szCs w:val="24"/>
        </w:rPr>
        <w:t>8</w:t>
      </w:r>
    </w:p>
    <w:p w14:paraId="4E7D49ED" w14:textId="3D45E2D3" w:rsidR="00DC688B" w:rsidRPr="00C07005" w:rsidRDefault="00DC688B" w:rsidP="00936E4C">
      <w:pPr>
        <w:spacing w:after="120" w:line="360" w:lineRule="auto"/>
        <w:jc w:val="both"/>
        <w:rPr>
          <w:rFonts w:cstheme="majorBidi"/>
          <w:sz w:val="24"/>
          <w:szCs w:val="24"/>
        </w:rPr>
      </w:pPr>
      <w:r w:rsidRPr="00C07005">
        <w:rPr>
          <w:rFonts w:cstheme="majorBidi"/>
          <w:b/>
          <w:bCs/>
          <w:sz w:val="24"/>
          <w:szCs w:val="24"/>
        </w:rPr>
        <w:t xml:space="preserve">Word Count: </w:t>
      </w:r>
      <w:r w:rsidR="00936E4C">
        <w:rPr>
          <w:rFonts w:cstheme="majorBidi"/>
          <w:b/>
          <w:bCs/>
          <w:sz w:val="24"/>
          <w:szCs w:val="24"/>
        </w:rPr>
        <w:t>54</w:t>
      </w:r>
      <w:r w:rsidR="008D32F7">
        <w:rPr>
          <w:rFonts w:cstheme="majorBidi"/>
          <w:b/>
          <w:bCs/>
          <w:sz w:val="24"/>
          <w:szCs w:val="24"/>
        </w:rPr>
        <w:t>53</w:t>
      </w:r>
    </w:p>
    <w:p w14:paraId="78B99CDC" w14:textId="77777777" w:rsidR="006B3DAD" w:rsidRPr="00C07005" w:rsidRDefault="006B3DAD" w:rsidP="00DC688B">
      <w:pPr>
        <w:spacing w:after="120" w:line="360" w:lineRule="auto"/>
        <w:jc w:val="center"/>
        <w:rPr>
          <w:rFonts w:cstheme="majorBidi"/>
          <w:b/>
          <w:bCs/>
          <w:sz w:val="24"/>
          <w:szCs w:val="24"/>
        </w:rPr>
      </w:pPr>
    </w:p>
    <w:p w14:paraId="2F93F8F5" w14:textId="77777777" w:rsidR="00CC2342" w:rsidRPr="00C07005" w:rsidRDefault="00CC2342" w:rsidP="006B3DAD">
      <w:pPr>
        <w:spacing w:after="120" w:line="360" w:lineRule="auto"/>
        <w:jc w:val="center"/>
        <w:rPr>
          <w:rFonts w:cstheme="majorBidi"/>
          <w:b/>
          <w:bCs/>
          <w:sz w:val="24"/>
          <w:szCs w:val="24"/>
        </w:rPr>
      </w:pPr>
    </w:p>
    <w:p w14:paraId="1A193CA7" w14:textId="77777777" w:rsidR="00CC2342" w:rsidRPr="00C07005" w:rsidRDefault="00CC2342" w:rsidP="006B3DAD">
      <w:pPr>
        <w:spacing w:after="120" w:line="360" w:lineRule="auto"/>
        <w:jc w:val="center"/>
        <w:rPr>
          <w:rFonts w:cstheme="majorBidi"/>
          <w:b/>
          <w:bCs/>
          <w:sz w:val="24"/>
          <w:szCs w:val="24"/>
        </w:rPr>
      </w:pPr>
    </w:p>
    <w:p w14:paraId="3789F8E4" w14:textId="32120463" w:rsidR="00DC688B" w:rsidRPr="00C07005" w:rsidRDefault="00BC16ED" w:rsidP="006B3DAD">
      <w:pPr>
        <w:spacing w:after="120" w:line="360" w:lineRule="auto"/>
        <w:jc w:val="center"/>
        <w:rPr>
          <w:rFonts w:cstheme="majorBidi"/>
          <w:b/>
          <w:bCs/>
          <w:color w:val="000000" w:themeColor="text1"/>
        </w:rPr>
      </w:pPr>
      <w:r w:rsidRPr="00C07005">
        <w:rPr>
          <w:rFonts w:cstheme="majorBidi"/>
          <w:b/>
          <w:bCs/>
          <w:noProof/>
          <w:sz w:val="24"/>
          <w:szCs w:val="24"/>
          <w:lang w:eastAsia="en-GB"/>
        </w:rPr>
        <mc:AlternateContent>
          <mc:Choice Requires="wps">
            <w:drawing>
              <wp:anchor distT="0" distB="0" distL="114300" distR="114300" simplePos="0" relativeHeight="251672576" behindDoc="0" locked="0" layoutInCell="1" allowOverlap="1" wp14:anchorId="7E176741" wp14:editId="62E12092">
                <wp:simplePos x="0" y="0"/>
                <wp:positionH relativeFrom="margin">
                  <wp:posOffset>426720</wp:posOffset>
                </wp:positionH>
                <wp:positionV relativeFrom="paragraph">
                  <wp:posOffset>320675</wp:posOffset>
                </wp:positionV>
                <wp:extent cx="5448300" cy="472440"/>
                <wp:effectExtent l="0" t="0" r="19050" b="22860"/>
                <wp:wrapNone/>
                <wp:docPr id="1" name="Rectangle 1"/>
                <wp:cNvGraphicFramePr/>
                <a:graphic xmlns:a="http://schemas.openxmlformats.org/drawingml/2006/main">
                  <a:graphicData uri="http://schemas.microsoft.com/office/word/2010/wordprocessingShape">
                    <wps:wsp>
                      <wps:cNvSpPr/>
                      <wps:spPr>
                        <a:xfrm>
                          <a:off x="0" y="0"/>
                          <a:ext cx="5448300" cy="4724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cx="http://schemas.microsoft.com/office/drawing/2014/chartex">
            <w:pict>
              <v:rect w14:anchorId="010B07DC" id="Rectangle 1" o:spid="_x0000_s1026" style="position:absolute;margin-left:33.6pt;margin-top:25.25pt;width:429pt;height:37.2pt;z-index:251672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" fillcolor="white [3212]" strokecolor="white [3212]" strokeweight="2pt">
                <w10:wrap anchorx="margin"/>
              </v:rect>
            </w:pict>
          </mc:Fallback>
        </mc:AlternateContent>
      </w:r>
      <w:r w:rsidRPr="00C07005">
        <w:rPr>
          <w:rFonts w:cstheme="majorBidi"/>
          <w:b/>
          <w:bCs/>
          <w:noProof/>
          <w:sz w:val="24"/>
          <w:szCs w:val="24"/>
          <w:lang w:eastAsia="en-GB"/>
        </w:rPr>
        <mc:AlternateContent>
          <mc:Choice Requires="wps">
            <w:drawing>
              <wp:anchor distT="0" distB="0" distL="114300" distR="114300" simplePos="0" relativeHeight="251671552" behindDoc="0" locked="0" layoutInCell="1" allowOverlap="1" wp14:anchorId="71AB79E5" wp14:editId="5A7045DE">
                <wp:simplePos x="0" y="0"/>
                <wp:positionH relativeFrom="column">
                  <wp:posOffset>5410200</wp:posOffset>
                </wp:positionH>
                <wp:positionV relativeFrom="paragraph">
                  <wp:posOffset>434975</wp:posOffset>
                </wp:positionV>
                <wp:extent cx="716280" cy="365760"/>
                <wp:effectExtent l="0" t="0" r="26670" b="15240"/>
                <wp:wrapNone/>
                <wp:docPr id="3" name="Rectangle 3"/>
                <wp:cNvGraphicFramePr/>
                <a:graphic xmlns:a="http://schemas.openxmlformats.org/drawingml/2006/main">
                  <a:graphicData uri="http://schemas.microsoft.com/office/word/2010/wordprocessingShape">
                    <wps:wsp>
                      <wps:cNvSpPr/>
                      <wps:spPr>
                        <a:xfrm>
                          <a:off x="0" y="0"/>
                          <a:ext cx="716280" cy="365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24C41CCE" id="Rectangle 3" o:spid="_x0000_s1026" style="position:absolute;margin-left:426pt;margin-top:34.25pt;width:56.4pt;height:28.8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" fillcolor="white [3212]" strokecolor="white [3212]" strokeweight="2pt"/>
            </w:pict>
          </mc:Fallback>
        </mc:AlternateContent>
      </w:r>
      <w:r w:rsidR="00F40160">
        <w:rPr>
          <w:rFonts w:cstheme="majorBidi"/>
          <w:b/>
          <w:bCs/>
          <w:sz w:val="24"/>
          <w:szCs w:val="24"/>
        </w:rPr>
        <w:t>Dec</w:t>
      </w:r>
      <w:r>
        <w:rPr>
          <w:rFonts w:cstheme="majorBidi"/>
          <w:b/>
          <w:bCs/>
          <w:sz w:val="24"/>
          <w:szCs w:val="24"/>
        </w:rPr>
        <w:t>ember</w:t>
      </w:r>
      <w:r w:rsidRPr="00C07005">
        <w:rPr>
          <w:rFonts w:cstheme="majorBidi"/>
          <w:b/>
          <w:bCs/>
          <w:sz w:val="24"/>
          <w:szCs w:val="24"/>
        </w:rPr>
        <w:t xml:space="preserve"> </w:t>
      </w:r>
      <w:r w:rsidR="00DC688B" w:rsidRPr="00C07005">
        <w:rPr>
          <w:rFonts w:cstheme="majorBidi"/>
          <w:b/>
          <w:bCs/>
          <w:sz w:val="24"/>
          <w:szCs w:val="24"/>
        </w:rPr>
        <w:t>201</w:t>
      </w:r>
      <w:r w:rsidR="006B3DAD" w:rsidRPr="00C07005">
        <w:rPr>
          <w:rFonts w:cstheme="majorBidi"/>
          <w:b/>
          <w:bCs/>
          <w:sz w:val="24"/>
          <w:szCs w:val="24"/>
        </w:rPr>
        <w:t>6</w:t>
      </w:r>
      <w:r w:rsidR="00DC688B" w:rsidRPr="00C07005">
        <w:rPr>
          <w:rFonts w:cstheme="majorBidi"/>
          <w:b/>
          <w:bCs/>
          <w:color w:val="000000" w:themeColor="text1"/>
        </w:rPr>
        <w:br w:type="page"/>
      </w:r>
    </w:p>
    <w:p w14:paraId="431E1CF8" w14:textId="77777777" w:rsidR="00985EC8" w:rsidRPr="00C07005" w:rsidRDefault="00985EC8" w:rsidP="002361F3">
      <w:pPr>
        <w:pStyle w:val="Heading1"/>
        <w:rPr>
          <w:szCs w:val="24"/>
        </w:rPr>
      </w:pPr>
      <w:bookmarkStart w:id="1" w:name="_Toc422148373"/>
      <w:r w:rsidRPr="00C07005">
        <w:rPr>
          <w:szCs w:val="24"/>
        </w:rPr>
        <w:lastRenderedPageBreak/>
        <w:t>Abstract</w:t>
      </w:r>
    </w:p>
    <w:p w14:paraId="30F5E69D" w14:textId="77777777" w:rsidR="003053A2" w:rsidRDefault="00565FDD" w:rsidP="0079779D">
      <w:pPr>
        <w:jc w:val="both"/>
      </w:pPr>
      <w:r w:rsidRPr="006550E7">
        <w:rPr>
          <w:b/>
          <w:bCs/>
        </w:rPr>
        <w:t>Background:</w:t>
      </w:r>
      <w:r>
        <w:t xml:space="preserve"> </w:t>
      </w:r>
      <w:r w:rsidR="0052499A" w:rsidRPr="00C07005">
        <w:t>Chronic obstructive pulmonary disease (COPD) is a chr</w:t>
      </w:r>
      <w:r w:rsidR="005650A9" w:rsidRPr="00C07005">
        <w:t>onic life-limiting disorder characterised by</w:t>
      </w:r>
      <w:r w:rsidR="0052499A" w:rsidRPr="00C07005">
        <w:t xml:space="preserve"> persistent airflow obstruction and progressive breathlessness. </w:t>
      </w:r>
      <w:r w:rsidR="001F5B46" w:rsidRPr="00C07005">
        <w:t>Discussion</w:t>
      </w:r>
      <w:r w:rsidR="00487C0E" w:rsidRPr="00C07005">
        <w:t>s</w:t>
      </w:r>
      <w:r w:rsidR="00921659" w:rsidRPr="00C07005">
        <w:t>/conversations</w:t>
      </w:r>
      <w:r w:rsidR="00157488" w:rsidRPr="00C07005">
        <w:t xml:space="preserve"> </w:t>
      </w:r>
      <w:r w:rsidR="00921659" w:rsidRPr="00C07005">
        <w:t xml:space="preserve">between patients and clinicians ensure </w:t>
      </w:r>
      <w:r w:rsidR="0079779D" w:rsidRPr="00C07005">
        <w:t>palliative</w:t>
      </w:r>
      <w:r w:rsidR="00157488" w:rsidRPr="00C07005">
        <w:t xml:space="preserve"> care </w:t>
      </w:r>
      <w:r w:rsidR="00921659" w:rsidRPr="00C07005">
        <w:t>plans are</w:t>
      </w:r>
      <w:r w:rsidR="00D955AF" w:rsidRPr="00C07005">
        <w:t xml:space="preserve"> </w:t>
      </w:r>
      <w:r w:rsidR="00487C0E" w:rsidRPr="00C07005">
        <w:t>grounded</w:t>
      </w:r>
      <w:r w:rsidR="00157488" w:rsidRPr="00C07005">
        <w:t xml:space="preserve"> </w:t>
      </w:r>
      <w:r w:rsidR="00D955AF" w:rsidRPr="00C07005">
        <w:t>i</w:t>
      </w:r>
      <w:r w:rsidR="00157488" w:rsidRPr="00C07005">
        <w:t xml:space="preserve">n patients’ preferences. </w:t>
      </w:r>
    </w:p>
    <w:p w14:paraId="5AF5BE54" w14:textId="77777777" w:rsidR="003053A2" w:rsidRDefault="003053A2" w:rsidP="0079779D">
      <w:pPr>
        <w:jc w:val="both"/>
      </w:pPr>
      <w:r w:rsidRPr="006550E7">
        <w:rPr>
          <w:b/>
          <w:bCs/>
        </w:rPr>
        <w:t>Aim:</w:t>
      </w:r>
      <w:r>
        <w:t xml:space="preserve"> </w:t>
      </w:r>
      <w:r w:rsidR="00487C0E" w:rsidRPr="00C07005">
        <w:t>This</w:t>
      </w:r>
      <w:r w:rsidR="0052499A" w:rsidRPr="00C07005">
        <w:t xml:space="preserve"> systematic review aims to </w:t>
      </w:r>
      <w:r w:rsidR="00C8291C" w:rsidRPr="00C07005">
        <w:t xml:space="preserve">explore </w:t>
      </w:r>
      <w:r w:rsidR="0052499A" w:rsidRPr="00C07005">
        <w:t xml:space="preserve">what is known about </w:t>
      </w:r>
      <w:r w:rsidR="0079779D" w:rsidRPr="00C07005">
        <w:t>palliative</w:t>
      </w:r>
      <w:r w:rsidR="0052499A" w:rsidRPr="00C07005">
        <w:t xml:space="preserve"> care </w:t>
      </w:r>
      <w:r w:rsidR="007D6DD4" w:rsidRPr="00C07005">
        <w:t>conversations</w:t>
      </w:r>
      <w:r w:rsidR="0052499A" w:rsidRPr="00C07005">
        <w:t xml:space="preserve"> between clinicians and </w:t>
      </w:r>
      <w:r w:rsidR="004F7F8B" w:rsidRPr="00C07005">
        <w:t xml:space="preserve">COPD </w:t>
      </w:r>
      <w:r w:rsidR="0052499A" w:rsidRPr="00C07005">
        <w:t xml:space="preserve">patients. </w:t>
      </w:r>
    </w:p>
    <w:p w14:paraId="130131DC" w14:textId="07D289EC" w:rsidR="0052499A" w:rsidRPr="00C07005" w:rsidRDefault="003053A2" w:rsidP="000B2B5B">
      <w:pPr>
        <w:jc w:val="both"/>
      </w:pPr>
      <w:r w:rsidRPr="006550E7">
        <w:rPr>
          <w:b/>
          <w:bCs/>
        </w:rPr>
        <w:t>Methods:</w:t>
      </w:r>
      <w:r>
        <w:t xml:space="preserve"> </w:t>
      </w:r>
      <w:r w:rsidR="0052499A" w:rsidRPr="00C07005">
        <w:rPr>
          <w:rFonts w:cstheme="majorBidi"/>
          <w:color w:val="000000" w:themeColor="text1"/>
        </w:rPr>
        <w:t>A comprehensive search of all major healthcare-related databases and websites was pe</w:t>
      </w:r>
      <w:r w:rsidR="006426F7" w:rsidRPr="00C07005">
        <w:rPr>
          <w:rFonts w:cstheme="majorBidi"/>
          <w:color w:val="000000" w:themeColor="text1"/>
        </w:rPr>
        <w:t>rformed following PRISMA g</w:t>
      </w:r>
      <w:r w:rsidR="0052499A" w:rsidRPr="00C07005">
        <w:rPr>
          <w:rFonts w:cstheme="majorBidi"/>
          <w:color w:val="000000" w:themeColor="text1"/>
        </w:rPr>
        <w:t>uideline</w:t>
      </w:r>
      <w:r w:rsidR="00AE12EB" w:rsidRPr="00C07005">
        <w:rPr>
          <w:rFonts w:cstheme="majorBidi"/>
          <w:color w:val="000000" w:themeColor="text1"/>
        </w:rPr>
        <w:t>s</w:t>
      </w:r>
      <w:r w:rsidR="00CB0BF6" w:rsidRPr="00C07005">
        <w:rPr>
          <w:rFonts w:cstheme="majorBidi"/>
          <w:color w:val="000000" w:themeColor="text1"/>
        </w:rPr>
        <w:t xml:space="preserve">. </w:t>
      </w:r>
      <w:r w:rsidR="0052499A" w:rsidRPr="00C07005">
        <w:rPr>
          <w:rFonts w:cstheme="majorBidi"/>
          <w:color w:val="000000" w:themeColor="text1"/>
        </w:rPr>
        <w:t xml:space="preserve">Studies were quality assessed employing widely used quality assessment </w:t>
      </w:r>
      <w:r w:rsidR="00CB0BF6" w:rsidRPr="00C07005">
        <w:rPr>
          <w:rFonts w:cstheme="majorBidi"/>
          <w:color w:val="000000" w:themeColor="text1"/>
        </w:rPr>
        <w:t>tools</w:t>
      </w:r>
      <w:r w:rsidR="0052499A" w:rsidRPr="00C07005">
        <w:rPr>
          <w:rFonts w:cstheme="majorBidi"/>
          <w:color w:val="000000" w:themeColor="text1"/>
        </w:rPr>
        <w:t xml:space="preserve"> with</w:t>
      </w:r>
      <w:r w:rsidR="00AE12EB" w:rsidRPr="00C07005">
        <w:rPr>
          <w:rFonts w:cstheme="majorBidi"/>
          <w:color w:val="000000" w:themeColor="text1"/>
        </w:rPr>
        <w:t xml:space="preserve"> only papers scoring</w:t>
      </w:r>
      <w:r w:rsidR="0052499A" w:rsidRPr="00C07005">
        <w:rPr>
          <w:rFonts w:cstheme="majorBidi"/>
          <w:color w:val="000000" w:themeColor="text1"/>
        </w:rPr>
        <w:t xml:space="preserve"> moderate-high </w:t>
      </w:r>
      <w:r w:rsidR="0052499A" w:rsidRPr="00465D18">
        <w:rPr>
          <w:rFonts w:cstheme="majorBidi"/>
          <w:color w:val="000000" w:themeColor="text1"/>
        </w:rPr>
        <w:t xml:space="preserve">quality </w:t>
      </w:r>
      <w:r w:rsidR="000B2B5B" w:rsidRPr="00465D18">
        <w:rPr>
          <w:rFonts w:cstheme="majorBidi"/>
          <w:color w:val="000000" w:themeColor="text1"/>
        </w:rPr>
        <w:t>included</w:t>
      </w:r>
      <w:r w:rsidR="0052499A" w:rsidRPr="00465D18">
        <w:rPr>
          <w:rFonts w:cstheme="majorBidi"/>
          <w:color w:val="000000" w:themeColor="text1"/>
        </w:rPr>
        <w:t>.  All</w:t>
      </w:r>
      <w:r w:rsidR="0052499A" w:rsidRPr="00C07005">
        <w:rPr>
          <w:rFonts w:cstheme="majorBidi"/>
          <w:color w:val="000000" w:themeColor="text1"/>
        </w:rPr>
        <w:t xml:space="preserve"> relevant data w</w:t>
      </w:r>
      <w:r w:rsidR="00AE12EB" w:rsidRPr="00C07005">
        <w:rPr>
          <w:rFonts w:cstheme="majorBidi"/>
          <w:color w:val="000000" w:themeColor="text1"/>
        </w:rPr>
        <w:t>as</w:t>
      </w:r>
      <w:r w:rsidR="0052499A" w:rsidRPr="00C07005">
        <w:rPr>
          <w:rFonts w:cstheme="majorBidi"/>
          <w:color w:val="000000" w:themeColor="text1"/>
        </w:rPr>
        <w:t xml:space="preserve"> extracted. </w:t>
      </w:r>
      <w:r w:rsidR="00C8291C" w:rsidRPr="00C07005">
        <w:rPr>
          <w:rFonts w:cstheme="majorBidi"/>
          <w:color w:val="000000" w:themeColor="text1"/>
        </w:rPr>
        <w:t>A</w:t>
      </w:r>
      <w:r w:rsidR="0052499A" w:rsidRPr="00C07005">
        <w:rPr>
          <w:rFonts w:cstheme="majorBidi"/>
          <w:color w:val="000000" w:themeColor="text1"/>
        </w:rPr>
        <w:t xml:space="preserve"> narrative synthesis was used to analyse, process and present the final data.</w:t>
      </w:r>
    </w:p>
    <w:p w14:paraId="2FE28955" w14:textId="027990D9" w:rsidR="0052499A" w:rsidRPr="00C07005" w:rsidRDefault="003053A2" w:rsidP="001D52F4">
      <w:pPr>
        <w:jc w:val="both"/>
      </w:pPr>
      <w:r w:rsidRPr="006550E7">
        <w:rPr>
          <w:b/>
          <w:bCs/>
        </w:rPr>
        <w:t>Results:</w:t>
      </w:r>
      <w:r>
        <w:t xml:space="preserve"> </w:t>
      </w:r>
      <w:r w:rsidR="0052499A" w:rsidRPr="00C07005">
        <w:t xml:space="preserve">Findings indicate that the frequency and quality of palliative care </w:t>
      </w:r>
      <w:r w:rsidR="007D6DD4" w:rsidRPr="00C07005">
        <w:t>conversations</w:t>
      </w:r>
      <w:r w:rsidR="0052499A" w:rsidRPr="00C07005">
        <w:t xml:space="preserve"> is generally poor. Patients and physicians identify many barriers, and important topics are not discussed. </w:t>
      </w:r>
      <w:r w:rsidR="00A154BF" w:rsidRPr="00C07005">
        <w:rPr>
          <w:rFonts w:cstheme="majorBidi"/>
          <w:color w:val="000000" w:themeColor="text1"/>
        </w:rPr>
        <w:t xml:space="preserve">Patients and </w:t>
      </w:r>
      <w:r w:rsidR="006426F7" w:rsidRPr="00C07005">
        <w:rPr>
          <w:rFonts w:cstheme="majorBidi"/>
          <w:color w:val="000000" w:themeColor="text1"/>
        </w:rPr>
        <w:t>clinicians</w:t>
      </w:r>
      <w:r w:rsidR="00A154BF" w:rsidRPr="00C07005">
        <w:rPr>
          <w:rFonts w:cstheme="majorBidi"/>
          <w:color w:val="000000" w:themeColor="text1"/>
        </w:rPr>
        <w:t xml:space="preserve"> report tension between remaining hopeful and the reality of the patients’ </w:t>
      </w:r>
      <w:r w:rsidR="006426F7" w:rsidRPr="00C07005">
        <w:rPr>
          <w:rFonts w:cstheme="majorBidi"/>
          <w:color w:val="000000" w:themeColor="text1"/>
        </w:rPr>
        <w:t>condition</w:t>
      </w:r>
      <w:r w:rsidR="00714CC9" w:rsidRPr="00C07005">
        <w:rPr>
          <w:rFonts w:cstheme="majorBidi"/>
          <w:color w:val="000000" w:themeColor="text1"/>
        </w:rPr>
        <w:t>.</w:t>
      </w:r>
      <w:r w:rsidR="00A154BF" w:rsidRPr="00C07005">
        <w:t xml:space="preserve"> </w:t>
      </w:r>
      <w:r w:rsidR="0052499A" w:rsidRPr="00C07005">
        <w:t xml:space="preserve">When </w:t>
      </w:r>
      <w:r w:rsidR="001F5B46" w:rsidRPr="00C07005">
        <w:t>discussion</w:t>
      </w:r>
      <w:r w:rsidR="0052499A" w:rsidRPr="00C07005">
        <w:t xml:space="preserve">s do happen they often occur </w:t>
      </w:r>
      <w:r w:rsidR="00921659" w:rsidRPr="00C07005">
        <w:t>at</w:t>
      </w:r>
      <w:r w:rsidR="0052499A" w:rsidRPr="00C07005">
        <w:t xml:space="preserve"> an advanced stage</w:t>
      </w:r>
      <w:r w:rsidR="00921659" w:rsidRPr="00C07005">
        <w:t xml:space="preserve"> of illness</w:t>
      </w:r>
      <w:r w:rsidR="001D52F4">
        <w:t xml:space="preserve"> and</w:t>
      </w:r>
      <w:r w:rsidR="0052499A" w:rsidRPr="00C07005">
        <w:t xml:space="preserve"> in </w:t>
      </w:r>
      <w:r w:rsidR="001D52F4">
        <w:t>respiratory wards and intensive care units.</w:t>
      </w:r>
      <w:r w:rsidR="0052499A" w:rsidRPr="00C07005">
        <w:t xml:space="preserve"> </w:t>
      </w:r>
    </w:p>
    <w:p w14:paraId="146388D5" w14:textId="3AFD36FD" w:rsidR="00985EC8" w:rsidRPr="00C07005" w:rsidRDefault="003053A2" w:rsidP="007D6DD4">
      <w:pPr>
        <w:jc w:val="both"/>
      </w:pPr>
      <w:r w:rsidRPr="006550E7">
        <w:rPr>
          <w:b/>
          <w:bCs/>
        </w:rPr>
        <w:t>Conclusion:</w:t>
      </w:r>
      <w:r>
        <w:t xml:space="preserve"> </w:t>
      </w:r>
      <w:r w:rsidR="0052499A" w:rsidRPr="00C07005">
        <w:t xml:space="preserve">In conclusion, current care practices do not facilitate satisfactory </w:t>
      </w:r>
      <w:r w:rsidR="007D6DD4" w:rsidRPr="00C07005">
        <w:t>conversations</w:t>
      </w:r>
      <w:r w:rsidR="0052499A" w:rsidRPr="00C07005">
        <w:t xml:space="preserve"> about palliative care between COPD patients and clinicians. This impacts upon the fulfilment of patients’ preferences at the end of life.</w:t>
      </w:r>
    </w:p>
    <w:p w14:paraId="280B644B" w14:textId="77777777" w:rsidR="0052499A" w:rsidRPr="00C07005" w:rsidRDefault="0052499A" w:rsidP="0052499A"/>
    <w:bookmarkEnd w:id="1"/>
    <w:p w14:paraId="498515C4" w14:textId="77777777" w:rsidR="00CD7DBA" w:rsidRPr="00C07005" w:rsidRDefault="00985EC8" w:rsidP="005877A6">
      <w:pPr>
        <w:pStyle w:val="Heading1"/>
        <w:spacing w:before="0" w:after="200"/>
        <w:rPr>
          <w:szCs w:val="24"/>
        </w:rPr>
      </w:pPr>
      <w:r w:rsidRPr="00C07005">
        <w:rPr>
          <w:szCs w:val="24"/>
        </w:rPr>
        <w:t>Background</w:t>
      </w:r>
    </w:p>
    <w:p w14:paraId="11A0D77F" w14:textId="1C02D114" w:rsidR="009F78A6" w:rsidRPr="00C07005" w:rsidRDefault="007715D4" w:rsidP="007E69DD">
      <w:pPr>
        <w:jc w:val="both"/>
      </w:pPr>
      <w:r w:rsidRPr="00C07005">
        <w:t>Chronic obstructive pulmonary disease (</w:t>
      </w:r>
      <w:r w:rsidR="009F78A6" w:rsidRPr="00C07005">
        <w:t>COPD</w:t>
      </w:r>
      <w:r w:rsidRPr="00C07005">
        <w:t>)</w:t>
      </w:r>
      <w:r w:rsidR="009F78A6" w:rsidRPr="00C07005">
        <w:t xml:space="preserve"> is characterised as a chronic disorder with </w:t>
      </w:r>
      <w:r w:rsidR="00522EC9" w:rsidRPr="00C07005">
        <w:t>per</w:t>
      </w:r>
      <w:r w:rsidR="009F78A6" w:rsidRPr="00C07005">
        <w:t xml:space="preserve">sistent airflow </w:t>
      </w:r>
      <w:r w:rsidR="009F78A6" w:rsidRPr="00465D18">
        <w:t>obstruction</w:t>
      </w:r>
      <w:r w:rsidR="005C46A4" w:rsidRPr="001A0924">
        <w:t xml:space="preserve">, </w:t>
      </w:r>
      <w:r w:rsidR="009F78A6" w:rsidRPr="00D80699">
        <w:t>progressive breathlessness</w:t>
      </w:r>
      <w:r w:rsidR="005C46A4" w:rsidRPr="00D80699">
        <w:t xml:space="preserve"> and </w:t>
      </w:r>
      <w:r w:rsidR="009F78A6" w:rsidRPr="00BF6050">
        <w:t>chronic productive cough</w:t>
      </w:r>
      <w:r w:rsidR="009F78A6" w:rsidRPr="00440B11">
        <w:t xml:space="preserve"> </w:t>
      </w:r>
      <w:r w:rsidR="009F78A6" w:rsidRPr="00465D18">
        <w:fldChar w:fldCharType="begin"/>
      </w:r>
      <w:r w:rsidR="00612163" w:rsidRPr="00465D18">
        <w:instrText xml:space="preserve"> ADDIN EN.CITE &lt;EndNote&gt;&lt;Cite&gt;&lt;Author&gt;NICE&lt;/Author&gt;&lt;Year&gt;2011&lt;/Year&gt;&lt;RecNum&gt;8362&lt;/RecNum&gt;&lt;DisplayText&gt;[1, 2]&lt;/DisplayText&gt;&lt;record&gt;&lt;rec-number&gt;8362&lt;/rec-number&gt;&lt;foreign-keys&gt;&lt;key app="EN" db-id="0esa92s5w9e0pvea02sxfd0j0xpaweezveae" timestamp="1432644641"&gt;8362&lt;/key&gt;&lt;/foreign-keys&gt;&lt;ref-type name="Government Document"&gt;46&lt;/ref-type&gt;&lt;contributors&gt;&lt;authors&gt;&lt;author&gt;NICE&lt;/author&gt;&lt;/authors&gt;&lt;secondary-authors&gt;&lt;author&gt;Department of Health&lt;/author&gt;&lt;/secondary-authors&gt;&lt;/contributors&gt;&lt;titles&gt;&lt;title&gt;Chronic obstructive pulmonary disease - Quality Standard&lt;/title&gt;&lt;/titles&gt;&lt;dates&gt;&lt;year&gt;2011&lt;/year&gt;&lt;/dates&gt;&lt;publisher&gt;National Institute for Health and Care Excellence&lt;/publisher&gt;&lt;urls&gt;&lt;related-urls&gt;&lt;url&gt;guidance.nice.org.uk/qs10&lt;/url&gt;&lt;/related-urls&gt;&lt;/urls&gt;&lt;/record&gt;&lt;/Cite&gt;&lt;Cite&gt;&lt;Author&gt;Department of Health&lt;/Author&gt;&lt;Year&gt;2011&lt;/Year&gt;&lt;RecNum&gt;8387&lt;/RecNum&gt;&lt;record&gt;&lt;rec-number&gt;8387&lt;/rec-number&gt;&lt;foreign-keys&gt;&lt;key app="EN" db-id="0esa92s5w9e0pvea02sxfd0j0xpaweezveae" timestamp="1432650222"&gt;8387&lt;/key&gt;&lt;/foreign-keys&gt;&lt;ref-type name="Government Document"&gt;46&lt;/ref-type&gt;&lt;contributors&gt;&lt;authors&gt;&lt;author&gt;Department of Health,&lt;/author&gt;&lt;/authors&gt;&lt;secondary-authors&gt;&lt;author&gt;Department of Health&lt;/author&gt;&lt;/secondary-authors&gt;&lt;/contributors&gt;&lt;titles&gt;&lt;title&gt;An Outcomes Strategy for Chronic Obstructive Pulmonary Disease (COPD) and Asthma in England&lt;/title&gt;&lt;/titles&gt;&lt;pages&gt;56&lt;/pages&gt;&lt;dates&gt;&lt;year&gt;2011&lt;/year&gt;&lt;/dates&gt;&lt;publisher&gt;Department of Health&lt;/publisher&gt;&lt;urls&gt;&lt;related-urls&gt;&lt;url&gt;http://www.dh.gov.uk/publications&lt;/url&gt;&lt;/related-urls&gt;&lt;/urls&gt;&lt;/record&gt;&lt;/Cite&gt;&lt;/EndNote&gt;</w:instrText>
      </w:r>
      <w:r w:rsidR="009F78A6" w:rsidRPr="00465D18">
        <w:fldChar w:fldCharType="separate"/>
      </w:r>
      <w:r w:rsidR="00612163" w:rsidRPr="00465D18">
        <w:rPr>
          <w:noProof/>
        </w:rPr>
        <w:t>[</w:t>
      </w:r>
      <w:hyperlink w:anchor="_ENREF_1" w:tooltip="NICE, 2011 #8362" w:history="1">
        <w:r w:rsidR="00565A42" w:rsidRPr="00465D18">
          <w:rPr>
            <w:noProof/>
          </w:rPr>
          <w:t>1</w:t>
        </w:r>
      </w:hyperlink>
      <w:r w:rsidR="00612163" w:rsidRPr="00465D18">
        <w:rPr>
          <w:noProof/>
        </w:rPr>
        <w:t xml:space="preserve">, </w:t>
      </w:r>
      <w:hyperlink w:anchor="_ENREF_2" w:tooltip="Department of Health, 2011 #8387" w:history="1">
        <w:r w:rsidR="00565A42" w:rsidRPr="00465D18">
          <w:rPr>
            <w:noProof/>
          </w:rPr>
          <w:t>2</w:t>
        </w:r>
      </w:hyperlink>
      <w:r w:rsidR="00612163" w:rsidRPr="00465D18">
        <w:rPr>
          <w:noProof/>
        </w:rPr>
        <w:t>]</w:t>
      </w:r>
      <w:r w:rsidR="009F78A6" w:rsidRPr="00465D18">
        <w:fldChar w:fldCharType="end"/>
      </w:r>
      <w:r w:rsidR="009F78A6" w:rsidRPr="00C07005">
        <w:t xml:space="preserve">. COPD is associated with anxiety, depression, lack of energy, anorexia and restricted mobility </w:t>
      </w:r>
      <w:r w:rsidR="009F78A6" w:rsidRPr="00C07005">
        <w:fldChar w:fldCharType="begin">
          <w:fldData xml:space="preserve">PEVuZE5vdGU+PENpdGU+PEF1dGhvcj5TdWxsaXZhbjwvQXV0aG9yPjxZZWFyPjE5OTY8L1llYXI+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==
</w:fldData>
        </w:fldChar>
      </w:r>
      <w:r w:rsidR="00612163" w:rsidRPr="00C07005">
        <w:instrText xml:space="preserve"> ADDIN EN.CITE </w:instrText>
      </w:r>
      <w:r w:rsidR="00612163" w:rsidRPr="00C07005">
        <w:fldChar w:fldCharType="begin">
          <w:fldData xml:space="preserve">PEVuZE5vdGU+PENpdGU+PEF1dGhvcj5TdWxsaXZhbjwvQXV0aG9yPjxZZWFyPjE5OTY8L1llYXI+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==
</w:fldData>
        </w:fldChar>
      </w:r>
      <w:r w:rsidR="00612163" w:rsidRPr="00C07005">
        <w:instrText xml:space="preserve"> ADDIN EN.CITE.DATA </w:instrText>
      </w:r>
      <w:r w:rsidR="00612163" w:rsidRPr="00C07005">
        <w:fldChar w:fldCharType="end"/>
      </w:r>
      <w:r w:rsidR="009F78A6" w:rsidRPr="00C07005">
        <w:fldChar w:fldCharType="separate"/>
      </w:r>
      <w:r w:rsidR="00612163" w:rsidRPr="00C07005">
        <w:rPr>
          <w:noProof/>
        </w:rPr>
        <w:t>[</w:t>
      </w:r>
      <w:hyperlink w:anchor="_ENREF_3" w:tooltip="Sullivan, 1996 #528" w:history="1">
        <w:r w:rsidR="00565A42" w:rsidRPr="00C07005">
          <w:rPr>
            <w:noProof/>
          </w:rPr>
          <w:t>3-6</w:t>
        </w:r>
      </w:hyperlink>
      <w:r w:rsidR="00612163" w:rsidRPr="00C07005">
        <w:rPr>
          <w:noProof/>
        </w:rPr>
        <w:t>]</w:t>
      </w:r>
      <w:r w:rsidR="009F78A6" w:rsidRPr="00C07005">
        <w:fldChar w:fldCharType="end"/>
      </w:r>
      <w:r w:rsidR="009F78A6" w:rsidRPr="00C07005">
        <w:t xml:space="preserve">. In the UK, it is estimated that 3 million people have COPD </w:t>
      </w:r>
      <w:r w:rsidR="009F78A6" w:rsidRPr="00C07005">
        <w:fldChar w:fldCharType="begin">
          <w:fldData xml:space="preserve">PEVuZE5vdGU+PENpdGU+PEF1dGhvcj5OSUNFPC9BdXRob3I+PFllYXI+MjAxMDwvWWVhcj48UmVj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</w:fldData>
        </w:fldChar>
      </w:r>
      <w:r w:rsidR="00612163" w:rsidRPr="00C07005">
        <w:instrText xml:space="preserve"> ADDIN EN.CITE </w:instrText>
      </w:r>
      <w:r w:rsidR="00612163" w:rsidRPr="00C07005">
        <w:fldChar w:fldCharType="begin">
          <w:fldData xml:space="preserve">PEVuZE5vdGU+PENpdGU+PEF1dGhvcj5OSUNFPC9BdXRob3I+PFllYXI+MjAxMDwvWWVhcj48UmVj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</w:fldData>
        </w:fldChar>
      </w:r>
      <w:r w:rsidR="00612163" w:rsidRPr="00C07005">
        <w:instrText xml:space="preserve"> ADDIN EN.CITE.DATA </w:instrText>
      </w:r>
      <w:r w:rsidR="00612163" w:rsidRPr="00C07005">
        <w:fldChar w:fldCharType="end"/>
      </w:r>
      <w:r w:rsidR="009F78A6" w:rsidRPr="00C07005">
        <w:fldChar w:fldCharType="separate"/>
      </w:r>
      <w:r w:rsidR="00612163" w:rsidRPr="00C07005">
        <w:rPr>
          <w:noProof/>
        </w:rPr>
        <w:t>[</w:t>
      </w:r>
      <w:hyperlink w:anchor="_ENREF_7" w:tooltip="NICE, 2010 #2265" w:history="1">
        <w:r w:rsidR="00565A42" w:rsidRPr="00C07005">
          <w:rPr>
            <w:noProof/>
          </w:rPr>
          <w:t>7</w:t>
        </w:r>
      </w:hyperlink>
      <w:r w:rsidR="00612163" w:rsidRPr="00C07005">
        <w:rPr>
          <w:noProof/>
        </w:rPr>
        <w:t xml:space="preserve">, </w:t>
      </w:r>
      <w:hyperlink w:anchor="_ENREF_8" w:tooltip="Smith, 2013 #2060" w:history="1">
        <w:r w:rsidR="00565A42" w:rsidRPr="00C07005">
          <w:rPr>
            <w:noProof/>
          </w:rPr>
          <w:t>8</w:t>
        </w:r>
      </w:hyperlink>
      <w:r w:rsidR="00612163" w:rsidRPr="00C07005">
        <w:rPr>
          <w:noProof/>
        </w:rPr>
        <w:t>]</w:t>
      </w:r>
      <w:r w:rsidR="009F78A6" w:rsidRPr="00C07005">
        <w:fldChar w:fldCharType="end"/>
      </w:r>
      <w:r w:rsidR="009F78A6" w:rsidRPr="00C07005">
        <w:t xml:space="preserve"> and </w:t>
      </w:r>
      <w:r w:rsidR="00C8291C" w:rsidRPr="00C07005">
        <w:t>it</w:t>
      </w:r>
      <w:r w:rsidR="009F78A6" w:rsidRPr="00C07005">
        <w:t xml:space="preserve"> is responsible for 30,000 deaths per annum </w:t>
      </w:r>
      <w:r w:rsidR="009F78A6" w:rsidRPr="00C07005">
        <w:fldChar w:fldCharType="begin"/>
      </w:r>
      <w:r w:rsidR="00612163" w:rsidRPr="00C07005">
        <w:instrText xml:space="preserve"> ADDIN EN.CITE &lt;EndNote&gt;&lt;Cite&gt;&lt;Author&gt;Scullion&lt;/Author&gt;&lt;Year&gt;2009&lt;/Year&gt;&lt;RecNum&gt;458&lt;/RecNum&gt;&lt;DisplayText&gt;[9]&lt;/DisplayText&gt;&lt;record&gt;&lt;rec-number&gt;458&lt;/rec-number&gt;&lt;foreign-keys&gt;&lt;key app="EN" db-id="0esa92s5w9e0pvea02sxfd0j0xpaweezveae" timestamp="1420313587"&gt;458&lt;/key&gt;&lt;key app="ENWeb" db-id=""&gt;0&lt;/key&gt;&lt;/foreign-keys&gt;&lt;ref-type name="Journal Article"&gt;17&lt;/ref-type&gt;&lt;contributors&gt;&lt;authors&gt;&lt;author&gt;Scullion, J.&lt;/author&gt;&lt;author&gt;Holmes, S.&lt;/author&gt;&lt;/authors&gt;&lt;/contributors&gt;&lt;auth-address&gt;Respiratory Nurse Consultant, University Hospitals of Leicester&lt;/auth-address&gt;&lt;titles&gt;&lt;title&gt;Improving care for COPD&lt;/title&gt;&lt;secondary-title&gt;Independent Nurse&lt;/secondary-title&gt;&lt;/titles&gt;&lt;periodical&gt;&lt;full-title&gt;Independent Nurse&lt;/full-title&gt;&lt;/periodical&gt;&lt;pages&gt;33-33&lt;/pages&gt;&lt;keywords&gt;&lt;keyword&gt;Pulmonary Disease, Chronic Obstructive -- Therapy&lt;/keyword&gt;&lt;keyword&gt;Pulmonary Disease, Chronic Obstructive -- Diagnosis&lt;/keyword&gt;&lt;keyword&gt;Pulmonary Disease, Chronic Obstructive -- Etiology&lt;/keyword&gt;&lt;keyword&gt;Terminal Care&lt;/keyword&gt;&lt;/keywords&gt;&lt;dates&gt;&lt;year&gt;2009&lt;/year&gt;&lt;/dates&gt;&lt;isbn&gt;1747-9800&lt;/isbn&gt;&lt;accession-num&gt;2010510697. Language: English. Entry Date: 20100205. Revision Date: 20121228. Publication Type: journal article&lt;/accession-num&gt;&lt;urls&gt;&lt;related-urls&gt;&lt;url&gt;http://search.ebscohost.com/login.aspx?direct=true&amp;amp;db=rzh&amp;amp;AN=2010510697&amp;amp;site=ehost-live&lt;/url&gt;&lt;/related-urls&gt;&lt;/urls&gt;&lt;remote-database-name&gt;rzh&lt;/remote-database-name&gt;&lt;remote-database-provider&gt;EBSCOhost&lt;/remote-database-provider&gt;&lt;/record&gt;&lt;/Cite&gt;&lt;/EndNote&gt;</w:instrText>
      </w:r>
      <w:r w:rsidR="009F78A6" w:rsidRPr="00C07005">
        <w:fldChar w:fldCharType="separate"/>
      </w:r>
      <w:r w:rsidR="00612163" w:rsidRPr="00C07005">
        <w:rPr>
          <w:noProof/>
        </w:rPr>
        <w:t>[</w:t>
      </w:r>
      <w:hyperlink w:anchor="_ENREF_9" w:tooltip="Scullion, 2009 #458" w:history="1">
        <w:r w:rsidR="00565A42" w:rsidRPr="00C07005">
          <w:rPr>
            <w:noProof/>
          </w:rPr>
          <w:t>9</w:t>
        </w:r>
      </w:hyperlink>
      <w:r w:rsidR="00612163" w:rsidRPr="00C07005">
        <w:rPr>
          <w:noProof/>
        </w:rPr>
        <w:t>]</w:t>
      </w:r>
      <w:r w:rsidR="009F78A6" w:rsidRPr="00C07005">
        <w:fldChar w:fldCharType="end"/>
      </w:r>
      <w:r w:rsidR="009F78A6" w:rsidRPr="00C07005">
        <w:t>.</w:t>
      </w:r>
    </w:p>
    <w:p w14:paraId="7DF3A2B8" w14:textId="7D99F794" w:rsidR="00FA3121" w:rsidRPr="00C07005" w:rsidRDefault="00FA3121" w:rsidP="007E69DD">
      <w:pPr>
        <w:jc w:val="both"/>
      </w:pPr>
      <w:r w:rsidRPr="00C07005">
        <w:t xml:space="preserve">People suffering from life-threatening illnesses, such as </w:t>
      </w:r>
      <w:r w:rsidR="00D14546">
        <w:t xml:space="preserve">advanced </w:t>
      </w:r>
      <w:r w:rsidRPr="00C07005">
        <w:t xml:space="preserve">COPD, should receive </w:t>
      </w:r>
      <w:r w:rsidR="0079779D" w:rsidRPr="00C07005">
        <w:t>palliative</w:t>
      </w:r>
      <w:r w:rsidRPr="00C07005">
        <w:t xml:space="preserve"> care </w:t>
      </w:r>
      <w:r w:rsidR="00FA714D" w:rsidRPr="00C07005">
        <w:t>in order to improve the</w:t>
      </w:r>
      <w:r w:rsidR="00484447" w:rsidRPr="00C07005">
        <w:t>ir and their families’ quality of life</w:t>
      </w:r>
      <w:r w:rsidR="00AB765D" w:rsidRPr="00C07005">
        <w:t xml:space="preserve"> </w:t>
      </w:r>
      <w:r w:rsidR="00AB765D" w:rsidRPr="00C07005">
        <w:fldChar w:fldCharType="begin"/>
      </w:r>
      <w:r w:rsidR="00A53FB0" w:rsidRPr="00C07005">
        <w:instrText xml:space="preserve"> ADDIN EN.CITE &lt;EndNote&gt;&lt;Cite&gt;&lt;Author&gt;Association&lt;/Author&gt;&lt;Year&gt;2016&lt;/Year&gt;&lt;RecNum&gt;5562&lt;/RecNum&gt;&lt;DisplayText&gt;[10, 11]&lt;/DisplayText&gt;&lt;record&gt;&lt;rec-number&gt;5562&lt;/rec-number&gt;&lt;foreign-keys&gt;&lt;key app="EN" db-id="0esa92s5w9e0pvea02sxfd0j0xpaweezveae" timestamp="1453298348"&gt;5562&lt;/key&gt;&lt;/foreign-keys&gt;&lt;ref-type name="Web Page"&gt;12&lt;/ref-type&gt;&lt;contributors&gt;&lt;authors&gt;&lt;author&gt;World Health Association,&lt;/author&gt;&lt;/authors&gt;&lt;/contributors&gt;&lt;titles&gt;&lt;title&gt;WHO Definition of Palliative Care&lt;/title&gt;&lt;/titles&gt;&lt;dates&gt;&lt;year&gt;2016&lt;/year&gt;&lt;/dates&gt;&lt;urls&gt;&lt;/urls&gt;&lt;/record&gt;&lt;/Cite&gt;&lt;Cite&gt;&lt;Author&gt;World Health Organization&lt;/Author&gt;&lt;Year&gt;2011&lt;/Year&gt;&lt;RecNum&gt;5564&lt;/RecNum&gt;&lt;record&gt;&lt;rec-number&gt;5564&lt;/rec-number&gt;&lt;foreign-keys&gt;&lt;key app="EN" db-id="0esa92s5w9e0pvea02sxfd0j0xpaweezveae" timestamp="1453303348"&gt;5564&lt;/key&gt;&lt;/foreign-keys&gt;&lt;ref-type name="Government Document"&gt;46&lt;/ref-type&gt;&lt;contributors&gt;&lt;authors&gt;&lt;author&gt;World Health Organization,&lt;/author&gt;&lt;/authors&gt;&lt;/contributors&gt;&lt;titles&gt;&lt;title&gt;Palliative care for older people: better practices&lt;/title&gt;&lt;/titles&gt;&lt;dates&gt;&lt;year&gt;2011&lt;/year&gt;&lt;/dates&gt;&lt;pub-location&gt;Denmark&lt;/pub-location&gt;&lt;urls&gt;&lt;/urls&gt;&lt;/record&gt;&lt;/Cite&gt;&lt;/EndNote&gt;</w:instrText>
      </w:r>
      <w:r w:rsidR="00AB765D" w:rsidRPr="00C07005">
        <w:fldChar w:fldCharType="separate"/>
      </w:r>
      <w:r w:rsidR="00A53FB0" w:rsidRPr="00C07005">
        <w:rPr>
          <w:noProof/>
        </w:rPr>
        <w:t>[</w:t>
      </w:r>
      <w:hyperlink w:anchor="_ENREF_10" w:tooltip="World Health Association, 2016 #5562" w:history="1">
        <w:r w:rsidR="00565A42" w:rsidRPr="00C07005">
          <w:rPr>
            <w:noProof/>
          </w:rPr>
          <w:t>10</w:t>
        </w:r>
      </w:hyperlink>
      <w:r w:rsidR="00A53FB0" w:rsidRPr="00C07005">
        <w:rPr>
          <w:noProof/>
        </w:rPr>
        <w:t xml:space="preserve">, </w:t>
      </w:r>
      <w:hyperlink w:anchor="_ENREF_11" w:tooltip="World Health Organization, 2011 #5564" w:history="1">
        <w:r w:rsidR="00565A42" w:rsidRPr="00C07005">
          <w:rPr>
            <w:noProof/>
          </w:rPr>
          <w:t>11</w:t>
        </w:r>
      </w:hyperlink>
      <w:r w:rsidR="00A53FB0" w:rsidRPr="00C07005">
        <w:rPr>
          <w:noProof/>
        </w:rPr>
        <w:t>]</w:t>
      </w:r>
      <w:r w:rsidR="00AB765D" w:rsidRPr="00C07005">
        <w:fldChar w:fldCharType="end"/>
      </w:r>
      <w:r w:rsidR="00FA714D" w:rsidRPr="00C07005">
        <w:t xml:space="preserve">. Palliative care focuses on the prevention and relief of suffering by means of early identification and impeccable assessment and treatment of all </w:t>
      </w:r>
      <w:r w:rsidR="00AB765D" w:rsidRPr="00C07005">
        <w:t>physical</w:t>
      </w:r>
      <w:r w:rsidR="00FA714D" w:rsidRPr="00C07005">
        <w:t>, ps</w:t>
      </w:r>
      <w:r w:rsidR="00AB765D" w:rsidRPr="00C07005">
        <w:t>ychosocial and spiritual issues affecting the patient and</w:t>
      </w:r>
      <w:r w:rsidR="007D5CFA" w:rsidRPr="00C07005">
        <w:t xml:space="preserve"> his/her</w:t>
      </w:r>
      <w:r w:rsidR="00AB765D" w:rsidRPr="00C07005">
        <w:t xml:space="preserve"> relatives </w:t>
      </w:r>
      <w:r w:rsidR="00AB765D" w:rsidRPr="00C07005">
        <w:fldChar w:fldCharType="begin"/>
      </w:r>
      <w:r w:rsidR="00CF6D61" w:rsidRPr="00C07005">
        <w:instrText xml:space="preserve"> ADDIN EN.CITE &lt;EndNote&gt;&lt;Cite&gt;&lt;Author&gt;Association&lt;/Author&gt;&lt;Year&gt;2016&lt;/Year&gt;&lt;RecNum&gt;5562&lt;/RecNum&gt;&lt;DisplayText&gt;[10, 11]&lt;/DisplayText&gt;&lt;record&gt;&lt;rec-number&gt;5562&lt;/rec-number&gt;&lt;foreign-keys&gt;&lt;key app="EN" db-id="0esa92s5w9e0pvea02sxfd0j0xpaweezveae" timestamp="1453298348"&gt;5562&lt;/key&gt;&lt;/foreign-keys&gt;&lt;ref-type name="Web Page"&gt;12&lt;/ref-type&gt;&lt;contributors&gt;&lt;authors&gt;&lt;author&gt;World Health Association,&lt;/author&gt;&lt;/authors&gt;&lt;/contributors&gt;&lt;titles&gt;&lt;title&gt;WHO Definition of Palliative Care&lt;/title&gt;&lt;/titles&gt;&lt;dates&gt;&lt;year&gt;2016&lt;/year&gt;&lt;/dates&gt;&lt;urls&gt;&lt;/urls&gt;&lt;/record&gt;&lt;/Cite&gt;&lt;Cite&gt;&lt;Author&gt;World Health Organization&lt;/Author&gt;&lt;Year&gt;2011&lt;/Year&gt;&lt;RecNum&gt;5564&lt;/RecNum&gt;&lt;record&gt;&lt;rec-number&gt;5564&lt;/rec-number&gt;&lt;foreign-keys&gt;&lt;key app="EN" db-id="0esa92s5w9e0pvea02sxfd0j0xpaweezveae" timestamp="1453303348"&gt;5564&lt;/key&gt;&lt;/foreign-keys&gt;&lt;ref-type name="Government Document"&gt;46&lt;/ref-type&gt;&lt;contributors&gt;&lt;authors&gt;&lt;author&gt;World Health Organization,&lt;/author&gt;&lt;/authors&gt;&lt;/contributors&gt;&lt;titles&gt;&lt;title&gt;Palliative care for older people: better practices&lt;/title&gt;&lt;/titles&gt;&lt;dates&gt;&lt;year&gt;2011&lt;/year&gt;&lt;/dates&gt;&lt;pub-location&gt;Denmark&lt;/pub-location&gt;&lt;urls&gt;&lt;/urls&gt;&lt;/record&gt;&lt;/Cite&gt;&lt;/EndNote&gt;</w:instrText>
      </w:r>
      <w:r w:rsidR="00AB765D" w:rsidRPr="00C07005">
        <w:fldChar w:fldCharType="separate"/>
      </w:r>
      <w:r w:rsidR="00CF6D61" w:rsidRPr="00C07005">
        <w:rPr>
          <w:noProof/>
        </w:rPr>
        <w:t>[</w:t>
      </w:r>
      <w:hyperlink w:anchor="_ENREF_10" w:tooltip="World Health Association, 2016 #5562" w:history="1">
        <w:r w:rsidR="00565A42" w:rsidRPr="00C07005">
          <w:rPr>
            <w:noProof/>
          </w:rPr>
          <w:t>10</w:t>
        </w:r>
      </w:hyperlink>
      <w:r w:rsidR="00CF6D61" w:rsidRPr="00C07005">
        <w:rPr>
          <w:noProof/>
        </w:rPr>
        <w:t xml:space="preserve">, </w:t>
      </w:r>
      <w:hyperlink w:anchor="_ENREF_11" w:tooltip="World Health Organization, 2011 #5564" w:history="1">
        <w:r w:rsidR="00565A42" w:rsidRPr="00C07005">
          <w:rPr>
            <w:noProof/>
          </w:rPr>
          <w:t>11</w:t>
        </w:r>
      </w:hyperlink>
      <w:r w:rsidR="00CF6D61" w:rsidRPr="00C07005">
        <w:rPr>
          <w:noProof/>
        </w:rPr>
        <w:t>]</w:t>
      </w:r>
      <w:r w:rsidR="00AB765D" w:rsidRPr="00C07005">
        <w:fldChar w:fldCharType="end"/>
      </w:r>
      <w:r w:rsidR="00AB765D" w:rsidRPr="00C07005">
        <w:t>.</w:t>
      </w:r>
      <w:r w:rsidR="003436C4" w:rsidRPr="00C07005">
        <w:t xml:space="preserve"> Any </w:t>
      </w:r>
      <w:r w:rsidR="0079779D" w:rsidRPr="00C07005">
        <w:t>palliative</w:t>
      </w:r>
      <w:r w:rsidR="003436C4" w:rsidRPr="00C07005">
        <w:t xml:space="preserve"> care provided within the last 12 months of life is considered as end of life care</w:t>
      </w:r>
      <w:r w:rsidR="00C8291C" w:rsidRPr="00C07005">
        <w:t xml:space="preserve">, the last phase of </w:t>
      </w:r>
      <w:r w:rsidR="0079779D" w:rsidRPr="00C07005">
        <w:t>palliative</w:t>
      </w:r>
      <w:r w:rsidR="00C8291C" w:rsidRPr="00C07005">
        <w:t xml:space="preserve"> care</w:t>
      </w:r>
      <w:r w:rsidR="007D3748" w:rsidRPr="00C07005">
        <w:t xml:space="preserve"> </w:t>
      </w:r>
      <w:r w:rsidR="007D3748" w:rsidRPr="00C07005">
        <w:fldChar w:fldCharType="begin"/>
      </w:r>
      <w:r w:rsidR="007D3748" w:rsidRPr="00C07005">
        <w:instrText xml:space="preserve"> ADDIN EN.CITE &lt;EndNote&gt;&lt;Cite&gt;&lt;Author&gt;NICE&lt;/Author&gt;&lt;Year&gt;2011&lt;/Year&gt;&lt;RecNum&gt;5563&lt;/RecNum&gt;&lt;DisplayText&gt;[12]&lt;/DisplayText&gt;&lt;record&gt;&lt;rec-number&gt;5563&lt;/rec-number&gt;&lt;foreign-keys&gt;&lt;key app="EN" db-id="0esa92s5w9e0pvea02sxfd0j0xpaweezveae" timestamp="1453300169"&gt;5563&lt;/key&gt;&lt;/foreign-keys&gt;&lt;ref-type name="Government Document"&gt;46&lt;/ref-type&gt;&lt;contributors&gt;&lt;authors&gt;&lt;author&gt;NICE,&lt;/author&gt;&lt;/authors&gt;&lt;secondary-authors&gt;&lt;author&gt;Department of Health&lt;/author&gt;&lt;/secondary-authors&gt;&lt;/contributors&gt;&lt;titles&gt;&lt;title&gt;End of life care for adults -  Quality Standard&lt;/title&gt;&lt;/titles&gt;&lt;dates&gt;&lt;year&gt;2011&lt;/year&gt;&lt;/dates&gt;&lt;urls&gt;&lt;/urls&gt;&lt;/record&gt;&lt;/Cite&gt;&lt;/EndNote&gt;</w:instrText>
      </w:r>
      <w:r w:rsidR="007D3748" w:rsidRPr="00C07005">
        <w:fldChar w:fldCharType="separate"/>
      </w:r>
      <w:r w:rsidR="007D3748" w:rsidRPr="00C07005">
        <w:rPr>
          <w:noProof/>
        </w:rPr>
        <w:t>[</w:t>
      </w:r>
      <w:hyperlink w:anchor="_ENREF_12" w:tooltip="NICE, 2011 #5563" w:history="1">
        <w:r w:rsidR="00565A42" w:rsidRPr="00C07005">
          <w:rPr>
            <w:noProof/>
          </w:rPr>
          <w:t>12</w:t>
        </w:r>
      </w:hyperlink>
      <w:r w:rsidR="007D3748" w:rsidRPr="00C07005">
        <w:rPr>
          <w:noProof/>
        </w:rPr>
        <w:t>]</w:t>
      </w:r>
      <w:r w:rsidR="007D3748" w:rsidRPr="00C07005">
        <w:fldChar w:fldCharType="end"/>
      </w:r>
      <w:r w:rsidR="003436C4" w:rsidRPr="00C07005">
        <w:t>.</w:t>
      </w:r>
      <w:r w:rsidR="007D3748" w:rsidRPr="00C07005">
        <w:t xml:space="preserve"> </w:t>
      </w:r>
    </w:p>
    <w:p w14:paraId="2DF4CE3B" w14:textId="243B4460" w:rsidR="009F78A6" w:rsidRPr="00C07005" w:rsidRDefault="009F78A6" w:rsidP="007E69DD">
      <w:pPr>
        <w:jc w:val="both"/>
      </w:pPr>
      <w:r w:rsidRPr="00C07005">
        <w:t xml:space="preserve">The NHS End of Life Care strategy </w:t>
      </w:r>
      <w:r w:rsidR="002472B2" w:rsidRPr="00C07005">
        <w:t>recommends</w:t>
      </w:r>
      <w:r w:rsidR="00DF463E" w:rsidRPr="00C07005">
        <w:t xml:space="preserve"> </w:t>
      </w:r>
      <w:r w:rsidRPr="00C07005">
        <w:t xml:space="preserve">open </w:t>
      </w:r>
      <w:r w:rsidR="007D6DD4" w:rsidRPr="00C07005">
        <w:t>conversations</w:t>
      </w:r>
      <w:r w:rsidRPr="00C07005">
        <w:t xml:space="preserve"> between healthcare professionals and patients as the end of life approaches </w:t>
      </w:r>
      <w:r w:rsidRPr="00C07005">
        <w:fldChar w:fldCharType="begin">
          <w:fldData xml:space="preserve">PEVuZE5vdGU+PENpdGU+PEF1dGhvcj5IZWFsdGg8L0F1dGhvcj48WWVhcj4yMDEyPC9ZZWFyPjxS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</w:fldData>
        </w:fldChar>
      </w:r>
      <w:r w:rsidR="0074328B" w:rsidRPr="00C07005">
        <w:instrText xml:space="preserve"> ADDIN EN.CITE </w:instrText>
      </w:r>
      <w:r w:rsidR="0074328B" w:rsidRPr="00C07005">
        <w:fldChar w:fldCharType="begin">
          <w:fldData xml:space="preserve">PEVuZE5vdGU+PENpdGU+PEF1dGhvcj5IZWFsdGg8L0F1dGhvcj48WWVhcj4yMDEyPC9ZZWFyPjxS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</w:fldData>
        </w:fldChar>
      </w:r>
      <w:r w:rsidR="0074328B" w:rsidRPr="00C07005">
        <w:instrText xml:space="preserve"> ADDIN EN.CITE.DATA </w:instrText>
      </w:r>
      <w:r w:rsidR="0074328B" w:rsidRPr="00C07005">
        <w:fldChar w:fldCharType="end"/>
      </w:r>
      <w:r w:rsidRPr="00C07005">
        <w:fldChar w:fldCharType="separate"/>
      </w:r>
      <w:r w:rsidR="0074328B" w:rsidRPr="00C07005">
        <w:rPr>
          <w:noProof/>
        </w:rPr>
        <w:t>[</w:t>
      </w:r>
      <w:hyperlink w:anchor="_ENREF_9" w:tooltip="Scullion, 2009 #458" w:history="1">
        <w:r w:rsidR="00565A42" w:rsidRPr="00C07005">
          <w:rPr>
            <w:noProof/>
          </w:rPr>
          <w:t>9</w:t>
        </w:r>
      </w:hyperlink>
      <w:r w:rsidR="0074328B" w:rsidRPr="00C07005">
        <w:rPr>
          <w:noProof/>
        </w:rPr>
        <w:t xml:space="preserve">, </w:t>
      </w:r>
      <w:hyperlink w:anchor="_ENREF_13" w:tooltip="Department of Health, 2012 #8389" w:history="1">
        <w:r w:rsidR="00565A42" w:rsidRPr="00C07005">
          <w:rPr>
            <w:noProof/>
          </w:rPr>
          <w:t>13</w:t>
        </w:r>
      </w:hyperlink>
      <w:r w:rsidR="0074328B" w:rsidRPr="00C07005">
        <w:rPr>
          <w:noProof/>
        </w:rPr>
        <w:t>]</w:t>
      </w:r>
      <w:r w:rsidRPr="00C07005">
        <w:fldChar w:fldCharType="end"/>
      </w:r>
      <w:r w:rsidRPr="00C07005">
        <w:t>. Th</w:t>
      </w:r>
      <w:r w:rsidR="002472B2" w:rsidRPr="00C07005">
        <w:t xml:space="preserve">ese </w:t>
      </w:r>
      <w:r w:rsidR="001F5B46" w:rsidRPr="00C07005">
        <w:t>discussion</w:t>
      </w:r>
      <w:r w:rsidR="002472B2" w:rsidRPr="00C07005">
        <w:t>s</w:t>
      </w:r>
      <w:r w:rsidR="00C65E43" w:rsidRPr="00C07005">
        <w:t xml:space="preserve"> </w:t>
      </w:r>
      <w:r w:rsidR="002472B2" w:rsidRPr="00C07005">
        <w:t>are</w:t>
      </w:r>
      <w:r w:rsidRPr="00C07005">
        <w:t xml:space="preserve"> the first step </w:t>
      </w:r>
      <w:r w:rsidR="002472B2" w:rsidRPr="00C07005">
        <w:t>in</w:t>
      </w:r>
      <w:r w:rsidRPr="00C07005">
        <w:t xml:space="preserve"> ensur</w:t>
      </w:r>
      <w:r w:rsidR="002472B2" w:rsidRPr="00C07005">
        <w:t>ing</w:t>
      </w:r>
      <w:r w:rsidRPr="00C07005">
        <w:t xml:space="preserve"> </w:t>
      </w:r>
      <w:r w:rsidR="00C4683E" w:rsidRPr="00C07005">
        <w:t xml:space="preserve">that </w:t>
      </w:r>
      <w:r w:rsidRPr="00C07005">
        <w:t>well planned care is delivered</w:t>
      </w:r>
      <w:r w:rsidR="00E12893" w:rsidRPr="00C07005">
        <w:t xml:space="preserve"> </w:t>
      </w:r>
      <w:r w:rsidR="00E12893" w:rsidRPr="00C07005">
        <w:fldChar w:fldCharType="begin"/>
      </w:r>
      <w:r w:rsidR="0074328B" w:rsidRPr="00C07005">
        <w:instrText xml:space="preserve"> ADDIN EN.CITE &lt;EndNote&gt;&lt;Cite&gt;&lt;Author&gt;Excellence&lt;/Author&gt;&lt;Year&gt;2005&lt;/Year&gt;&lt;RecNum&gt;5569&lt;/RecNum&gt;&lt;DisplayText&gt;[14]&lt;/DisplayText&gt;&lt;record&gt;&lt;rec-number&gt;5569&lt;/rec-number&gt;&lt;foreign-keys&gt;&lt;key app="EN" db-id="0esa92s5w9e0pvea02sxfd0j0xpaweezveae" timestamp="1461088633"&gt;5569&lt;/key&gt;&lt;/foreign-keys&gt;&lt;ref-type name="Government Document"&gt;46&lt;/ref-type&gt;&lt;contributors&gt;&lt;authors&gt;&lt;author&gt;National Institute for Health and Care Excellence,&lt;/author&gt;&lt;/authors&gt;&lt;secondary-authors&gt;&lt;author&gt;Department of Health &lt;/author&gt;&lt;/secondary-authors&gt;&lt;/contributors&gt;&lt;titles&gt;&lt;title&gt;Opioids for pain relief in palliative care overview&lt;/title&gt;&lt;/titles&gt;&lt;dates&gt;&lt;year&gt;2005&lt;/year&gt;&lt;/dates&gt;&lt;pub-location&gt;Manchester&lt;/pub-location&gt;&lt;publisher&gt;NICE&lt;/publisher&gt;&lt;urls&gt;&lt;/urls&gt;&lt;/record&gt;&lt;/Cite&gt;&lt;/EndNote&gt;</w:instrText>
      </w:r>
      <w:r w:rsidR="00E12893" w:rsidRPr="00C07005">
        <w:fldChar w:fldCharType="separate"/>
      </w:r>
      <w:r w:rsidR="0074328B" w:rsidRPr="00C07005">
        <w:rPr>
          <w:noProof/>
        </w:rPr>
        <w:t>[</w:t>
      </w:r>
      <w:hyperlink w:anchor="_ENREF_14" w:tooltip="National Institute for Health and Care Excellence, 2005 #5569" w:history="1">
        <w:r w:rsidR="00565A42" w:rsidRPr="00C07005">
          <w:rPr>
            <w:noProof/>
          </w:rPr>
          <w:t>14</w:t>
        </w:r>
      </w:hyperlink>
      <w:r w:rsidR="0074328B" w:rsidRPr="00C07005">
        <w:rPr>
          <w:noProof/>
        </w:rPr>
        <w:t>]</w:t>
      </w:r>
      <w:r w:rsidR="00E12893" w:rsidRPr="00C07005">
        <w:fldChar w:fldCharType="end"/>
      </w:r>
      <w:r w:rsidRPr="00C07005">
        <w:t xml:space="preserve">. </w:t>
      </w:r>
      <w:r w:rsidR="002472B2" w:rsidRPr="00C07005">
        <w:t xml:space="preserve">Indeed, awareness </w:t>
      </w:r>
      <w:r w:rsidRPr="00C07005">
        <w:t xml:space="preserve">that death is approaching and what can be expected is seen as a prerequisite of a ‘good death’ </w:t>
      </w:r>
      <w:r w:rsidRPr="00C07005">
        <w:fldChar w:fldCharType="begin"/>
      </w:r>
      <w:r w:rsidR="00612163" w:rsidRPr="00C07005">
        <w:instrText xml:space="preserve"> ADDIN EN.CITE &lt;EndNote&gt;&lt;Cite&gt;&lt;Author&gt;Momen&lt;/Author&gt;&lt;Year&gt;2012&lt;/Year&gt;&lt;RecNum&gt;4&lt;/RecNum&gt;&lt;DisplayText&gt;[5]&lt;/DisplayText&gt;&lt;record&gt;&lt;rec-number&gt;4&lt;/rec-number&gt;&lt;foreign-keys&gt;&lt;key app="EN" db-id="0esa92s5w9e0pvea02sxfd0j0xpaweezveae" timestamp="1412976180"&gt;4&lt;/key&gt;&lt;/foreign-keys&gt;&lt;ref-type name="Journal Article"&gt;17&lt;/ref-type&gt;&lt;contributors&gt;&lt;authors&gt;&lt;author&gt;Momen, N.&lt;/author&gt;&lt;author&gt;Hadfield, P.&lt;/author&gt;&lt;author&gt;Kuhn, I.&lt;/author&gt;&lt;author&gt;Smith, E.&lt;/author&gt;&lt;author&gt;Barclay, S.&lt;/author&gt;&lt;/authors&gt;&lt;/contributors&gt;&lt;auth-address&gt;NIHR CLAHRC for Cambridgeand Peterborough, Institute ofPublic Health, University ofCambridge, Cambridge, UK.&lt;/auth-address&gt;&lt;titles&gt;&lt;title&gt;Discussing an uncertain future: end-of-life care conversations in chronic obstructive pulmonary disease. A systematic literature review and narrative synthesis&lt;/title&gt;&lt;secondary-title&gt;Thorax&lt;/secondary-title&gt;&lt;alt-title&gt;Thorax&lt;/alt-title&gt;&lt;/titles&gt;&lt;periodical&gt;&lt;full-title&gt;Thorax&lt;/full-title&gt;&lt;abbr-1&gt;Thorax&lt;/abbr-1&gt;&lt;/periodical&gt;&lt;alt-periodical&gt;&lt;full-title&gt;Thorax&lt;/full-title&gt;&lt;abbr-1&gt;Thorax&lt;/abbr-1&gt;&lt;/alt-periodical&gt;&lt;pages&gt;777-80&lt;/pages&gt;&lt;volume&gt;67&lt;/volume&gt;&lt;number&gt;9&lt;/number&gt;&lt;keywords&gt;&lt;keyword&gt;Humans&lt;/keyword&gt;&lt;keyword&gt;*Narration&lt;/keyword&gt;&lt;keyword&gt;Patient Preference&lt;/keyword&gt;&lt;keyword&gt;*Professional-Patient Relations&lt;/keyword&gt;&lt;keyword&gt;Pulmonary Disease, Chronic Obstructive/*psychology&lt;/keyword&gt;&lt;keyword&gt;Terminal Care/*standards&lt;/keyword&gt;&lt;keyword&gt;Uncertainty&lt;/keyword&gt;&lt;/keywords&gt;&lt;dates&gt;&lt;year&gt;2012&lt;/year&gt;&lt;pub-dates&gt;&lt;date&gt;Sep&lt;/date&gt;&lt;/pub-dates&gt;&lt;/dates&gt;&lt;isbn&gt;1468-3296 (Electronic)&amp;#xD;0040-6376 (Linking)&lt;/isbn&gt;&lt;accession-num&gt;22802331&lt;/accession-num&gt;&lt;urls&gt;&lt;related-urls&gt;&lt;url&gt;http://www.ncbi.nlm.nih.gov/pubmed/22802331&lt;/url&gt;&lt;url&gt;http://thorax.bmj.com/content/67/9/777.long&lt;/url&gt;&lt;/related-urls&gt;&lt;/urls&gt;&lt;electronic-resource-num&gt;10.1136/thoraxjnl-2012-201835&lt;/electronic-resource-num&gt;&lt;/record&gt;&lt;/Cite&gt;&lt;/EndNote&gt;</w:instrText>
      </w:r>
      <w:r w:rsidRPr="00C07005">
        <w:fldChar w:fldCharType="separate"/>
      </w:r>
      <w:r w:rsidR="00612163" w:rsidRPr="00C07005">
        <w:rPr>
          <w:noProof/>
        </w:rPr>
        <w:t>[</w:t>
      </w:r>
      <w:hyperlink w:anchor="_ENREF_5" w:tooltip="Momen, 2012 #4" w:history="1">
        <w:r w:rsidR="00565A42" w:rsidRPr="00C07005">
          <w:rPr>
            <w:noProof/>
          </w:rPr>
          <w:t>5</w:t>
        </w:r>
      </w:hyperlink>
      <w:r w:rsidR="00612163" w:rsidRPr="00C07005">
        <w:rPr>
          <w:noProof/>
        </w:rPr>
        <w:t>]</w:t>
      </w:r>
      <w:r w:rsidRPr="00C07005">
        <w:fldChar w:fldCharType="end"/>
      </w:r>
      <w:r w:rsidRPr="00C07005">
        <w:t>.</w:t>
      </w:r>
    </w:p>
    <w:p w14:paraId="7A4C3473" w14:textId="5D3005A4" w:rsidR="0078193A" w:rsidRPr="00465D18" w:rsidRDefault="00813404" w:rsidP="007E69DD">
      <w:pPr>
        <w:jc w:val="both"/>
      </w:pPr>
      <w:r w:rsidRPr="00465D18">
        <w:t>D</w:t>
      </w:r>
      <w:r w:rsidR="0078193A" w:rsidRPr="00465D18">
        <w:t>ifficult prognosticat</w:t>
      </w:r>
      <w:r w:rsidR="00720A5C" w:rsidRPr="00465D18">
        <w:t>i</w:t>
      </w:r>
      <w:r w:rsidRPr="00465D18">
        <w:t>on</w:t>
      </w:r>
      <w:r w:rsidR="0078193A" w:rsidRPr="00465D18">
        <w:t xml:space="preserve"> </w:t>
      </w:r>
      <w:r w:rsidRPr="00465D18">
        <w:t>in</w:t>
      </w:r>
      <w:r w:rsidR="0078193A" w:rsidRPr="001A0924">
        <w:t xml:space="preserve"> COPD</w:t>
      </w:r>
      <w:r w:rsidR="0078193A" w:rsidRPr="00D80699">
        <w:t xml:space="preserve"> and</w:t>
      </w:r>
      <w:r w:rsidR="0078193A" w:rsidRPr="00C07005">
        <w:t xml:space="preserve"> </w:t>
      </w:r>
      <w:r w:rsidR="00720A5C" w:rsidRPr="00C07005">
        <w:t>in</w:t>
      </w:r>
      <w:r w:rsidR="0078193A" w:rsidRPr="00C07005">
        <w:t xml:space="preserve"> identif</w:t>
      </w:r>
      <w:r w:rsidR="00F456DC" w:rsidRPr="00C07005">
        <w:t>ying</w:t>
      </w:r>
      <w:r w:rsidR="0078193A" w:rsidRPr="00C07005">
        <w:t xml:space="preserve"> with confidence the patients who are likely to die within 6 months poses an important barrier for early </w:t>
      </w:r>
      <w:r w:rsidR="0079779D" w:rsidRPr="00C07005">
        <w:t>palliative</w:t>
      </w:r>
      <w:r w:rsidR="0078193A" w:rsidRPr="00C07005">
        <w:t xml:space="preserve"> care delivery </w:t>
      </w:r>
      <w:r w:rsidR="0078193A" w:rsidRPr="00C07005">
        <w:fldChar w:fldCharType="begin"/>
      </w:r>
      <w:r w:rsidR="0074328B" w:rsidRPr="00C07005">
        <w:instrText xml:space="preserve"> ADDIN EN.CITE &lt;EndNote&gt;&lt;Cite&gt;&lt;Author&gt;Randall Curtis&lt;/Author&gt;&lt;Year&gt;2006&lt;/Year&gt;&lt;RecNum&gt;4941&lt;/RecNum&gt;&lt;DisplayText&gt;[15]&lt;/DisplayText&gt;&lt;record&gt;&lt;rec-number&gt;4941&lt;/rec-number&gt;&lt;foreign-keys&gt;&lt;key app="EN" db-id="0esa92s5w9e0pvea02sxfd0j0xpaweezveae" timestamp="1430852049"&gt;4941&lt;/key&gt;&lt;/foreign-keys&gt;&lt;ref-type name="Journal Article"&gt;17&lt;/ref-type&gt;&lt;contributors&gt;&lt;authors&gt;&lt;author&gt;Randall Curtis, J.&lt;/author&gt;&lt;/authors&gt;&lt;/contributors&gt;&lt;titles&gt;&lt;title&gt;Palliative care for patients with chronic obstructive pulmonary disease&lt;/title&gt;&lt;secondary-title&gt;Respiratory Medicine: COPD Update&lt;/secondary-title&gt;&lt;/titles&gt;&lt;periodical&gt;&lt;full-title&gt;Respiratory Medicine: COPD Update&lt;/full-title&gt;&lt;/periodical&gt;&lt;pages&gt;86-90&lt;/pages&gt;&lt;volume&gt;2&lt;/volume&gt;&lt;dates&gt;&lt;year&gt;2006&lt;/year&gt;&lt;pub-dates&gt;&lt;date&gt;1/1/2006&lt;/date&gt;&lt;/pub-dates&gt;&lt;/dates&gt;&lt;publisher&gt;Elsevier Ltd&lt;/publisher&gt;&lt;isbn&gt;1745-0454&lt;/isbn&gt;&lt;accession-num&gt;S1745045406001584&lt;/accession-num&gt;&lt;work-type&gt;Review Article&lt;/work-type&gt;&lt;urls&gt;&lt;related-urls&gt;&lt;url&gt;http://search.ebscohost.com/login.aspx?direct=true&amp;amp;db=edselp&amp;amp;AN=S1745045406001584&amp;amp;site=ehost-live&lt;/url&gt;&lt;/related-urls&gt;&lt;/urls&gt;&lt;electronic-resource-num&gt;10.1016/j.rmedu.2006.08.005&lt;/electronic-resource-num&gt;&lt;remote-database-name&gt;edselp&lt;/remote-database-name&gt;&lt;remote-database-provider&gt;EBSCOhost&lt;/remote-database-provider&gt;&lt;/record&gt;&lt;/Cite&gt;&lt;/EndNote&gt;</w:instrText>
      </w:r>
      <w:r w:rsidR="0078193A" w:rsidRPr="00C07005">
        <w:fldChar w:fldCharType="separate"/>
      </w:r>
      <w:r w:rsidR="0074328B" w:rsidRPr="00C07005">
        <w:rPr>
          <w:noProof/>
        </w:rPr>
        <w:t>[</w:t>
      </w:r>
      <w:hyperlink w:anchor="_ENREF_15" w:tooltip="Randall Curtis, 2006 #4941" w:history="1">
        <w:r w:rsidR="00565A42" w:rsidRPr="00C07005">
          <w:rPr>
            <w:noProof/>
          </w:rPr>
          <w:t>15</w:t>
        </w:r>
      </w:hyperlink>
      <w:r w:rsidR="0074328B" w:rsidRPr="00C07005">
        <w:rPr>
          <w:noProof/>
        </w:rPr>
        <w:t>]</w:t>
      </w:r>
      <w:r w:rsidR="0078193A" w:rsidRPr="00C07005">
        <w:fldChar w:fldCharType="end"/>
      </w:r>
      <w:r w:rsidR="0078193A" w:rsidRPr="00C07005">
        <w:t xml:space="preserve">. Despite the </w:t>
      </w:r>
      <w:r w:rsidR="0078193A" w:rsidRPr="00C07005">
        <w:lastRenderedPageBreak/>
        <w:t xml:space="preserve">development of different prognostic tools, the uncertainty regarding the start of </w:t>
      </w:r>
      <w:r w:rsidR="0079779D" w:rsidRPr="00C07005">
        <w:t>palliative</w:t>
      </w:r>
      <w:r w:rsidR="0078193A" w:rsidRPr="00C07005">
        <w:t xml:space="preserve"> care for COPD patients remains </w:t>
      </w:r>
      <w:r w:rsidR="005907C5" w:rsidRPr="00C07005">
        <w:t>challenging</w:t>
      </w:r>
      <w:r w:rsidR="0078193A" w:rsidRPr="00C07005">
        <w:t xml:space="preserve"> </w:t>
      </w:r>
      <w:r w:rsidR="0078193A" w:rsidRPr="00C07005">
        <w:fldChar w:fldCharType="begin"/>
      </w:r>
      <w:r w:rsidR="0074328B" w:rsidRPr="00C07005">
        <w:instrText xml:space="preserve"> ADDIN EN.CITE &lt;EndNote&gt;&lt;Cite&gt;&lt;Author&gt;Randall Curtis&lt;/Author&gt;&lt;Year&gt;2006&lt;/Year&gt;&lt;RecNum&gt;4941&lt;/RecNum&gt;&lt;DisplayText&gt;[15]&lt;/DisplayText&gt;&lt;record&gt;&lt;rec-number&gt;4941&lt;/rec-number&gt;&lt;foreign-keys&gt;&lt;key app="EN" db-id="0esa92s5w9e0pvea02sxfd0j0xpaweezveae" timestamp="1430852049"&gt;4941&lt;/key&gt;&lt;/foreign-keys&gt;&lt;ref-type name="Journal Article"&gt;17&lt;/ref-type&gt;&lt;contributors&gt;&lt;authors&gt;&lt;author&gt;Randall Curtis, J.&lt;/author&gt;&lt;/authors&gt;&lt;/contributors&gt;&lt;titles&gt;&lt;title&gt;Palliative care for patients with chronic obstructive pulmonary disease&lt;/title&gt;&lt;secondary-title&gt;Respiratory Medicine: COPD Update&lt;/secondary-title&gt;&lt;/titles&gt;&lt;periodical&gt;&lt;full-title&gt;Respiratory Medicine: COPD Update&lt;/full-title&gt;&lt;/periodical&gt;&lt;pages&gt;86-90&lt;/pages&gt;&lt;volume&gt;2&lt;/volume&gt;&lt;dates&gt;&lt;year&gt;2006&lt;/year&gt;&lt;pub-dates&gt;&lt;date&gt;1/1/2006&lt;/date&gt;&lt;/pub-dates&gt;&lt;/dates&gt;&lt;publisher&gt;Elsevier Ltd&lt;/publisher&gt;&lt;isbn&gt;1745-0454&lt;/isbn&gt;&lt;accession-num&gt;S1745045406001584&lt;/accession-num&gt;&lt;work-type&gt;Review Article&lt;/work-type&gt;&lt;urls&gt;&lt;related-urls&gt;&lt;url&gt;http://search.ebscohost.com/login.aspx?direct=true&amp;amp;db=edselp&amp;amp;AN=S1745045406001584&amp;amp;site=ehost-live&lt;/url&gt;&lt;/related-urls&gt;&lt;/urls&gt;&lt;electronic-resource-num&gt;10.1016/j.rmedu.2006.08.005&lt;/electronic-resource-num&gt;&lt;remote-database-name&gt;edselp&lt;/remote-database-name&gt;&lt;remote-database-provider&gt;EBSCOhost&lt;/remote-database-provider&gt;&lt;/record&gt;&lt;/Cite&gt;&lt;/EndNote&gt;</w:instrText>
      </w:r>
      <w:r w:rsidR="0078193A" w:rsidRPr="00C07005">
        <w:fldChar w:fldCharType="separate"/>
      </w:r>
      <w:r w:rsidR="0074328B" w:rsidRPr="00C07005">
        <w:rPr>
          <w:noProof/>
        </w:rPr>
        <w:t>[</w:t>
      </w:r>
      <w:hyperlink w:anchor="_ENREF_15" w:tooltip="Randall Curtis, 2006 #4941" w:history="1">
        <w:r w:rsidR="00565A42" w:rsidRPr="00C07005">
          <w:rPr>
            <w:noProof/>
          </w:rPr>
          <w:t>15</w:t>
        </w:r>
      </w:hyperlink>
      <w:r w:rsidR="0074328B" w:rsidRPr="00C07005">
        <w:rPr>
          <w:noProof/>
        </w:rPr>
        <w:t>]</w:t>
      </w:r>
      <w:r w:rsidR="0078193A" w:rsidRPr="00C07005">
        <w:fldChar w:fldCharType="end"/>
      </w:r>
      <w:r w:rsidR="0078193A" w:rsidRPr="00C07005">
        <w:t xml:space="preserve">. Gore and colleagues </w:t>
      </w:r>
      <w:r w:rsidR="00F456DC" w:rsidRPr="00C07005">
        <w:t xml:space="preserve">found </w:t>
      </w:r>
      <w:r w:rsidR="0078193A" w:rsidRPr="00C07005">
        <w:t xml:space="preserve">in 2000, </w:t>
      </w:r>
      <w:r w:rsidR="00F456DC" w:rsidRPr="00C07005">
        <w:t xml:space="preserve">that </w:t>
      </w:r>
      <w:r w:rsidR="0078193A" w:rsidRPr="00C07005">
        <w:t xml:space="preserve">patients with end stage COPD suffer </w:t>
      </w:r>
      <w:r w:rsidR="00F456DC" w:rsidRPr="00C07005">
        <w:t xml:space="preserve">from </w:t>
      </w:r>
      <w:r w:rsidR="0078193A" w:rsidRPr="00C07005">
        <w:t xml:space="preserve">multiple severe symptoms, such as breathlessness, anxiety and depression; only a small proportion of patients receive palliative care and social support; and patients are likely to die </w:t>
      </w:r>
      <w:r w:rsidR="00F456DC" w:rsidRPr="00C07005">
        <w:t xml:space="preserve">whilst on </w:t>
      </w:r>
      <w:r w:rsidR="0078193A" w:rsidRPr="00C07005">
        <w:t>aggressive treatments and in intensive care unit</w:t>
      </w:r>
      <w:r w:rsidR="00F456DC" w:rsidRPr="00C07005">
        <w:t xml:space="preserve"> settings</w:t>
      </w:r>
      <w:r w:rsidR="0078193A" w:rsidRPr="00C07005">
        <w:t xml:space="preserve"> </w:t>
      </w:r>
      <w:r w:rsidR="0078193A" w:rsidRPr="00C07005">
        <w:fldChar w:fldCharType="begin">
          <w:fldData xml:space="preserve">PEVuZE5vdGU+PENpdGU+PEF1dGhvcj5Hb3JlPC9BdXRob3I+PFllYXI+MjAwMDwvWWVhcj48UmVj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</w:fldData>
        </w:fldChar>
      </w:r>
      <w:r w:rsidR="0074328B" w:rsidRPr="00C07005">
        <w:instrText xml:space="preserve"> ADDIN EN.CITE </w:instrText>
      </w:r>
      <w:r w:rsidR="0074328B" w:rsidRPr="00C07005">
        <w:fldChar w:fldCharType="begin">
          <w:fldData xml:space="preserve">PEVuZE5vdGU+PENpdGU+PEF1dGhvcj5Hb3JlPC9BdXRob3I+PFllYXI+MjAwMDwvWWVhcj48UmVj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</w:fldData>
        </w:fldChar>
      </w:r>
      <w:r w:rsidR="0074328B" w:rsidRPr="00C07005">
        <w:instrText xml:space="preserve"> ADDIN EN.CITE.DATA </w:instrText>
      </w:r>
      <w:r w:rsidR="0074328B" w:rsidRPr="00C07005">
        <w:fldChar w:fldCharType="end"/>
      </w:r>
      <w:r w:rsidR="0078193A" w:rsidRPr="00C07005">
        <w:fldChar w:fldCharType="separate"/>
      </w:r>
      <w:r w:rsidR="0074328B" w:rsidRPr="00C07005">
        <w:rPr>
          <w:noProof/>
        </w:rPr>
        <w:t>[</w:t>
      </w:r>
      <w:hyperlink w:anchor="_ENREF_16" w:tooltip="Gore, 2000 #2300" w:history="1">
        <w:r w:rsidR="00565A42" w:rsidRPr="00C07005">
          <w:rPr>
            <w:noProof/>
          </w:rPr>
          <w:t>16</w:t>
        </w:r>
      </w:hyperlink>
      <w:r w:rsidR="0074328B" w:rsidRPr="00C07005">
        <w:rPr>
          <w:noProof/>
        </w:rPr>
        <w:t>]</w:t>
      </w:r>
      <w:r w:rsidR="0078193A" w:rsidRPr="00C07005">
        <w:fldChar w:fldCharType="end"/>
      </w:r>
      <w:r w:rsidR="0078193A" w:rsidRPr="00C07005">
        <w:t xml:space="preserve">. Considering this and acknowledging the difficulties in prognosticating, it remains the physician’s responsibility </w:t>
      </w:r>
      <w:r w:rsidR="0078193A" w:rsidRPr="00465D18">
        <w:t xml:space="preserve">to educate patients about </w:t>
      </w:r>
      <w:r w:rsidR="0079779D" w:rsidRPr="00465D18">
        <w:t>palliative</w:t>
      </w:r>
      <w:r w:rsidR="0078193A" w:rsidRPr="00465D18">
        <w:t xml:space="preserve"> care and to understand and respect their preferences </w:t>
      </w:r>
      <w:r w:rsidR="0078193A" w:rsidRPr="00465D18">
        <w:fldChar w:fldCharType="begin"/>
      </w:r>
      <w:r w:rsidR="0074328B" w:rsidRPr="00465D18">
        <w:instrText xml:space="preserve"> ADDIN EN.CITE &lt;EndNote&gt;&lt;Cite&gt;&lt;Author&gt;Randall Curtis&lt;/Author&gt;&lt;Year&gt;2006&lt;/Year&gt;&lt;RecNum&gt;4941&lt;/RecNum&gt;&lt;DisplayText&gt;[15]&lt;/DisplayText&gt;&lt;record&gt;&lt;rec-number&gt;4941&lt;/rec-number&gt;&lt;foreign-keys&gt;&lt;key app="EN" db-id="0esa92s5w9e0pvea02sxfd0j0xpaweezveae" timestamp="1430852049"&gt;4941&lt;/key&gt;&lt;/foreign-keys&gt;&lt;ref-type name="Journal Article"&gt;17&lt;/ref-type&gt;&lt;contributors&gt;&lt;authors&gt;&lt;author&gt;Randall Curtis, J.&lt;/author&gt;&lt;/authors&gt;&lt;/contributors&gt;&lt;titles&gt;&lt;title&gt;Palliative care for patients with chronic obstructive pulmonary disease&lt;/title&gt;&lt;secondary-title&gt;Respiratory Medicine: COPD Update&lt;/secondary-title&gt;&lt;/titles&gt;&lt;periodical&gt;&lt;full-title&gt;Respiratory Medicine: COPD Update&lt;/full-title&gt;&lt;/periodical&gt;&lt;pages&gt;86-90&lt;/pages&gt;&lt;volume&gt;2&lt;/volume&gt;&lt;dates&gt;&lt;year&gt;2006&lt;/year&gt;&lt;pub-dates&gt;&lt;date&gt;1/1/2006&lt;/date&gt;&lt;/pub-dates&gt;&lt;/dates&gt;&lt;publisher&gt;Elsevier Ltd&lt;/publisher&gt;&lt;isbn&gt;1745-0454&lt;/isbn&gt;&lt;accession-num&gt;S1745045406001584&lt;/accession-num&gt;&lt;work-type&gt;Review Article&lt;/work-type&gt;&lt;urls&gt;&lt;related-urls&gt;&lt;url&gt;http://search.ebscohost.com/login.aspx?direct=true&amp;amp;db=edselp&amp;amp;AN=S1745045406001584&amp;amp;site=ehost-live&lt;/url&gt;&lt;/related-urls&gt;&lt;/urls&gt;&lt;electronic-resource-num&gt;10.1016/j.rmedu.2006.08.005&lt;/electronic-resource-num&gt;&lt;remote-database-name&gt;edselp&lt;/remote-database-name&gt;&lt;remote-database-provider&gt;EBSCOhost&lt;/remote-database-provider&gt;&lt;/record&gt;&lt;/Cite&gt;&lt;/EndNote&gt;</w:instrText>
      </w:r>
      <w:r w:rsidR="0078193A" w:rsidRPr="00465D18">
        <w:fldChar w:fldCharType="separate"/>
      </w:r>
      <w:r w:rsidR="0074328B" w:rsidRPr="00465D18">
        <w:rPr>
          <w:noProof/>
        </w:rPr>
        <w:t>[</w:t>
      </w:r>
      <w:hyperlink w:anchor="_ENREF_15" w:tooltip="Randall Curtis, 2006 #4941" w:history="1">
        <w:r w:rsidR="00565A42" w:rsidRPr="00465D18">
          <w:rPr>
            <w:noProof/>
          </w:rPr>
          <w:t>15</w:t>
        </w:r>
      </w:hyperlink>
      <w:r w:rsidR="0074328B" w:rsidRPr="00465D18">
        <w:rPr>
          <w:noProof/>
        </w:rPr>
        <w:t>]</w:t>
      </w:r>
      <w:r w:rsidR="0078193A" w:rsidRPr="00465D18">
        <w:fldChar w:fldCharType="end"/>
      </w:r>
      <w:r w:rsidR="0078193A" w:rsidRPr="00465D18">
        <w:t xml:space="preserve">. Professionals should consider patients’ opinions and preferences when </w:t>
      </w:r>
      <w:r w:rsidR="004312C7" w:rsidRPr="00465D18">
        <w:t>developing</w:t>
      </w:r>
      <w:r w:rsidR="0078193A" w:rsidRPr="00465D18">
        <w:t xml:space="preserve"> treatment escalation plans, emergency and resuscitation decisions, </w:t>
      </w:r>
      <w:r w:rsidR="0079779D" w:rsidRPr="00465D18">
        <w:t>palliative</w:t>
      </w:r>
      <w:r w:rsidR="0078193A" w:rsidRPr="00465D18">
        <w:t xml:space="preserve"> care interventions and hospice care</w:t>
      </w:r>
      <w:r w:rsidR="003D6560" w:rsidRPr="00465D18">
        <w:t xml:space="preserve"> </w:t>
      </w:r>
      <w:r w:rsidR="003D6560" w:rsidRPr="00465D18">
        <w:fldChar w:fldCharType="begin"/>
      </w:r>
      <w:r w:rsidR="003D6560" w:rsidRPr="00465D18">
        <w:instrText xml:space="preserve"> ADDIN EN.CITE &lt;EndNote&gt;&lt;Cite&gt;&lt;Author&gt;Randall Curtis&lt;/Author&gt;&lt;Year&gt;2006&lt;/Year&gt;&lt;RecNum&gt;4941&lt;/RecNum&gt;&lt;DisplayText&gt;[15]&lt;/DisplayText&gt;&lt;record&gt;&lt;rec-number&gt;4941&lt;/rec-number&gt;&lt;foreign-keys&gt;&lt;key app="EN" db-id="0esa92s5w9e0pvea02sxfd0j0xpaweezveae" timestamp="1430852049"&gt;4941&lt;/key&gt;&lt;/foreign-keys&gt;&lt;ref-type name="Journal Article"&gt;17&lt;/ref-type&gt;&lt;contributors&gt;&lt;authors&gt;&lt;author&gt;Randall Curtis, J.&lt;/author&gt;&lt;/authors&gt;&lt;/contributors&gt;&lt;titles&gt;&lt;title&gt;Palliative care for patients with chronic obstructive pulmonary disease&lt;/title&gt;&lt;secondary-title&gt;Respiratory Medicine: COPD Update&lt;/secondary-title&gt;&lt;/titles&gt;&lt;periodical&gt;&lt;full-title&gt;Respiratory Medicine: COPD Update&lt;/full-title&gt;&lt;/periodical&gt;&lt;pages&gt;86-90&lt;/pages&gt;&lt;volume&gt;2&lt;/volume&gt;&lt;dates&gt;&lt;year&gt;2006&lt;/year&gt;&lt;pub-dates&gt;&lt;date&gt;1/1/2006&lt;/date&gt;&lt;/pub-dates&gt;&lt;/dates&gt;&lt;publisher&gt;Elsevier Ltd&lt;/publisher&gt;&lt;isbn&gt;1745-0454&lt;/isbn&gt;&lt;accession-num&gt;S1745045406001584&lt;/accession-num&gt;&lt;work-type&gt;Review Article&lt;/work-type&gt;&lt;urls&gt;&lt;related-urls&gt;&lt;url&gt;http://search.ebscohost.com/login.aspx?direct=true&amp;amp;db=edselp&amp;amp;AN=S1745045406001584&amp;amp;site=ehost-live&lt;/url&gt;&lt;/related-urls&gt;&lt;/urls&gt;&lt;electronic-resource-num&gt;10.1016/j.rmedu.2006.08.005&lt;/electronic-resource-num&gt;&lt;remote-database-name&gt;edselp&lt;/remote-database-name&gt;&lt;remote-database-provider&gt;EBSCOhost&lt;/remote-database-provider&gt;&lt;/record&gt;&lt;/Cite&gt;&lt;/EndNote&gt;</w:instrText>
      </w:r>
      <w:r w:rsidR="003D6560" w:rsidRPr="00465D18">
        <w:fldChar w:fldCharType="separate"/>
      </w:r>
      <w:r w:rsidR="003D6560" w:rsidRPr="00465D18">
        <w:rPr>
          <w:noProof/>
        </w:rPr>
        <w:t>[</w:t>
      </w:r>
      <w:hyperlink w:anchor="_ENREF_15" w:tooltip="Randall Curtis, 2006 #4941" w:history="1">
        <w:r w:rsidR="00565A42" w:rsidRPr="00465D18">
          <w:rPr>
            <w:noProof/>
          </w:rPr>
          <w:t>15</w:t>
        </w:r>
      </w:hyperlink>
      <w:r w:rsidR="003D6560" w:rsidRPr="00465D18">
        <w:rPr>
          <w:noProof/>
        </w:rPr>
        <w:t>]</w:t>
      </w:r>
      <w:r w:rsidR="003D6560" w:rsidRPr="00465D18">
        <w:fldChar w:fldCharType="end"/>
      </w:r>
      <w:r w:rsidR="0078193A" w:rsidRPr="00465D18">
        <w:t xml:space="preserve">. Preferences can only be understood, debated and agreed in early </w:t>
      </w:r>
      <w:r w:rsidR="007D6DD4" w:rsidRPr="00465D18">
        <w:t>conversations</w:t>
      </w:r>
      <w:r w:rsidR="0078193A" w:rsidRPr="00465D18">
        <w:t xml:space="preserve"> with COPD patients </w:t>
      </w:r>
      <w:r w:rsidR="0078193A" w:rsidRPr="00465D18">
        <w:fldChar w:fldCharType="begin"/>
      </w:r>
      <w:r w:rsidR="0074328B" w:rsidRPr="00465D18">
        <w:instrText xml:space="preserve"> ADDIN EN.CITE &lt;EndNote&gt;&lt;Cite&gt;&lt;Author&gt;Randall Curtis&lt;/Author&gt;&lt;Year&gt;2006&lt;/Year&gt;&lt;RecNum&gt;4941&lt;/RecNum&gt;&lt;DisplayText&gt;[15]&lt;/DisplayText&gt;&lt;record&gt;&lt;rec-number&gt;4941&lt;/rec-number&gt;&lt;foreign-keys&gt;&lt;key app="EN" db-id="0esa92s5w9e0pvea02sxfd0j0xpaweezveae" timestamp="1430852049"&gt;4941&lt;/key&gt;&lt;/foreign-keys&gt;&lt;ref-type name="Journal Article"&gt;17&lt;/ref-type&gt;&lt;contributors&gt;&lt;authors&gt;&lt;author&gt;Randall Curtis, J.&lt;/author&gt;&lt;/authors&gt;&lt;/contributors&gt;&lt;titles&gt;&lt;title&gt;Palliative care for patients with chronic obstructive pulmonary disease&lt;/title&gt;&lt;secondary-title&gt;Respiratory Medicine: COPD Update&lt;/secondary-title&gt;&lt;/titles&gt;&lt;periodical&gt;&lt;full-title&gt;Respiratory Medicine: COPD Update&lt;/full-title&gt;&lt;/periodical&gt;&lt;pages&gt;86-90&lt;/pages&gt;&lt;volume&gt;2&lt;/volume&gt;&lt;dates&gt;&lt;year&gt;2006&lt;/year&gt;&lt;pub-dates&gt;&lt;date&gt;1/1/2006&lt;/date&gt;&lt;/pub-dates&gt;&lt;/dates&gt;&lt;publisher&gt;Elsevier Ltd&lt;/publisher&gt;&lt;isbn&gt;1745-0454&lt;/isbn&gt;&lt;accession-num&gt;S1745045406001584&lt;/accession-num&gt;&lt;work-type&gt;Review Article&lt;/work-type&gt;&lt;urls&gt;&lt;related-urls&gt;&lt;url&gt;http://search.ebscohost.com/login.aspx?direct=true&amp;amp;db=edselp&amp;amp;AN=S1745045406001584&amp;amp;site=ehost-live&lt;/url&gt;&lt;/related-urls&gt;&lt;/urls&gt;&lt;electronic-resource-num&gt;10.1016/j.rmedu.2006.08.005&lt;/electronic-resource-num&gt;&lt;remote-database-name&gt;edselp&lt;/remote-database-name&gt;&lt;remote-database-provider&gt;EBSCOhost&lt;/remote-database-provider&gt;&lt;/record&gt;&lt;/Cite&gt;&lt;/EndNote&gt;</w:instrText>
      </w:r>
      <w:r w:rsidR="0078193A" w:rsidRPr="00465D18">
        <w:fldChar w:fldCharType="separate"/>
      </w:r>
      <w:r w:rsidR="0074328B" w:rsidRPr="00465D18">
        <w:rPr>
          <w:noProof/>
        </w:rPr>
        <w:t>[</w:t>
      </w:r>
      <w:hyperlink w:anchor="_ENREF_15" w:tooltip="Randall Curtis, 2006 #4941" w:history="1">
        <w:r w:rsidR="00565A42" w:rsidRPr="00465D18">
          <w:rPr>
            <w:noProof/>
          </w:rPr>
          <w:t>15</w:t>
        </w:r>
      </w:hyperlink>
      <w:r w:rsidR="0074328B" w:rsidRPr="00465D18">
        <w:rPr>
          <w:noProof/>
        </w:rPr>
        <w:t>]</w:t>
      </w:r>
      <w:r w:rsidR="0078193A" w:rsidRPr="00465D18">
        <w:fldChar w:fldCharType="end"/>
      </w:r>
      <w:r w:rsidR="0078193A" w:rsidRPr="00465D18">
        <w:t>.</w:t>
      </w:r>
    </w:p>
    <w:p w14:paraId="3CCA5613" w14:textId="4EEFE357" w:rsidR="00375D15" w:rsidRPr="00440B11" w:rsidRDefault="00421558" w:rsidP="007E69DD">
      <w:pPr>
        <w:jc w:val="both"/>
      </w:pPr>
      <w:r w:rsidRPr="00465D18">
        <w:rPr>
          <w:bCs/>
        </w:rPr>
        <w:t xml:space="preserve">Despite </w:t>
      </w:r>
      <w:r w:rsidRPr="00465D18">
        <w:rPr>
          <w:rFonts w:hint="eastAsia"/>
          <w:bCs/>
        </w:rPr>
        <w:t>sharing</w:t>
      </w:r>
      <w:r w:rsidRPr="00465D18">
        <w:rPr>
          <w:bCs/>
        </w:rPr>
        <w:t xml:space="preserve"> similar health status, care trajectories and symptom burden</w:t>
      </w:r>
      <w:r w:rsidR="006A6495" w:rsidRPr="00465D18">
        <w:rPr>
          <w:bCs/>
        </w:rPr>
        <w:t xml:space="preserve"> </w:t>
      </w:r>
      <w:r w:rsidR="006A6495" w:rsidRPr="00465D18">
        <w:fldChar w:fldCharType="begin">
          <w:fldData xml:space="preserve">PEVuZE5vdGU+PENpdGU+PEF1dGhvcj5Hb3JlPC9BdXRob3I+PFllYXI+MjAwMDwvWWVhcj48UmVj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xMDAwLTY8L3BhZ2VzPjx2b2x1bWU+NTU8L3ZvbHVtZT48bnVtYmVy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</w:fldData>
        </w:fldChar>
      </w:r>
      <w:r w:rsidR="0074328B" w:rsidRPr="00465D18">
        <w:instrText xml:space="preserve"> ADDIN EN.CITE </w:instrText>
      </w:r>
      <w:r w:rsidR="0074328B" w:rsidRPr="006550E7">
        <w:fldChar w:fldCharType="begin">
          <w:fldData xml:space="preserve">PEVuZE5vdGU+PENpdGU+PEF1dGhvcj5Hb3JlPC9BdXRob3I+PFllYXI+MjAwMDwvWWVhcj48UmVj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xMDAwLTY8L3BhZ2VzPjx2b2x1bWU+NTU8L3ZvbHVtZT48bnVtYmVy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</w:fldData>
        </w:fldChar>
      </w:r>
      <w:r w:rsidR="0074328B" w:rsidRPr="00465D18">
        <w:instrText xml:space="preserve"> ADDIN EN.CITE.DATA </w:instrText>
      </w:r>
      <w:r w:rsidR="0074328B" w:rsidRPr="006550E7">
        <w:fldChar w:fldCharType="end"/>
      </w:r>
      <w:r w:rsidR="006A6495" w:rsidRPr="00465D18">
        <w:fldChar w:fldCharType="separate"/>
      </w:r>
      <w:r w:rsidR="0074328B" w:rsidRPr="00465D18">
        <w:rPr>
          <w:noProof/>
        </w:rPr>
        <w:t>[</w:t>
      </w:r>
      <w:hyperlink w:anchor="_ENREF_16" w:tooltip="Gore, 2000 #2300" w:history="1">
        <w:r w:rsidR="00565A42" w:rsidRPr="00465D18">
          <w:rPr>
            <w:noProof/>
          </w:rPr>
          <w:t>16</w:t>
        </w:r>
      </w:hyperlink>
      <w:r w:rsidR="0074328B" w:rsidRPr="00465D18">
        <w:rPr>
          <w:noProof/>
        </w:rPr>
        <w:t xml:space="preserve">, </w:t>
      </w:r>
      <w:hyperlink w:anchor="_ENREF_17" w:tooltip="White, 2011 #80" w:history="1">
        <w:r w:rsidR="00565A42" w:rsidRPr="00465D18">
          <w:rPr>
            <w:noProof/>
          </w:rPr>
          <w:t>17</w:t>
        </w:r>
      </w:hyperlink>
      <w:r w:rsidR="0074328B" w:rsidRPr="00465D18">
        <w:rPr>
          <w:noProof/>
        </w:rPr>
        <w:t>]</w:t>
      </w:r>
      <w:r w:rsidR="006A6495" w:rsidRPr="00465D18">
        <w:fldChar w:fldCharType="end"/>
      </w:r>
      <w:r w:rsidR="00443919" w:rsidRPr="00465D18">
        <w:t>, t</w:t>
      </w:r>
      <w:r w:rsidR="00375D15" w:rsidRPr="00465D18">
        <w:t>he quality and the proportion of patients with COPD who receive palliative care compare</w:t>
      </w:r>
      <w:r w:rsidR="00930FB9" w:rsidRPr="00440B11">
        <w:t>s</w:t>
      </w:r>
      <w:r w:rsidR="00375D15" w:rsidRPr="00440B11">
        <w:t xml:space="preserve"> poorly to the care received by patients with cancer</w:t>
      </w:r>
      <w:r w:rsidR="0082587B" w:rsidRPr="0064586D">
        <w:t xml:space="preserve"> </w:t>
      </w:r>
      <w:r w:rsidR="006E6E56" w:rsidRPr="00465D18">
        <w:fldChar w:fldCharType="begin">
          <w:fldData xml:space="preserve">PEVuZE5vdGU+PENpdGU+PEF1dGhvcj5DcmF3Zm9yZDwvQXV0aG9yPjxZZWFyPjIwMTA8L1llYXI+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</w:fldData>
        </w:fldChar>
      </w:r>
      <w:r w:rsidR="0074328B" w:rsidRPr="00465D18">
        <w:instrText xml:space="preserve"> ADDIN EN.CITE </w:instrText>
      </w:r>
      <w:r w:rsidR="0074328B" w:rsidRPr="006550E7">
        <w:fldChar w:fldCharType="begin">
          <w:fldData xml:space="preserve">PEVuZE5vdGU+PENpdGU+PEF1dGhvcj5DcmF3Zm9yZDwvQXV0aG9yPjxZZWFyPjIwMTA8L1llYXI+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</w:fldData>
        </w:fldChar>
      </w:r>
      <w:r w:rsidR="0074328B" w:rsidRPr="00465D18">
        <w:instrText xml:space="preserve"> ADDIN EN.CITE.DATA </w:instrText>
      </w:r>
      <w:r w:rsidR="0074328B" w:rsidRPr="006550E7">
        <w:fldChar w:fldCharType="end"/>
      </w:r>
      <w:r w:rsidR="006E6E56" w:rsidRPr="00465D18">
        <w:fldChar w:fldCharType="separate"/>
      </w:r>
      <w:r w:rsidR="0074328B" w:rsidRPr="00465D18">
        <w:rPr>
          <w:noProof/>
        </w:rPr>
        <w:t>[</w:t>
      </w:r>
      <w:hyperlink w:anchor="_ENREF_18" w:tooltip="Crawford, 2010 #32" w:history="1">
        <w:r w:rsidR="00565A42" w:rsidRPr="00465D18">
          <w:rPr>
            <w:noProof/>
          </w:rPr>
          <w:t>18-21</w:t>
        </w:r>
      </w:hyperlink>
      <w:r w:rsidR="0074328B" w:rsidRPr="00465D18">
        <w:rPr>
          <w:noProof/>
        </w:rPr>
        <w:t>]</w:t>
      </w:r>
      <w:r w:rsidR="006E6E56" w:rsidRPr="00465D18">
        <w:fldChar w:fldCharType="end"/>
      </w:r>
      <w:r w:rsidR="00375D15" w:rsidRPr="00465D18">
        <w:t>.</w:t>
      </w:r>
      <w:r w:rsidR="00443919" w:rsidRPr="00465D18">
        <w:t xml:space="preserve"> Patients with COPD receive</w:t>
      </w:r>
      <w:r w:rsidR="002928C1" w:rsidRPr="00465D18">
        <w:t xml:space="preserve"> </w:t>
      </w:r>
      <w:r w:rsidRPr="00465D18">
        <w:t>less</w:t>
      </w:r>
      <w:r w:rsidR="002928C1" w:rsidRPr="00465D18">
        <w:t xml:space="preserve"> </w:t>
      </w:r>
      <w:r w:rsidR="0079779D" w:rsidRPr="00465D18">
        <w:t>palliative</w:t>
      </w:r>
      <w:r w:rsidR="002928C1" w:rsidRPr="00465D18">
        <w:t xml:space="preserve"> care and die </w:t>
      </w:r>
      <w:r w:rsidRPr="00465D18">
        <w:t xml:space="preserve">following </w:t>
      </w:r>
      <w:r w:rsidR="002928C1" w:rsidRPr="00465D18">
        <w:t xml:space="preserve">more aggressive treatments </w:t>
      </w:r>
      <w:r w:rsidR="00F456DC" w:rsidRPr="00440B11">
        <w:t xml:space="preserve">at the end of life </w:t>
      </w:r>
      <w:r w:rsidR="002928C1" w:rsidRPr="00440B11">
        <w:t xml:space="preserve">than patients with lung cancer, despite having </w:t>
      </w:r>
      <w:r w:rsidR="003F6367" w:rsidRPr="0064586D">
        <w:t xml:space="preserve">the </w:t>
      </w:r>
      <w:r w:rsidR="002928C1" w:rsidRPr="0064586D">
        <w:t>same pref</w:t>
      </w:r>
      <w:r w:rsidR="00087E9A" w:rsidRPr="00393975">
        <w:t xml:space="preserve">erences for </w:t>
      </w:r>
      <w:r w:rsidR="0079779D" w:rsidRPr="00393975">
        <w:t>palliative</w:t>
      </w:r>
      <w:r w:rsidR="00087E9A" w:rsidRPr="0098630A">
        <w:t xml:space="preserve"> care</w:t>
      </w:r>
      <w:r w:rsidR="001409AD" w:rsidRPr="0098630A">
        <w:t xml:space="preserve"> </w:t>
      </w:r>
      <w:r w:rsidR="001409AD" w:rsidRPr="00465D18">
        <w:fldChar w:fldCharType="begin"/>
      </w:r>
      <w:r w:rsidR="0074328B" w:rsidRPr="00465D18">
        <w:instrText xml:space="preserve"> ADDIN EN.CITE &lt;EndNote&gt;&lt;Cite&gt;&lt;Author&gt;Curtis&lt;/Author&gt;&lt;Year&gt;2008&lt;/Year&gt;&lt;RecNum&gt;2295&lt;/RecNum&gt;&lt;DisplayText&gt;[22]&lt;/DisplayText&gt;&lt;record&gt;&lt;rec-number&gt;2295&lt;/rec-number&gt;&lt;foreign-keys&gt;&lt;key app="EN" db-id="0esa92s5w9e0pvea02sxfd0j0xpaweezveae" timestamp="1420313097"&gt;2295&lt;/key&gt;&lt;/foreign-keys&gt;&lt;ref-type name="Journal Article"&gt;17&lt;/ref-type&gt;&lt;contributors&gt;&lt;authors&gt;&lt;author&gt;Curtis, J. R.&lt;/author&gt;&lt;/authors&gt;&lt;/contributors&gt;&lt;auth-address&gt;Division of Pulmonary and Critical Care Medicine, Harborview Medical Center, University of Washington, 325 Ninth Avenue, Seattle, WA 98104-2499, USA. jrc@u.washington.edu&lt;/auth-address&gt;&lt;titles&gt;&lt;title&gt;Palliative and end-of-life care for patients with severe COP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96-803&lt;/pages&gt;&lt;volume&gt;32&lt;/volume&gt;&lt;number&gt;3&lt;/number&gt;&lt;keywords&gt;&lt;keyword&gt;Advance Care Planning&lt;/keyword&gt;&lt;keyword&gt;Attitude to Death&lt;/keyword&gt;&lt;keyword&gt;Humans&lt;/keyword&gt;&lt;keyword&gt;*Palliative Care&lt;/keyword&gt;&lt;keyword&gt;Physician-Patient Relations&lt;/keyword&gt;&lt;keyword&gt;Pulmonary Disease, Chronic Obstructive/*therapy&lt;/keyword&gt;&lt;keyword&gt;*Terminal Care&lt;/keyword&gt;&lt;/keywords&gt;&lt;dates&gt;&lt;year&gt;2008&lt;/year&gt;&lt;pub-dates&gt;&lt;date&gt;Sep&lt;/date&gt;&lt;/pub-dates&gt;&lt;/dates&gt;&lt;isbn&gt;1399-3003 (Electronic)&amp;#xD;0903-1936 (Linking)&lt;/isbn&gt;&lt;accession-num&gt;17989116&lt;/accession-num&gt;&lt;urls&gt;&lt;related-urls&gt;&lt;url&gt;http://www.ncbi.nlm.nih.gov/pubmed/17989116&lt;/url&gt;&lt;url&gt;http://erj.ersjournals.com/content/32/3/796.full.pdf&lt;/url&gt;&lt;/related-urls&gt;&lt;/urls&gt;&lt;electronic-resource-num&gt;10.1183/09031936.00126107&lt;/electronic-resource-num&gt;&lt;/record&gt;&lt;/Cite&gt;&lt;/EndNote&gt;</w:instrText>
      </w:r>
      <w:r w:rsidR="001409AD" w:rsidRPr="00465D18">
        <w:fldChar w:fldCharType="separate"/>
      </w:r>
      <w:r w:rsidR="0074328B" w:rsidRPr="00465D18">
        <w:rPr>
          <w:noProof/>
        </w:rPr>
        <w:t>[</w:t>
      </w:r>
      <w:hyperlink w:anchor="_ENREF_22" w:tooltip="Curtis, 2008 #2295" w:history="1">
        <w:r w:rsidR="00565A42" w:rsidRPr="00465D18">
          <w:rPr>
            <w:noProof/>
          </w:rPr>
          <w:t>22</w:t>
        </w:r>
      </w:hyperlink>
      <w:r w:rsidR="0074328B" w:rsidRPr="00465D18">
        <w:rPr>
          <w:noProof/>
        </w:rPr>
        <w:t>]</w:t>
      </w:r>
      <w:r w:rsidR="001409AD" w:rsidRPr="00465D18">
        <w:fldChar w:fldCharType="end"/>
      </w:r>
      <w:r w:rsidR="00087E9A" w:rsidRPr="00465D18">
        <w:t xml:space="preserve">. </w:t>
      </w:r>
      <w:r w:rsidR="00970288" w:rsidRPr="00465D18">
        <w:t xml:space="preserve">Although this suggests inequality in care provision based on diagnosis, it presents an opportunity to learn from practices in cancer care. </w:t>
      </w:r>
    </w:p>
    <w:p w14:paraId="23986EEC" w14:textId="184D7586" w:rsidR="00522EC9" w:rsidRPr="00C07005" w:rsidRDefault="00970288" w:rsidP="00A82D69">
      <w:pPr>
        <w:jc w:val="both"/>
      </w:pPr>
      <w:r w:rsidRPr="00465D18">
        <w:t xml:space="preserve">Given </w:t>
      </w:r>
      <w:r w:rsidR="00522EC9" w:rsidRPr="00465D18">
        <w:t xml:space="preserve">the importance of communication about </w:t>
      </w:r>
      <w:r w:rsidR="0079779D" w:rsidRPr="00465D18">
        <w:t>palliative</w:t>
      </w:r>
      <w:r w:rsidR="00522EC9" w:rsidRPr="00465D18">
        <w:t xml:space="preserve"> care </w:t>
      </w:r>
      <w:r w:rsidR="00A82D69" w:rsidRPr="00465D18">
        <w:t xml:space="preserve">between </w:t>
      </w:r>
      <w:r w:rsidR="00522EC9" w:rsidRPr="00465D18">
        <w:t>COPD patients and healthcare professionals</w:t>
      </w:r>
      <w:r w:rsidRPr="00465D18">
        <w:t>,</w:t>
      </w:r>
      <w:r w:rsidR="00522EC9" w:rsidRPr="00465D18">
        <w:t xml:space="preserve"> </w:t>
      </w:r>
      <w:r w:rsidR="006E7263" w:rsidRPr="00465D18">
        <w:t>it was</w:t>
      </w:r>
      <w:r w:rsidR="006E7263" w:rsidRPr="00C07005">
        <w:t xml:space="preserve"> </w:t>
      </w:r>
      <w:r w:rsidRPr="00C07005">
        <w:t xml:space="preserve">sought to </w:t>
      </w:r>
      <w:r w:rsidR="00522EC9" w:rsidRPr="00C07005">
        <w:t>systematic</w:t>
      </w:r>
      <w:r w:rsidRPr="00C07005">
        <w:t>ally</w:t>
      </w:r>
      <w:r w:rsidR="00522EC9" w:rsidRPr="00C07005">
        <w:t xml:space="preserve"> review </w:t>
      </w:r>
      <w:r w:rsidRPr="00C07005">
        <w:t>the literature on</w:t>
      </w:r>
      <w:r w:rsidR="00522EC9" w:rsidRPr="00C07005">
        <w:t xml:space="preserve"> </w:t>
      </w:r>
      <w:r w:rsidR="0079779D" w:rsidRPr="00C07005">
        <w:t>palliative</w:t>
      </w:r>
      <w:r w:rsidR="00522EC9" w:rsidRPr="00C07005">
        <w:t xml:space="preserve"> </w:t>
      </w:r>
      <w:r w:rsidR="00482ECF" w:rsidRPr="00C07005">
        <w:t xml:space="preserve">and end of life </w:t>
      </w:r>
      <w:r w:rsidR="00E86CDA" w:rsidRPr="00C07005">
        <w:t xml:space="preserve">care </w:t>
      </w:r>
      <w:r w:rsidR="001F5B46" w:rsidRPr="00C07005">
        <w:t>discussion</w:t>
      </w:r>
      <w:r w:rsidR="00522EC9" w:rsidRPr="00C07005">
        <w:t xml:space="preserve">s between healthcare professionals and patients with </w:t>
      </w:r>
      <w:r w:rsidR="00CD2596" w:rsidRPr="00C07005">
        <w:t>COPD</w:t>
      </w:r>
      <w:r w:rsidRPr="00C07005">
        <w:t xml:space="preserve"> </w:t>
      </w:r>
      <w:r w:rsidR="004D1507" w:rsidRPr="00C07005">
        <w:t>in order to</w:t>
      </w:r>
      <w:r w:rsidR="005641D2" w:rsidRPr="00C07005">
        <w:t xml:space="preserve"> identify best practice</w:t>
      </w:r>
      <w:r w:rsidRPr="00C07005">
        <w:t xml:space="preserve">, </w:t>
      </w:r>
      <w:r w:rsidR="004D1507" w:rsidRPr="00C07005">
        <w:t xml:space="preserve">as well as the </w:t>
      </w:r>
      <w:r w:rsidRPr="00C07005">
        <w:t>barriers, facilitators</w:t>
      </w:r>
      <w:r w:rsidR="004D1507" w:rsidRPr="00C07005">
        <w:t xml:space="preserve">, challenges and meaning of these </w:t>
      </w:r>
      <w:r w:rsidR="007D6DD4" w:rsidRPr="00C07005">
        <w:t>conversations</w:t>
      </w:r>
      <w:r w:rsidR="00482ECF" w:rsidRPr="00C07005">
        <w:t>.</w:t>
      </w:r>
      <w:r w:rsidR="00522EC9" w:rsidRPr="00C07005">
        <w:t xml:space="preserve"> </w:t>
      </w:r>
    </w:p>
    <w:p w14:paraId="648C0A87" w14:textId="1F66634C" w:rsidR="00136BFF" w:rsidRPr="00C07005" w:rsidRDefault="00C425AC" w:rsidP="007E69DD">
      <w:pPr>
        <w:jc w:val="both"/>
      </w:pPr>
      <w:r w:rsidRPr="00C44EDF">
        <w:t xml:space="preserve">Previous </w:t>
      </w:r>
      <w:r w:rsidR="008047C3" w:rsidRPr="00C44EDF">
        <w:t>narrative and systematic reviews have been published in this subject</w:t>
      </w:r>
      <w:r w:rsidR="00BF57A5" w:rsidRPr="00C44EDF">
        <w:t xml:space="preserve"> </w:t>
      </w:r>
      <w:r w:rsidR="00BF57A5" w:rsidRPr="005B4AC1">
        <w:fldChar w:fldCharType="begin">
          <w:fldData xml:space="preserve">PEVuZE5vdGU+PENpdGU+PEF1dGhvcj5Nb21lbjwvQXV0aG9yPjxZZWFyPjIwMTI8L1llYXI+PFJl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Nzk2LTgwMzwvcGFnZXM+PHZvbHVtZT4zMjwvdm9sdW1lPjxu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</w:fldData>
        </w:fldChar>
      </w:r>
      <w:r w:rsidR="007C0184" w:rsidRPr="00C44EDF">
        <w:instrText xml:space="preserve"> ADDIN EN.CITE </w:instrText>
      </w:r>
      <w:r w:rsidR="007C0184" w:rsidRPr="005B4AC1">
        <w:fldChar w:fldCharType="begin">
          <w:fldData xml:space="preserve">PEVuZE5vdGU+PENpdGU+PEF1dGhvcj5Nb21lbjwvQXV0aG9yPjxZZWFyPjIwMTI8L1llYXI+PFJl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Nzk2LTgwMzwvcGFnZXM+PHZvbHVtZT4zMjwvdm9sdW1lPjxu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</w:fldData>
        </w:fldChar>
      </w:r>
      <w:r w:rsidR="007C0184" w:rsidRPr="00C44EDF">
        <w:instrText xml:space="preserve"> ADDIN EN.CITE.DATA </w:instrText>
      </w:r>
      <w:r w:rsidR="007C0184" w:rsidRPr="005B4AC1">
        <w:fldChar w:fldCharType="end"/>
      </w:r>
      <w:r w:rsidR="00BF57A5" w:rsidRPr="005B4AC1">
        <w:fldChar w:fldCharType="separate"/>
      </w:r>
      <w:r w:rsidR="007C0184" w:rsidRPr="00C44EDF">
        <w:rPr>
          <w:noProof/>
        </w:rPr>
        <w:t>[</w:t>
      </w:r>
      <w:hyperlink w:anchor="_ENREF_5" w:tooltip="Momen, 2012 #4" w:history="1">
        <w:r w:rsidR="00565A42" w:rsidRPr="00C44EDF">
          <w:rPr>
            <w:noProof/>
          </w:rPr>
          <w:t>5</w:t>
        </w:r>
      </w:hyperlink>
      <w:r w:rsidR="007C0184" w:rsidRPr="00C44EDF">
        <w:rPr>
          <w:noProof/>
        </w:rPr>
        <w:t xml:space="preserve">, </w:t>
      </w:r>
      <w:hyperlink w:anchor="_ENREF_15" w:tooltip="Randall Curtis, 2006 #4941" w:history="1">
        <w:r w:rsidR="00565A42" w:rsidRPr="00C44EDF">
          <w:rPr>
            <w:noProof/>
          </w:rPr>
          <w:t>15</w:t>
        </w:r>
      </w:hyperlink>
      <w:r w:rsidR="007C0184" w:rsidRPr="00C44EDF">
        <w:rPr>
          <w:noProof/>
        </w:rPr>
        <w:t xml:space="preserve">, </w:t>
      </w:r>
      <w:hyperlink w:anchor="_ENREF_21" w:tooltip="Curtis, 2005 #507" w:history="1">
        <w:r w:rsidR="00565A42" w:rsidRPr="00C44EDF">
          <w:rPr>
            <w:noProof/>
          </w:rPr>
          <w:t>21-26</w:t>
        </w:r>
      </w:hyperlink>
      <w:r w:rsidR="007C0184" w:rsidRPr="00C44EDF">
        <w:rPr>
          <w:noProof/>
        </w:rPr>
        <w:t>]</w:t>
      </w:r>
      <w:r w:rsidR="00BF57A5" w:rsidRPr="005B4AC1">
        <w:fldChar w:fldCharType="end"/>
      </w:r>
      <w:r w:rsidR="008047C3" w:rsidRPr="00C44EDF">
        <w:t>. However, a comprehensive, evidence-based and systematic review was thought to be necessary to</w:t>
      </w:r>
      <w:r w:rsidR="008047C3" w:rsidRPr="00C07005">
        <w:t xml:space="preserve"> contextualize newly developed research. </w:t>
      </w:r>
      <w:r w:rsidR="00BC27BA">
        <w:t>C</w:t>
      </w:r>
      <w:r w:rsidR="008047C3" w:rsidRPr="00C07005">
        <w:t xml:space="preserve">onsidering the limitations </w:t>
      </w:r>
      <w:r w:rsidR="00BC27BA">
        <w:t xml:space="preserve">of </w:t>
      </w:r>
      <w:r w:rsidR="00A43211">
        <w:t xml:space="preserve">previous </w:t>
      </w:r>
      <w:r w:rsidR="00BC27BA">
        <w:t>reviews</w:t>
      </w:r>
      <w:r w:rsidR="008047C3" w:rsidRPr="00C07005">
        <w:t xml:space="preserve">, a systematic literature </w:t>
      </w:r>
      <w:r w:rsidR="00BC27BA">
        <w:t xml:space="preserve">review </w:t>
      </w:r>
      <w:r w:rsidR="008047C3" w:rsidRPr="00C07005">
        <w:t xml:space="preserve">was developed. This review offers evidence gathered from virtually all relevant health-related databases and websites, presents evidence developed from the year 1996 to 2015 and places equal importance on all types of literature, includes only papers with moderate to high quality and systematically analyses the data gathered from all papers. </w:t>
      </w:r>
      <w:r w:rsidR="00BC27BA">
        <w:t>Furthermore, this re</w:t>
      </w:r>
      <w:r w:rsidR="001323B9">
        <w:t>view highlights new information which previous reviews did not provide</w:t>
      </w:r>
      <w:r w:rsidR="001323B9" w:rsidRPr="00465D18">
        <w:t>. The new topics consist of the following: place, frequency</w:t>
      </w:r>
      <w:r w:rsidR="00812145" w:rsidRPr="00465D18">
        <w:t>, quality,</w:t>
      </w:r>
      <w:r w:rsidR="00812145" w:rsidRPr="001A0924">
        <w:t xml:space="preserve"> importance, and disease features that triggered palliative care communication</w:t>
      </w:r>
      <w:r w:rsidR="005A5D48" w:rsidRPr="00D80699">
        <w:t>; in-depth information about barriers and facilitators</w:t>
      </w:r>
      <w:r w:rsidR="005A5D48" w:rsidRPr="00440B11">
        <w:t xml:space="preserve">; </w:t>
      </w:r>
      <w:r w:rsidR="00812145" w:rsidRPr="00440B11">
        <w:t xml:space="preserve">comparison </w:t>
      </w:r>
      <w:r w:rsidR="0093696E" w:rsidRPr="0064586D">
        <w:t xml:space="preserve">of </w:t>
      </w:r>
      <w:r w:rsidR="00812145" w:rsidRPr="0064586D">
        <w:t>commu</w:t>
      </w:r>
      <w:r w:rsidR="0093696E" w:rsidRPr="00393975">
        <w:t>nication in COPD and cancer</w:t>
      </w:r>
      <w:r w:rsidR="005A5D48" w:rsidRPr="00393975">
        <w:t>;</w:t>
      </w:r>
      <w:r w:rsidR="0093696E" w:rsidRPr="0098630A">
        <w:t xml:space="preserve"> and, finally, </w:t>
      </w:r>
      <w:r w:rsidR="00BC6520" w:rsidRPr="00C14D05">
        <w:t>approaches</w:t>
      </w:r>
      <w:r w:rsidR="0093696E" w:rsidRPr="00465D18">
        <w:t xml:space="preserve"> to improve communication about palliative care in COPD. </w:t>
      </w:r>
      <w:r w:rsidR="008047C3" w:rsidRPr="00465D18">
        <w:t>Healthcare professionals looking after COPD patients and researchers developing studies within this subject can use this review as an accurate reference for their day-to-day</w:t>
      </w:r>
      <w:r w:rsidR="00BC6520" w:rsidRPr="00465D18">
        <w:t xml:space="preserve"> clinical</w:t>
      </w:r>
      <w:r w:rsidR="008047C3" w:rsidRPr="00465D18">
        <w:t xml:space="preserve"> practice</w:t>
      </w:r>
      <w:r w:rsidR="00BC6520" w:rsidRPr="00465D18">
        <w:t>.</w:t>
      </w:r>
    </w:p>
    <w:p w14:paraId="74615B58" w14:textId="77777777" w:rsidR="0062524F" w:rsidRPr="00C07005" w:rsidRDefault="0062524F" w:rsidP="0062524F">
      <w:pPr>
        <w:spacing w:after="0"/>
        <w:jc w:val="both"/>
      </w:pPr>
    </w:p>
    <w:p w14:paraId="55FA398D" w14:textId="72383672" w:rsidR="00D94880" w:rsidRPr="00C07005" w:rsidRDefault="00254EB6" w:rsidP="005877A6">
      <w:pPr>
        <w:pStyle w:val="Heading1"/>
        <w:spacing w:before="0" w:after="200"/>
        <w:rPr>
          <w:szCs w:val="24"/>
        </w:rPr>
      </w:pPr>
      <w:bookmarkStart w:id="2" w:name="_Toc422148374"/>
      <w:r w:rsidRPr="00C07005">
        <w:rPr>
          <w:szCs w:val="24"/>
        </w:rPr>
        <w:t>Methods</w:t>
      </w:r>
      <w:bookmarkEnd w:id="2"/>
      <w:r w:rsidR="001241C6" w:rsidRPr="00C07005">
        <w:rPr>
          <w:szCs w:val="24"/>
        </w:rPr>
        <w:t xml:space="preserve"> and analysis</w:t>
      </w:r>
    </w:p>
    <w:p w14:paraId="0F533CF9" w14:textId="42463438" w:rsidR="00127E12" w:rsidRPr="00127E12" w:rsidRDefault="00254EB6" w:rsidP="007E69DD">
      <w:pPr>
        <w:tabs>
          <w:tab w:val="left" w:pos="0"/>
        </w:tabs>
        <w:jc w:val="both"/>
      </w:pPr>
      <w:r w:rsidRPr="00C07005">
        <w:rPr>
          <w:rFonts w:cstheme="majorBidi"/>
          <w:color w:val="000000" w:themeColor="text1"/>
        </w:rPr>
        <w:t>Prior</w:t>
      </w:r>
      <w:r w:rsidR="00510E5F" w:rsidRPr="00C07005">
        <w:rPr>
          <w:rFonts w:cstheme="majorBidi"/>
          <w:color w:val="000000" w:themeColor="text1"/>
        </w:rPr>
        <w:t xml:space="preserve"> to</w:t>
      </w:r>
      <w:r w:rsidRPr="00C07005">
        <w:rPr>
          <w:rFonts w:cstheme="majorBidi"/>
          <w:color w:val="000000" w:themeColor="text1"/>
        </w:rPr>
        <w:t xml:space="preserve"> the development of the systematic literature review, a literature review protocol was outlined. </w:t>
      </w:r>
      <w:r w:rsidR="003E330C" w:rsidRPr="00C07005">
        <w:rPr>
          <w:rFonts w:cstheme="majorBidi"/>
          <w:color w:val="000000" w:themeColor="text1"/>
        </w:rPr>
        <w:t>Therefore</w:t>
      </w:r>
      <w:r w:rsidR="00B83287" w:rsidRPr="00C07005">
        <w:rPr>
          <w:rFonts w:cstheme="majorBidi"/>
          <w:color w:val="000000" w:themeColor="text1"/>
        </w:rPr>
        <w:t xml:space="preserve">, only a brief description of the protocol will be presented here. </w:t>
      </w:r>
      <w:r w:rsidR="00E41456" w:rsidRPr="00C07005">
        <w:rPr>
          <w:rFonts w:cstheme="majorBidi"/>
          <w:color w:val="000000" w:themeColor="text1"/>
        </w:rPr>
        <w:t>T</w:t>
      </w:r>
      <w:r w:rsidR="00B83287" w:rsidRPr="00C07005">
        <w:rPr>
          <w:rFonts w:cstheme="majorBidi"/>
          <w:color w:val="000000" w:themeColor="text1"/>
        </w:rPr>
        <w:t xml:space="preserve">his review </w:t>
      </w:r>
      <w:r w:rsidR="00974FE5" w:rsidRPr="00C07005">
        <w:rPr>
          <w:rFonts w:cstheme="majorBidi"/>
          <w:color w:val="000000" w:themeColor="text1"/>
        </w:rPr>
        <w:t>was</w:t>
      </w:r>
      <w:r w:rsidR="00B83287" w:rsidRPr="00C07005">
        <w:rPr>
          <w:rFonts w:cstheme="majorBidi"/>
          <w:color w:val="000000" w:themeColor="text1"/>
        </w:rPr>
        <w:t xml:space="preserve"> conducted in accordance with PRISMA guidelines and the Centre for Reviews and Dissemination Guidelines, and </w:t>
      </w:r>
      <w:r w:rsidR="006F2C22" w:rsidRPr="00C07005">
        <w:rPr>
          <w:rFonts w:cstheme="majorBidi"/>
          <w:color w:val="000000" w:themeColor="text1"/>
        </w:rPr>
        <w:t xml:space="preserve">was based in the systematic reviews included in this review </w:t>
      </w:r>
      <w:r w:rsidR="006F2C22" w:rsidRPr="00C07005">
        <w:rPr>
          <w:rFonts w:cstheme="majorBidi"/>
          <w:color w:val="000000" w:themeColor="text1"/>
        </w:rPr>
        <w:fldChar w:fldCharType="begin">
          <w:fldData xml:space="preserve">PEVuZE5vdGU+PENpdGU+PEF1dGhvcj5Nb21lbjwvQXV0aG9yPjxZZWFyPjIwMTI8L1llYXI+PFJl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zc3LTgwPC9wYWdlcz48dm9s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iMjcwMDwvcGFnZXM+PHZvbHVtZT4zMzk8L3ZvbHVtZT48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Nb21lbjwvQXV0aG9yPjxZZWFyPjIwMTI8L1llYXI+PFJl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zc3LTgwPC9wYWdlcz48dm9s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iMjcwMDwvcGFnZXM+PHZvbHVtZT4zMzk8L3ZvbHVtZT48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F2C22" w:rsidRPr="00C07005">
        <w:rPr>
          <w:rFonts w:cstheme="majorBidi"/>
          <w:color w:val="000000" w:themeColor="text1"/>
        </w:rPr>
      </w:r>
      <w:r w:rsidR="006F2C22" w:rsidRPr="00C07005">
        <w:rPr>
          <w:rFonts w:cstheme="majorBidi"/>
          <w:color w:val="000000" w:themeColor="text1"/>
        </w:rPr>
        <w:fldChar w:fldCharType="separate"/>
      </w:r>
      <w:r w:rsidR="007C0184">
        <w:rPr>
          <w:rFonts w:cstheme="majorBidi"/>
          <w:noProof/>
          <w:color w:val="000000" w:themeColor="text1"/>
        </w:rPr>
        <w:t>[</w:t>
      </w:r>
      <w:hyperlink w:anchor="_ENREF_5" w:tooltip="Momen, 2012 #4" w:history="1">
        <w:r w:rsidR="00565A42">
          <w:rPr>
            <w:rFonts w:cstheme="majorBidi"/>
            <w:noProof/>
            <w:color w:val="000000" w:themeColor="text1"/>
          </w:rPr>
          <w:t>5</w:t>
        </w:r>
      </w:hyperlink>
      <w:r w:rsidR="007C0184">
        <w:rPr>
          <w:rFonts w:cstheme="majorBidi"/>
          <w:noProof/>
          <w:color w:val="000000" w:themeColor="text1"/>
        </w:rPr>
        <w:t xml:space="preserve">, </w:t>
      </w:r>
      <w:hyperlink w:anchor="_ENREF_23" w:tooltip="Stephen, 2013 #291" w:history="1">
        <w:r w:rsidR="00565A42">
          <w:rPr>
            <w:rFonts w:cstheme="majorBidi"/>
            <w:noProof/>
            <w:color w:val="000000" w:themeColor="text1"/>
          </w:rPr>
          <w:t>23</w:t>
        </w:r>
      </w:hyperlink>
      <w:r w:rsidR="007C0184">
        <w:rPr>
          <w:rFonts w:cstheme="majorBidi"/>
          <w:noProof/>
          <w:color w:val="000000" w:themeColor="text1"/>
        </w:rPr>
        <w:t xml:space="preserve">, </w:t>
      </w:r>
      <w:hyperlink w:anchor="_ENREF_27" w:tooltip="Centre for Reviews and Dissemination, 2008 #4134" w:history="1">
        <w:r w:rsidR="00565A42">
          <w:rPr>
            <w:rFonts w:cstheme="majorBidi"/>
            <w:noProof/>
            <w:color w:val="000000" w:themeColor="text1"/>
          </w:rPr>
          <w:t>27</w:t>
        </w:r>
      </w:hyperlink>
      <w:r w:rsidR="007C0184">
        <w:rPr>
          <w:rFonts w:cstheme="majorBidi"/>
          <w:noProof/>
          <w:color w:val="000000" w:themeColor="text1"/>
        </w:rPr>
        <w:t xml:space="preserve">, </w:t>
      </w:r>
      <w:hyperlink w:anchor="_ENREF_28" w:tooltip="Liberati, 2009 #8325" w:history="1">
        <w:r w:rsidR="00565A42">
          <w:rPr>
            <w:rFonts w:cstheme="majorBidi"/>
            <w:noProof/>
            <w:color w:val="000000" w:themeColor="text1"/>
          </w:rPr>
          <w:t>28</w:t>
        </w:r>
      </w:hyperlink>
      <w:r w:rsidR="007C0184">
        <w:rPr>
          <w:rFonts w:cstheme="majorBidi"/>
          <w:noProof/>
          <w:color w:val="000000" w:themeColor="text1"/>
        </w:rPr>
        <w:t>]</w:t>
      </w:r>
      <w:r w:rsidR="006F2C22" w:rsidRPr="00C07005">
        <w:rPr>
          <w:rFonts w:cstheme="majorBidi"/>
          <w:color w:val="000000" w:themeColor="text1"/>
        </w:rPr>
        <w:fldChar w:fldCharType="end"/>
      </w:r>
      <w:r w:rsidR="00B83287" w:rsidRPr="00C07005">
        <w:rPr>
          <w:rFonts w:cstheme="majorBidi"/>
          <w:color w:val="000000" w:themeColor="text1"/>
        </w:rPr>
        <w:t>.</w:t>
      </w:r>
      <w:r w:rsidR="00833E58" w:rsidRPr="00C07005">
        <w:rPr>
          <w:rFonts w:cstheme="majorBidi"/>
          <w:color w:val="000000" w:themeColor="text1"/>
        </w:rPr>
        <w:t xml:space="preserve"> </w:t>
      </w:r>
      <w:r w:rsidR="00E2667B">
        <w:rPr>
          <w:rFonts w:cstheme="majorBidi"/>
          <w:color w:val="000000" w:themeColor="text1"/>
        </w:rPr>
        <w:t>I</w:t>
      </w:r>
      <w:r w:rsidR="00FC1C2E" w:rsidRPr="00C07005">
        <w:rPr>
          <w:rFonts w:cstheme="majorBidi"/>
          <w:color w:val="000000" w:themeColor="text1"/>
        </w:rPr>
        <w:t xml:space="preserve">n order to find a comprehensive number of studies all major healthcare-related databases </w:t>
      </w:r>
      <w:r w:rsidR="0094137C" w:rsidRPr="00C07005">
        <w:rPr>
          <w:rFonts w:cstheme="majorBidi"/>
          <w:color w:val="000000" w:themeColor="text1"/>
        </w:rPr>
        <w:t xml:space="preserve">and websites </w:t>
      </w:r>
      <w:r w:rsidR="00FC1C2E" w:rsidRPr="00C07005">
        <w:rPr>
          <w:rFonts w:cstheme="majorBidi"/>
          <w:color w:val="000000" w:themeColor="text1"/>
        </w:rPr>
        <w:t>were included</w:t>
      </w:r>
      <w:r w:rsidR="00EF27C8">
        <w:rPr>
          <w:rFonts w:cstheme="majorBidi"/>
          <w:color w:val="000000" w:themeColor="text1"/>
        </w:rPr>
        <w:t xml:space="preserve"> </w:t>
      </w:r>
      <w:r w:rsidR="00EF27C8">
        <w:rPr>
          <w:rFonts w:cstheme="majorBidi"/>
          <w:color w:val="000000" w:themeColor="text1"/>
        </w:rPr>
        <w:lastRenderedPageBreak/>
        <w:t xml:space="preserve">(see </w:t>
      </w:r>
      <w:r w:rsidR="00EF27C8" w:rsidRPr="00EF27C8">
        <w:rPr>
          <w:rFonts w:cstheme="majorBidi"/>
          <w:b/>
          <w:bCs/>
          <w:color w:val="000000" w:themeColor="text1"/>
        </w:rPr>
        <w:t>Table 1</w:t>
      </w:r>
      <w:r w:rsidR="00EF27C8">
        <w:rPr>
          <w:rFonts w:cstheme="majorBidi"/>
          <w:color w:val="000000" w:themeColor="text1"/>
        </w:rPr>
        <w:t>)</w:t>
      </w:r>
      <w:r w:rsidR="00127E12">
        <w:t>.</w:t>
      </w:r>
      <w:r w:rsidR="009362B9">
        <w:t xml:space="preserve"> </w:t>
      </w:r>
      <w:r w:rsidR="004D1507" w:rsidRPr="00127E12">
        <w:t xml:space="preserve">The search strategy included search terms and Medical Subject Headings </w:t>
      </w:r>
      <w:r w:rsidR="00B858D6" w:rsidRPr="00127E12">
        <w:t>(</w:t>
      </w:r>
      <w:r w:rsidR="00A9376F" w:rsidRPr="00127E12">
        <w:rPr>
          <w:b/>
          <w:bCs/>
        </w:rPr>
        <w:t>Supplement</w:t>
      </w:r>
      <w:r w:rsidR="00EB7BC0" w:rsidRPr="00127E12">
        <w:rPr>
          <w:b/>
          <w:bCs/>
        </w:rPr>
        <w:t xml:space="preserve"> 1</w:t>
      </w:r>
      <w:r w:rsidR="00BB2DA2" w:rsidRPr="00127E12">
        <w:t xml:space="preserve">). </w:t>
      </w:r>
      <w:r w:rsidR="001300E0" w:rsidRPr="00127E12">
        <w:t>L</w:t>
      </w:r>
      <w:r w:rsidR="004D1507" w:rsidRPr="00127E12">
        <w:t>ast search was conducted</w:t>
      </w:r>
      <w:r w:rsidR="007B2665" w:rsidRPr="00127E12">
        <w:t xml:space="preserve"> on the </w:t>
      </w:r>
      <w:r w:rsidR="00E94397" w:rsidRPr="00127E12">
        <w:t>2</w:t>
      </w:r>
      <w:r w:rsidR="00E94397" w:rsidRPr="00127E12">
        <w:rPr>
          <w:vertAlign w:val="superscript"/>
        </w:rPr>
        <w:t>nd</w:t>
      </w:r>
      <w:r w:rsidR="007B2665" w:rsidRPr="00127E12">
        <w:t xml:space="preserve"> of </w:t>
      </w:r>
      <w:r w:rsidR="00E94397" w:rsidRPr="00127E12">
        <w:t>February of 2016</w:t>
      </w:r>
      <w:r w:rsidR="007B2665" w:rsidRPr="00127E12">
        <w:t>.</w:t>
      </w:r>
      <w:r w:rsidR="007D3289" w:rsidRPr="00127E12">
        <w:t xml:space="preserve"> </w:t>
      </w:r>
      <w:r w:rsidR="00F7626E" w:rsidRPr="00127E12">
        <w:t>T</w:t>
      </w:r>
      <w:r w:rsidR="003629F8" w:rsidRPr="00127E12">
        <w:t xml:space="preserve">he reference list </w:t>
      </w:r>
      <w:r w:rsidR="00BB2DA2" w:rsidRPr="00127E12">
        <w:t xml:space="preserve">of every </w:t>
      </w:r>
      <w:r w:rsidR="004D1507" w:rsidRPr="00127E12">
        <w:t xml:space="preserve">included </w:t>
      </w:r>
      <w:r w:rsidR="00BB2DA2" w:rsidRPr="00127E12">
        <w:t xml:space="preserve">paper </w:t>
      </w:r>
      <w:r w:rsidR="003629F8" w:rsidRPr="00127E12">
        <w:t>w</w:t>
      </w:r>
      <w:r w:rsidR="007B1AE1">
        <w:t>as</w:t>
      </w:r>
      <w:r w:rsidR="003629F8" w:rsidRPr="00127E12">
        <w:t xml:space="preserve"> scanned to identify further </w:t>
      </w:r>
      <w:r w:rsidR="006C62A1" w:rsidRPr="00127E12">
        <w:t>papers</w:t>
      </w:r>
      <w:r w:rsidR="003629F8" w:rsidRPr="00127E12">
        <w:t xml:space="preserve"> of interest </w:t>
      </w:r>
      <w:r w:rsidR="00E175B5" w:rsidRPr="00127E12">
        <w:t>(</w:t>
      </w:r>
      <w:r w:rsidR="0039518C" w:rsidRPr="00127E12">
        <w:rPr>
          <w:b/>
          <w:bCs/>
        </w:rPr>
        <w:t>Figure 1</w:t>
      </w:r>
      <w:r w:rsidR="00E175B5" w:rsidRPr="00127E12">
        <w:t>)</w:t>
      </w:r>
      <w:r w:rsidR="003629F8" w:rsidRPr="00127E12">
        <w:t xml:space="preserve"> </w:t>
      </w:r>
      <w:r w:rsidR="003629F8" w:rsidRPr="00127E12">
        <w:fldChar w:fldCharType="begin">
          <w:fldData xml:space="preserve">PEVuZE5vdGU+PENpdGU+PEF1dGhvcj5DZW50cmUgZm9yIFJldmlld3MgYW5kIERpc3NlbWluYXRp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</w:fldData>
        </w:fldChar>
      </w:r>
      <w:r w:rsidR="007C0184">
        <w:instrText xml:space="preserve"> ADDIN EN.CITE </w:instrText>
      </w:r>
      <w:r w:rsidR="007C0184">
        <w:fldChar w:fldCharType="begin">
          <w:fldData xml:space="preserve">PEVuZE5vdGU+PENpdGU+PEF1dGhvcj5DZW50cmUgZm9yIFJldmlld3MgYW5kIERpc3NlbWluYXRp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</w:fldData>
        </w:fldChar>
      </w:r>
      <w:r w:rsidR="007C0184">
        <w:instrText xml:space="preserve"> ADDIN EN.CITE.DATA </w:instrText>
      </w:r>
      <w:r w:rsidR="007C0184">
        <w:fldChar w:fldCharType="end"/>
      </w:r>
      <w:r w:rsidR="003629F8" w:rsidRPr="00127E12">
        <w:fldChar w:fldCharType="separate"/>
      </w:r>
      <w:r w:rsidR="007C0184">
        <w:rPr>
          <w:noProof/>
        </w:rPr>
        <w:t>[</w:t>
      </w:r>
      <w:hyperlink w:anchor="_ENREF_18" w:tooltip="Crawford, 2010 #32" w:history="1">
        <w:r w:rsidR="00565A42">
          <w:rPr>
            <w:noProof/>
          </w:rPr>
          <w:t>18</w:t>
        </w:r>
      </w:hyperlink>
      <w:r w:rsidR="007C0184">
        <w:rPr>
          <w:noProof/>
        </w:rPr>
        <w:t xml:space="preserve">, </w:t>
      </w:r>
      <w:hyperlink w:anchor="_ENREF_27" w:tooltip="Centre for Reviews and Dissemination, 2008 #4134" w:history="1">
        <w:r w:rsidR="00565A42">
          <w:rPr>
            <w:noProof/>
          </w:rPr>
          <w:t>27</w:t>
        </w:r>
      </w:hyperlink>
      <w:r w:rsidR="007C0184">
        <w:rPr>
          <w:noProof/>
        </w:rPr>
        <w:t>]</w:t>
      </w:r>
      <w:r w:rsidR="003629F8" w:rsidRPr="00127E12">
        <w:fldChar w:fldCharType="end"/>
      </w:r>
      <w:r w:rsidR="003629F8" w:rsidRPr="00127E12">
        <w:t xml:space="preserve">. </w:t>
      </w:r>
      <w:r w:rsidR="0045605F" w:rsidRPr="00127E12">
        <w:t xml:space="preserve">The inclusion criteria </w:t>
      </w:r>
      <w:r w:rsidR="00D16039" w:rsidRPr="00127E12">
        <w:t>are</w:t>
      </w:r>
      <w:r w:rsidR="0045605F" w:rsidRPr="00127E12">
        <w:t xml:space="preserve"> presented in </w:t>
      </w:r>
      <w:r w:rsidR="00EB7BC0" w:rsidRPr="00127E12">
        <w:rPr>
          <w:b/>
          <w:bCs/>
        </w:rPr>
        <w:t xml:space="preserve">Table </w:t>
      </w:r>
      <w:r w:rsidR="00EF27C8" w:rsidRPr="00127E12">
        <w:rPr>
          <w:b/>
          <w:bCs/>
        </w:rPr>
        <w:t>2</w:t>
      </w:r>
      <w:r w:rsidR="0045605F" w:rsidRPr="00127E12">
        <w:t xml:space="preserve">. </w:t>
      </w:r>
      <w:r w:rsidR="007F5053" w:rsidRPr="00127E12">
        <w:t xml:space="preserve">As part of the inclusion criteria, a topic list to objectively search </w:t>
      </w:r>
      <w:r w:rsidR="008C68D6" w:rsidRPr="00127E12">
        <w:t xml:space="preserve">papers was outlined. This list resulted from a primary search of the literature and the </w:t>
      </w:r>
      <w:r w:rsidR="00E058DA">
        <w:t>inclusion</w:t>
      </w:r>
      <w:r w:rsidR="00DE1C3C">
        <w:t xml:space="preserve"> of</w:t>
      </w:r>
      <w:r w:rsidR="008C68D6" w:rsidRPr="00127E12">
        <w:t xml:space="preserve"> these topics was agreed by all authors. </w:t>
      </w:r>
      <w:r w:rsidR="00127E12" w:rsidRPr="00127E12">
        <w:t xml:space="preserve">The topics outlined represent what a palliative care discussion should </w:t>
      </w:r>
      <w:r w:rsidR="00C109DF">
        <w:t>include</w:t>
      </w:r>
      <w:r w:rsidR="00127E12" w:rsidRPr="00127E12">
        <w:t xml:space="preserve">. One of the topics is “What is the patient’s </w:t>
      </w:r>
      <w:r w:rsidR="00364342">
        <w:t>and healthcare professional’s</w:t>
      </w:r>
      <w:r w:rsidR="00FC326C">
        <w:t xml:space="preserve"> </w:t>
      </w:r>
      <w:r w:rsidR="00127E12" w:rsidRPr="00127E12">
        <w:t>understanding of palliative care?”</w:t>
      </w:r>
      <w:r w:rsidR="00E058DA">
        <w:t xml:space="preserve"> This topic focuses on </w:t>
      </w:r>
      <w:r w:rsidR="009250EE">
        <w:t>what</w:t>
      </w:r>
      <w:r w:rsidR="00E058DA">
        <w:t xml:space="preserve"> COPD </w:t>
      </w:r>
      <w:r w:rsidR="009250EE">
        <w:t>patients think of palliative care, future treatments, approaching the end of life and of the impact of COPD in their future</w:t>
      </w:r>
      <w:r w:rsidR="009250EE" w:rsidRPr="00C44EDF">
        <w:t xml:space="preserve">. </w:t>
      </w:r>
      <w:r w:rsidR="00D932DE" w:rsidRPr="00C44EDF">
        <w:t xml:space="preserve">This is one of the most relevant </w:t>
      </w:r>
      <w:r w:rsidR="000D5E13" w:rsidRPr="00C44EDF">
        <w:t xml:space="preserve">aspects </w:t>
      </w:r>
      <w:r w:rsidR="00C93904" w:rsidRPr="00C44EDF">
        <w:t>and barrier</w:t>
      </w:r>
      <w:r w:rsidR="000D5E13" w:rsidRPr="00C44EDF">
        <w:t>s</w:t>
      </w:r>
      <w:r w:rsidR="00C93904" w:rsidRPr="00C44EDF">
        <w:t xml:space="preserve"> </w:t>
      </w:r>
      <w:r w:rsidR="00D932DE" w:rsidRPr="00C44EDF">
        <w:t>when discussing palliative care with COPD patients</w:t>
      </w:r>
      <w:r w:rsidR="00FC326C" w:rsidRPr="00C44EDF">
        <w:t xml:space="preserve"> </w:t>
      </w:r>
      <w:r w:rsidR="00FC326C" w:rsidRPr="005B4AC1">
        <w:rPr>
          <w:rFonts w:cstheme="majorBidi"/>
          <w:color w:val="000000" w:themeColor="text1"/>
        </w:rPr>
        <w:fldChar w:fldCharType="begin">
          <w:fldData xml:space="preserve">PEVuZE5vdGU+PENpdGU+PEF1dGhvcj5QaGlsaXA8L0F1dGhvcj48WWVhcj4yMDEyPC9ZZWFyPjxS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45MDQtODwvcGFnZXM+PHZvbHVtZT41NDwvdm9sdW1l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</w:fldData>
        </w:fldChar>
      </w:r>
      <w:r w:rsidR="007C0184" w:rsidRPr="005B4AC1">
        <w:rPr>
          <w:rFonts w:cstheme="majorBidi"/>
          <w:color w:val="000000" w:themeColor="text1"/>
        </w:rPr>
        <w:instrText xml:space="preserve"> ADDIN EN.CITE </w:instrText>
      </w:r>
      <w:r w:rsidR="007C0184" w:rsidRPr="005B4AC1">
        <w:rPr>
          <w:rFonts w:cstheme="majorBidi"/>
          <w:color w:val="000000" w:themeColor="text1"/>
        </w:rPr>
        <w:fldChar w:fldCharType="begin">
          <w:fldData xml:space="preserve">PEVuZE5vdGU+PENpdGU+PEF1dGhvcj5QaGlsaXA8L0F1dGhvcj48WWVhcj4yMDEyPC9ZZWFyPjxS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45MDQtODwvcGFnZXM+PHZvbHVtZT41NDwvdm9sdW1l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</w:fldData>
        </w:fldChar>
      </w:r>
      <w:r w:rsidR="007C0184" w:rsidRPr="005B4AC1">
        <w:rPr>
          <w:rFonts w:cstheme="majorBidi"/>
          <w:color w:val="000000" w:themeColor="text1"/>
        </w:rPr>
        <w:instrText xml:space="preserve"> ADDIN EN.CITE.DATA </w:instrText>
      </w:r>
      <w:r w:rsidR="007C0184" w:rsidRPr="005B4AC1">
        <w:rPr>
          <w:rFonts w:cstheme="majorBidi"/>
          <w:color w:val="000000" w:themeColor="text1"/>
        </w:rPr>
      </w:r>
      <w:r w:rsidR="007C0184" w:rsidRPr="005B4AC1">
        <w:rPr>
          <w:rFonts w:cstheme="majorBidi"/>
          <w:color w:val="000000" w:themeColor="text1"/>
        </w:rPr>
        <w:fldChar w:fldCharType="end"/>
      </w:r>
      <w:r w:rsidR="00FC326C" w:rsidRPr="005B4AC1">
        <w:rPr>
          <w:rFonts w:cstheme="majorBidi"/>
          <w:color w:val="000000" w:themeColor="text1"/>
        </w:rPr>
      </w:r>
      <w:r w:rsidR="00FC326C" w:rsidRPr="005B4AC1">
        <w:rPr>
          <w:rFonts w:cstheme="majorBidi"/>
          <w:color w:val="000000" w:themeColor="text1"/>
        </w:rPr>
        <w:fldChar w:fldCharType="separate"/>
      </w:r>
      <w:r w:rsidR="007C0184" w:rsidRPr="005B4AC1">
        <w:rPr>
          <w:rFonts w:cstheme="majorBidi"/>
          <w:noProof/>
          <w:color w:val="000000" w:themeColor="text1"/>
        </w:rPr>
        <w:t>[</w:t>
      </w:r>
      <w:hyperlink w:anchor="_ENREF_5" w:tooltip="Momen, 2012 #4" w:history="1">
        <w:r w:rsidR="00565A42" w:rsidRPr="005B4AC1">
          <w:rPr>
            <w:rFonts w:cstheme="majorBidi"/>
            <w:noProof/>
            <w:color w:val="000000" w:themeColor="text1"/>
          </w:rPr>
          <w:t>5</w:t>
        </w:r>
      </w:hyperlink>
      <w:r w:rsidR="007C0184" w:rsidRPr="005B4AC1">
        <w:rPr>
          <w:rFonts w:cstheme="majorBidi"/>
          <w:noProof/>
          <w:color w:val="000000" w:themeColor="text1"/>
        </w:rPr>
        <w:t xml:space="preserve">, </w:t>
      </w:r>
      <w:hyperlink w:anchor="_ENREF_29" w:tooltip="Philip, 2012 #217" w:history="1">
        <w:r w:rsidR="00565A42" w:rsidRPr="005B4AC1">
          <w:rPr>
            <w:rFonts w:cstheme="majorBidi"/>
            <w:noProof/>
            <w:color w:val="000000" w:themeColor="text1"/>
          </w:rPr>
          <w:t>29</w:t>
        </w:r>
      </w:hyperlink>
      <w:r w:rsidR="007C0184" w:rsidRPr="005B4AC1">
        <w:rPr>
          <w:rFonts w:cstheme="majorBidi"/>
          <w:noProof/>
          <w:color w:val="000000" w:themeColor="text1"/>
        </w:rPr>
        <w:t xml:space="preserve">, </w:t>
      </w:r>
      <w:hyperlink w:anchor="_ENREF_30" w:tooltip="Halliwell, 2004 #2375" w:history="1">
        <w:r w:rsidR="00565A42" w:rsidRPr="005B4AC1">
          <w:rPr>
            <w:rFonts w:cstheme="majorBidi"/>
            <w:noProof/>
            <w:color w:val="000000" w:themeColor="text1"/>
          </w:rPr>
          <w:t>30</w:t>
        </w:r>
      </w:hyperlink>
      <w:r w:rsidR="007C0184" w:rsidRPr="005B4AC1">
        <w:rPr>
          <w:rFonts w:cstheme="majorBidi"/>
          <w:noProof/>
          <w:color w:val="000000" w:themeColor="text1"/>
        </w:rPr>
        <w:t>]</w:t>
      </w:r>
      <w:r w:rsidR="00FC326C" w:rsidRPr="005B4AC1">
        <w:rPr>
          <w:rFonts w:cstheme="majorBidi"/>
          <w:color w:val="000000" w:themeColor="text1"/>
        </w:rPr>
        <w:fldChar w:fldCharType="end"/>
      </w:r>
      <w:r w:rsidR="00D932DE" w:rsidRPr="00C44EDF">
        <w:t>.</w:t>
      </w:r>
    </w:p>
    <w:p w14:paraId="529FF585" w14:textId="105FB620" w:rsidR="00FC6B7F" w:rsidRPr="00C07005" w:rsidRDefault="00E94397" w:rsidP="00E735C1">
      <w:pPr>
        <w:jc w:val="both"/>
        <w:rPr>
          <w:rFonts w:cstheme="majorBidi"/>
        </w:rPr>
      </w:pPr>
      <w:r w:rsidRPr="00C07005">
        <w:rPr>
          <w:rFonts w:cstheme="majorBidi"/>
        </w:rPr>
        <w:t xml:space="preserve">The selection process was completed by the main author </w:t>
      </w:r>
      <w:r w:rsidR="003F6367" w:rsidRPr="00C07005">
        <w:rPr>
          <w:rFonts w:cstheme="majorBidi"/>
        </w:rPr>
        <w:t>and validated by the</w:t>
      </w:r>
      <w:r w:rsidR="00EE7089" w:rsidRPr="00C07005">
        <w:rPr>
          <w:rFonts w:cstheme="majorBidi"/>
        </w:rPr>
        <w:t xml:space="preserve"> </w:t>
      </w:r>
      <w:r w:rsidR="003F6367" w:rsidRPr="00C07005">
        <w:rPr>
          <w:rFonts w:cstheme="majorBidi"/>
        </w:rPr>
        <w:t>co-</w:t>
      </w:r>
      <w:r w:rsidRPr="00C07005">
        <w:rPr>
          <w:rFonts w:cstheme="majorBidi"/>
        </w:rPr>
        <w:t>author</w:t>
      </w:r>
      <w:r w:rsidR="001076F4" w:rsidRPr="00C07005">
        <w:rPr>
          <w:rFonts w:cstheme="majorBidi"/>
        </w:rPr>
        <w:t>s</w:t>
      </w:r>
      <w:r w:rsidRPr="00C07005">
        <w:rPr>
          <w:rFonts w:cstheme="majorBidi"/>
        </w:rPr>
        <w:t>. Papers were selected</w:t>
      </w:r>
      <w:r w:rsidR="001C757B" w:rsidRPr="00C07005">
        <w:rPr>
          <w:rFonts w:cstheme="majorBidi"/>
        </w:rPr>
        <w:t>,</w:t>
      </w:r>
      <w:r w:rsidRPr="00C07005">
        <w:rPr>
          <w:rFonts w:cstheme="majorBidi"/>
        </w:rPr>
        <w:t xml:space="preserve"> </w:t>
      </w:r>
      <w:r w:rsidR="001C757B" w:rsidRPr="00C07005">
        <w:rPr>
          <w:rFonts w:cstheme="majorBidi"/>
        </w:rPr>
        <w:t xml:space="preserve">at first, by their title, secondly, by </w:t>
      </w:r>
      <w:r w:rsidR="00703AFE" w:rsidRPr="00C07005">
        <w:rPr>
          <w:rFonts w:cstheme="majorBidi"/>
        </w:rPr>
        <w:t>assessing</w:t>
      </w:r>
      <w:r w:rsidR="001C757B" w:rsidRPr="00C07005">
        <w:rPr>
          <w:rFonts w:cstheme="majorBidi"/>
        </w:rPr>
        <w:t xml:space="preserve"> their </w:t>
      </w:r>
      <w:r w:rsidR="00703AFE" w:rsidRPr="00C07005">
        <w:rPr>
          <w:rFonts w:cstheme="majorBidi"/>
        </w:rPr>
        <w:t xml:space="preserve">abstract, and finally, by analysing the whole article. </w:t>
      </w:r>
      <w:r w:rsidR="001076F4" w:rsidRPr="00C07005">
        <w:rPr>
          <w:rFonts w:cstheme="majorBidi"/>
        </w:rPr>
        <w:t>The p</w:t>
      </w:r>
      <w:r w:rsidR="00703AFE" w:rsidRPr="00C07005">
        <w:rPr>
          <w:rFonts w:cstheme="majorBidi"/>
        </w:rPr>
        <w:t xml:space="preserve">apers </w:t>
      </w:r>
      <w:r w:rsidR="001076F4" w:rsidRPr="00C07005">
        <w:rPr>
          <w:rFonts w:cstheme="majorBidi"/>
        </w:rPr>
        <w:t xml:space="preserve">included in the review </w:t>
      </w:r>
      <w:r w:rsidR="00703AFE" w:rsidRPr="00C07005">
        <w:rPr>
          <w:rFonts w:cstheme="majorBidi"/>
        </w:rPr>
        <w:t xml:space="preserve">were </w:t>
      </w:r>
      <w:r w:rsidR="00BB4C76" w:rsidRPr="00C07005">
        <w:rPr>
          <w:rFonts w:cstheme="majorBidi"/>
        </w:rPr>
        <w:t>screened</w:t>
      </w:r>
      <w:r w:rsidR="00703AFE" w:rsidRPr="00C07005">
        <w:rPr>
          <w:rFonts w:cstheme="majorBidi"/>
        </w:rPr>
        <w:t xml:space="preserve"> by all authors and papers which raise</w:t>
      </w:r>
      <w:r w:rsidR="00BB4C76" w:rsidRPr="00C07005">
        <w:rPr>
          <w:rFonts w:cstheme="majorBidi"/>
        </w:rPr>
        <w:t>d</w:t>
      </w:r>
      <w:r w:rsidR="00703AFE" w:rsidRPr="00C07005">
        <w:rPr>
          <w:rFonts w:cstheme="majorBidi"/>
        </w:rPr>
        <w:t xml:space="preserve"> uncertainty regarding criteria for inclusion were assessed, discussed and included/rejected by all authors.</w:t>
      </w:r>
      <w:r w:rsidR="001076F4" w:rsidRPr="00C07005">
        <w:rPr>
          <w:rFonts w:cstheme="majorBidi"/>
        </w:rPr>
        <w:t xml:space="preserve"> </w:t>
      </w:r>
      <w:r w:rsidR="0030470F">
        <w:rPr>
          <w:rFonts w:cstheme="majorBidi"/>
        </w:rPr>
        <w:t>Therefore, a</w:t>
      </w:r>
      <w:r w:rsidR="00D64E2A">
        <w:rPr>
          <w:rFonts w:cstheme="majorBidi"/>
        </w:rPr>
        <w:t>ctions t</w:t>
      </w:r>
      <w:r w:rsidR="00F66CCA">
        <w:rPr>
          <w:rFonts w:cstheme="majorBidi"/>
        </w:rPr>
        <w:t>o limit the impact of</w:t>
      </w:r>
      <w:r w:rsidR="00D64E2A">
        <w:rPr>
          <w:rFonts w:cstheme="majorBidi"/>
        </w:rPr>
        <w:t xml:space="preserve"> </w:t>
      </w:r>
      <w:r w:rsidR="00F66CCA">
        <w:rPr>
          <w:rFonts w:cstheme="majorBidi"/>
        </w:rPr>
        <w:t>having one researcher screening the databases</w:t>
      </w:r>
      <w:r w:rsidR="00D64E2A" w:rsidRPr="00D64E2A">
        <w:rPr>
          <w:rFonts w:cstheme="majorBidi"/>
        </w:rPr>
        <w:t xml:space="preserve"> </w:t>
      </w:r>
      <w:r w:rsidR="00D64E2A">
        <w:rPr>
          <w:rFonts w:cstheme="majorBidi"/>
        </w:rPr>
        <w:t xml:space="preserve">were </w:t>
      </w:r>
      <w:r w:rsidR="00C109DF">
        <w:rPr>
          <w:rFonts w:cstheme="majorBidi"/>
        </w:rPr>
        <w:t>adopted</w:t>
      </w:r>
      <w:r w:rsidR="00607DCF">
        <w:rPr>
          <w:rFonts w:cstheme="majorBidi"/>
        </w:rPr>
        <w:t xml:space="preserve">. These actions </w:t>
      </w:r>
      <w:r w:rsidR="00C109DF">
        <w:rPr>
          <w:rFonts w:cstheme="majorBidi"/>
        </w:rPr>
        <w:t>included</w:t>
      </w:r>
      <w:r w:rsidR="00F66CCA">
        <w:rPr>
          <w:rFonts w:cstheme="majorBidi"/>
        </w:rPr>
        <w:t xml:space="preserve">: a very objective </w:t>
      </w:r>
      <w:r w:rsidR="00F66CCA" w:rsidRPr="00465D18">
        <w:rPr>
          <w:rFonts w:cstheme="majorBidi"/>
        </w:rPr>
        <w:t>search strategy outlined</w:t>
      </w:r>
      <w:r w:rsidR="00F66CCA" w:rsidRPr="001A0924">
        <w:rPr>
          <w:rFonts w:cstheme="majorBidi"/>
        </w:rPr>
        <w:t xml:space="preserve"> in</w:t>
      </w:r>
      <w:r w:rsidR="00270336" w:rsidRPr="00D80699">
        <w:rPr>
          <w:rFonts w:cstheme="majorBidi"/>
        </w:rPr>
        <w:t xml:space="preserve"> the</w:t>
      </w:r>
      <w:r w:rsidR="00270336">
        <w:rPr>
          <w:rFonts w:cstheme="majorBidi"/>
        </w:rPr>
        <w:t xml:space="preserve"> literature review protocol;</w:t>
      </w:r>
      <w:r w:rsidR="00F66CCA">
        <w:rPr>
          <w:rFonts w:cstheme="majorBidi"/>
        </w:rPr>
        <w:t xml:space="preserve"> all authors reviewed </w:t>
      </w:r>
      <w:r w:rsidR="006139F4">
        <w:rPr>
          <w:rFonts w:cstheme="majorBidi"/>
        </w:rPr>
        <w:t xml:space="preserve">and agreed on the inclusion of all papers and </w:t>
      </w:r>
      <w:r w:rsidR="00270336">
        <w:rPr>
          <w:rFonts w:cstheme="majorBidi"/>
        </w:rPr>
        <w:t>on the exclusion of</w:t>
      </w:r>
      <w:r w:rsidR="00607DCF">
        <w:rPr>
          <w:rFonts w:cstheme="majorBidi"/>
        </w:rPr>
        <w:t xml:space="preserve"> </w:t>
      </w:r>
      <w:r w:rsidR="006139F4">
        <w:rPr>
          <w:rFonts w:cstheme="majorBidi"/>
        </w:rPr>
        <w:t xml:space="preserve">papers that raised some uncertainty, and lastly, the reference list of all the papers included </w:t>
      </w:r>
      <w:r w:rsidR="00607DCF">
        <w:rPr>
          <w:rFonts w:cstheme="majorBidi"/>
        </w:rPr>
        <w:t>and of</w:t>
      </w:r>
      <w:r w:rsidR="002B11A2">
        <w:rPr>
          <w:rFonts w:cstheme="majorBidi"/>
        </w:rPr>
        <w:t xml:space="preserve"> exclude</w:t>
      </w:r>
      <w:r w:rsidR="00130F97">
        <w:rPr>
          <w:rFonts w:cstheme="majorBidi"/>
        </w:rPr>
        <w:t>d</w:t>
      </w:r>
      <w:r w:rsidR="00607DCF">
        <w:rPr>
          <w:rFonts w:cstheme="majorBidi"/>
        </w:rPr>
        <w:t xml:space="preserve"> papers </w:t>
      </w:r>
      <w:r w:rsidR="00C109DF">
        <w:rPr>
          <w:rFonts w:cstheme="majorBidi"/>
        </w:rPr>
        <w:t>about</w:t>
      </w:r>
      <w:r w:rsidR="00607DCF">
        <w:rPr>
          <w:rFonts w:cstheme="majorBidi"/>
        </w:rPr>
        <w:t xml:space="preserve"> palliative care in COP</w:t>
      </w:r>
      <w:r w:rsidR="00F13095">
        <w:rPr>
          <w:rFonts w:cstheme="majorBidi"/>
        </w:rPr>
        <w:t>D was</w:t>
      </w:r>
      <w:r w:rsidR="00607DCF">
        <w:rPr>
          <w:rFonts w:cstheme="majorBidi"/>
        </w:rPr>
        <w:t xml:space="preserve"> thoroughly screened.</w:t>
      </w:r>
      <w:r w:rsidR="00D64E2A">
        <w:rPr>
          <w:rFonts w:cstheme="majorBidi"/>
        </w:rPr>
        <w:t xml:space="preserve"> </w:t>
      </w:r>
    </w:p>
    <w:p w14:paraId="63A89579" w14:textId="7FCF9891" w:rsidR="00A02688" w:rsidRPr="00C07005" w:rsidRDefault="00BA7718" w:rsidP="007E69DD">
      <w:pPr>
        <w:tabs>
          <w:tab w:val="left" w:pos="2196"/>
        </w:tabs>
        <w:jc w:val="both"/>
        <w:rPr>
          <w:rFonts w:cstheme="majorBidi"/>
          <w:color w:val="000000" w:themeColor="text1"/>
        </w:rPr>
      </w:pPr>
      <w:r>
        <w:rPr>
          <w:rFonts w:cstheme="majorBidi"/>
        </w:rPr>
        <w:t>A</w:t>
      </w:r>
      <w:r w:rsidR="008761CA" w:rsidRPr="00C07005">
        <w:rPr>
          <w:rFonts w:cstheme="majorBidi"/>
        </w:rPr>
        <w:t xml:space="preserve">ll papers were </w:t>
      </w:r>
      <w:r w:rsidR="00AE7DD5" w:rsidRPr="00C07005">
        <w:rPr>
          <w:rFonts w:cstheme="majorBidi"/>
        </w:rPr>
        <w:t xml:space="preserve">quality </w:t>
      </w:r>
      <w:r w:rsidR="008761CA" w:rsidRPr="00C07005">
        <w:rPr>
          <w:rFonts w:cstheme="majorBidi"/>
        </w:rPr>
        <w:t xml:space="preserve">assessed </w:t>
      </w:r>
      <w:r w:rsidR="00583050" w:rsidRPr="00C07005">
        <w:rPr>
          <w:rFonts w:cstheme="majorBidi"/>
        </w:rPr>
        <w:t>using</w:t>
      </w:r>
      <w:r w:rsidR="00D629AD" w:rsidRPr="00C07005">
        <w:rPr>
          <w:rFonts w:cstheme="majorBidi"/>
        </w:rPr>
        <w:t xml:space="preserve"> </w:t>
      </w:r>
      <w:r w:rsidR="00BF054D">
        <w:rPr>
          <w:rFonts w:cstheme="majorBidi"/>
        </w:rPr>
        <w:t>widely used appraisal tools.</w:t>
      </w:r>
      <w:r w:rsidR="002049D2" w:rsidRPr="00C07005">
        <w:rPr>
          <w:rFonts w:cstheme="majorBidi"/>
        </w:rPr>
        <w:t xml:space="preserve"> </w:t>
      </w:r>
      <w:r w:rsidR="00BB33CB" w:rsidRPr="00C07005">
        <w:rPr>
          <w:rFonts w:cstheme="majorBidi"/>
        </w:rPr>
        <w:t>Qualitative p</w:t>
      </w:r>
      <w:r w:rsidR="002049D2" w:rsidRPr="00C07005">
        <w:rPr>
          <w:rFonts w:cstheme="majorBidi"/>
        </w:rPr>
        <w:t>apers</w:t>
      </w:r>
      <w:r w:rsidR="00BB33CB" w:rsidRPr="00C07005">
        <w:rPr>
          <w:rFonts w:cstheme="majorBidi"/>
        </w:rPr>
        <w:t xml:space="preserve"> were assessed using the tool: Criteria for Evaluating Qualitative Studies, whilst quantitative papers were assessed using the form: Quality Assessment Tool for Quantitative Studies</w:t>
      </w:r>
      <w:r w:rsidRPr="00C07005">
        <w:rPr>
          <w:rFonts w:cstheme="majorBidi"/>
        </w:rPr>
        <w:fldChar w:fldCharType="begin">
          <w:fldData xml:space="preserve">PEVuZE5vdGU+PENpdGU+PEF1dGhvcj5UaG9tYXM8L0F1dGhvcj48WWVhcj4xOTk4PC9ZZWFyPjxS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</w:fldData>
        </w:fldChar>
      </w:r>
      <w:r>
        <w:rPr>
          <w:rFonts w:cstheme="majorBidi"/>
        </w:rPr>
        <w:instrText xml:space="preserve"> ADDIN EN.CITE </w:instrText>
      </w:r>
      <w:r>
        <w:rPr>
          <w:rFonts w:cstheme="majorBidi"/>
        </w:rPr>
        <w:fldChar w:fldCharType="begin">
          <w:fldData xml:space="preserve">PEVuZE5vdGU+PENpdGU+PEF1dGhvcj5UaG9tYXM8L0F1dGhvcj48WWVhcj4xOTk4PC9ZZWFyPjxS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</w:fldData>
        </w:fldChar>
      </w:r>
      <w:r>
        <w:rPr>
          <w:rFonts w:cstheme="majorBidi"/>
        </w:rPr>
        <w:instrText xml:space="preserve"> ADDIN EN.CITE.DATA </w:instrText>
      </w:r>
      <w:r>
        <w:rPr>
          <w:rFonts w:cstheme="majorBidi"/>
        </w:rPr>
      </w:r>
      <w:r>
        <w:rPr>
          <w:rFonts w:cstheme="majorBidi"/>
        </w:rPr>
        <w:fldChar w:fldCharType="end"/>
      </w:r>
      <w:r w:rsidRPr="00C07005">
        <w:rPr>
          <w:rFonts w:cstheme="majorBidi"/>
        </w:rPr>
      </w:r>
      <w:r w:rsidRPr="00C07005">
        <w:rPr>
          <w:rFonts w:cstheme="majorBidi"/>
        </w:rPr>
        <w:fldChar w:fldCharType="separate"/>
      </w:r>
      <w:r>
        <w:rPr>
          <w:rFonts w:cstheme="majorBidi"/>
          <w:noProof/>
        </w:rPr>
        <w:t>[</w:t>
      </w:r>
      <w:hyperlink w:anchor="_ENREF_27" w:tooltip="Centre for Reviews and Dissemination, 2008 #4134" w:history="1">
        <w:r w:rsidR="00565A42">
          <w:rPr>
            <w:rFonts w:cstheme="majorBidi"/>
            <w:noProof/>
          </w:rPr>
          <w:t>27</w:t>
        </w:r>
      </w:hyperlink>
      <w:r>
        <w:rPr>
          <w:rFonts w:cstheme="majorBidi"/>
          <w:noProof/>
        </w:rPr>
        <w:t xml:space="preserve">, </w:t>
      </w:r>
      <w:hyperlink w:anchor="_ENREF_31" w:tooltip="Thomas, 1998 #4137" w:history="1">
        <w:r w:rsidR="00565A42">
          <w:rPr>
            <w:rFonts w:cstheme="majorBidi"/>
            <w:noProof/>
          </w:rPr>
          <w:t>31</w:t>
        </w:r>
      </w:hyperlink>
      <w:r>
        <w:rPr>
          <w:rFonts w:cstheme="majorBidi"/>
          <w:noProof/>
        </w:rPr>
        <w:t xml:space="preserve">, </w:t>
      </w:r>
      <w:hyperlink w:anchor="_ENREF_32" w:tooltip="Bromley, 2002 #8348" w:history="1">
        <w:r w:rsidR="00565A42">
          <w:rPr>
            <w:rFonts w:cstheme="majorBidi"/>
            <w:noProof/>
          </w:rPr>
          <w:t>32</w:t>
        </w:r>
      </w:hyperlink>
      <w:r>
        <w:rPr>
          <w:rFonts w:cstheme="majorBidi"/>
          <w:noProof/>
        </w:rPr>
        <w:t>]</w:t>
      </w:r>
      <w:r w:rsidRPr="00C07005">
        <w:rPr>
          <w:rFonts w:cstheme="majorBidi"/>
        </w:rPr>
        <w:fldChar w:fldCharType="end"/>
      </w:r>
      <w:r w:rsidR="00BB33CB" w:rsidRPr="00C07005">
        <w:rPr>
          <w:rFonts w:cstheme="majorBidi"/>
        </w:rPr>
        <w:t xml:space="preserve">.  </w:t>
      </w:r>
      <w:r w:rsidR="003F2147" w:rsidRPr="00C07005">
        <w:rPr>
          <w:rFonts w:cstheme="majorBidi"/>
        </w:rPr>
        <w:t xml:space="preserve">At the end of each assessment using these two tools, a formal </w:t>
      </w:r>
      <w:r w:rsidR="00A969D8" w:rsidRPr="00C07005">
        <w:rPr>
          <w:rFonts w:cstheme="majorBidi"/>
        </w:rPr>
        <w:t xml:space="preserve">quality </w:t>
      </w:r>
      <w:r w:rsidR="003F2147" w:rsidRPr="00C07005">
        <w:rPr>
          <w:rFonts w:cstheme="majorBidi"/>
        </w:rPr>
        <w:t xml:space="preserve">score was given </w:t>
      </w:r>
      <w:r w:rsidR="00A969D8" w:rsidRPr="00C07005">
        <w:rPr>
          <w:rFonts w:cstheme="majorBidi"/>
        </w:rPr>
        <w:t>t</w:t>
      </w:r>
      <w:r w:rsidR="003F2147" w:rsidRPr="00C07005">
        <w:rPr>
          <w:rFonts w:cstheme="majorBidi"/>
        </w:rPr>
        <w:t xml:space="preserve">o each paper according with the </w:t>
      </w:r>
      <w:r w:rsidR="00A969D8" w:rsidRPr="00C07005">
        <w:rPr>
          <w:rFonts w:cstheme="majorBidi"/>
        </w:rPr>
        <w:t xml:space="preserve">score </w:t>
      </w:r>
      <w:r w:rsidR="00204F1A" w:rsidRPr="00C07005">
        <w:rPr>
          <w:rFonts w:cstheme="majorBidi"/>
        </w:rPr>
        <w:t xml:space="preserve">obtained in each section. </w:t>
      </w:r>
      <w:r w:rsidR="00583050" w:rsidRPr="00C07005">
        <w:rPr>
          <w:rFonts w:cstheme="majorBidi"/>
        </w:rPr>
        <w:t>Based on this assessment, papers were scored as strong</w:t>
      </w:r>
      <w:r w:rsidR="00524D6C" w:rsidRPr="00C07005">
        <w:rPr>
          <w:rFonts w:cstheme="majorBidi"/>
        </w:rPr>
        <w:t xml:space="preserve">, moderate </w:t>
      </w:r>
      <w:r w:rsidR="00524D6C" w:rsidRPr="00C07005">
        <w:rPr>
          <w:rFonts w:cstheme="majorBidi"/>
          <w:color w:val="000000" w:themeColor="text1"/>
        </w:rPr>
        <w:t>or weak</w:t>
      </w:r>
      <w:r w:rsidR="00E34450" w:rsidRPr="00C07005">
        <w:rPr>
          <w:rFonts w:cstheme="majorBidi"/>
          <w:color w:val="000000" w:themeColor="text1"/>
        </w:rPr>
        <w:t xml:space="preserve"> quality, only </w:t>
      </w:r>
      <w:r w:rsidR="00AC249E" w:rsidRPr="00C07005">
        <w:rPr>
          <w:rFonts w:cstheme="majorBidi"/>
          <w:color w:val="000000" w:themeColor="text1"/>
        </w:rPr>
        <w:t>papers with moderate or s</w:t>
      </w:r>
      <w:r w:rsidR="00E34450" w:rsidRPr="00C07005">
        <w:rPr>
          <w:rFonts w:cstheme="majorBidi"/>
          <w:color w:val="000000" w:themeColor="text1"/>
        </w:rPr>
        <w:t>trong/high quality were included</w:t>
      </w:r>
      <w:r w:rsidR="004208AC" w:rsidRPr="00C07005">
        <w:rPr>
          <w:rFonts w:cstheme="majorBidi"/>
          <w:color w:val="000000" w:themeColor="text1"/>
        </w:rPr>
        <w:t xml:space="preserve"> (</w:t>
      </w:r>
      <w:r w:rsidR="004208AC" w:rsidRPr="00C07005">
        <w:rPr>
          <w:rFonts w:cstheme="majorBidi"/>
          <w:b/>
          <w:bCs/>
          <w:color w:val="000000" w:themeColor="text1"/>
        </w:rPr>
        <w:t>Figure 1</w:t>
      </w:r>
      <w:r w:rsidR="004208AC" w:rsidRPr="00C07005">
        <w:rPr>
          <w:rFonts w:cstheme="majorBidi"/>
          <w:color w:val="000000" w:themeColor="text1"/>
        </w:rPr>
        <w:t>)</w:t>
      </w:r>
      <w:r w:rsidR="00E34450" w:rsidRPr="00C07005">
        <w:rPr>
          <w:rFonts w:cstheme="majorBidi"/>
          <w:color w:val="000000" w:themeColor="text1"/>
        </w:rPr>
        <w:t xml:space="preserve">. </w:t>
      </w:r>
      <w:r w:rsidR="00CC77AF" w:rsidRPr="00C07005">
        <w:rPr>
          <w:rFonts w:cstheme="majorBidi"/>
          <w:color w:val="000000" w:themeColor="text1"/>
        </w:rPr>
        <w:t>The rationale behind this was to increase reliability and validity of the findings of th</w:t>
      </w:r>
      <w:r w:rsidR="00875586" w:rsidRPr="00C07005">
        <w:rPr>
          <w:rFonts w:cstheme="majorBidi"/>
          <w:color w:val="000000" w:themeColor="text1"/>
        </w:rPr>
        <w:t>e</w:t>
      </w:r>
      <w:r w:rsidR="00CC77AF" w:rsidRPr="00C07005">
        <w:rPr>
          <w:rFonts w:cstheme="majorBidi"/>
          <w:color w:val="000000" w:themeColor="text1"/>
        </w:rPr>
        <w:t xml:space="preserve"> review. </w:t>
      </w:r>
    </w:p>
    <w:p w14:paraId="2BCE7F89" w14:textId="7E7611B0" w:rsidR="0045605F" w:rsidRPr="00C07005" w:rsidRDefault="001241C6" w:rsidP="007E69DD">
      <w:pPr>
        <w:tabs>
          <w:tab w:val="left" w:pos="2196"/>
        </w:tabs>
        <w:jc w:val="both"/>
        <w:rPr>
          <w:rFonts w:cstheme="majorBidi"/>
          <w:color w:val="000000" w:themeColor="text1"/>
        </w:rPr>
      </w:pPr>
      <w:r w:rsidRPr="00C07005">
        <w:rPr>
          <w:rFonts w:cstheme="majorBidi"/>
        </w:rPr>
        <w:t>Data</w:t>
      </w:r>
      <w:r w:rsidR="003F73E8" w:rsidRPr="00C07005">
        <w:rPr>
          <w:rFonts w:cstheme="majorBidi"/>
        </w:rPr>
        <w:t xml:space="preserve"> </w:t>
      </w:r>
      <w:r w:rsidRPr="00C07005">
        <w:rPr>
          <w:rFonts w:cstheme="majorBidi"/>
        </w:rPr>
        <w:t>w</w:t>
      </w:r>
      <w:r w:rsidR="003130E1" w:rsidRPr="00C07005">
        <w:rPr>
          <w:rFonts w:cstheme="majorBidi"/>
        </w:rPr>
        <w:t>as</w:t>
      </w:r>
      <w:r w:rsidRPr="00C07005">
        <w:rPr>
          <w:rFonts w:cstheme="majorBidi"/>
        </w:rPr>
        <w:t xml:space="preserve"> </w:t>
      </w:r>
      <w:r w:rsidR="005F2A97" w:rsidRPr="00C07005">
        <w:rPr>
          <w:rFonts w:cstheme="majorBidi"/>
        </w:rPr>
        <w:t xml:space="preserve">extracted </w:t>
      </w:r>
      <w:r w:rsidRPr="00C07005">
        <w:rPr>
          <w:rFonts w:cstheme="majorBidi"/>
        </w:rPr>
        <w:t>o</w:t>
      </w:r>
      <w:r w:rsidR="005F2A97" w:rsidRPr="00C07005">
        <w:rPr>
          <w:rFonts w:cstheme="majorBidi"/>
        </w:rPr>
        <w:t>nto a Data Extraction Form</w:t>
      </w:r>
      <w:r w:rsidR="00B54367" w:rsidRPr="00C07005">
        <w:rPr>
          <w:rFonts w:cstheme="majorBidi"/>
        </w:rPr>
        <w:t xml:space="preserve"> </w:t>
      </w:r>
      <w:r w:rsidR="005F2A97" w:rsidRPr="00C07005">
        <w:rPr>
          <w:rFonts w:cstheme="majorBidi"/>
        </w:rPr>
        <w:fldChar w:fldCharType="begin"/>
      </w:r>
      <w:r w:rsidR="007C0184">
        <w:rPr>
          <w:rFonts w:cstheme="majorBidi"/>
        </w:rPr>
        <w:instrText xml:space="preserve"> ADDIN EN.CITE &lt;EndNote&gt;&lt;Cite&gt;&lt;Author&gt;Saks&lt;/Author&gt;&lt;Year&gt;2007&lt;/Year&gt;&lt;RecNum&gt;4136&lt;/RecNum&gt;&lt;DisplayText&gt;[27, 33]&lt;/DisplayText&gt;&lt;record&gt;&lt;rec-number&gt;4136&lt;/rec-number&gt;&lt;foreign-keys&gt;&lt;key app="EN" db-id="0esa92s5w9e0pvea02sxfd0j0xpaweezveae" timestamp="1426016758"&gt;4136&lt;/key&gt;&lt;/foreign-keys&gt;&lt;ref-type name="Book Section"&gt;5&lt;/ref-type&gt;&lt;contributors&gt;&lt;authors&gt;&lt;author&gt;Saks, Mike;&lt;/author&gt;&lt;author&gt; Allsop, Judith;&lt;/author&gt;&lt;/authors&gt;&lt;secondary-authors&gt;&lt;author&gt;SAGE Publications Ltd&lt;/author&gt;&lt;/secondary-authors&gt;&lt;/contributors&gt;&lt;titles&gt;&lt;title&gt;Doing a Literature Review in Health&lt;/title&gt;&lt;secondary-title&gt;Researching Health: Qualitative, Quantitative and Mixed Methods &lt;/secondary-title&gt;&lt;/titles&gt;&lt;pages&gt;32-54&lt;/pages&gt;&lt;volume&gt;1&lt;/volume&gt;&lt;num-vols&gt;1&lt;/num-vols&gt;&lt;section&gt;3&lt;/section&gt;&lt;dates&gt;&lt;year&gt;2007&lt;/year&gt;&lt;/dates&gt;&lt;pub-location&gt;London&lt;/pub-location&gt;&lt;publisher&gt;SAGE Publications Ltd&lt;/publisher&gt;&lt;isbn&gt;978-1412903646&lt;/isbn&gt;&lt;urls&gt;&lt;/urls&gt;&lt;/record&gt;&lt;/Cite&gt;&lt;Cite&gt;&lt;Author&gt;Centre for Reviews and Dissemination&lt;/Author&gt;&lt;Year&gt;2008&lt;/Year&gt;&lt;RecNum&gt;4134&lt;/RecNum&gt;&lt;record&gt;&lt;rec-number&gt;4134&lt;/rec-number&gt;&lt;foreign-keys&gt;&lt;key app="EN" db-id="0esa92s5w9e0pvea02sxfd0j0xpaweezveae" timestamp="1426016042"&gt;4134&lt;/key&gt;&lt;/foreign-keys&gt;&lt;ref-type name="Journal Article"&gt;17&lt;/ref-type&gt;&lt;contributors&gt;&lt;authors&gt;&lt;author&gt;Centre for Reviews and Dissemination,&lt;/author&gt;&lt;/authors&gt;&lt;/contributors&gt;&lt;titles&gt;&lt;title&gt;Systematic Reviews -  CRD&amp;apos;s guidance for undertaking reviews in health care&lt;/title&gt;&lt;/titles&gt;&lt;dates&gt;&lt;year&gt;2008&lt;/year&gt;&lt;/dates&gt;&lt;orig-pub&gt;University of York&lt;/orig-pub&gt;&lt;isbn&gt;978-1-900640-47-3&lt;/isbn&gt;&lt;urls&gt;&lt;/urls&gt;&lt;/record&gt;&lt;/Cite&gt;&lt;/EndNote&gt;</w:instrText>
      </w:r>
      <w:r w:rsidR="005F2A97" w:rsidRPr="00C07005">
        <w:rPr>
          <w:rFonts w:cstheme="majorBidi"/>
        </w:rPr>
        <w:fldChar w:fldCharType="separate"/>
      </w:r>
      <w:r w:rsidR="007C0184">
        <w:rPr>
          <w:rFonts w:cstheme="majorBidi"/>
          <w:noProof/>
        </w:rPr>
        <w:t>[</w:t>
      </w:r>
      <w:hyperlink w:anchor="_ENREF_27" w:tooltip="Centre for Reviews and Dissemination, 2008 #4134" w:history="1">
        <w:r w:rsidR="00565A42">
          <w:rPr>
            <w:rFonts w:cstheme="majorBidi"/>
            <w:noProof/>
          </w:rPr>
          <w:t>27</w:t>
        </w:r>
      </w:hyperlink>
      <w:r w:rsidR="007C0184">
        <w:rPr>
          <w:rFonts w:cstheme="majorBidi"/>
          <w:noProof/>
        </w:rPr>
        <w:t xml:space="preserve">, </w:t>
      </w:r>
      <w:hyperlink w:anchor="_ENREF_33" w:tooltip="Saks, 2007 #4136" w:history="1">
        <w:r w:rsidR="00565A42">
          <w:rPr>
            <w:rFonts w:cstheme="majorBidi"/>
            <w:noProof/>
          </w:rPr>
          <w:t>33</w:t>
        </w:r>
      </w:hyperlink>
      <w:r w:rsidR="007C0184">
        <w:rPr>
          <w:rFonts w:cstheme="majorBidi"/>
          <w:noProof/>
        </w:rPr>
        <w:t>]</w:t>
      </w:r>
      <w:r w:rsidR="005F2A97" w:rsidRPr="00C07005">
        <w:rPr>
          <w:rFonts w:cstheme="majorBidi"/>
        </w:rPr>
        <w:fldChar w:fldCharType="end"/>
      </w:r>
      <w:r w:rsidR="005F2A97" w:rsidRPr="00C07005">
        <w:rPr>
          <w:rFonts w:cstheme="majorBidi"/>
        </w:rPr>
        <w:t>.</w:t>
      </w:r>
      <w:r w:rsidR="00274490" w:rsidRPr="00C07005">
        <w:rPr>
          <w:rFonts w:cstheme="majorBidi"/>
        </w:rPr>
        <w:t xml:space="preserve"> </w:t>
      </w:r>
      <w:r w:rsidR="004208AC" w:rsidRPr="00C07005">
        <w:rPr>
          <w:rFonts w:cstheme="majorBidi"/>
        </w:rPr>
        <w:t>To ensure validity and reliability, quality assessment and data extraction was completed by the main researcher, and 15% of all papers were assessed by all researchers.</w:t>
      </w:r>
      <w:r w:rsidR="004A1CD7" w:rsidRPr="00C07005">
        <w:rPr>
          <w:rFonts w:cstheme="majorBidi"/>
        </w:rPr>
        <w:t xml:space="preserve"> </w:t>
      </w:r>
      <w:r w:rsidRPr="00C07005">
        <w:rPr>
          <w:rFonts w:cstheme="majorBidi"/>
          <w:color w:val="000000" w:themeColor="text1"/>
        </w:rPr>
        <w:t xml:space="preserve">Given the diverse </w:t>
      </w:r>
      <w:r w:rsidRPr="00465D18">
        <w:rPr>
          <w:rFonts w:cstheme="majorBidi"/>
          <w:color w:val="000000" w:themeColor="text1"/>
        </w:rPr>
        <w:t>nature of</w:t>
      </w:r>
      <w:r w:rsidR="002E65FE" w:rsidRPr="00465D18">
        <w:rPr>
          <w:rFonts w:cstheme="majorBidi"/>
          <w:color w:val="000000" w:themeColor="text1"/>
        </w:rPr>
        <w:t xml:space="preserve"> the</w:t>
      </w:r>
      <w:r w:rsidRPr="00C07005">
        <w:rPr>
          <w:rFonts w:cstheme="majorBidi"/>
          <w:color w:val="000000" w:themeColor="text1"/>
        </w:rPr>
        <w:t xml:space="preserve"> included studies, d</w:t>
      </w:r>
      <w:r w:rsidR="00724DB9" w:rsidRPr="00C07005">
        <w:rPr>
          <w:rFonts w:cstheme="majorBidi"/>
          <w:color w:val="000000" w:themeColor="text1"/>
        </w:rPr>
        <w:t>ata analysis and synthesis w</w:t>
      </w:r>
      <w:r w:rsidRPr="00C07005">
        <w:rPr>
          <w:rFonts w:cstheme="majorBidi"/>
          <w:color w:val="000000" w:themeColor="text1"/>
        </w:rPr>
        <w:t>ere</w:t>
      </w:r>
      <w:r w:rsidR="00724DB9" w:rsidRPr="00C07005">
        <w:rPr>
          <w:rFonts w:cstheme="majorBidi"/>
          <w:color w:val="000000" w:themeColor="text1"/>
        </w:rPr>
        <w:t xml:space="preserve"> carried out using a narrative synthesis approach</w:t>
      </w:r>
      <w:r w:rsidR="0008683D" w:rsidRPr="00C07005">
        <w:rPr>
          <w:rFonts w:cstheme="majorBidi"/>
          <w:color w:val="000000" w:themeColor="text1"/>
        </w:rPr>
        <w:t xml:space="preserve"> </w:t>
      </w:r>
      <w:r w:rsidR="0008683D" w:rsidRPr="00C07005">
        <w:rPr>
          <w:rFonts w:cstheme="majorBidi"/>
          <w:color w:val="000000" w:themeColor="text1"/>
        </w:rPr>
        <w:fldChar w:fldCharType="begin"/>
      </w:r>
      <w:r w:rsidR="007C0184">
        <w:rPr>
          <w:rFonts w:cstheme="majorBidi"/>
          <w:color w:val="000000" w:themeColor="text1"/>
        </w:rPr>
        <w:instrText xml:space="preserve"> ADDIN EN.CITE &lt;EndNote&gt;&lt;Cite&gt;&lt;Author&gt;Popay&lt;/Author&gt;&lt;Year&gt;2006&lt;/Year&gt;&lt;RecNum&gt;4132&lt;/RecNum&gt;&lt;DisplayText&gt;[34]&lt;/DisplayText&gt;&lt;record&gt;&lt;rec-number&gt;4132&lt;/rec-number&gt;&lt;foreign-keys&gt;&lt;key app="EN" db-id="0esa92s5w9e0pvea02sxfd0j0xpaweezveae" timestamp="1425919840"&gt;4132&lt;/key&gt;&lt;/foreign-keys&gt;&lt;ref-type name="Journal Article"&gt;17&lt;/ref-type&gt;&lt;contributors&gt;&lt;authors&gt;&lt;author&gt;Popay, Jennie;&lt;/author&gt;&lt;author&gt;Roberts, Helen;&lt;/author&gt;&lt;author&gt;Sowden, Amanda;&lt;/author&gt;&lt;author&gt;Petticrew, Mark; &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 - A Product from the ESRC Methods Programme&lt;/title&gt;&lt;/titles&gt;&lt;dates&gt;&lt;year&gt;2006&lt;/year&gt;&lt;/dates&gt;&lt;urls&gt;&lt;related-urls&gt;&lt;url&gt;http://www.researchgate.net/profile/Mark_Rodgers4/publication/233866356_Guidance_on_the_conduct_of_narrative_synthesis_in_systematic_reviews_A_product_from_the_ESRC_Methods_Programme/links/02e7e5231e8f3a6183000000.pdf&lt;/url&gt;&lt;/related-urls&gt;&lt;/urls&gt;&lt;/record&gt;&lt;/Cite&gt;&lt;/EndNote&gt;</w:instrText>
      </w:r>
      <w:r w:rsidR="0008683D" w:rsidRPr="00C07005">
        <w:rPr>
          <w:rFonts w:cstheme="majorBidi"/>
          <w:color w:val="000000" w:themeColor="text1"/>
        </w:rPr>
        <w:fldChar w:fldCharType="separate"/>
      </w:r>
      <w:r w:rsidR="007C0184">
        <w:rPr>
          <w:rFonts w:cstheme="majorBidi"/>
          <w:noProof/>
          <w:color w:val="000000" w:themeColor="text1"/>
        </w:rPr>
        <w:t>[</w:t>
      </w:r>
      <w:hyperlink w:anchor="_ENREF_34" w:tooltip="Popay, 2006 #4132" w:history="1">
        <w:r w:rsidR="00565A42">
          <w:rPr>
            <w:rFonts w:cstheme="majorBidi"/>
            <w:noProof/>
            <w:color w:val="000000" w:themeColor="text1"/>
          </w:rPr>
          <w:t>34</w:t>
        </w:r>
      </w:hyperlink>
      <w:r w:rsidR="007C0184">
        <w:rPr>
          <w:rFonts w:cstheme="majorBidi"/>
          <w:noProof/>
          <w:color w:val="000000" w:themeColor="text1"/>
        </w:rPr>
        <w:t>]</w:t>
      </w:r>
      <w:r w:rsidR="0008683D" w:rsidRPr="00C07005">
        <w:rPr>
          <w:rFonts w:cstheme="majorBidi"/>
          <w:color w:val="000000" w:themeColor="text1"/>
        </w:rPr>
        <w:fldChar w:fldCharType="end"/>
      </w:r>
      <w:r w:rsidR="0008683D" w:rsidRPr="00C07005">
        <w:rPr>
          <w:rFonts w:cstheme="majorBidi"/>
          <w:color w:val="000000" w:themeColor="text1"/>
        </w:rPr>
        <w:t xml:space="preserve">. </w:t>
      </w:r>
      <w:r w:rsidR="001F0266" w:rsidRPr="00C07005">
        <w:rPr>
          <w:rFonts w:cstheme="majorBidi"/>
          <w:color w:val="000000" w:themeColor="text1"/>
        </w:rPr>
        <w:t xml:space="preserve">All researchers discussed and reached a consensus regarding the themes. </w:t>
      </w:r>
    </w:p>
    <w:p w14:paraId="0033D887" w14:textId="77777777" w:rsidR="00C9706C" w:rsidRPr="00C07005" w:rsidRDefault="00C9706C" w:rsidP="005877A6">
      <w:pPr>
        <w:pStyle w:val="Heading1"/>
        <w:spacing w:before="0" w:after="200"/>
      </w:pPr>
      <w:bookmarkStart w:id="3" w:name="_Toc422148379"/>
      <w:r w:rsidRPr="00C07005">
        <w:t>Results</w:t>
      </w:r>
      <w:bookmarkEnd w:id="3"/>
    </w:p>
    <w:p w14:paraId="600659C7" w14:textId="22BEEDCB" w:rsidR="00E40C3E" w:rsidRPr="00C07005" w:rsidRDefault="003F6367" w:rsidP="00EF4950">
      <w:pPr>
        <w:tabs>
          <w:tab w:val="left" w:pos="2196"/>
        </w:tabs>
        <w:jc w:val="both"/>
        <w:rPr>
          <w:b/>
          <w:bCs/>
        </w:rPr>
      </w:pPr>
      <w:r w:rsidRPr="00C07005">
        <w:rPr>
          <w:rFonts w:cstheme="majorBidi"/>
          <w:color w:val="000000" w:themeColor="text1"/>
        </w:rPr>
        <w:t xml:space="preserve">The </w:t>
      </w:r>
      <w:r w:rsidR="00EE7089" w:rsidRPr="00C07005">
        <w:rPr>
          <w:rFonts w:cstheme="majorBidi"/>
          <w:color w:val="000000" w:themeColor="text1"/>
        </w:rPr>
        <w:t>i</w:t>
      </w:r>
      <w:r w:rsidR="004F7BD6" w:rsidRPr="00C07005">
        <w:rPr>
          <w:rFonts w:cstheme="majorBidi"/>
          <w:color w:val="000000" w:themeColor="text1"/>
        </w:rPr>
        <w:t>nitial search retrieved 28040 papers, after</w:t>
      </w:r>
      <w:r w:rsidR="0062611D" w:rsidRPr="00C07005">
        <w:rPr>
          <w:rFonts w:cstheme="majorBidi"/>
          <w:color w:val="000000" w:themeColor="text1"/>
        </w:rPr>
        <w:t xml:space="preserve"> which all papers were scanned for eligibility criteria.</w:t>
      </w:r>
      <w:r w:rsidR="001E6E04" w:rsidRPr="00C07005">
        <w:rPr>
          <w:rFonts w:cstheme="majorBidi"/>
          <w:color w:val="000000" w:themeColor="text1"/>
        </w:rPr>
        <w:t xml:space="preserve"> Papers were excluded if not addressing the review’s subject, if geographical</w:t>
      </w:r>
      <w:r w:rsidR="0068406D" w:rsidRPr="00C07005">
        <w:rPr>
          <w:rFonts w:cstheme="majorBidi"/>
          <w:color w:val="000000" w:themeColor="text1"/>
        </w:rPr>
        <w:t>ly</w:t>
      </w:r>
      <w:r w:rsidR="001E6E04" w:rsidRPr="00C07005">
        <w:rPr>
          <w:rFonts w:cstheme="majorBidi"/>
          <w:color w:val="000000" w:themeColor="text1"/>
        </w:rPr>
        <w:t xml:space="preserve"> irrelevant, if</w:t>
      </w:r>
      <w:r w:rsidR="00926E8F" w:rsidRPr="00C07005">
        <w:rPr>
          <w:rFonts w:cstheme="majorBidi"/>
          <w:color w:val="000000" w:themeColor="text1"/>
        </w:rPr>
        <w:t xml:space="preserve"> </w:t>
      </w:r>
      <w:r w:rsidR="001E6E04" w:rsidRPr="00C07005">
        <w:rPr>
          <w:rFonts w:cstheme="majorBidi"/>
          <w:color w:val="000000" w:themeColor="text1"/>
        </w:rPr>
        <w:t>included a small percentage of COPD patients and</w:t>
      </w:r>
      <w:r w:rsidR="0068406D" w:rsidRPr="00C07005">
        <w:rPr>
          <w:rFonts w:cstheme="majorBidi"/>
          <w:color w:val="000000" w:themeColor="text1"/>
        </w:rPr>
        <w:t>/or</w:t>
      </w:r>
      <w:r w:rsidR="001E6E04" w:rsidRPr="00C07005">
        <w:rPr>
          <w:rFonts w:cstheme="majorBidi"/>
          <w:color w:val="000000" w:themeColor="text1"/>
        </w:rPr>
        <w:t xml:space="preserve"> if </w:t>
      </w:r>
      <w:r w:rsidR="00926E8F" w:rsidRPr="00C07005">
        <w:rPr>
          <w:rFonts w:cstheme="majorBidi"/>
          <w:color w:val="000000" w:themeColor="text1"/>
        </w:rPr>
        <w:t xml:space="preserve">shown a </w:t>
      </w:r>
      <w:r w:rsidR="001E6E04" w:rsidRPr="00C07005">
        <w:rPr>
          <w:rFonts w:cstheme="majorBidi"/>
          <w:color w:val="000000" w:themeColor="text1"/>
        </w:rPr>
        <w:t xml:space="preserve">small </w:t>
      </w:r>
      <w:r w:rsidR="006A1CEF" w:rsidRPr="00C07005">
        <w:rPr>
          <w:rFonts w:cstheme="majorBidi"/>
          <w:color w:val="000000" w:themeColor="text1"/>
        </w:rPr>
        <w:t>proportion</w:t>
      </w:r>
      <w:r w:rsidR="001E6E04" w:rsidRPr="00C07005">
        <w:rPr>
          <w:rFonts w:cstheme="majorBidi"/>
          <w:color w:val="000000" w:themeColor="text1"/>
        </w:rPr>
        <w:t xml:space="preserve"> of relevant information</w:t>
      </w:r>
      <w:r w:rsidR="003130E1" w:rsidRPr="00C07005">
        <w:rPr>
          <w:rFonts w:cstheme="majorBidi"/>
          <w:color w:val="000000" w:themeColor="text1"/>
        </w:rPr>
        <w:t xml:space="preserve"> (refer to </w:t>
      </w:r>
      <w:r w:rsidR="003130E1" w:rsidRPr="00C07005">
        <w:rPr>
          <w:rFonts w:cstheme="majorBidi"/>
          <w:b/>
          <w:bCs/>
          <w:color w:val="000000" w:themeColor="text1"/>
        </w:rPr>
        <w:t xml:space="preserve">Figure 1 </w:t>
      </w:r>
      <w:r w:rsidR="003130E1" w:rsidRPr="00C07005">
        <w:rPr>
          <w:rFonts w:cstheme="majorBidi"/>
          <w:color w:val="000000" w:themeColor="text1"/>
        </w:rPr>
        <w:t>for more information)</w:t>
      </w:r>
      <w:r w:rsidR="001E6E04" w:rsidRPr="00C07005">
        <w:rPr>
          <w:rFonts w:cstheme="majorBidi"/>
          <w:color w:val="000000" w:themeColor="text1"/>
        </w:rPr>
        <w:t xml:space="preserve">. </w:t>
      </w:r>
      <w:r w:rsidR="004F7BD6" w:rsidRPr="00C07005">
        <w:rPr>
          <w:rFonts w:cstheme="majorBidi"/>
          <w:color w:val="000000" w:themeColor="text1"/>
        </w:rPr>
        <w:t xml:space="preserve"> </w:t>
      </w:r>
      <w:r w:rsidR="00EF4950">
        <w:rPr>
          <w:rFonts w:cstheme="majorBidi"/>
          <w:color w:val="000000" w:themeColor="text1"/>
        </w:rPr>
        <w:t xml:space="preserve">However, no papers were excluded based on the quality assessment as being of poor quality. </w:t>
      </w:r>
      <w:r w:rsidR="00F47894" w:rsidRPr="00C07005">
        <w:rPr>
          <w:rFonts w:cstheme="majorBidi"/>
          <w:color w:val="000000" w:themeColor="text1"/>
        </w:rPr>
        <w:t xml:space="preserve">The total number of </w:t>
      </w:r>
      <w:r w:rsidR="00CD2AE7" w:rsidRPr="00C07005">
        <w:rPr>
          <w:rFonts w:cstheme="majorBidi"/>
          <w:color w:val="000000" w:themeColor="text1"/>
        </w:rPr>
        <w:t>papers</w:t>
      </w:r>
      <w:r w:rsidR="00DE69C3" w:rsidRPr="00C07005">
        <w:rPr>
          <w:rFonts w:cstheme="majorBidi"/>
          <w:color w:val="000000" w:themeColor="text1"/>
        </w:rPr>
        <w:t xml:space="preserve"> included in this review was 37</w:t>
      </w:r>
      <w:r w:rsidR="000E28B0" w:rsidRPr="00C07005">
        <w:rPr>
          <w:rFonts w:cstheme="majorBidi"/>
          <w:color w:val="000000" w:themeColor="text1"/>
        </w:rPr>
        <w:t xml:space="preserve"> (</w:t>
      </w:r>
      <w:r w:rsidR="00D579A9" w:rsidRPr="00C07005">
        <w:rPr>
          <w:rFonts w:cstheme="majorBidi"/>
          <w:color w:val="000000" w:themeColor="text1"/>
        </w:rPr>
        <w:t>see</w:t>
      </w:r>
      <w:r w:rsidR="000E28B0" w:rsidRPr="00C07005">
        <w:rPr>
          <w:rFonts w:cstheme="majorBidi"/>
          <w:color w:val="000000" w:themeColor="text1"/>
        </w:rPr>
        <w:t xml:space="preserve"> </w:t>
      </w:r>
      <w:r w:rsidR="00750620" w:rsidRPr="00C07005">
        <w:rPr>
          <w:rFonts w:cstheme="majorBidi"/>
          <w:b/>
          <w:bCs/>
          <w:color w:val="000000" w:themeColor="text1"/>
        </w:rPr>
        <w:t>Supplement</w:t>
      </w:r>
      <w:r w:rsidR="00A9376F" w:rsidRPr="00C07005">
        <w:rPr>
          <w:rFonts w:cstheme="majorBidi"/>
          <w:b/>
          <w:bCs/>
          <w:color w:val="000000" w:themeColor="text1"/>
        </w:rPr>
        <w:t xml:space="preserve"> 2</w:t>
      </w:r>
      <w:r w:rsidR="000E28B0" w:rsidRPr="00C07005">
        <w:rPr>
          <w:rFonts w:cstheme="majorBidi"/>
          <w:color w:val="000000" w:themeColor="text1"/>
        </w:rPr>
        <w:t>)</w:t>
      </w:r>
      <w:r w:rsidR="00F47894" w:rsidRPr="00C07005">
        <w:rPr>
          <w:rFonts w:cstheme="majorBidi"/>
          <w:color w:val="000000" w:themeColor="text1"/>
        </w:rPr>
        <w:t xml:space="preserve">. </w:t>
      </w:r>
      <w:r w:rsidR="006C4AD3" w:rsidRPr="00C07005">
        <w:rPr>
          <w:rFonts w:cstheme="majorBidi"/>
          <w:color w:val="000000" w:themeColor="text1"/>
        </w:rPr>
        <w:t>Fourteen</w:t>
      </w:r>
      <w:r w:rsidR="00345AA4" w:rsidRPr="00C07005">
        <w:rPr>
          <w:rFonts w:cstheme="majorBidi"/>
          <w:color w:val="000000" w:themeColor="text1"/>
        </w:rPr>
        <w:t xml:space="preserve"> </w:t>
      </w:r>
      <w:r w:rsidR="00DE69C3" w:rsidRPr="00C07005">
        <w:rPr>
          <w:rFonts w:cstheme="majorBidi"/>
          <w:color w:val="000000" w:themeColor="text1"/>
        </w:rPr>
        <w:t xml:space="preserve">were quantitative studies, </w:t>
      </w:r>
      <w:r w:rsidR="006C4AD3" w:rsidRPr="00C07005">
        <w:rPr>
          <w:rFonts w:cstheme="majorBidi"/>
          <w:color w:val="000000" w:themeColor="text1"/>
        </w:rPr>
        <w:t>11</w:t>
      </w:r>
      <w:r w:rsidR="00345AA4" w:rsidRPr="00C07005">
        <w:rPr>
          <w:rFonts w:cstheme="majorBidi"/>
          <w:color w:val="000000" w:themeColor="text1"/>
        </w:rPr>
        <w:t xml:space="preserve"> </w:t>
      </w:r>
      <w:r w:rsidR="00DE69C3" w:rsidRPr="00C07005">
        <w:rPr>
          <w:rFonts w:cstheme="majorBidi"/>
          <w:color w:val="000000" w:themeColor="text1"/>
        </w:rPr>
        <w:t xml:space="preserve">were </w:t>
      </w:r>
      <w:r w:rsidR="00345AA4" w:rsidRPr="00C07005">
        <w:rPr>
          <w:rFonts w:cstheme="majorBidi"/>
          <w:color w:val="000000" w:themeColor="text1"/>
        </w:rPr>
        <w:t>qualitative studies</w:t>
      </w:r>
      <w:r w:rsidR="0099090E" w:rsidRPr="00C07005">
        <w:rPr>
          <w:rFonts w:cstheme="majorBidi"/>
          <w:color w:val="000000" w:themeColor="text1"/>
        </w:rPr>
        <w:t xml:space="preserve"> and</w:t>
      </w:r>
      <w:r w:rsidR="006C4AD3" w:rsidRPr="00C07005">
        <w:rPr>
          <w:rFonts w:cstheme="majorBidi"/>
          <w:color w:val="000000" w:themeColor="text1"/>
        </w:rPr>
        <w:t xml:space="preserve"> 12</w:t>
      </w:r>
      <w:r w:rsidR="00345AA4" w:rsidRPr="00C07005">
        <w:rPr>
          <w:rFonts w:cstheme="majorBidi"/>
          <w:color w:val="000000" w:themeColor="text1"/>
        </w:rPr>
        <w:t xml:space="preserve"> were diverse </w:t>
      </w:r>
      <w:r w:rsidR="0099090E" w:rsidRPr="00C07005">
        <w:rPr>
          <w:rFonts w:cstheme="majorBidi"/>
          <w:color w:val="000000" w:themeColor="text1"/>
        </w:rPr>
        <w:t>including</w:t>
      </w:r>
      <w:r w:rsidR="00345AA4" w:rsidRPr="00C07005">
        <w:rPr>
          <w:rFonts w:cstheme="majorBidi"/>
          <w:color w:val="000000" w:themeColor="text1"/>
        </w:rPr>
        <w:t xml:space="preserve"> na</w:t>
      </w:r>
      <w:r w:rsidR="00EC2BF0" w:rsidRPr="00C07005">
        <w:rPr>
          <w:rFonts w:cstheme="majorBidi"/>
          <w:color w:val="000000" w:themeColor="text1"/>
        </w:rPr>
        <w:t xml:space="preserve">rrative and systematic reviews, and </w:t>
      </w:r>
      <w:r w:rsidR="00345AA4" w:rsidRPr="00C07005">
        <w:rPr>
          <w:rFonts w:cstheme="majorBidi"/>
          <w:color w:val="000000" w:themeColor="text1"/>
        </w:rPr>
        <w:t xml:space="preserve">comparative studies. </w:t>
      </w:r>
      <w:r w:rsidR="007E4E82" w:rsidRPr="00C07005">
        <w:rPr>
          <w:rFonts w:cstheme="majorBidi"/>
          <w:color w:val="000000" w:themeColor="text1"/>
        </w:rPr>
        <w:t xml:space="preserve">The majority of papers </w:t>
      </w:r>
      <w:r w:rsidR="003A0F59" w:rsidRPr="00C07005">
        <w:rPr>
          <w:rFonts w:cstheme="majorBidi"/>
          <w:color w:val="000000" w:themeColor="text1"/>
        </w:rPr>
        <w:t xml:space="preserve">were </w:t>
      </w:r>
      <w:r w:rsidR="007E4E82" w:rsidRPr="00C07005">
        <w:rPr>
          <w:rFonts w:cstheme="majorBidi"/>
          <w:color w:val="000000" w:themeColor="text1"/>
        </w:rPr>
        <w:t>originated from the USA</w:t>
      </w:r>
      <w:r w:rsidR="004208AC" w:rsidRPr="00C07005">
        <w:rPr>
          <w:rFonts w:cstheme="majorBidi"/>
          <w:color w:val="000000" w:themeColor="text1"/>
        </w:rPr>
        <w:t xml:space="preserve"> (n=20)</w:t>
      </w:r>
      <w:r w:rsidR="007E4E82" w:rsidRPr="00C07005">
        <w:rPr>
          <w:rFonts w:cstheme="majorBidi"/>
          <w:color w:val="000000" w:themeColor="text1"/>
        </w:rPr>
        <w:t xml:space="preserve">, 7 </w:t>
      </w:r>
      <w:r w:rsidR="004208AC" w:rsidRPr="00C07005">
        <w:rPr>
          <w:rFonts w:cstheme="majorBidi"/>
          <w:color w:val="000000" w:themeColor="text1"/>
        </w:rPr>
        <w:t>from</w:t>
      </w:r>
      <w:r w:rsidR="00CA1AB6" w:rsidRPr="00C07005">
        <w:rPr>
          <w:rFonts w:cstheme="majorBidi"/>
          <w:color w:val="000000" w:themeColor="text1"/>
        </w:rPr>
        <w:t xml:space="preserve"> the UK, </w:t>
      </w:r>
      <w:r w:rsidR="004208AC" w:rsidRPr="00C07005">
        <w:rPr>
          <w:rFonts w:cstheme="majorBidi"/>
          <w:color w:val="000000" w:themeColor="text1"/>
        </w:rPr>
        <w:t xml:space="preserve">4 were from other European countries, and the remaining </w:t>
      </w:r>
      <w:r w:rsidR="00CA1AB6" w:rsidRPr="00C07005">
        <w:rPr>
          <w:rFonts w:cstheme="majorBidi"/>
          <w:color w:val="000000" w:themeColor="text1"/>
        </w:rPr>
        <w:t xml:space="preserve">6 from </w:t>
      </w:r>
      <w:r w:rsidR="004208AC" w:rsidRPr="00C07005">
        <w:rPr>
          <w:rFonts w:cstheme="majorBidi"/>
          <w:color w:val="000000" w:themeColor="text1"/>
        </w:rPr>
        <w:t>other countries</w:t>
      </w:r>
      <w:r w:rsidR="00CA1AB6" w:rsidRPr="00C07005">
        <w:rPr>
          <w:rFonts w:cstheme="majorBidi"/>
          <w:color w:val="000000" w:themeColor="text1"/>
        </w:rPr>
        <w:t xml:space="preserve">. </w:t>
      </w:r>
    </w:p>
    <w:p w14:paraId="71F0CA6D" w14:textId="7C7E22AC" w:rsidR="00C408C3" w:rsidRPr="00C07005" w:rsidRDefault="0074328B" w:rsidP="001E7B34">
      <w:pPr>
        <w:jc w:val="both"/>
      </w:pPr>
      <w:bookmarkStart w:id="4" w:name="_Toc422148380"/>
      <w:r w:rsidRPr="00C07005">
        <w:lastRenderedPageBreak/>
        <w:t xml:space="preserve">Most </w:t>
      </w:r>
      <w:r w:rsidR="00910A51" w:rsidRPr="00C07005">
        <w:t>papers</w:t>
      </w:r>
      <w:r w:rsidR="003204A5" w:rsidRPr="00C07005">
        <w:t xml:space="preserve"> studied patients aged above 65 years old, with severe to very severe airflow obstruction, </w:t>
      </w:r>
      <w:r w:rsidR="001E7B34">
        <w:t>who were oxygen dependent</w:t>
      </w:r>
      <w:r w:rsidR="003204A5" w:rsidRPr="00C07005">
        <w:t xml:space="preserve">, previous exacerbations of COPD and an estimated prognosis of death of more than one year. </w:t>
      </w:r>
      <w:r w:rsidR="008B732B" w:rsidRPr="00C07005">
        <w:t>Whe</w:t>
      </w:r>
      <w:r w:rsidR="00167F60" w:rsidRPr="00C07005">
        <w:t>n</w:t>
      </w:r>
      <w:r w:rsidR="008B732B" w:rsidRPr="00C07005">
        <w:t xml:space="preserve"> healthcare professionals were included in the studies, they were usually r</w:t>
      </w:r>
      <w:r w:rsidR="003204A5" w:rsidRPr="00C07005">
        <w:t>espiratory physicians</w:t>
      </w:r>
      <w:r w:rsidR="008B732B" w:rsidRPr="00C07005">
        <w:t>.</w:t>
      </w:r>
      <w:r w:rsidR="003204A5" w:rsidRPr="00C07005">
        <w:t xml:space="preserve"> </w:t>
      </w:r>
      <w:r w:rsidR="008B732B" w:rsidRPr="00C07005">
        <w:t>O</w:t>
      </w:r>
      <w:r w:rsidR="003204A5" w:rsidRPr="00C07005">
        <w:t xml:space="preserve">utpatient clinics </w:t>
      </w:r>
      <w:r w:rsidR="00C408C3" w:rsidRPr="00C07005">
        <w:t xml:space="preserve">were </w:t>
      </w:r>
      <w:r w:rsidR="003204A5" w:rsidRPr="00C07005">
        <w:t xml:space="preserve">the </w:t>
      </w:r>
      <w:r w:rsidR="008B732B" w:rsidRPr="00C07005">
        <w:t xml:space="preserve">most common </w:t>
      </w:r>
      <w:r w:rsidR="003204A5" w:rsidRPr="00C07005">
        <w:t xml:space="preserve">setting where </w:t>
      </w:r>
      <w:r w:rsidR="007D6DD4" w:rsidRPr="00C07005">
        <w:t>conversations</w:t>
      </w:r>
      <w:r w:rsidR="003204A5" w:rsidRPr="00C07005">
        <w:t xml:space="preserve"> were </w:t>
      </w:r>
      <w:r w:rsidR="00C408C3" w:rsidRPr="00C07005">
        <w:t>studied</w:t>
      </w:r>
      <w:r w:rsidR="003204A5" w:rsidRPr="00C07005">
        <w:t xml:space="preserve">. </w:t>
      </w:r>
      <w:r w:rsidR="00C408C3" w:rsidRPr="00C07005">
        <w:t>The majority of the papers generated from the US</w:t>
      </w:r>
      <w:r w:rsidR="00BF36DA" w:rsidRPr="00C07005">
        <w:t>A</w:t>
      </w:r>
      <w:r w:rsidR="00C408C3" w:rsidRPr="00C07005">
        <w:t xml:space="preserve"> </w:t>
      </w:r>
      <w:r w:rsidR="007A27DD" w:rsidRPr="00C07005">
        <w:t>(a total of 14</w:t>
      </w:r>
      <w:r w:rsidR="008D32F7">
        <w:t>/</w:t>
      </w:r>
      <w:r w:rsidR="00D92876" w:rsidRPr="00C07005">
        <w:t>20</w:t>
      </w:r>
      <w:r w:rsidR="008E3B07" w:rsidRPr="00C07005">
        <w:t xml:space="preserve">) </w:t>
      </w:r>
      <w:r w:rsidR="00C408C3" w:rsidRPr="00C07005">
        <w:t>were from the geographic area</w:t>
      </w:r>
      <w:r w:rsidR="006B6711" w:rsidRPr="00C07005">
        <w:t xml:space="preserve"> of Seattle</w:t>
      </w:r>
      <w:r w:rsidR="00C408C3" w:rsidRPr="00C07005">
        <w:t>. Finally, some of the</w:t>
      </w:r>
      <w:r w:rsidR="006B6711" w:rsidRPr="00C07005">
        <w:t>se</w:t>
      </w:r>
      <w:r w:rsidR="00C408C3" w:rsidRPr="00C07005">
        <w:t xml:space="preserve"> studies used the same sample, but processed the data in different forms and/or developed cross-sectional studies with the</w:t>
      </w:r>
      <w:r w:rsidR="006B6711" w:rsidRPr="00C07005">
        <w:t xml:space="preserve"> same</w:t>
      </w:r>
      <w:r w:rsidR="00C408C3" w:rsidRPr="00C07005">
        <w:t xml:space="preserve"> participants.</w:t>
      </w:r>
    </w:p>
    <w:p w14:paraId="3D92ACDC" w14:textId="5FC9C1DC" w:rsidR="003204A5" w:rsidRPr="00465D18" w:rsidRDefault="003204A5" w:rsidP="0085028D">
      <w:pPr>
        <w:jc w:val="both"/>
      </w:pPr>
      <w:r w:rsidRPr="00C07005">
        <w:t xml:space="preserve">Quantitative methods were most frequently employed and a lack of good </w:t>
      </w:r>
      <w:r w:rsidRPr="00465D18">
        <w:t>quality in-depth qualitative research was noted. This was especi</w:t>
      </w:r>
      <w:r w:rsidRPr="00440B11">
        <w:t xml:space="preserve">ally noted in the following themes: barriers </w:t>
      </w:r>
      <w:r w:rsidR="0085028D" w:rsidRPr="0064586D">
        <w:t xml:space="preserve">for </w:t>
      </w:r>
      <w:r w:rsidR="0079779D" w:rsidRPr="0064586D">
        <w:t>palliative</w:t>
      </w:r>
      <w:r w:rsidRPr="00393975">
        <w:t xml:space="preserve"> care </w:t>
      </w:r>
      <w:r w:rsidR="007D6DD4" w:rsidRPr="00465D18">
        <w:t>conversations</w:t>
      </w:r>
      <w:r w:rsidRPr="00465D18">
        <w:t xml:space="preserve">, time, place and person to hold </w:t>
      </w:r>
      <w:r w:rsidR="001F5B46" w:rsidRPr="00465D18">
        <w:t>discussion</w:t>
      </w:r>
      <w:r w:rsidRPr="00465D18">
        <w:t xml:space="preserve">s, quality of communication, and importance and impact of </w:t>
      </w:r>
      <w:r w:rsidR="007D6DD4" w:rsidRPr="00465D18">
        <w:t>conversations</w:t>
      </w:r>
      <w:r w:rsidRPr="00465D18">
        <w:t>.</w:t>
      </w:r>
    </w:p>
    <w:p w14:paraId="2C46EE09" w14:textId="054BA567" w:rsidR="00CA24D5" w:rsidRPr="00465D18" w:rsidRDefault="00CA24D5" w:rsidP="00BB39C9">
      <w:pPr>
        <w:pStyle w:val="Heading2"/>
        <w:spacing w:before="0" w:after="200"/>
        <w:jc w:val="both"/>
        <w:rPr>
          <w:rFonts w:asciiTheme="minorHAnsi" w:hAnsiTheme="minorHAnsi"/>
          <w:color w:val="auto"/>
          <w:szCs w:val="22"/>
        </w:rPr>
      </w:pPr>
      <w:bookmarkStart w:id="5" w:name="_Toc422148381"/>
      <w:bookmarkEnd w:id="4"/>
      <w:r w:rsidRPr="00465D18">
        <w:rPr>
          <w:rFonts w:asciiTheme="minorHAnsi" w:hAnsiTheme="minorHAnsi"/>
          <w:color w:val="auto"/>
          <w:szCs w:val="22"/>
        </w:rPr>
        <w:t>Quality of Evidence</w:t>
      </w:r>
    </w:p>
    <w:p w14:paraId="3B7989F6" w14:textId="5A1F0AB5" w:rsidR="00DD600E" w:rsidRPr="00C07005" w:rsidRDefault="00BB5071" w:rsidP="00164C9F">
      <w:pPr>
        <w:jc w:val="both"/>
      </w:pPr>
      <w:r w:rsidRPr="00465D18">
        <w:t xml:space="preserve">All papers included in this review were quality assessed as described earlier. </w:t>
      </w:r>
      <w:r w:rsidR="00AD3CB3" w:rsidRPr="00465D18">
        <w:t xml:space="preserve">Fifty-eight percent of the qualitative papers included in the review were rated as high quality, whilst 42% were rated as being of moderate quality. The reasons for which papers were score with moderate quality included: </w:t>
      </w:r>
      <w:r w:rsidR="00B137D2" w:rsidRPr="00465D18">
        <w:t>lack of comprehensive information regarding the methods chosen, recru</w:t>
      </w:r>
      <w:r w:rsidR="007959D1" w:rsidRPr="00465D18">
        <w:t>itment process, exclusion and in</w:t>
      </w:r>
      <w:r w:rsidR="00B137D2" w:rsidRPr="00465D18">
        <w:t xml:space="preserve">clusion criteria; language used during interviews, the use of somehow </w:t>
      </w:r>
      <w:r w:rsidR="004E0164" w:rsidRPr="00465D18">
        <w:t xml:space="preserve">leading </w:t>
      </w:r>
      <w:r w:rsidR="007959D1" w:rsidRPr="00465D18">
        <w:t>questions</w:t>
      </w:r>
      <w:r w:rsidR="00B137D2" w:rsidRPr="00465D18">
        <w:t xml:space="preserve"> was noted; </w:t>
      </w:r>
      <w:r w:rsidR="004E0164" w:rsidRPr="00465D18">
        <w:t xml:space="preserve">and lack of </w:t>
      </w:r>
      <w:r w:rsidR="001F5B46" w:rsidRPr="00465D18">
        <w:t>discussion</w:t>
      </w:r>
      <w:r w:rsidR="004E0164" w:rsidRPr="00465D18">
        <w:t xml:space="preserve"> or limitations section. Quantitative papers had their quality evenly distributed,</w:t>
      </w:r>
      <w:r w:rsidR="00AD77F1" w:rsidRPr="00465D18">
        <w:t xml:space="preserve"> 47</w:t>
      </w:r>
      <w:r w:rsidR="004E0164" w:rsidRPr="00465D18">
        <w:t xml:space="preserve">% of papers were rated as high </w:t>
      </w:r>
      <w:r w:rsidR="007959D1" w:rsidRPr="00465D18">
        <w:t>quality,</w:t>
      </w:r>
      <w:r w:rsidR="004E0164" w:rsidRPr="00465D18">
        <w:t xml:space="preserve"> whilst </w:t>
      </w:r>
      <w:r w:rsidR="00AD77F1" w:rsidRPr="00465D18">
        <w:t>53</w:t>
      </w:r>
      <w:r w:rsidR="004E0164" w:rsidRPr="00465D18">
        <w:t xml:space="preserve">% of papers showed </w:t>
      </w:r>
      <w:r w:rsidR="00AD77F1" w:rsidRPr="00465D18">
        <w:t xml:space="preserve">moderate quality. </w:t>
      </w:r>
      <w:r w:rsidR="00BB39C9" w:rsidRPr="00465D18">
        <w:t>Some</w:t>
      </w:r>
      <w:r w:rsidR="00AD77F1" w:rsidRPr="00465D18">
        <w:t xml:space="preserve"> reasons </w:t>
      </w:r>
      <w:r w:rsidR="00216E1C" w:rsidRPr="00465D18">
        <w:t xml:space="preserve">for rating </w:t>
      </w:r>
      <w:r w:rsidR="00AD77F1" w:rsidRPr="00465D18">
        <w:t xml:space="preserve">papers </w:t>
      </w:r>
      <w:r w:rsidR="00216E1C" w:rsidRPr="00465D18">
        <w:t>with m</w:t>
      </w:r>
      <w:r w:rsidR="00AD77F1" w:rsidRPr="00465D18">
        <w:t xml:space="preserve">oderate quality were: </w:t>
      </w:r>
      <w:r w:rsidR="00DD600E" w:rsidRPr="00465D18">
        <w:t>the small percentage of participant</w:t>
      </w:r>
      <w:r w:rsidR="00164C9F" w:rsidRPr="00465D18">
        <w:t>s</w:t>
      </w:r>
      <w:r w:rsidR="00DD600E" w:rsidRPr="00465D18">
        <w:t xml:space="preserve"> that agreed to be included in the study; lack of representativeness of the sample chosen; </w:t>
      </w:r>
      <w:r w:rsidR="00542171" w:rsidRPr="00465D18">
        <w:t>and lack of control for cofounders</w:t>
      </w:r>
      <w:r w:rsidR="00542171" w:rsidRPr="00C07005">
        <w:t xml:space="preserve">. For more information regarding the specific weak and strong points of each paper, please refer to </w:t>
      </w:r>
      <w:r w:rsidR="00542171" w:rsidRPr="00C07005">
        <w:rPr>
          <w:b/>
          <w:bCs/>
        </w:rPr>
        <w:t>Supplement 2</w:t>
      </w:r>
      <w:r w:rsidR="00542171" w:rsidRPr="00C07005">
        <w:t>.</w:t>
      </w:r>
      <w:r w:rsidR="00216E1C" w:rsidRPr="00C07005">
        <w:t xml:space="preserve"> </w:t>
      </w:r>
    </w:p>
    <w:p w14:paraId="42150B6D" w14:textId="77777777" w:rsidR="00CA24D5" w:rsidRPr="00C07005" w:rsidRDefault="00CA24D5" w:rsidP="00CA24D5"/>
    <w:p w14:paraId="3EFE581A" w14:textId="319043E3" w:rsidR="00203E9D" w:rsidRPr="00C07005" w:rsidRDefault="00203E9D" w:rsidP="002B00FB">
      <w:pPr>
        <w:pStyle w:val="Heading2"/>
        <w:spacing w:before="0" w:after="200"/>
        <w:rPr>
          <w:rFonts w:asciiTheme="minorHAnsi" w:hAnsiTheme="minorHAnsi"/>
          <w:szCs w:val="22"/>
        </w:rPr>
      </w:pPr>
      <w:r w:rsidRPr="00C07005">
        <w:rPr>
          <w:rFonts w:asciiTheme="minorHAnsi" w:hAnsiTheme="minorHAnsi"/>
          <w:szCs w:val="22"/>
        </w:rPr>
        <w:t xml:space="preserve">Frequency of </w:t>
      </w:r>
      <w:r w:rsidR="001F5B46" w:rsidRPr="00C07005">
        <w:rPr>
          <w:rFonts w:asciiTheme="minorHAnsi" w:hAnsiTheme="minorHAnsi"/>
          <w:szCs w:val="22"/>
        </w:rPr>
        <w:t>discussion</w:t>
      </w:r>
      <w:r w:rsidRPr="00C07005">
        <w:rPr>
          <w:rFonts w:asciiTheme="minorHAnsi" w:hAnsiTheme="minorHAnsi"/>
          <w:szCs w:val="22"/>
        </w:rPr>
        <w:t>s</w:t>
      </w:r>
    </w:p>
    <w:p w14:paraId="3E86B1AA" w14:textId="2CE1B4DE" w:rsidR="00203E9D" w:rsidRPr="00C07005" w:rsidRDefault="000D5176" w:rsidP="007E69DD">
      <w:pPr>
        <w:tabs>
          <w:tab w:val="left" w:pos="3960"/>
        </w:tabs>
        <w:jc w:val="both"/>
        <w:rPr>
          <w:rFonts w:cstheme="majorBidi"/>
          <w:color w:val="000000" w:themeColor="text1"/>
        </w:rPr>
      </w:pPr>
      <w:r w:rsidRPr="00C07005">
        <w:rPr>
          <w:rFonts w:cstheme="majorBidi"/>
          <w:color w:val="000000" w:themeColor="text1"/>
        </w:rPr>
        <w:t xml:space="preserve">One reason why COPD patients receive poor quality </w:t>
      </w:r>
      <w:r w:rsidR="0079779D" w:rsidRPr="00C07005">
        <w:t>palliative</w:t>
      </w:r>
      <w:r w:rsidRPr="00C07005">
        <w:rPr>
          <w:rFonts w:cstheme="majorBidi"/>
          <w:color w:val="000000" w:themeColor="text1"/>
        </w:rPr>
        <w:t xml:space="preserve"> care is that patient-physician communication about this is unlikely to occur</w:t>
      </w:r>
      <w:r w:rsidR="00467CA8" w:rsidRPr="00C07005">
        <w:rPr>
          <w:rFonts w:cstheme="majorBidi"/>
          <w:color w:val="000000" w:themeColor="text1"/>
        </w:rPr>
        <w:t xml:space="preserve"> </w:t>
      </w:r>
      <w:r w:rsidR="00467CA8" w:rsidRPr="00C07005">
        <w:rPr>
          <w:rFonts w:cstheme="majorBidi"/>
          <w:color w:val="000000" w:themeColor="text1"/>
        </w:rPr>
        <w:fldChar w:fldCharType="begin"/>
      </w:r>
      <w:r w:rsidR="0074328B" w:rsidRPr="00C07005">
        <w:rPr>
          <w:rFonts w:cstheme="majorBidi"/>
          <w:color w:val="000000" w:themeColor="text1"/>
        </w:rPr>
        <w:instrText xml:space="preserve"> ADDIN EN.CITE &lt;EndNote&gt;&lt;Cite&gt;&lt;Author&gt;Curtis&lt;/Author&gt;&lt;Year&gt;2005&lt;/Year&gt;&lt;RecNum&gt;507&lt;/RecNum&gt;&lt;DisplayText&gt;[21]&lt;/DisplayText&gt;&lt;record&gt;&lt;rec-number&gt;507&lt;/rec-number&gt;&lt;foreign-keys&gt;&lt;key app="EN" db-id="0esa92s5w9e0pvea02sxfd0j0xpaweezveae" timestamp="1417522386"&gt;507&lt;/key&gt;&lt;/foreign-keys&gt;&lt;ref-type name="Journal Article"&gt;17&lt;/ref-type&gt;&lt;contributors&gt;&lt;authors&gt;&lt;author&gt;Curtis, J. R.&lt;/author&gt;&lt;author&gt;Engelberg, R. A.&lt;/author&gt;&lt;author&gt;Wenrich, M. D.&lt;/author&gt;&lt;author&gt;Au, D. H.&lt;/author&gt;&lt;/authors&gt;&lt;/contributors&gt;&lt;auth-address&gt;Division of Pulmonary and Critical Care Medicine, University of Washington, Seattle, WA&lt;/auth-address&gt;&lt;titles&gt;&lt;title&gt;Communication about palliative care for patients with chronic obstructive pulmonary disease&lt;/title&gt;&lt;secondary-title&gt;Journal of Palliative Care&lt;/secondary-title&gt;&lt;/titles&gt;&lt;periodical&gt;&lt;full-title&gt;Journal of Palliative Care&lt;/full-title&gt;&lt;/periodical&gt;&lt;pages&gt;157-164&lt;/pages&gt;&lt;volume&gt;21&lt;/volume&gt;&lt;number&gt;3&lt;/number&gt;&lt;keywords&gt;&lt;keyword&gt;Pulmonary Disease, Chronic Obstructive -- Therapy&lt;/keyword&gt;&lt;keyword&gt;Palliative Care -- Evaluation&lt;/keyword&gt;&lt;keyword&gt;Physician-Patient Relations&lt;/keyword&gt;&lt;keyword&gt;Quality of Health Care -- Evaluation&lt;/keyword&gt;&lt;keyword&gt;Advance Directives&lt;/keyword&gt;&lt;keyword&gt;Communication Barriers&lt;/keyword&gt;&lt;keyword&gt;Depression -- Epidemiology&lt;/keyword&gt;&lt;/keywords&gt;&lt;dates&gt;&lt;year&gt;2005&lt;/year&gt;&lt;/dates&gt;&lt;isbn&gt;0825-8597&lt;/isbn&gt;&lt;accession-num&gt;2009045209. Language: English. Entry Date: 20051209. Revision Date: 20091218. Publication Type: journal article&lt;/accession-num&gt;&lt;urls&gt;&lt;related-urls&gt;&lt;url&gt;http://search.ebscohost.com/login.aspx?direct=true&amp;amp;db=rzh&amp;amp;AN=2009045209&amp;amp;site=ehost-live&lt;/url&gt;&lt;/related-urls&gt;&lt;/urls&gt;&lt;remote-database-name&gt;rzh&lt;/remote-database-name&gt;&lt;remote-database-provider&gt;EBSCOhost&lt;/remote-database-provider&gt;&lt;/record&gt;&lt;/Cite&gt;&lt;/EndNote&gt;</w:instrText>
      </w:r>
      <w:r w:rsidR="00467CA8" w:rsidRPr="00C07005">
        <w:rPr>
          <w:rFonts w:cstheme="majorBidi"/>
          <w:color w:val="000000" w:themeColor="text1"/>
        </w:rPr>
        <w:fldChar w:fldCharType="separate"/>
      </w:r>
      <w:r w:rsidR="0074328B" w:rsidRPr="00C07005">
        <w:rPr>
          <w:rFonts w:cstheme="majorBidi"/>
          <w:noProof/>
          <w:color w:val="000000" w:themeColor="text1"/>
        </w:rPr>
        <w:t>[</w:t>
      </w:r>
      <w:hyperlink w:anchor="_ENREF_21" w:tooltip="Curtis, 2005 #507" w:history="1">
        <w:r w:rsidR="00565A42" w:rsidRPr="00C07005">
          <w:rPr>
            <w:rFonts w:cstheme="majorBidi"/>
            <w:noProof/>
            <w:color w:val="000000" w:themeColor="text1"/>
          </w:rPr>
          <w:t>21</w:t>
        </w:r>
      </w:hyperlink>
      <w:r w:rsidR="0074328B" w:rsidRPr="00C07005">
        <w:rPr>
          <w:rFonts w:cstheme="majorBidi"/>
          <w:noProof/>
          <w:color w:val="000000" w:themeColor="text1"/>
        </w:rPr>
        <w:t>]</w:t>
      </w:r>
      <w:r w:rsidR="00467CA8" w:rsidRPr="00C07005">
        <w:rPr>
          <w:rFonts w:cstheme="majorBidi"/>
          <w:color w:val="000000" w:themeColor="text1"/>
        </w:rPr>
        <w:fldChar w:fldCharType="end"/>
      </w:r>
      <w:r w:rsidRPr="00C07005">
        <w:rPr>
          <w:rFonts w:cstheme="majorBidi"/>
          <w:color w:val="000000" w:themeColor="text1"/>
        </w:rPr>
        <w:t xml:space="preserve">. </w:t>
      </w:r>
      <w:r w:rsidR="001B7751" w:rsidRPr="00C07005">
        <w:rPr>
          <w:rFonts w:cstheme="majorBidi"/>
          <w:color w:val="000000" w:themeColor="text1"/>
        </w:rPr>
        <w:t>Seventeen out of 37 papers</w:t>
      </w:r>
      <w:r w:rsidR="00A42548" w:rsidRPr="00C07005">
        <w:rPr>
          <w:rFonts w:cstheme="majorBidi"/>
          <w:color w:val="000000" w:themeColor="text1"/>
        </w:rPr>
        <w:t>,</w:t>
      </w:r>
      <w:r w:rsidR="00203E9D" w:rsidRPr="00C07005">
        <w:rPr>
          <w:rFonts w:cstheme="majorBidi"/>
          <w:color w:val="000000" w:themeColor="text1"/>
        </w:rPr>
        <w:t xml:space="preserve"> </w:t>
      </w:r>
      <w:r w:rsidR="00F456DC" w:rsidRPr="00C07005">
        <w:rPr>
          <w:rFonts w:cstheme="majorBidi"/>
          <w:color w:val="000000" w:themeColor="text1"/>
        </w:rPr>
        <w:t xml:space="preserve">highlighted </w:t>
      </w:r>
      <w:r w:rsidR="00203E9D" w:rsidRPr="001A0924">
        <w:rPr>
          <w:rFonts w:cstheme="majorBidi"/>
          <w:color w:val="000000" w:themeColor="text1"/>
        </w:rPr>
        <w:t xml:space="preserve">that </w:t>
      </w:r>
      <w:r w:rsidR="00203E9D" w:rsidRPr="00C07005">
        <w:rPr>
          <w:rFonts w:cstheme="majorBidi"/>
          <w:color w:val="000000" w:themeColor="text1"/>
        </w:rPr>
        <w:t xml:space="preserve">a </w:t>
      </w:r>
      <w:r w:rsidR="00E21ACE" w:rsidRPr="00C07005">
        <w:rPr>
          <w:rFonts w:cstheme="majorBidi"/>
          <w:color w:val="000000" w:themeColor="text1"/>
        </w:rPr>
        <w:t xml:space="preserve">variable </w:t>
      </w:r>
      <w:r w:rsidR="00203E9D" w:rsidRPr="00C07005">
        <w:rPr>
          <w:rFonts w:cstheme="majorBidi"/>
          <w:color w:val="000000" w:themeColor="text1"/>
        </w:rPr>
        <w:t xml:space="preserve">percentage of COPD patients had discussed palliative care topics, this ranged from 0% to 56%, </w:t>
      </w:r>
      <w:r w:rsidR="00203E9D" w:rsidRPr="00C07005">
        <w:rPr>
          <w:rFonts w:cstheme="majorBidi"/>
          <w:color w:val="000000" w:themeColor="text1"/>
        </w:rPr>
        <w:fldChar w:fldCharType="begin">
          <w:fldData xml:space="preserve">IGFwcD0iRU4iIGRiLWlkPSIwZXNhOTJzNXc5ZTBwdmVhMDJzeGZkMGoweHBhd2VlenZlYWUiIHRp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KYW5zc2VuPC9BdXRob3I+PFllYXI+MjAxMTwvWWVhcj48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zc3LTgwPC9wYWdlcz48dm9sdW1lPjY3PC92b2x1bWU+PG51bWJlcj45PC9udW1iZXI+PGtleXdv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EwMi0xMDwvcGFnZXM+PHZvbHVtZT4xMjg8L3ZvbHVtZT48bnVtYmVyPjI8L251bWJl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==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7C0184">
        <w:rPr>
          <w:rFonts w:cstheme="majorBidi"/>
          <w:color w:val="000000" w:themeColor="text1"/>
        </w:rPr>
        <w:fldChar w:fldCharType="begin">
          <w:fldData xml:space="preserve">IGFwcD0iRU4iIGRiLWlkPSIwZXNhOTJzNXc5ZTBwdmVhMDJzeGZkMGoweHBhd2VlenZlYWUiIHRp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203E9D" w:rsidRPr="00C07005">
        <w:rPr>
          <w:rFonts w:cstheme="majorBidi"/>
          <w:color w:val="000000" w:themeColor="text1"/>
        </w:rPr>
      </w:r>
      <w:r w:rsidR="00203E9D" w:rsidRPr="00C07005">
        <w:rPr>
          <w:rFonts w:cstheme="majorBidi"/>
          <w:color w:val="000000" w:themeColor="text1"/>
        </w:rPr>
        <w:fldChar w:fldCharType="separate"/>
      </w:r>
      <w:r w:rsidR="007C0184">
        <w:rPr>
          <w:rFonts w:cstheme="majorBidi"/>
          <w:noProof/>
          <w:color w:val="000000" w:themeColor="text1"/>
        </w:rPr>
        <w:t>[</w:t>
      </w:r>
      <w:hyperlink w:anchor="_ENREF_5" w:tooltip="Momen, 2012 #4" w:history="1">
        <w:r w:rsidR="00565A42">
          <w:rPr>
            <w:rFonts w:cstheme="majorBidi"/>
            <w:noProof/>
            <w:color w:val="000000" w:themeColor="text1"/>
          </w:rPr>
          <w:t>5</w:t>
        </w:r>
      </w:hyperlink>
      <w:r w:rsidR="007C0184">
        <w:rPr>
          <w:rFonts w:cstheme="majorBidi"/>
          <w:noProof/>
          <w:color w:val="000000" w:themeColor="text1"/>
        </w:rPr>
        <w:t xml:space="preserve">, </w:t>
      </w:r>
      <w:hyperlink w:anchor="_ENREF_19" w:tooltip="Leung, 2012 #215" w:history="1">
        <w:r w:rsidR="00565A42">
          <w:rPr>
            <w:rFonts w:cstheme="majorBidi"/>
            <w:noProof/>
            <w:color w:val="000000" w:themeColor="text1"/>
          </w:rPr>
          <w:t>19</w:t>
        </w:r>
      </w:hyperlink>
      <w:r w:rsidR="007C0184">
        <w:rPr>
          <w:rFonts w:cstheme="majorBidi"/>
          <w:noProof/>
          <w:color w:val="000000" w:themeColor="text1"/>
        </w:rPr>
        <w:t xml:space="preserve">, </w:t>
      </w:r>
      <w:hyperlink w:anchor="_ENREF_21" w:tooltip="Curtis, 2005 #507" w:history="1">
        <w:r w:rsidR="00565A42">
          <w:rPr>
            <w:rFonts w:cstheme="majorBidi"/>
            <w:noProof/>
            <w:color w:val="000000" w:themeColor="text1"/>
          </w:rPr>
          <w:t>21</w:t>
        </w:r>
      </w:hyperlink>
      <w:r w:rsidR="007C0184">
        <w:rPr>
          <w:rFonts w:cstheme="majorBidi"/>
          <w:noProof/>
          <w:color w:val="000000" w:themeColor="text1"/>
        </w:rPr>
        <w:t xml:space="preserve">, </w:t>
      </w:r>
      <w:hyperlink w:anchor="_ENREF_24" w:tooltip="Kass-Bartelmes, 2004 #638" w:history="1">
        <w:r w:rsidR="00565A42">
          <w:rPr>
            <w:rFonts w:cstheme="majorBidi"/>
            <w:noProof/>
            <w:color w:val="000000" w:themeColor="text1"/>
          </w:rPr>
          <w:t>24</w:t>
        </w:r>
      </w:hyperlink>
      <w:r w:rsidR="007C0184">
        <w:rPr>
          <w:rFonts w:cstheme="majorBidi"/>
          <w:noProof/>
          <w:color w:val="000000" w:themeColor="text1"/>
        </w:rPr>
        <w:t xml:space="preserve">, </w:t>
      </w:r>
      <w:hyperlink w:anchor="_ENREF_25" w:tooltip="Curtis, 2000 #8311" w:history="1">
        <w:r w:rsidR="00565A42">
          <w:rPr>
            <w:rFonts w:cstheme="majorBidi"/>
            <w:noProof/>
            <w:color w:val="000000" w:themeColor="text1"/>
          </w:rPr>
          <w:t>25</w:t>
        </w:r>
      </w:hyperlink>
      <w:r w:rsidR="007C0184">
        <w:rPr>
          <w:rFonts w:cstheme="majorBidi"/>
          <w:noProof/>
          <w:color w:val="000000" w:themeColor="text1"/>
        </w:rPr>
        <w:t xml:space="preserve">, </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 xml:space="preserve">, </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35" w:tooltip="Janssen, 2011 #587" w:history="1">
        <w:r w:rsidR="00565A42">
          <w:rPr>
            <w:rFonts w:cstheme="majorBidi"/>
            <w:noProof/>
            <w:color w:val="000000" w:themeColor="text1"/>
          </w:rPr>
          <w:t>35-44</w:t>
        </w:r>
      </w:hyperlink>
      <w:r w:rsidR="007C0184">
        <w:rPr>
          <w:rFonts w:cstheme="majorBidi"/>
          <w:noProof/>
          <w:color w:val="000000" w:themeColor="text1"/>
        </w:rPr>
        <w:t>]</w:t>
      </w:r>
      <w:r w:rsidR="00203E9D" w:rsidRPr="00C07005">
        <w:rPr>
          <w:rFonts w:cstheme="majorBidi"/>
          <w:color w:val="000000" w:themeColor="text1"/>
        </w:rPr>
        <w:fldChar w:fldCharType="end"/>
      </w:r>
      <w:r w:rsidR="00203E9D" w:rsidRPr="00C07005">
        <w:rPr>
          <w:rFonts w:cstheme="majorBidi"/>
          <w:color w:val="000000" w:themeColor="text1"/>
        </w:rPr>
        <w:t xml:space="preserve">. </w:t>
      </w:r>
      <w:r w:rsidR="00803632" w:rsidRPr="00C07005">
        <w:rPr>
          <w:rFonts w:cstheme="majorBidi"/>
          <w:color w:val="000000" w:themeColor="text1"/>
        </w:rPr>
        <w:t>Within this group, t</w:t>
      </w:r>
      <w:r w:rsidR="00203E9D" w:rsidRPr="00C07005">
        <w:rPr>
          <w:rFonts w:cstheme="majorBidi"/>
          <w:color w:val="000000" w:themeColor="text1"/>
        </w:rPr>
        <w:t>he majority</w:t>
      </w:r>
      <w:r w:rsidR="008876BE" w:rsidRPr="00C07005">
        <w:rPr>
          <w:rFonts w:cstheme="majorBidi"/>
          <w:color w:val="000000" w:themeColor="text1"/>
        </w:rPr>
        <w:t xml:space="preserve"> </w:t>
      </w:r>
      <w:r w:rsidR="0087119A" w:rsidRPr="00C07005">
        <w:rPr>
          <w:rFonts w:cstheme="majorBidi"/>
          <w:color w:val="000000" w:themeColor="text1"/>
        </w:rPr>
        <w:t>(n=</w:t>
      </w:r>
      <w:r w:rsidR="00B00002" w:rsidRPr="00C07005">
        <w:rPr>
          <w:rFonts w:cstheme="majorBidi"/>
          <w:color w:val="000000" w:themeColor="text1"/>
        </w:rPr>
        <w:t>9</w:t>
      </w:r>
      <w:r w:rsidR="0087119A" w:rsidRPr="00C07005">
        <w:rPr>
          <w:rFonts w:cstheme="majorBidi"/>
          <w:color w:val="000000" w:themeColor="text1"/>
        </w:rPr>
        <w:t>)</w:t>
      </w:r>
      <w:r w:rsidR="00A42548" w:rsidRPr="00C07005">
        <w:rPr>
          <w:rFonts w:cstheme="majorBidi"/>
          <w:color w:val="000000" w:themeColor="text1"/>
        </w:rPr>
        <w:t>,</w:t>
      </w:r>
      <w:r w:rsidR="00203E9D" w:rsidRPr="00C07005">
        <w:rPr>
          <w:rFonts w:cstheme="majorBidi"/>
          <w:color w:val="000000" w:themeColor="text1"/>
        </w:rPr>
        <w:t xml:space="preserve"> reported </w:t>
      </w:r>
      <w:r w:rsidR="00E21ACE" w:rsidRPr="00C07005">
        <w:rPr>
          <w:rFonts w:cstheme="majorBidi"/>
          <w:color w:val="000000" w:themeColor="text1"/>
        </w:rPr>
        <w:t xml:space="preserve">rates of </w:t>
      </w:r>
      <w:r w:rsidR="001F5B46" w:rsidRPr="00C07005">
        <w:rPr>
          <w:rFonts w:cstheme="majorBidi"/>
          <w:color w:val="000000" w:themeColor="text1"/>
        </w:rPr>
        <w:t>discussion</w:t>
      </w:r>
      <w:r w:rsidR="00203E9D" w:rsidRPr="00C07005">
        <w:rPr>
          <w:rFonts w:cstheme="majorBidi"/>
          <w:color w:val="000000" w:themeColor="text1"/>
        </w:rPr>
        <w:t xml:space="preserve"> equal or lower than 30% </w:t>
      </w:r>
      <w:r w:rsidR="00E21ACE" w:rsidRPr="00C07005">
        <w:rPr>
          <w:rFonts w:cstheme="majorBidi"/>
          <w:color w:val="000000" w:themeColor="text1"/>
        </w:rPr>
        <w:t>of patients</w:t>
      </w:r>
      <w:r w:rsidR="00F847CB" w:rsidRPr="00C07005">
        <w:rPr>
          <w:rFonts w:cstheme="majorBidi"/>
          <w:color w:val="000000" w:themeColor="text1"/>
        </w:rPr>
        <w:t xml:space="preserve"> </w:t>
      </w:r>
      <w:r w:rsidR="00203E9D" w:rsidRPr="00C07005">
        <w:rPr>
          <w:rFonts w:cstheme="majorBidi"/>
          <w:color w:val="000000" w:themeColor="text1"/>
        </w:rPr>
        <w:fldChar w:fldCharType="begin">
          <w:fldData xml:space="preserve">PEVuZE5vdGU+PENpdGU+PEF1dGhvcj5KYW5zc2VuPC9BdXRob3I+PFllYXI+MjAxMTwvWWVhcj48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45MDQt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MDItMTA8L3BhZ2VzPjx2b2x1bWU+MTI4PC92b2x1bWU+PG51bWJlcj4yPC9udW1iZXI+PGtl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=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KYW5zc2VuPC9BdXRob3I+PFllYXI+MjAxMTwvWWVhcj48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45MDQt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MDItMTA8L3BhZ2VzPjx2b2x1bWU+MTI4PC92b2x1bWU+PG51bWJlcj4yPC9udW1iZXI+PGtl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=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203E9D" w:rsidRPr="00C07005">
        <w:rPr>
          <w:rFonts w:cstheme="majorBidi"/>
          <w:color w:val="000000" w:themeColor="text1"/>
        </w:rPr>
      </w:r>
      <w:r w:rsidR="00203E9D" w:rsidRPr="00C07005">
        <w:rPr>
          <w:rFonts w:cstheme="majorBidi"/>
          <w:color w:val="000000" w:themeColor="text1"/>
        </w:rPr>
        <w:fldChar w:fldCharType="separate"/>
      </w:r>
      <w:r w:rsidR="007C0184">
        <w:rPr>
          <w:rFonts w:cstheme="majorBidi"/>
          <w:noProof/>
          <w:color w:val="000000" w:themeColor="text1"/>
        </w:rPr>
        <w:t>[</w:t>
      </w:r>
      <w:hyperlink w:anchor="_ENREF_19" w:tooltip="Leung, 2012 #215" w:history="1">
        <w:r w:rsidR="00565A42">
          <w:rPr>
            <w:rFonts w:cstheme="majorBidi"/>
            <w:noProof/>
            <w:color w:val="000000" w:themeColor="text1"/>
          </w:rPr>
          <w:t>19</w:t>
        </w:r>
      </w:hyperlink>
      <w:r w:rsidR="007C0184">
        <w:rPr>
          <w:rFonts w:cstheme="majorBidi"/>
          <w:noProof/>
          <w:color w:val="000000" w:themeColor="text1"/>
        </w:rPr>
        <w:t xml:space="preserve">, </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 xml:space="preserve">, </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35" w:tooltip="Janssen, 2011 #587" w:history="1">
        <w:r w:rsidR="00565A42">
          <w:rPr>
            <w:rFonts w:cstheme="majorBidi"/>
            <w:noProof/>
            <w:color w:val="000000" w:themeColor="text1"/>
          </w:rPr>
          <w:t>35-39</w:t>
        </w:r>
      </w:hyperlink>
      <w:r w:rsidR="007C0184">
        <w:rPr>
          <w:rFonts w:cstheme="majorBidi"/>
          <w:noProof/>
          <w:color w:val="000000" w:themeColor="text1"/>
        </w:rPr>
        <w:t xml:space="preserve">, </w:t>
      </w:r>
      <w:hyperlink w:anchor="_ENREF_43" w:tooltip="Dexter, 1998 #8390" w:history="1">
        <w:r w:rsidR="00565A42">
          <w:rPr>
            <w:rFonts w:cstheme="majorBidi"/>
            <w:noProof/>
            <w:color w:val="000000" w:themeColor="text1"/>
          </w:rPr>
          <w:t>43</w:t>
        </w:r>
      </w:hyperlink>
      <w:r w:rsidR="007C0184">
        <w:rPr>
          <w:rFonts w:cstheme="majorBidi"/>
          <w:noProof/>
          <w:color w:val="000000" w:themeColor="text1"/>
        </w:rPr>
        <w:t>]</w:t>
      </w:r>
      <w:r w:rsidR="00203E9D" w:rsidRPr="00C07005">
        <w:rPr>
          <w:rFonts w:cstheme="majorBidi"/>
          <w:color w:val="000000" w:themeColor="text1"/>
        </w:rPr>
        <w:fldChar w:fldCharType="end"/>
      </w:r>
      <w:r w:rsidR="00643893">
        <w:rPr>
          <w:rStyle w:val="FootnoteReference"/>
          <w:rFonts w:cstheme="majorBidi"/>
          <w:color w:val="000000" w:themeColor="text1"/>
        </w:rPr>
        <w:footnoteReference w:id="1"/>
      </w:r>
      <w:r w:rsidR="00203E9D" w:rsidRPr="00C07005">
        <w:rPr>
          <w:rFonts w:cstheme="majorBidi"/>
          <w:color w:val="000000" w:themeColor="text1"/>
        </w:rPr>
        <w:t>.</w:t>
      </w:r>
      <w:r w:rsidR="007460BC">
        <w:rPr>
          <w:rFonts w:cstheme="majorBidi"/>
          <w:color w:val="000000" w:themeColor="text1"/>
        </w:rPr>
        <w:t>Patients</w:t>
      </w:r>
      <w:r w:rsidR="00B21237">
        <w:rPr>
          <w:rFonts w:cstheme="majorBidi"/>
          <w:color w:val="000000" w:themeColor="text1"/>
        </w:rPr>
        <w:t>,</w:t>
      </w:r>
      <w:r w:rsidR="007460BC">
        <w:rPr>
          <w:rFonts w:cstheme="majorBidi"/>
          <w:color w:val="000000" w:themeColor="text1"/>
        </w:rPr>
        <w:t xml:space="preserve"> who reported having had a palliative care discussion in the past</w:t>
      </w:r>
      <w:r w:rsidR="00B21237">
        <w:rPr>
          <w:rFonts w:cstheme="majorBidi"/>
          <w:color w:val="000000" w:themeColor="text1"/>
        </w:rPr>
        <w:t xml:space="preserve">, had a worse overall health status than patients who did not have a discussion </w:t>
      </w:r>
      <w:r w:rsidR="00B21237">
        <w:rPr>
          <w:rFonts w:cstheme="majorBidi"/>
          <w:color w:val="000000" w:themeColor="text1"/>
        </w:rPr>
        <w:fldChar w:fldCharType="begin">
          <w:fldData xml:space="preserve">PEVuZE5vdGU+PENpdGU+PEF1dGhvcj5MZXVuZzwvQXV0aG9yPjxZZWFyPjIwMTI8L1llYXI+PFJl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</w:fldData>
        </w:fldChar>
      </w:r>
      <w:r w:rsidR="00B21237">
        <w:rPr>
          <w:rFonts w:cstheme="majorBidi"/>
          <w:color w:val="000000" w:themeColor="text1"/>
        </w:rPr>
        <w:instrText xml:space="preserve"> ADDIN EN.CITE </w:instrText>
      </w:r>
      <w:r w:rsidR="00B21237">
        <w:rPr>
          <w:rFonts w:cstheme="majorBidi"/>
          <w:color w:val="000000" w:themeColor="text1"/>
        </w:rPr>
        <w:fldChar w:fldCharType="begin">
          <w:fldData xml:space="preserve">PEVuZE5vdGU+PENpdGU+PEF1dGhvcj5MZXVuZzwvQXV0aG9yPjxZZWFyPjIwMTI8L1llYXI+PFJl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</w:fldData>
        </w:fldChar>
      </w:r>
      <w:r w:rsidR="00B21237">
        <w:rPr>
          <w:rFonts w:cstheme="majorBidi"/>
          <w:color w:val="000000" w:themeColor="text1"/>
        </w:rPr>
        <w:instrText xml:space="preserve"> ADDIN EN.CITE.DATA </w:instrText>
      </w:r>
      <w:r w:rsidR="00B21237">
        <w:rPr>
          <w:rFonts w:cstheme="majorBidi"/>
          <w:color w:val="000000" w:themeColor="text1"/>
        </w:rPr>
      </w:r>
      <w:r w:rsidR="00B21237">
        <w:rPr>
          <w:rFonts w:cstheme="majorBidi"/>
          <w:color w:val="000000" w:themeColor="text1"/>
        </w:rPr>
        <w:fldChar w:fldCharType="end"/>
      </w:r>
      <w:r w:rsidR="00B21237">
        <w:rPr>
          <w:rFonts w:cstheme="majorBidi"/>
          <w:color w:val="000000" w:themeColor="text1"/>
        </w:rPr>
      </w:r>
      <w:r w:rsidR="00B21237">
        <w:rPr>
          <w:rFonts w:cstheme="majorBidi"/>
          <w:color w:val="000000" w:themeColor="text1"/>
        </w:rPr>
        <w:fldChar w:fldCharType="separate"/>
      </w:r>
      <w:r w:rsidR="00B21237">
        <w:rPr>
          <w:rFonts w:cstheme="majorBidi"/>
          <w:noProof/>
          <w:color w:val="000000" w:themeColor="text1"/>
        </w:rPr>
        <w:t>[</w:t>
      </w:r>
      <w:hyperlink w:anchor="_ENREF_19" w:tooltip="Leung, 2012 #215" w:history="1">
        <w:r w:rsidR="00565A42">
          <w:rPr>
            <w:rFonts w:cstheme="majorBidi"/>
            <w:noProof/>
            <w:color w:val="000000" w:themeColor="text1"/>
          </w:rPr>
          <w:t>19</w:t>
        </w:r>
      </w:hyperlink>
      <w:r w:rsidR="00B21237">
        <w:rPr>
          <w:rFonts w:cstheme="majorBidi"/>
          <w:noProof/>
          <w:color w:val="000000" w:themeColor="text1"/>
        </w:rPr>
        <w:t>]</w:t>
      </w:r>
      <w:r w:rsidR="00B21237">
        <w:rPr>
          <w:rFonts w:cstheme="majorBidi"/>
          <w:color w:val="000000" w:themeColor="text1"/>
        </w:rPr>
        <w:fldChar w:fldCharType="end"/>
      </w:r>
      <w:r w:rsidR="00B21237">
        <w:rPr>
          <w:rFonts w:cstheme="majorBidi"/>
          <w:color w:val="000000" w:themeColor="text1"/>
        </w:rPr>
        <w:t>.</w:t>
      </w:r>
    </w:p>
    <w:p w14:paraId="505AA6E4" w14:textId="69E35194" w:rsidR="00203E9D" w:rsidRPr="00C07005" w:rsidRDefault="00203E9D" w:rsidP="007E69DD">
      <w:pPr>
        <w:autoSpaceDE w:val="0"/>
        <w:autoSpaceDN w:val="0"/>
        <w:adjustRightInd w:val="0"/>
        <w:jc w:val="both"/>
        <w:rPr>
          <w:rFonts w:cstheme="majorBidi"/>
          <w:color w:val="000000" w:themeColor="text1"/>
          <w:shd w:val="clear" w:color="auto" w:fill="FFFFFF"/>
        </w:rPr>
      </w:pPr>
      <w:r w:rsidRPr="00C07005">
        <w:rPr>
          <w:rFonts w:cstheme="majorBidi"/>
          <w:color w:val="000000" w:themeColor="text1"/>
        </w:rPr>
        <w:t xml:space="preserve">In a primary care study </w:t>
      </w:r>
      <w:r w:rsidRPr="00C07005">
        <w:rPr>
          <w:rFonts w:cstheme="majorBidi"/>
          <w:color w:val="000000" w:themeColor="text1"/>
          <w:shd w:val="clear" w:color="auto" w:fill="FFFFFF"/>
        </w:rPr>
        <w:t xml:space="preserve">41% of </w:t>
      </w:r>
      <w:r w:rsidR="00F42F7D" w:rsidRPr="00C07005">
        <w:rPr>
          <w:rFonts w:cstheme="majorBidi"/>
          <w:color w:val="000000" w:themeColor="text1"/>
          <w:shd w:val="clear" w:color="auto" w:fill="FFFFFF"/>
        </w:rPr>
        <w:t>General Practitioners (</w:t>
      </w:r>
      <w:r w:rsidRPr="00C07005">
        <w:rPr>
          <w:rFonts w:cstheme="majorBidi"/>
          <w:color w:val="000000" w:themeColor="text1"/>
        </w:rPr>
        <w:t>GPs</w:t>
      </w:r>
      <w:r w:rsidR="00F42F7D" w:rsidRPr="00C07005">
        <w:rPr>
          <w:rFonts w:cstheme="majorBidi"/>
          <w:color w:val="000000" w:themeColor="text1"/>
        </w:rPr>
        <w:t>)</w:t>
      </w:r>
      <w:r w:rsidRPr="00C07005">
        <w:rPr>
          <w:rFonts w:cstheme="majorBidi"/>
          <w:color w:val="000000" w:themeColor="text1"/>
        </w:rPr>
        <w:t xml:space="preserve"> reported that they discussed prognosis</w:t>
      </w:r>
      <w:r w:rsidRPr="00C07005">
        <w:rPr>
          <w:rFonts w:cstheme="majorBidi"/>
          <w:color w:val="000000" w:themeColor="text1"/>
          <w:shd w:val="clear" w:color="auto" w:fill="FFFFFF"/>
        </w:rPr>
        <w:t xml:space="preserve"> often or always with their patients, while 15% reported discussing the subject rarely or never </w:t>
      </w:r>
      <w:r w:rsidRPr="00C07005">
        <w:rPr>
          <w:rFonts w:cstheme="majorBidi"/>
          <w:color w:val="000000" w:themeColor="text1"/>
          <w:shd w:val="clear" w:color="auto" w:fill="FFFFFF"/>
        </w:rPr>
        <w:fldChar w:fldCharType="begin"/>
      </w:r>
      <w:r w:rsidR="007C0184">
        <w:rPr>
          <w:rFonts w:cstheme="majorBidi"/>
          <w:color w:val="000000" w:themeColor="text1"/>
          <w:shd w:val="clear" w:color="auto" w:fill="FFFFFF"/>
        </w:rPr>
        <w:instrText xml:space="preserve"> ADDIN EN.CITE &lt;EndNote&gt;&lt;Cite&gt;&lt;Author&gt;Elkington&lt;/Author&gt;&lt;Year&gt;2001&lt;/Year&gt;&lt;RecNum&gt;2376&lt;/RecNum&gt;&lt;DisplayText&gt;[40]&lt;/DisplayText&gt;&lt;record&gt;&lt;rec-number&gt;2376&lt;/rec-number&gt;&lt;foreign-keys&gt;&lt;key app="EN" db-id="0esa92s5w9e0pvea02sxfd0j0xpaweezveae" timestamp="1422051311"&gt;2376&lt;/key&gt;&lt;/foreign-keys&gt;&lt;ref-type name="Journal Article"&gt;17&lt;/ref-type&gt;&lt;contributors&gt;&lt;authors&gt;&lt;author&gt;Elkington, H.&lt;/author&gt;&lt;author&gt;White, P.&lt;/author&gt;&lt;author&gt;Higgs, R.&lt;/author&gt;&lt;author&gt;Pettinari, C. J.&lt;/author&gt;&lt;/authors&gt;&lt;/contributors&gt;&lt;auth-address&gt;Department of General Practice and Primary Care, Guy&amp;apos;s King&amp;apos;s and St. Thomas&amp;apos; School of Medicine, Weston Education Centre, Cutcombe Road, London SE5 9RJ, UK.&lt;/auth-address&gt;&lt;titles&gt;&lt;title&gt;GPs&amp;apos; views of discussions of prognosis in severe COPD&lt;/title&gt;&lt;secondary-title&gt;Fam Pract&lt;/secondary-title&gt;&lt;alt-title&gt;Family practice&lt;/alt-title&gt;&lt;/titles&gt;&lt;alt-periodical&gt;&lt;full-title&gt;Family Practice&lt;/full-title&gt;&lt;/alt-periodical&gt;&lt;pages&gt;440-4&lt;/pages&gt;&lt;volume&gt;18&lt;/volume&gt;&lt;number&gt;4&lt;/number&gt;&lt;keywords&gt;&lt;keyword&gt;Adult&lt;/keyword&gt;&lt;keyword&gt;Attitude of Health Personnel&lt;/keyword&gt;&lt;keyword&gt;*Family Practice&lt;/keyword&gt;&lt;keyword&gt;Female&lt;/keyword&gt;&lt;keyword&gt;Humans&lt;/keyword&gt;&lt;keyword&gt;Lung Diseases, Obstructive/*therapy&lt;/keyword&gt;&lt;keyword&gt;Male&lt;/keyword&gt;&lt;keyword&gt;Middle Aged&lt;/keyword&gt;&lt;keyword&gt;*Palliative Care&lt;/keyword&gt;&lt;keyword&gt;*Physician-Patient Relations&lt;/keyword&gt;&lt;keyword&gt;Prognosis&lt;/keyword&gt;&lt;keyword&gt;*Truth Disclosure&lt;/keyword&gt;&lt;/keywords&gt;&lt;dates&gt;&lt;year&gt;2001&lt;/year&gt;&lt;pub-dates&gt;&lt;date&gt;Aug&lt;/date&gt;&lt;/pub-dates&gt;&lt;/dates&gt;&lt;isbn&gt;0263-2136 (Print)&amp;#xD;0263-2136 (Linking)&lt;/isbn&gt;&lt;accession-num&gt;11477053&lt;/accession-num&gt;&lt;urls&gt;&lt;related-urls&gt;&lt;url&gt;http://www.ncbi.nlm.nih.gov/pubmed/11477053&lt;/url&gt;&lt;/related-urls&gt;&lt;/urls&gt;&lt;/record&gt;&lt;/Cite&gt;&lt;/EndNote&gt;</w:instrText>
      </w:r>
      <w:r w:rsidRPr="00C07005">
        <w:rPr>
          <w:rFonts w:cstheme="majorBidi"/>
          <w:color w:val="000000" w:themeColor="text1"/>
          <w:shd w:val="clear" w:color="auto" w:fill="FFFFFF"/>
        </w:rPr>
        <w:fldChar w:fldCharType="separate"/>
      </w:r>
      <w:r w:rsidR="007C0184">
        <w:rPr>
          <w:rFonts w:cstheme="majorBidi"/>
          <w:noProof/>
          <w:color w:val="000000" w:themeColor="text1"/>
          <w:shd w:val="clear" w:color="auto" w:fill="FFFFFF"/>
        </w:rPr>
        <w:t>[</w:t>
      </w:r>
      <w:hyperlink w:anchor="_ENREF_40" w:tooltip="Elkington, 2001 #2376" w:history="1">
        <w:r w:rsidR="00565A42">
          <w:rPr>
            <w:rFonts w:cstheme="majorBidi"/>
            <w:noProof/>
            <w:color w:val="000000" w:themeColor="text1"/>
            <w:shd w:val="clear" w:color="auto" w:fill="FFFFFF"/>
          </w:rPr>
          <w:t>40</w:t>
        </w:r>
      </w:hyperlink>
      <w:r w:rsidR="007C0184">
        <w:rPr>
          <w:rFonts w:cstheme="majorBidi"/>
          <w:noProof/>
          <w:color w:val="000000" w:themeColor="text1"/>
          <w:shd w:val="clear" w:color="auto" w:fill="FFFFFF"/>
        </w:rPr>
        <w:t>]</w:t>
      </w:r>
      <w:r w:rsidRPr="00C07005">
        <w:rPr>
          <w:rFonts w:cstheme="majorBidi"/>
          <w:color w:val="000000" w:themeColor="text1"/>
          <w:shd w:val="clear" w:color="auto" w:fill="FFFFFF"/>
        </w:rPr>
        <w:fldChar w:fldCharType="end"/>
      </w:r>
      <w:r w:rsidRPr="00C07005">
        <w:rPr>
          <w:rFonts w:cstheme="majorBidi"/>
          <w:color w:val="000000" w:themeColor="text1"/>
          <w:shd w:val="clear" w:color="auto" w:fill="FFFFFF"/>
        </w:rPr>
        <w:t xml:space="preserve">. Moreover, 30% GPs left it for patients or their relatives to raise the subject </w:t>
      </w:r>
      <w:r w:rsidRPr="00C07005">
        <w:rPr>
          <w:rFonts w:cstheme="majorBidi"/>
          <w:color w:val="000000" w:themeColor="text1"/>
          <w:shd w:val="clear" w:color="auto" w:fill="FFFFFF"/>
        </w:rPr>
        <w:fldChar w:fldCharType="begin"/>
      </w:r>
      <w:r w:rsidR="007C0184">
        <w:rPr>
          <w:rFonts w:cstheme="majorBidi"/>
          <w:color w:val="000000" w:themeColor="text1"/>
          <w:shd w:val="clear" w:color="auto" w:fill="FFFFFF"/>
        </w:rPr>
        <w:instrText xml:space="preserve"> ADDIN EN.CITE &lt;EndNote&gt;&lt;Cite&gt;&lt;Author&gt;Elkington&lt;/Author&gt;&lt;Year&gt;2001&lt;/Year&gt;&lt;RecNum&gt;2376&lt;/RecNum&gt;&lt;DisplayText&gt;[40]&lt;/DisplayText&gt;&lt;record&gt;&lt;rec-number&gt;2376&lt;/rec-number&gt;&lt;foreign-keys&gt;&lt;key app="EN" db-id="0esa92s5w9e0pvea02sxfd0j0xpaweezveae" timestamp="1422051311"&gt;2376&lt;/key&gt;&lt;/foreign-keys&gt;&lt;ref-type name="Journal Article"&gt;17&lt;/ref-type&gt;&lt;contributors&gt;&lt;authors&gt;&lt;author&gt;Elkington, H.&lt;/author&gt;&lt;author&gt;White, P.&lt;/author&gt;&lt;author&gt;Higgs, R.&lt;/author&gt;&lt;author&gt;Pettinari, C. J.&lt;/author&gt;&lt;/authors&gt;&lt;/contributors&gt;&lt;auth-address&gt;Department of General Practice and Primary Care, Guy&amp;apos;s King&amp;apos;s and St. Thomas&amp;apos; School of Medicine, Weston Education Centre, Cutcombe Road, London SE5 9RJ, UK.&lt;/auth-address&gt;&lt;titles&gt;&lt;title&gt;GPs&amp;apos; views of discussions of prognosis in severe COPD&lt;/title&gt;&lt;secondary-title&gt;Fam Pract&lt;/secondary-title&gt;&lt;alt-title&gt;Family practice&lt;/alt-title&gt;&lt;/titles&gt;&lt;alt-periodical&gt;&lt;full-title&gt;Family Practice&lt;/full-title&gt;&lt;/alt-periodical&gt;&lt;pages&gt;440-4&lt;/pages&gt;&lt;volume&gt;18&lt;/volume&gt;&lt;number&gt;4&lt;/number&gt;&lt;keywords&gt;&lt;keyword&gt;Adult&lt;/keyword&gt;&lt;keyword&gt;Attitude of Health Personnel&lt;/keyword&gt;&lt;keyword&gt;*Family Practice&lt;/keyword&gt;&lt;keyword&gt;Female&lt;/keyword&gt;&lt;keyword&gt;Humans&lt;/keyword&gt;&lt;keyword&gt;Lung Diseases, Obstructive/*therapy&lt;/keyword&gt;&lt;keyword&gt;Male&lt;/keyword&gt;&lt;keyword&gt;Middle Aged&lt;/keyword&gt;&lt;keyword&gt;*Palliative Care&lt;/keyword&gt;&lt;keyword&gt;*Physician-Patient Relations&lt;/keyword&gt;&lt;keyword&gt;Prognosis&lt;/keyword&gt;&lt;keyword&gt;*Truth Disclosure&lt;/keyword&gt;&lt;/keywords&gt;&lt;dates&gt;&lt;year&gt;2001&lt;/year&gt;&lt;pub-dates&gt;&lt;date&gt;Aug&lt;/date&gt;&lt;/pub-dates&gt;&lt;/dates&gt;&lt;isbn&gt;0263-2136 (Print)&amp;#xD;0263-2136 (Linking)&lt;/isbn&gt;&lt;accession-num&gt;11477053&lt;/accession-num&gt;&lt;urls&gt;&lt;related-urls&gt;&lt;url&gt;http://www.ncbi.nlm.nih.gov/pubmed/11477053&lt;/url&gt;&lt;/related-urls&gt;&lt;/urls&gt;&lt;/record&gt;&lt;/Cite&gt;&lt;/EndNote&gt;</w:instrText>
      </w:r>
      <w:r w:rsidRPr="00C07005">
        <w:rPr>
          <w:rFonts w:cstheme="majorBidi"/>
          <w:color w:val="000000" w:themeColor="text1"/>
          <w:shd w:val="clear" w:color="auto" w:fill="FFFFFF"/>
        </w:rPr>
        <w:fldChar w:fldCharType="separate"/>
      </w:r>
      <w:r w:rsidR="007C0184">
        <w:rPr>
          <w:rFonts w:cstheme="majorBidi"/>
          <w:noProof/>
          <w:color w:val="000000" w:themeColor="text1"/>
          <w:shd w:val="clear" w:color="auto" w:fill="FFFFFF"/>
        </w:rPr>
        <w:t>[</w:t>
      </w:r>
      <w:hyperlink w:anchor="_ENREF_40" w:tooltip="Elkington, 2001 #2376" w:history="1">
        <w:r w:rsidR="00565A42">
          <w:rPr>
            <w:rFonts w:cstheme="majorBidi"/>
            <w:noProof/>
            <w:color w:val="000000" w:themeColor="text1"/>
            <w:shd w:val="clear" w:color="auto" w:fill="FFFFFF"/>
          </w:rPr>
          <w:t>40</w:t>
        </w:r>
      </w:hyperlink>
      <w:r w:rsidR="007C0184">
        <w:rPr>
          <w:rFonts w:cstheme="majorBidi"/>
          <w:noProof/>
          <w:color w:val="000000" w:themeColor="text1"/>
          <w:shd w:val="clear" w:color="auto" w:fill="FFFFFF"/>
        </w:rPr>
        <w:t>]</w:t>
      </w:r>
      <w:r w:rsidRPr="00C07005">
        <w:rPr>
          <w:rFonts w:cstheme="majorBidi"/>
          <w:color w:val="000000" w:themeColor="text1"/>
          <w:shd w:val="clear" w:color="auto" w:fill="FFFFFF"/>
        </w:rPr>
        <w:fldChar w:fldCharType="end"/>
      </w:r>
      <w:r w:rsidRPr="00C07005">
        <w:rPr>
          <w:rFonts w:cstheme="majorBidi"/>
          <w:color w:val="000000" w:themeColor="text1"/>
          <w:shd w:val="clear" w:color="auto" w:fill="FFFFFF"/>
        </w:rPr>
        <w:t xml:space="preserve">. </w:t>
      </w:r>
    </w:p>
    <w:p w14:paraId="53CF58D1" w14:textId="69A1D0B9" w:rsidR="00203E9D" w:rsidRPr="00C07005" w:rsidRDefault="0025034B" w:rsidP="007E69DD">
      <w:pPr>
        <w:tabs>
          <w:tab w:val="left" w:pos="3960"/>
        </w:tabs>
        <w:jc w:val="both"/>
        <w:rPr>
          <w:rFonts w:cstheme="majorBidi"/>
          <w:color w:val="000000" w:themeColor="text1"/>
        </w:rPr>
      </w:pPr>
      <w:r w:rsidRPr="001A0924">
        <w:rPr>
          <w:rFonts w:cstheme="majorBidi"/>
          <w:color w:val="000000" w:themeColor="text1"/>
        </w:rPr>
        <w:lastRenderedPageBreak/>
        <w:t>T</w:t>
      </w:r>
      <w:r w:rsidR="00E21ACE" w:rsidRPr="00D80699">
        <w:rPr>
          <w:rFonts w:cstheme="majorBidi"/>
          <w:color w:val="000000" w:themeColor="text1"/>
        </w:rPr>
        <w:t>he</w:t>
      </w:r>
      <w:r w:rsidR="00203E9D" w:rsidRPr="00D80699">
        <w:rPr>
          <w:rFonts w:cstheme="majorBidi"/>
          <w:color w:val="000000" w:themeColor="text1"/>
        </w:rPr>
        <w:t xml:space="preserve"> desire</w:t>
      </w:r>
      <w:r w:rsidR="00203E9D" w:rsidRPr="00C07005">
        <w:rPr>
          <w:rFonts w:cstheme="majorBidi"/>
          <w:color w:val="000000" w:themeColor="text1"/>
        </w:rPr>
        <w:t xml:space="preserve"> to discuss </w:t>
      </w:r>
      <w:r w:rsidR="0079779D" w:rsidRPr="00C07005">
        <w:t>palliative</w:t>
      </w:r>
      <w:r w:rsidR="00203E9D" w:rsidRPr="00C07005">
        <w:rPr>
          <w:rFonts w:cstheme="majorBidi"/>
          <w:color w:val="000000" w:themeColor="text1"/>
        </w:rPr>
        <w:t xml:space="preserve"> care topics was reported by more than half of the patients </w:t>
      </w:r>
      <w:r w:rsidR="00203E9D" w:rsidRPr="00C07005">
        <w:rPr>
          <w:rFonts w:cstheme="majorBidi"/>
          <w:color w:val="000000" w:themeColor="text1"/>
        </w:rPr>
        <w:fldChar w:fldCharType="begin">
          <w:fldData xml:space="preserve">PEVuZE5vdGU+PENpdGU+PEF1dGhvcj5BdTwvQXV0aG9yPjxZZWFyPjIwMTI8L1llYXI+PFJlY051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BdTwvQXV0aG9yPjxZZWFyPjIwMTI8L1llYXI+PFJlY051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203E9D" w:rsidRPr="00C07005">
        <w:rPr>
          <w:rFonts w:cstheme="majorBidi"/>
          <w:color w:val="000000" w:themeColor="text1"/>
        </w:rPr>
      </w:r>
      <w:r w:rsidR="00203E9D" w:rsidRPr="00C07005">
        <w:rPr>
          <w:rFonts w:cstheme="majorBidi"/>
          <w:color w:val="000000" w:themeColor="text1"/>
        </w:rPr>
        <w:fldChar w:fldCharType="separate"/>
      </w:r>
      <w:r w:rsidR="007C0184">
        <w:rPr>
          <w:rFonts w:cstheme="majorBidi"/>
          <w:noProof/>
          <w:color w:val="000000" w:themeColor="text1"/>
        </w:rPr>
        <w:t>[</w:t>
      </w:r>
      <w:hyperlink w:anchor="_ENREF_19" w:tooltip="Leung, 2012 #215" w:history="1">
        <w:r w:rsidR="00565A42">
          <w:rPr>
            <w:rFonts w:cstheme="majorBidi"/>
            <w:noProof/>
            <w:color w:val="000000" w:themeColor="text1"/>
          </w:rPr>
          <w:t>19</w:t>
        </w:r>
      </w:hyperlink>
      <w:r w:rsidR="007C0184">
        <w:rPr>
          <w:rFonts w:cstheme="majorBidi"/>
          <w:noProof/>
          <w:color w:val="000000" w:themeColor="text1"/>
        </w:rPr>
        <w:t xml:space="preserve">, </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w:t>
      </w:r>
      <w:r w:rsidR="00203E9D" w:rsidRPr="00C07005">
        <w:rPr>
          <w:rFonts w:cstheme="majorBidi"/>
          <w:color w:val="000000" w:themeColor="text1"/>
        </w:rPr>
        <w:fldChar w:fldCharType="end"/>
      </w:r>
      <w:r w:rsidR="00203E9D" w:rsidRPr="00C07005">
        <w:rPr>
          <w:rFonts w:cstheme="majorBidi"/>
          <w:color w:val="000000" w:themeColor="text1"/>
        </w:rPr>
        <w:t xml:space="preserve">. This desire was acknowledged by half of GPs, who stated that some patients who would like to discuss prognosis did not get the opportunity </w:t>
      </w:r>
      <w:r w:rsidR="00203E9D" w:rsidRPr="00C07005">
        <w:rPr>
          <w:rFonts w:cstheme="majorBidi"/>
          <w:color w:val="000000" w:themeColor="text1"/>
          <w:shd w:val="clear" w:color="auto" w:fill="FFFFFF"/>
        </w:rPr>
        <w:fldChar w:fldCharType="begin"/>
      </w:r>
      <w:r w:rsidR="007C0184">
        <w:rPr>
          <w:rFonts w:cstheme="majorBidi"/>
          <w:color w:val="000000" w:themeColor="text1"/>
          <w:shd w:val="clear" w:color="auto" w:fill="FFFFFF"/>
        </w:rPr>
        <w:instrText xml:space="preserve"> ADDIN EN.CITE &lt;EndNote&gt;&lt;Cite&gt;&lt;Author&gt;Elkington&lt;/Author&gt;&lt;Year&gt;2001&lt;/Year&gt;&lt;RecNum&gt;2376&lt;/RecNum&gt;&lt;DisplayText&gt;[40]&lt;/DisplayText&gt;&lt;record&gt;&lt;rec-number&gt;2376&lt;/rec-number&gt;&lt;foreign-keys&gt;&lt;key app="EN" db-id="0esa92s5w9e0pvea02sxfd0j0xpaweezveae" timestamp="1422051311"&gt;2376&lt;/key&gt;&lt;/foreign-keys&gt;&lt;ref-type name="Journal Article"&gt;17&lt;/ref-type&gt;&lt;contributors&gt;&lt;authors&gt;&lt;author&gt;Elkington, H.&lt;/author&gt;&lt;author&gt;White, P.&lt;/author&gt;&lt;author&gt;Higgs, R.&lt;/author&gt;&lt;author&gt;Pettinari, C. J.&lt;/author&gt;&lt;/authors&gt;&lt;/contributors&gt;&lt;auth-address&gt;Department of General Practice and Primary Care, Guy&amp;apos;s King&amp;apos;s and St. Thomas&amp;apos; School of Medicine, Weston Education Centre, Cutcombe Road, London SE5 9RJ, UK.&lt;/auth-address&gt;&lt;titles&gt;&lt;title&gt;GPs&amp;apos; views of discussions of prognosis in severe COPD&lt;/title&gt;&lt;secondary-title&gt;Fam Pract&lt;/secondary-title&gt;&lt;alt-title&gt;Family practice&lt;/alt-title&gt;&lt;/titles&gt;&lt;alt-periodical&gt;&lt;full-title&gt;Family Practice&lt;/full-title&gt;&lt;/alt-periodical&gt;&lt;pages&gt;440-4&lt;/pages&gt;&lt;volume&gt;18&lt;/volume&gt;&lt;number&gt;4&lt;/number&gt;&lt;keywords&gt;&lt;keyword&gt;Adult&lt;/keyword&gt;&lt;keyword&gt;Attitude of Health Personnel&lt;/keyword&gt;&lt;keyword&gt;*Family Practice&lt;/keyword&gt;&lt;keyword&gt;Female&lt;/keyword&gt;&lt;keyword&gt;Humans&lt;/keyword&gt;&lt;keyword&gt;Lung Diseases, Obstructive/*therapy&lt;/keyword&gt;&lt;keyword&gt;Male&lt;/keyword&gt;&lt;keyword&gt;Middle Aged&lt;/keyword&gt;&lt;keyword&gt;*Palliative Care&lt;/keyword&gt;&lt;keyword&gt;*Physician-Patient Relations&lt;/keyword&gt;&lt;keyword&gt;Prognosis&lt;/keyword&gt;&lt;keyword&gt;*Truth Disclosure&lt;/keyword&gt;&lt;/keywords&gt;&lt;dates&gt;&lt;year&gt;2001&lt;/year&gt;&lt;pub-dates&gt;&lt;date&gt;Aug&lt;/date&gt;&lt;/pub-dates&gt;&lt;/dates&gt;&lt;isbn&gt;0263-2136 (Print)&amp;#xD;0263-2136 (Linking)&lt;/isbn&gt;&lt;accession-num&gt;11477053&lt;/accession-num&gt;&lt;urls&gt;&lt;related-urls&gt;&lt;url&gt;http://www.ncbi.nlm.nih.gov/pubmed/11477053&lt;/url&gt;&lt;/related-urls&gt;&lt;/urls&gt;&lt;/record&gt;&lt;/Cite&gt;&lt;/EndNote&gt;</w:instrText>
      </w:r>
      <w:r w:rsidR="00203E9D" w:rsidRPr="00C07005">
        <w:rPr>
          <w:rFonts w:cstheme="majorBidi"/>
          <w:color w:val="000000" w:themeColor="text1"/>
          <w:shd w:val="clear" w:color="auto" w:fill="FFFFFF"/>
        </w:rPr>
        <w:fldChar w:fldCharType="separate"/>
      </w:r>
      <w:r w:rsidR="007C0184">
        <w:rPr>
          <w:rFonts w:cstheme="majorBidi"/>
          <w:noProof/>
          <w:color w:val="000000" w:themeColor="text1"/>
          <w:shd w:val="clear" w:color="auto" w:fill="FFFFFF"/>
        </w:rPr>
        <w:t>[</w:t>
      </w:r>
      <w:hyperlink w:anchor="_ENREF_40" w:tooltip="Elkington, 2001 #2376" w:history="1">
        <w:r w:rsidR="00565A42">
          <w:rPr>
            <w:rFonts w:cstheme="majorBidi"/>
            <w:noProof/>
            <w:color w:val="000000" w:themeColor="text1"/>
            <w:shd w:val="clear" w:color="auto" w:fill="FFFFFF"/>
          </w:rPr>
          <w:t>40</w:t>
        </w:r>
      </w:hyperlink>
      <w:r w:rsidR="007C0184">
        <w:rPr>
          <w:rFonts w:cstheme="majorBidi"/>
          <w:noProof/>
          <w:color w:val="000000" w:themeColor="text1"/>
          <w:shd w:val="clear" w:color="auto" w:fill="FFFFFF"/>
        </w:rPr>
        <w:t>]</w:t>
      </w:r>
      <w:r w:rsidR="00203E9D" w:rsidRPr="00C07005">
        <w:rPr>
          <w:rFonts w:cstheme="majorBidi"/>
          <w:color w:val="000000" w:themeColor="text1"/>
          <w:shd w:val="clear" w:color="auto" w:fill="FFFFFF"/>
        </w:rPr>
        <w:fldChar w:fldCharType="end"/>
      </w:r>
      <w:r w:rsidR="00203E9D" w:rsidRPr="00C07005">
        <w:rPr>
          <w:rFonts w:cstheme="majorBidi"/>
          <w:color w:val="000000" w:themeColor="text1"/>
          <w:shd w:val="clear" w:color="auto" w:fill="FFFFFF"/>
        </w:rPr>
        <w:t>.</w:t>
      </w:r>
      <w:r w:rsidR="00203E9D" w:rsidRPr="00C07005">
        <w:rPr>
          <w:rFonts w:cstheme="majorBidi"/>
          <w:color w:val="000000" w:themeColor="text1"/>
        </w:rPr>
        <w:t xml:space="preserve"> Despite this, almost three quarters of patients thought that their doctor probably or definitely knew the type of care they would want if they were too sick to speak for themselves </w:t>
      </w:r>
      <w:r w:rsidR="00203E9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203E9D" w:rsidRPr="00C07005">
        <w:rPr>
          <w:rFonts w:cstheme="majorBidi"/>
          <w:color w:val="000000" w:themeColor="text1"/>
        </w:rPr>
      </w:r>
      <w:r w:rsidR="00203E9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203E9D" w:rsidRPr="00C07005">
        <w:rPr>
          <w:rFonts w:cstheme="majorBidi"/>
          <w:color w:val="000000" w:themeColor="text1"/>
        </w:rPr>
        <w:fldChar w:fldCharType="end"/>
      </w:r>
      <w:r w:rsidR="00203E9D" w:rsidRPr="00C07005">
        <w:rPr>
          <w:rFonts w:cstheme="majorBidi"/>
          <w:color w:val="000000" w:themeColor="text1"/>
        </w:rPr>
        <w:t>.</w:t>
      </w:r>
      <w:r w:rsidR="004719C1">
        <w:rPr>
          <w:rFonts w:cstheme="majorBidi"/>
          <w:color w:val="000000" w:themeColor="text1"/>
        </w:rPr>
        <w:t xml:space="preserve"> </w:t>
      </w:r>
      <w:r w:rsidR="004719C1" w:rsidRPr="008B5765">
        <w:rPr>
          <w:rFonts w:cstheme="majorBidi"/>
          <w:color w:val="000000" w:themeColor="text1"/>
        </w:rPr>
        <w:t xml:space="preserve">In contrast, </w:t>
      </w:r>
      <w:r w:rsidR="00F076A9" w:rsidRPr="008B5765">
        <w:rPr>
          <w:rFonts w:cstheme="majorBidi"/>
          <w:color w:val="000000" w:themeColor="text1"/>
        </w:rPr>
        <w:t>a</w:t>
      </w:r>
      <w:r w:rsidR="004719C1" w:rsidRPr="008B5765">
        <w:rPr>
          <w:rFonts w:cstheme="majorBidi"/>
          <w:color w:val="000000" w:themeColor="text1"/>
        </w:rPr>
        <w:t xml:space="preserve">pproximately 33% of patients </w:t>
      </w:r>
      <w:r w:rsidR="00F076A9" w:rsidRPr="008B5765">
        <w:rPr>
          <w:rFonts w:cstheme="majorBidi"/>
          <w:color w:val="000000" w:themeColor="text1"/>
        </w:rPr>
        <w:t xml:space="preserve">stated that they did not </w:t>
      </w:r>
      <w:r w:rsidR="008C0D23" w:rsidRPr="008B5765">
        <w:rPr>
          <w:rFonts w:cstheme="majorBidi"/>
          <w:color w:val="000000" w:themeColor="text1"/>
        </w:rPr>
        <w:t xml:space="preserve">wish </w:t>
      </w:r>
      <w:r w:rsidR="00F076A9" w:rsidRPr="008B5765">
        <w:rPr>
          <w:rFonts w:cstheme="majorBidi"/>
          <w:color w:val="000000" w:themeColor="text1"/>
        </w:rPr>
        <w:t>to discuss palliative care with a healthcare professional</w:t>
      </w:r>
      <w:r w:rsidR="008C0D23" w:rsidRPr="008B5765">
        <w:rPr>
          <w:rFonts w:cstheme="majorBidi"/>
          <w:color w:val="000000" w:themeColor="text1"/>
        </w:rPr>
        <w:t xml:space="preserve"> </w:t>
      </w:r>
      <w:r w:rsidR="008C0D23" w:rsidRPr="008B5765">
        <w:rPr>
          <w:rFonts w:cstheme="majorBidi"/>
          <w:color w:val="000000" w:themeColor="text1"/>
        </w:rPr>
        <w:fldChar w:fldCharType="begin">
          <w:fldData xml:space="preserve">PEVuZE5vdGU+PENpdGU+PEF1dGhvcj5MZXVuZzwvQXV0aG9yPjxZZWFyPjIwMTI8L1llYXI+PFJl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MZXVuZzwvQXV0aG9yPjxZZWFyPjIwMTI8L1llYXI+PFJl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8C0D23" w:rsidRPr="008B5765">
        <w:rPr>
          <w:rFonts w:cstheme="majorBidi"/>
          <w:color w:val="000000" w:themeColor="text1"/>
        </w:rPr>
      </w:r>
      <w:r w:rsidR="008C0D23" w:rsidRPr="008B5765">
        <w:rPr>
          <w:rFonts w:cstheme="majorBidi"/>
          <w:color w:val="000000" w:themeColor="text1"/>
        </w:rPr>
        <w:fldChar w:fldCharType="separate"/>
      </w:r>
      <w:r w:rsidR="007C0184">
        <w:rPr>
          <w:rFonts w:cstheme="majorBidi"/>
          <w:noProof/>
          <w:color w:val="000000" w:themeColor="text1"/>
        </w:rPr>
        <w:t>[</w:t>
      </w:r>
      <w:hyperlink w:anchor="_ENREF_19" w:tooltip="Leung, 2012 #215" w:history="1">
        <w:r w:rsidR="00565A42">
          <w:rPr>
            <w:rFonts w:cstheme="majorBidi"/>
            <w:noProof/>
            <w:color w:val="000000" w:themeColor="text1"/>
          </w:rPr>
          <w:t>19</w:t>
        </w:r>
      </w:hyperlink>
      <w:r w:rsidR="007C0184">
        <w:rPr>
          <w:rFonts w:cstheme="majorBidi"/>
          <w:noProof/>
          <w:color w:val="000000" w:themeColor="text1"/>
        </w:rPr>
        <w:t xml:space="preserve">, </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w:t>
      </w:r>
      <w:r w:rsidR="008C0D23" w:rsidRPr="008B5765">
        <w:rPr>
          <w:rFonts w:cstheme="majorBidi"/>
          <w:color w:val="000000" w:themeColor="text1"/>
        </w:rPr>
        <w:fldChar w:fldCharType="end"/>
      </w:r>
      <w:r w:rsidR="00F076A9" w:rsidRPr="008B5765">
        <w:rPr>
          <w:rFonts w:cstheme="majorBidi"/>
          <w:color w:val="000000" w:themeColor="text1"/>
        </w:rPr>
        <w:t>.</w:t>
      </w:r>
      <w:r w:rsidR="00F076A9">
        <w:rPr>
          <w:rFonts w:cstheme="majorBidi"/>
          <w:color w:val="000000" w:themeColor="text1"/>
        </w:rPr>
        <w:t xml:space="preserve"> </w:t>
      </w:r>
      <w:r w:rsidR="00203E9D" w:rsidRPr="00C07005">
        <w:rPr>
          <w:rFonts w:cstheme="majorBidi"/>
          <w:color w:val="000000" w:themeColor="text1"/>
        </w:rPr>
        <w:t>When comparing GPs from Auckland and London, Auckland</w:t>
      </w:r>
      <w:r w:rsidR="00A22827" w:rsidRPr="00C07005">
        <w:rPr>
          <w:rFonts w:cstheme="majorBidi"/>
          <w:color w:val="000000" w:themeColor="text1"/>
        </w:rPr>
        <w:t>-based</w:t>
      </w:r>
      <w:r w:rsidR="005F723F" w:rsidRPr="00C07005">
        <w:rPr>
          <w:rFonts w:cstheme="majorBidi"/>
          <w:color w:val="000000" w:themeColor="text1"/>
        </w:rPr>
        <w:t xml:space="preserve"> GPs reported </w:t>
      </w:r>
      <w:r w:rsidR="00F66261" w:rsidRPr="00C07005">
        <w:rPr>
          <w:rFonts w:cstheme="majorBidi"/>
          <w:color w:val="000000" w:themeColor="text1"/>
        </w:rPr>
        <w:t>they</w:t>
      </w:r>
      <w:r w:rsidR="00203E9D" w:rsidRPr="00C07005">
        <w:rPr>
          <w:rFonts w:cstheme="majorBidi"/>
          <w:color w:val="000000" w:themeColor="text1"/>
        </w:rPr>
        <w:t xml:space="preserve"> discuss</w:t>
      </w:r>
      <w:r w:rsidR="00F66261" w:rsidRPr="00C07005">
        <w:rPr>
          <w:rFonts w:cstheme="majorBidi"/>
          <w:color w:val="000000" w:themeColor="text1"/>
        </w:rPr>
        <w:t>ed</w:t>
      </w:r>
      <w:r w:rsidR="00203E9D" w:rsidRPr="00C07005">
        <w:rPr>
          <w:rFonts w:cstheme="majorBidi"/>
          <w:color w:val="000000" w:themeColor="text1"/>
        </w:rPr>
        <w:t xml:space="preserve"> prognosis more often with severe COPD patients</w:t>
      </w:r>
      <w:r w:rsidR="00F0245A">
        <w:rPr>
          <w:rFonts w:cstheme="majorBidi"/>
          <w:color w:val="000000" w:themeColor="text1"/>
        </w:rPr>
        <w:t xml:space="preserve"> </w:t>
      </w:r>
      <w:r w:rsidR="00203E9D" w:rsidRPr="00C07005">
        <w:rPr>
          <w:rFonts w:cstheme="majorBidi"/>
          <w:color w:val="000000" w:themeColor="text1"/>
        </w:rPr>
        <w:fldChar w:fldCharType="begin"/>
      </w:r>
      <w:r w:rsidR="007C0184">
        <w:rPr>
          <w:rFonts w:cstheme="majorBidi"/>
          <w:color w:val="000000" w:themeColor="text1"/>
        </w:rPr>
        <w:instrText xml:space="preserve"> ADDIN EN.CITE &lt;EndNote&gt;&lt;Cite&gt;&lt;Author&gt;Mulcahy&lt;/Author&gt;&lt;Year&gt;2005&lt;/Year&gt;&lt;RecNum&gt;2374&lt;/RecNum&gt;&lt;DisplayText&gt;[45]&lt;/DisplayText&gt;&lt;record&gt;&lt;rec-number&gt;2374&lt;/rec-number&gt;&lt;foreign-keys&gt;&lt;key app="EN" db-id="0esa92s5w9e0pvea02sxfd0j0xpaweezveae" timestamp="1422051228"&gt;2374&lt;/key&gt;&lt;/foreign-keys&gt;&lt;ref-type name="Journal Article"&gt;17&lt;/ref-type&gt;&lt;contributors&gt;&lt;authors&gt;&lt;author&gt;Mulcahy, P.&lt;/author&gt;&lt;author&gt;Buetow, S.&lt;/author&gt;&lt;author&gt;Osman, L.&lt;/author&gt;&lt;author&gt;Coster, G.&lt;/author&gt;&lt;author&gt;Bray, Y.&lt;/author&gt;&lt;author&gt;White, P.&lt;/author&gt;&lt;author&gt;Elkington, H.&lt;/author&gt;&lt;/authors&gt;&lt;/contributors&gt;&lt;auth-address&gt;Department of General Practice and Primary Care, Kings College, Guy&amp;apos;s, King&amp;apos;s and St. Thomas&amp;apos; School of Medicine, London, UK. pat.mulcahy@laurencekirk.grampian.scot.nhs.uk&lt;/auth-address&gt;&lt;titles&gt;&lt;title&gt;GPs&amp;apos; attitudes to discussing prognosis in severe COPD: an Auckland (NZ) to London (UK) comparison&lt;/title&gt;&lt;secondary-title&gt;Fam Pract&lt;/secondary-title&gt;&lt;alt-title&gt;Family practice&lt;/alt-title&gt;&lt;/titles&gt;&lt;alt-periodical&gt;&lt;full-title&gt;Family Practice&lt;/full-title&gt;&lt;/alt-periodical&gt;&lt;pages&gt;538-40&lt;/pages&gt;&lt;volume&gt;22&lt;/volume&gt;&lt;number&gt;5&lt;/number&gt;&lt;keywords&gt;&lt;keyword&gt;*Attitude of Health Personnel&lt;/keyword&gt;&lt;keyword&gt;*Communication&lt;/keyword&gt;&lt;keyword&gt;Family Practice&lt;/keyword&gt;&lt;keyword&gt;Great Britain&lt;/keyword&gt;&lt;keyword&gt;Humans&lt;/keyword&gt;&lt;keyword&gt;New Zealand&lt;/keyword&gt;&lt;keyword&gt;Physician-Patient Relations&lt;/keyword&gt;&lt;keyword&gt;Prognosis&lt;/keyword&gt;&lt;keyword&gt;*Pulmonary Disease, Chronic Obstructive&lt;/keyword&gt;&lt;/keywords&gt;&lt;dates&gt;&lt;year&gt;2005&lt;/year&gt;&lt;pub-dates&gt;&lt;date&gt;Oct&lt;/date&gt;&lt;/pub-dates&gt;&lt;/dates&gt;&lt;isbn&gt;0263-2136 (Print)&amp;#xD;0263-2136 (Linking)&lt;/isbn&gt;&lt;accession-num&gt;16024556&lt;/accession-num&gt;&lt;urls&gt;&lt;related-urls&gt;&lt;url&gt;http://www.ncbi.nlm.nih.gov/pubmed/16024556&lt;/url&gt;&lt;/related-urls&gt;&lt;/urls&gt;&lt;electronic-resource-num&gt;10.1093/fampra/cmi052&lt;/electronic-resource-num&gt;&lt;/record&gt;&lt;/Cite&gt;&lt;/EndNote&gt;</w:instrText>
      </w:r>
      <w:r w:rsidR="00203E9D" w:rsidRPr="00C07005">
        <w:rPr>
          <w:rFonts w:cstheme="majorBidi"/>
          <w:color w:val="000000" w:themeColor="text1"/>
        </w:rPr>
        <w:fldChar w:fldCharType="separate"/>
      </w:r>
      <w:r w:rsidR="007C0184">
        <w:rPr>
          <w:rFonts w:cstheme="majorBidi"/>
          <w:noProof/>
          <w:color w:val="000000" w:themeColor="text1"/>
        </w:rPr>
        <w:t>[</w:t>
      </w:r>
      <w:hyperlink w:anchor="_ENREF_45" w:tooltip="Mulcahy, 2005 #2374" w:history="1">
        <w:r w:rsidR="00565A42">
          <w:rPr>
            <w:rFonts w:cstheme="majorBidi"/>
            <w:noProof/>
            <w:color w:val="000000" w:themeColor="text1"/>
          </w:rPr>
          <w:t>45</w:t>
        </w:r>
      </w:hyperlink>
      <w:r w:rsidR="007C0184">
        <w:rPr>
          <w:rFonts w:cstheme="majorBidi"/>
          <w:noProof/>
          <w:color w:val="000000" w:themeColor="text1"/>
        </w:rPr>
        <w:t>]</w:t>
      </w:r>
      <w:r w:rsidR="00203E9D" w:rsidRPr="00C07005">
        <w:rPr>
          <w:rFonts w:cstheme="majorBidi"/>
          <w:color w:val="000000" w:themeColor="text1"/>
        </w:rPr>
        <w:fldChar w:fldCharType="end"/>
      </w:r>
      <w:r w:rsidR="00203E9D" w:rsidRPr="00C07005">
        <w:rPr>
          <w:rFonts w:cstheme="majorBidi"/>
          <w:color w:val="000000" w:themeColor="text1"/>
        </w:rPr>
        <w:t xml:space="preserve">. Interestingly, two-thirds of both groups agreed that they were more likely to discuss prognosis with cancer than COPD patients </w:t>
      </w:r>
      <w:r w:rsidR="00203E9D" w:rsidRPr="00C07005">
        <w:rPr>
          <w:rFonts w:cstheme="majorBidi"/>
          <w:color w:val="000000" w:themeColor="text1"/>
        </w:rPr>
        <w:fldChar w:fldCharType="begin"/>
      </w:r>
      <w:r w:rsidR="007C0184">
        <w:rPr>
          <w:rFonts w:cstheme="majorBidi"/>
          <w:color w:val="000000" w:themeColor="text1"/>
        </w:rPr>
        <w:instrText xml:space="preserve"> ADDIN EN.CITE &lt;EndNote&gt;&lt;Cite&gt;&lt;Author&gt;Mulcahy&lt;/Author&gt;&lt;Year&gt;2005&lt;/Year&gt;&lt;RecNum&gt;2374&lt;/RecNum&gt;&lt;DisplayText&gt;[45]&lt;/DisplayText&gt;&lt;record&gt;&lt;rec-number&gt;2374&lt;/rec-number&gt;&lt;foreign-keys&gt;&lt;key app="EN" db-id="0esa92s5w9e0pvea02sxfd0j0xpaweezveae" timestamp="1422051228"&gt;2374&lt;/key&gt;&lt;/foreign-keys&gt;&lt;ref-type name="Journal Article"&gt;17&lt;/ref-type&gt;&lt;contributors&gt;&lt;authors&gt;&lt;author&gt;Mulcahy, P.&lt;/author&gt;&lt;author&gt;Buetow, S.&lt;/author&gt;&lt;author&gt;Osman, L.&lt;/author&gt;&lt;author&gt;Coster, G.&lt;/author&gt;&lt;author&gt;Bray, Y.&lt;/author&gt;&lt;author&gt;White, P.&lt;/author&gt;&lt;author&gt;Elkington, H.&lt;/author&gt;&lt;/authors&gt;&lt;/contributors&gt;&lt;auth-address&gt;Department of General Practice and Primary Care, Kings College, Guy&amp;apos;s, King&amp;apos;s and St. Thomas&amp;apos; School of Medicine, London, UK. pat.mulcahy@laurencekirk.grampian.scot.nhs.uk&lt;/auth-address&gt;&lt;titles&gt;&lt;title&gt;GPs&amp;apos; attitudes to discussing prognosis in severe COPD: an Auckland (NZ) to London (UK) comparison&lt;/title&gt;&lt;secondary-title&gt;Fam Pract&lt;/secondary-title&gt;&lt;alt-title&gt;Family practice&lt;/alt-title&gt;&lt;/titles&gt;&lt;alt-periodical&gt;&lt;full-title&gt;Family Practice&lt;/full-title&gt;&lt;/alt-periodical&gt;&lt;pages&gt;538-40&lt;/pages&gt;&lt;volume&gt;22&lt;/volume&gt;&lt;number&gt;5&lt;/number&gt;&lt;keywords&gt;&lt;keyword&gt;*Attitude of Health Personnel&lt;/keyword&gt;&lt;keyword&gt;*Communication&lt;/keyword&gt;&lt;keyword&gt;Family Practice&lt;/keyword&gt;&lt;keyword&gt;Great Britain&lt;/keyword&gt;&lt;keyword&gt;Humans&lt;/keyword&gt;&lt;keyword&gt;New Zealand&lt;/keyword&gt;&lt;keyword&gt;Physician-Patient Relations&lt;/keyword&gt;&lt;keyword&gt;Prognosis&lt;/keyword&gt;&lt;keyword&gt;*Pulmonary Disease, Chronic Obstructive&lt;/keyword&gt;&lt;/keywords&gt;&lt;dates&gt;&lt;year&gt;2005&lt;/year&gt;&lt;pub-dates&gt;&lt;date&gt;Oct&lt;/date&gt;&lt;/pub-dates&gt;&lt;/dates&gt;&lt;isbn&gt;0263-2136 (Print)&amp;#xD;0263-2136 (Linking)&lt;/isbn&gt;&lt;accession-num&gt;16024556&lt;/accession-num&gt;&lt;urls&gt;&lt;related-urls&gt;&lt;url&gt;http://www.ncbi.nlm.nih.gov/pubmed/16024556&lt;/url&gt;&lt;/related-urls&gt;&lt;/urls&gt;&lt;electronic-resource-num&gt;10.1093/fampra/cmi052&lt;/electronic-resource-num&gt;&lt;/record&gt;&lt;/Cite&gt;&lt;/EndNote&gt;</w:instrText>
      </w:r>
      <w:r w:rsidR="00203E9D" w:rsidRPr="00C07005">
        <w:rPr>
          <w:rFonts w:cstheme="majorBidi"/>
          <w:color w:val="000000" w:themeColor="text1"/>
        </w:rPr>
        <w:fldChar w:fldCharType="separate"/>
      </w:r>
      <w:r w:rsidR="007C0184">
        <w:rPr>
          <w:rFonts w:cstheme="majorBidi"/>
          <w:noProof/>
          <w:color w:val="000000" w:themeColor="text1"/>
        </w:rPr>
        <w:t>[</w:t>
      </w:r>
      <w:hyperlink w:anchor="_ENREF_45" w:tooltip="Mulcahy, 2005 #2374" w:history="1">
        <w:r w:rsidR="00565A42">
          <w:rPr>
            <w:rFonts w:cstheme="majorBidi"/>
            <w:noProof/>
            <w:color w:val="000000" w:themeColor="text1"/>
          </w:rPr>
          <w:t>45</w:t>
        </w:r>
      </w:hyperlink>
      <w:r w:rsidR="007C0184">
        <w:rPr>
          <w:rFonts w:cstheme="majorBidi"/>
          <w:noProof/>
          <w:color w:val="000000" w:themeColor="text1"/>
        </w:rPr>
        <w:t>]</w:t>
      </w:r>
      <w:r w:rsidR="00203E9D" w:rsidRPr="00C07005">
        <w:rPr>
          <w:rFonts w:cstheme="majorBidi"/>
          <w:color w:val="000000" w:themeColor="text1"/>
        </w:rPr>
        <w:fldChar w:fldCharType="end"/>
      </w:r>
      <w:r w:rsidR="00203E9D" w:rsidRPr="00C07005">
        <w:rPr>
          <w:rFonts w:cstheme="majorBidi"/>
          <w:color w:val="000000" w:themeColor="text1"/>
        </w:rPr>
        <w:t>. Furthermore, Dutch patients reported having these conversations significantly less frequently</w:t>
      </w:r>
      <w:r w:rsidR="00841482" w:rsidRPr="00C07005">
        <w:rPr>
          <w:rFonts w:cstheme="majorBidi"/>
          <w:color w:val="000000" w:themeColor="text1"/>
        </w:rPr>
        <w:t xml:space="preserve"> (12.3% in The Netherlands vs 17.6% in the US)</w:t>
      </w:r>
      <w:r w:rsidR="00203E9D" w:rsidRPr="00C07005">
        <w:rPr>
          <w:rFonts w:cstheme="majorBidi"/>
          <w:color w:val="000000" w:themeColor="text1"/>
        </w:rPr>
        <w:t xml:space="preserve"> and with less quality than US patients, despite the fact that </w:t>
      </w:r>
      <w:r w:rsidR="00F6404E">
        <w:rPr>
          <w:rFonts w:cstheme="majorBidi"/>
          <w:color w:val="000000" w:themeColor="text1"/>
        </w:rPr>
        <w:t>Dutch patients</w:t>
      </w:r>
      <w:r w:rsidR="00F6404E" w:rsidRPr="00C07005">
        <w:rPr>
          <w:rFonts w:cstheme="majorBidi"/>
          <w:color w:val="000000" w:themeColor="text1"/>
        </w:rPr>
        <w:t xml:space="preserve"> </w:t>
      </w:r>
      <w:r w:rsidR="00203E9D" w:rsidRPr="00C07005">
        <w:rPr>
          <w:rFonts w:cstheme="majorBidi"/>
          <w:color w:val="000000" w:themeColor="text1"/>
        </w:rPr>
        <w:t xml:space="preserve">had </w:t>
      </w:r>
      <w:r w:rsidR="00F6404E">
        <w:rPr>
          <w:rFonts w:cstheme="majorBidi"/>
          <w:color w:val="000000" w:themeColor="text1"/>
        </w:rPr>
        <w:t>worse</w:t>
      </w:r>
      <w:r w:rsidR="00203E9D" w:rsidRPr="00C07005">
        <w:rPr>
          <w:rFonts w:cstheme="majorBidi"/>
          <w:color w:val="000000" w:themeColor="text1"/>
        </w:rPr>
        <w:t xml:space="preserve"> disease</w:t>
      </w:r>
      <w:r w:rsidR="00F6404E">
        <w:rPr>
          <w:rFonts w:cstheme="majorBidi"/>
          <w:color w:val="000000" w:themeColor="text1"/>
        </w:rPr>
        <w:t xml:space="preserve"> severity</w:t>
      </w:r>
      <w:r w:rsidR="00203E9D" w:rsidRPr="00C07005">
        <w:rPr>
          <w:rFonts w:cstheme="majorBidi"/>
          <w:color w:val="000000" w:themeColor="text1"/>
        </w:rPr>
        <w:t xml:space="preserve"> </w:t>
      </w:r>
      <w:r w:rsidR="00203E9D" w:rsidRPr="00C07005">
        <w:rPr>
          <w:rFonts w:cstheme="majorBidi"/>
          <w:color w:val="000000" w:themeColor="text1"/>
        </w:rPr>
        <w:fldChar w:fldCharType="begin">
          <w:fldData xml:space="preserve">PEVuZE5vdGU+PENpdGU+PEF1dGhvcj5KYW5zc2VuPC9BdXRob3I+PFllYXI+MjAxMTwvWWVhcj48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I2OC03NjwvcGFnZXM+PHZv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KYW5zc2VuPC9BdXRob3I+PFllYXI+MjAxMTwvWWVhcj48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I2OC03NjwvcGFnZXM+PHZv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203E9D" w:rsidRPr="00C07005">
        <w:rPr>
          <w:rFonts w:cstheme="majorBidi"/>
          <w:color w:val="000000" w:themeColor="text1"/>
        </w:rPr>
      </w:r>
      <w:r w:rsidR="00203E9D" w:rsidRPr="00C07005">
        <w:rPr>
          <w:rFonts w:cstheme="majorBidi"/>
          <w:color w:val="000000" w:themeColor="text1"/>
        </w:rPr>
        <w:fldChar w:fldCharType="separate"/>
      </w:r>
      <w:r w:rsidR="007C0184">
        <w:rPr>
          <w:rFonts w:cstheme="majorBidi"/>
          <w:noProof/>
          <w:color w:val="000000" w:themeColor="text1"/>
        </w:rPr>
        <w:t>[</w:t>
      </w:r>
      <w:hyperlink w:anchor="_ENREF_46" w:tooltip="Janssen, 2011 #231" w:history="1">
        <w:r w:rsidR="00565A42">
          <w:rPr>
            <w:rFonts w:cstheme="majorBidi"/>
            <w:noProof/>
            <w:color w:val="000000" w:themeColor="text1"/>
          </w:rPr>
          <w:t>46</w:t>
        </w:r>
      </w:hyperlink>
      <w:r w:rsidR="007C0184">
        <w:rPr>
          <w:rFonts w:cstheme="majorBidi"/>
          <w:noProof/>
          <w:color w:val="000000" w:themeColor="text1"/>
        </w:rPr>
        <w:t>]</w:t>
      </w:r>
      <w:r w:rsidR="00203E9D" w:rsidRPr="00C07005">
        <w:rPr>
          <w:rFonts w:cstheme="majorBidi"/>
          <w:color w:val="000000" w:themeColor="text1"/>
        </w:rPr>
        <w:fldChar w:fldCharType="end"/>
      </w:r>
      <w:r w:rsidR="00203E9D" w:rsidRPr="00C07005">
        <w:rPr>
          <w:rFonts w:cstheme="majorBidi"/>
          <w:color w:val="000000" w:themeColor="text1"/>
        </w:rPr>
        <w:t>.</w:t>
      </w:r>
    </w:p>
    <w:p w14:paraId="1555A59B" w14:textId="77777777" w:rsidR="002F2C7F" w:rsidRPr="00C07005" w:rsidRDefault="009334FE" w:rsidP="005877A6">
      <w:pPr>
        <w:pStyle w:val="Heading2"/>
        <w:spacing w:before="0" w:after="200"/>
        <w:rPr>
          <w:rFonts w:asciiTheme="minorHAnsi" w:hAnsiTheme="minorHAnsi"/>
          <w:szCs w:val="22"/>
        </w:rPr>
      </w:pPr>
      <w:r w:rsidRPr="00C07005">
        <w:rPr>
          <w:rFonts w:asciiTheme="minorHAnsi" w:hAnsiTheme="minorHAnsi"/>
          <w:szCs w:val="22"/>
        </w:rPr>
        <w:t xml:space="preserve">Time, Place and </w:t>
      </w:r>
      <w:r w:rsidR="002F2C7F" w:rsidRPr="00C07005">
        <w:rPr>
          <w:rFonts w:asciiTheme="minorHAnsi" w:hAnsiTheme="minorHAnsi"/>
          <w:szCs w:val="22"/>
        </w:rPr>
        <w:t xml:space="preserve">Person to discuss </w:t>
      </w:r>
      <w:r w:rsidRPr="00C07005">
        <w:rPr>
          <w:rFonts w:asciiTheme="minorHAnsi" w:hAnsiTheme="minorHAnsi"/>
          <w:szCs w:val="22"/>
        </w:rPr>
        <w:t>palliative</w:t>
      </w:r>
      <w:r w:rsidR="002F2C7F" w:rsidRPr="00C07005">
        <w:rPr>
          <w:rFonts w:asciiTheme="minorHAnsi" w:hAnsiTheme="minorHAnsi"/>
          <w:szCs w:val="22"/>
        </w:rPr>
        <w:t xml:space="preserve"> care</w:t>
      </w:r>
      <w:bookmarkEnd w:id="5"/>
    </w:p>
    <w:p w14:paraId="0435FAFB" w14:textId="6C309053" w:rsidR="00E6165B" w:rsidRPr="00C07005" w:rsidRDefault="007D6DD4" w:rsidP="007E69DD">
      <w:pPr>
        <w:jc w:val="both"/>
      </w:pPr>
      <w:r w:rsidRPr="00C07005">
        <w:t>Conversations</w:t>
      </w:r>
      <w:r w:rsidR="002F2C7F" w:rsidRPr="00C07005">
        <w:rPr>
          <w:rFonts w:cstheme="majorBidi"/>
          <w:color w:val="000000" w:themeColor="text1"/>
        </w:rPr>
        <w:t xml:space="preserve"> about treatment preferences were reported to occur when the patient’s COPD was advanced or when a serious decline was noted </w:t>
      </w:r>
      <w:r w:rsidR="002F2C7F" w:rsidRPr="00C07005">
        <w:rPr>
          <w:rFonts w:eastAsiaTheme="majorEastAsia" w:cstheme="majorBidi"/>
          <w:color w:val="000000" w:themeColor="text1"/>
        </w:rPr>
        <w:fldChar w:fldCharType="begin">
          <w:fldData xml:space="preserve">PEVuZE5vdGU+PENpdGU+PEF1dGhvcj5TdWxsaXZhbjwvQXV0aG9yPjxZZWFyPjE5OTY8L1llYXI+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</w:fldData>
        </w:fldChar>
      </w:r>
      <w:r w:rsidR="007C0184">
        <w:rPr>
          <w:rFonts w:eastAsiaTheme="majorEastAsia" w:cstheme="majorBidi"/>
          <w:color w:val="000000" w:themeColor="text1"/>
        </w:rPr>
        <w:instrText xml:space="preserve"> ADDIN EN.CITE </w:instrText>
      </w:r>
      <w:r w:rsidR="007C0184">
        <w:rPr>
          <w:rFonts w:eastAsiaTheme="majorEastAsia" w:cstheme="majorBidi"/>
          <w:color w:val="000000" w:themeColor="text1"/>
        </w:rPr>
        <w:fldChar w:fldCharType="begin">
          <w:fldData xml:space="preserve">PEVuZE5vdGU+PENpdGU+PEF1dGhvcj5TdWxsaXZhbjwvQXV0aG9yPjxZZWFyPjE5OTY8L1llYXI+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</w:fldData>
        </w:fldChar>
      </w:r>
      <w:r w:rsidR="007C0184">
        <w:rPr>
          <w:rFonts w:eastAsiaTheme="majorEastAsia" w:cstheme="majorBidi"/>
          <w:color w:val="000000" w:themeColor="text1"/>
        </w:rPr>
        <w:instrText xml:space="preserve"> ADDIN EN.CITE.DATA </w:instrText>
      </w:r>
      <w:r w:rsidR="007C0184">
        <w:rPr>
          <w:rFonts w:eastAsiaTheme="majorEastAsia" w:cstheme="majorBidi"/>
          <w:color w:val="000000" w:themeColor="text1"/>
        </w:rPr>
      </w:r>
      <w:r w:rsidR="007C0184">
        <w:rPr>
          <w:rFonts w:eastAsiaTheme="majorEastAsia" w:cstheme="majorBidi"/>
          <w:color w:val="000000" w:themeColor="text1"/>
        </w:rPr>
        <w:fldChar w:fldCharType="end"/>
      </w:r>
      <w:r w:rsidR="002F2C7F" w:rsidRPr="00C07005">
        <w:rPr>
          <w:rFonts w:eastAsiaTheme="majorEastAsia" w:cstheme="majorBidi"/>
          <w:color w:val="000000" w:themeColor="text1"/>
        </w:rPr>
      </w:r>
      <w:r w:rsidR="002F2C7F" w:rsidRPr="00C07005">
        <w:rPr>
          <w:rFonts w:eastAsiaTheme="majorEastAsia" w:cstheme="majorBidi"/>
          <w:color w:val="000000" w:themeColor="text1"/>
        </w:rPr>
        <w:fldChar w:fldCharType="separate"/>
      </w:r>
      <w:r w:rsidR="007C0184">
        <w:rPr>
          <w:rFonts w:eastAsiaTheme="majorEastAsia" w:cstheme="majorBidi"/>
          <w:noProof/>
          <w:color w:val="000000" w:themeColor="text1"/>
        </w:rPr>
        <w:t>[</w:t>
      </w:r>
      <w:hyperlink w:anchor="_ENREF_3" w:tooltip="Sullivan, 1996 #528" w:history="1">
        <w:r w:rsidR="00565A42">
          <w:rPr>
            <w:rFonts w:eastAsiaTheme="majorEastAsia" w:cstheme="majorBidi"/>
            <w:noProof/>
            <w:color w:val="000000" w:themeColor="text1"/>
          </w:rPr>
          <w:t>3</w:t>
        </w:r>
      </w:hyperlink>
      <w:r w:rsidR="007C0184">
        <w:rPr>
          <w:rFonts w:eastAsiaTheme="majorEastAsia" w:cstheme="majorBidi"/>
          <w:noProof/>
          <w:color w:val="000000" w:themeColor="text1"/>
        </w:rPr>
        <w:t xml:space="preserve">, </w:t>
      </w:r>
      <w:hyperlink w:anchor="_ENREF_25" w:tooltip="Curtis, 2000 #8311" w:history="1">
        <w:r w:rsidR="00565A42">
          <w:rPr>
            <w:rFonts w:eastAsiaTheme="majorEastAsia" w:cstheme="majorBidi"/>
            <w:noProof/>
            <w:color w:val="000000" w:themeColor="text1"/>
          </w:rPr>
          <w:t>25</w:t>
        </w:r>
      </w:hyperlink>
      <w:r w:rsidR="007C0184">
        <w:rPr>
          <w:rFonts w:eastAsiaTheme="majorEastAsia" w:cstheme="majorBidi"/>
          <w:noProof/>
          <w:color w:val="000000" w:themeColor="text1"/>
        </w:rPr>
        <w:t xml:space="preserve">, </w:t>
      </w:r>
      <w:hyperlink w:anchor="_ENREF_44" w:tooltip="Gaspar, 2014 #2160" w:history="1">
        <w:r w:rsidR="00565A42">
          <w:rPr>
            <w:rFonts w:eastAsiaTheme="majorEastAsia" w:cstheme="majorBidi"/>
            <w:noProof/>
            <w:color w:val="000000" w:themeColor="text1"/>
          </w:rPr>
          <w:t>44</w:t>
        </w:r>
      </w:hyperlink>
      <w:r w:rsidR="007C0184">
        <w:rPr>
          <w:rFonts w:eastAsiaTheme="majorEastAsia" w:cstheme="majorBidi"/>
          <w:noProof/>
          <w:color w:val="000000" w:themeColor="text1"/>
        </w:rPr>
        <w:t xml:space="preserve">, </w:t>
      </w:r>
      <w:hyperlink w:anchor="_ENREF_47" w:tooltip="McNeely, 1997 #4166" w:history="1">
        <w:r w:rsidR="00565A42">
          <w:rPr>
            <w:rFonts w:eastAsiaTheme="majorEastAsia" w:cstheme="majorBidi"/>
            <w:noProof/>
            <w:color w:val="000000" w:themeColor="text1"/>
          </w:rPr>
          <w:t>47</w:t>
        </w:r>
      </w:hyperlink>
      <w:r w:rsidR="007C0184">
        <w:rPr>
          <w:rFonts w:eastAsiaTheme="majorEastAsia" w:cstheme="majorBidi"/>
          <w:noProof/>
          <w:color w:val="000000" w:themeColor="text1"/>
        </w:rPr>
        <w:t>]</w:t>
      </w:r>
      <w:r w:rsidR="002F2C7F" w:rsidRPr="00C07005">
        <w:rPr>
          <w:rFonts w:eastAsiaTheme="majorEastAsia" w:cstheme="majorBidi"/>
          <w:color w:val="000000" w:themeColor="text1"/>
        </w:rPr>
        <w:fldChar w:fldCharType="end"/>
      </w:r>
      <w:r w:rsidR="002F2C7F" w:rsidRPr="00C07005">
        <w:rPr>
          <w:rFonts w:cstheme="majorBidi"/>
          <w:color w:val="000000" w:themeColor="text1"/>
        </w:rPr>
        <w:t>. Furthermore, the majority of physicians chose to initiate conversations when the</w:t>
      </w:r>
      <w:r w:rsidR="00BF7F30" w:rsidRPr="00C07005">
        <w:rPr>
          <w:rFonts w:cstheme="majorBidi"/>
          <w:color w:val="000000" w:themeColor="text1"/>
        </w:rPr>
        <w:t xml:space="preserve"> Forced Expiratory Volume after 1 second (</w:t>
      </w:r>
      <w:r w:rsidR="002F2C7F" w:rsidRPr="00C07005">
        <w:rPr>
          <w:rFonts w:cstheme="majorBidi"/>
          <w:color w:val="000000" w:themeColor="text1"/>
        </w:rPr>
        <w:t>FEV1</w:t>
      </w:r>
      <w:r w:rsidR="00BF7F30" w:rsidRPr="00C07005">
        <w:rPr>
          <w:rFonts w:cstheme="majorBidi"/>
          <w:color w:val="000000" w:themeColor="text1"/>
        </w:rPr>
        <w:t>)</w:t>
      </w:r>
      <w:r w:rsidR="002F2C7F" w:rsidRPr="00C07005">
        <w:rPr>
          <w:rFonts w:cstheme="majorBidi"/>
          <w:color w:val="000000" w:themeColor="text1"/>
        </w:rPr>
        <w:t xml:space="preserve"> was &lt;30% </w:t>
      </w:r>
      <w:r w:rsidR="002F2C7F" w:rsidRPr="00C07005">
        <w:rPr>
          <w:rFonts w:cstheme="majorBidi"/>
          <w:color w:val="000000" w:themeColor="text1"/>
        </w:rPr>
        <w:fldChar w:fldCharType="begin">
          <w:fldData xml:space="preserve">PEVuZE5vdGU+PENpdGU+PEF1dGhvcj5NY05lZWx5PC9BdXRob3I+PFllYXI+MTk5NzwvWWVhcj48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NY05lZWx5PC9BdXRob3I+PFllYXI+MTk5NzwvWWVhcj48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2F2C7F" w:rsidRPr="00C07005">
        <w:rPr>
          <w:rFonts w:cstheme="majorBidi"/>
          <w:color w:val="000000" w:themeColor="text1"/>
        </w:rPr>
      </w:r>
      <w:r w:rsidR="002F2C7F" w:rsidRPr="00C07005">
        <w:rPr>
          <w:rFonts w:cstheme="majorBidi"/>
          <w:color w:val="000000" w:themeColor="text1"/>
        </w:rPr>
        <w:fldChar w:fldCharType="separate"/>
      </w:r>
      <w:r w:rsidR="007C0184">
        <w:rPr>
          <w:rFonts w:cstheme="majorBidi"/>
          <w:noProof/>
          <w:color w:val="000000" w:themeColor="text1"/>
        </w:rPr>
        <w:t>[</w:t>
      </w:r>
      <w:hyperlink w:anchor="_ENREF_3" w:tooltip="Sullivan, 1996 #528" w:history="1">
        <w:r w:rsidR="00565A42">
          <w:rPr>
            <w:rFonts w:cstheme="majorBidi"/>
            <w:noProof/>
            <w:color w:val="000000" w:themeColor="text1"/>
          </w:rPr>
          <w:t>3</w:t>
        </w:r>
      </w:hyperlink>
      <w:r w:rsidR="007C0184">
        <w:rPr>
          <w:rFonts w:cstheme="majorBidi"/>
          <w:noProof/>
          <w:color w:val="000000" w:themeColor="text1"/>
        </w:rPr>
        <w:t xml:space="preserve">, </w:t>
      </w:r>
      <w:hyperlink w:anchor="_ENREF_47" w:tooltip="McNeely, 1997 #4166" w:history="1">
        <w:r w:rsidR="00565A42">
          <w:rPr>
            <w:rFonts w:cstheme="majorBidi"/>
            <w:noProof/>
            <w:color w:val="000000" w:themeColor="text1"/>
          </w:rPr>
          <w:t>47</w:t>
        </w:r>
      </w:hyperlink>
      <w:r w:rsidR="007C0184">
        <w:rPr>
          <w:rFonts w:cstheme="majorBidi"/>
          <w:noProof/>
          <w:color w:val="000000" w:themeColor="text1"/>
        </w:rPr>
        <w:t>]</w:t>
      </w:r>
      <w:r w:rsidR="002F2C7F" w:rsidRPr="00C07005">
        <w:rPr>
          <w:rFonts w:cstheme="majorBidi"/>
          <w:color w:val="000000" w:themeColor="text1"/>
        </w:rPr>
        <w:fldChar w:fldCharType="end"/>
      </w:r>
      <w:r w:rsidR="002F2C7F" w:rsidRPr="00C07005">
        <w:rPr>
          <w:rFonts w:cstheme="majorBidi"/>
          <w:color w:val="000000" w:themeColor="text1"/>
        </w:rPr>
        <w:t xml:space="preserve">. In contrast, all </w:t>
      </w:r>
      <w:r w:rsidR="000D16A3">
        <w:rPr>
          <w:rFonts w:cstheme="majorBidi"/>
          <w:color w:val="000000" w:themeColor="text1"/>
        </w:rPr>
        <w:t xml:space="preserve">respiratory </w:t>
      </w:r>
      <w:r w:rsidR="002F2C7F" w:rsidRPr="00C07005">
        <w:rPr>
          <w:rFonts w:cstheme="majorBidi"/>
          <w:color w:val="000000" w:themeColor="text1"/>
        </w:rPr>
        <w:t xml:space="preserve">physicians agreed that this should ideally be initiated when a patient was in </w:t>
      </w:r>
      <w:r w:rsidR="00612452" w:rsidRPr="00C07005">
        <w:rPr>
          <w:rFonts w:cstheme="majorBidi"/>
          <w:color w:val="000000" w:themeColor="text1"/>
        </w:rPr>
        <w:t xml:space="preserve">a </w:t>
      </w:r>
      <w:r w:rsidR="002F2C7F" w:rsidRPr="00C07005">
        <w:rPr>
          <w:rFonts w:cstheme="majorBidi"/>
          <w:color w:val="000000" w:themeColor="text1"/>
        </w:rPr>
        <w:t>stable condition</w:t>
      </w:r>
      <w:r w:rsidR="009D61FA" w:rsidRPr="00C07005">
        <w:rPr>
          <w:rFonts w:cstheme="majorBidi"/>
          <w:color w:val="000000" w:themeColor="text1"/>
        </w:rPr>
        <w:t xml:space="preserve">, however </w:t>
      </w:r>
      <w:r w:rsidR="009D61FA" w:rsidRPr="00C07005">
        <w:t>patient</w:t>
      </w:r>
      <w:r w:rsidR="00521FD0">
        <w:t>s’</w:t>
      </w:r>
      <w:r w:rsidR="009D61FA" w:rsidRPr="00C07005">
        <w:t xml:space="preserve"> individuality and differing rates of disease progression added to the difficulty </w:t>
      </w:r>
      <w:r w:rsidR="009D61FA" w:rsidRPr="001A0924">
        <w:t xml:space="preserve">in timing </w:t>
      </w:r>
      <w:r w:rsidR="009D61FA" w:rsidRPr="00D80699">
        <w:t xml:space="preserve">the </w:t>
      </w:r>
      <w:r w:rsidR="005E39F6" w:rsidRPr="00BF6050">
        <w:t>conversation</w:t>
      </w:r>
      <w:r w:rsidR="009D61FA" w:rsidRPr="00C07005">
        <w:t xml:space="preserve"> </w:t>
      </w:r>
      <w:r w:rsidR="002F2C7F" w:rsidRPr="00C07005">
        <w:rPr>
          <w:rFonts w:eastAsiaTheme="majorEastAsia" w:cstheme="majorBidi"/>
        </w:rPr>
        <w:fldChar w:fldCharType="begin">
          <w:fldData xml:space="preserve">PEVuZE5vdGU+PENpdGU+PEF1dGhvcj5TdWxsaXZhbjwvQXV0aG9yPjxZZWFyPjE5OTY8L1llYXI+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</w:fldData>
        </w:fldChar>
      </w:r>
      <w:r w:rsidR="00612163" w:rsidRPr="00C07005">
        <w:rPr>
          <w:rFonts w:eastAsiaTheme="majorEastAsia" w:cstheme="majorBidi"/>
        </w:rPr>
        <w:instrText xml:space="preserve"> ADDIN EN.CITE </w:instrText>
      </w:r>
      <w:r w:rsidR="00612163" w:rsidRPr="00C07005">
        <w:rPr>
          <w:rFonts w:eastAsiaTheme="majorEastAsia" w:cstheme="majorBidi"/>
        </w:rPr>
        <w:fldChar w:fldCharType="begin">
          <w:fldData xml:space="preserve">PEVuZE5vdGU+PENpdGU+PEF1dGhvcj5TdWxsaXZhbjwvQXV0aG9yPjxZZWFyPjE5OTY8L1llYXI+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</w:fldData>
        </w:fldChar>
      </w:r>
      <w:r w:rsidR="00612163" w:rsidRPr="00C07005">
        <w:rPr>
          <w:rFonts w:eastAsiaTheme="majorEastAsia" w:cstheme="majorBidi"/>
        </w:rPr>
        <w:instrText xml:space="preserve"> ADDIN EN.CITE.DATA </w:instrText>
      </w:r>
      <w:r w:rsidR="00612163" w:rsidRPr="00C07005">
        <w:rPr>
          <w:rFonts w:eastAsiaTheme="majorEastAsia" w:cstheme="majorBidi"/>
        </w:rPr>
      </w:r>
      <w:r w:rsidR="00612163" w:rsidRPr="00C07005">
        <w:rPr>
          <w:rFonts w:eastAsiaTheme="majorEastAsia" w:cstheme="majorBidi"/>
        </w:rPr>
        <w:fldChar w:fldCharType="end"/>
      </w:r>
      <w:r w:rsidR="002F2C7F" w:rsidRPr="00C07005">
        <w:rPr>
          <w:rFonts w:eastAsiaTheme="majorEastAsia" w:cstheme="majorBidi"/>
        </w:rPr>
      </w:r>
      <w:r w:rsidR="002F2C7F" w:rsidRPr="00C07005">
        <w:rPr>
          <w:rFonts w:eastAsiaTheme="majorEastAsia" w:cstheme="majorBidi"/>
        </w:rPr>
        <w:fldChar w:fldCharType="separate"/>
      </w:r>
      <w:r w:rsidR="00612163" w:rsidRPr="00C07005">
        <w:rPr>
          <w:rFonts w:eastAsiaTheme="majorEastAsia" w:cstheme="majorBidi"/>
          <w:noProof/>
        </w:rPr>
        <w:t>[</w:t>
      </w:r>
      <w:hyperlink w:anchor="_ENREF_3" w:tooltip="Sullivan, 1996 #528" w:history="1">
        <w:r w:rsidR="00565A42" w:rsidRPr="00C07005">
          <w:rPr>
            <w:rFonts w:eastAsiaTheme="majorEastAsia" w:cstheme="majorBidi"/>
            <w:noProof/>
          </w:rPr>
          <w:t>3</w:t>
        </w:r>
      </w:hyperlink>
      <w:r w:rsidR="00612163" w:rsidRPr="00C07005">
        <w:rPr>
          <w:rFonts w:eastAsiaTheme="majorEastAsia" w:cstheme="majorBidi"/>
          <w:noProof/>
        </w:rPr>
        <w:t>]</w:t>
      </w:r>
      <w:r w:rsidR="002F2C7F" w:rsidRPr="00C07005">
        <w:rPr>
          <w:rFonts w:eastAsiaTheme="majorEastAsia" w:cstheme="majorBidi"/>
        </w:rPr>
        <w:fldChar w:fldCharType="end"/>
      </w:r>
      <w:r w:rsidR="002F2C7F" w:rsidRPr="00C07005">
        <w:rPr>
          <w:rFonts w:cstheme="majorBidi"/>
        </w:rPr>
        <w:t>. The right time to discuss these topics w</w:t>
      </w:r>
      <w:r w:rsidR="00612452" w:rsidRPr="00C07005">
        <w:rPr>
          <w:rFonts w:cstheme="majorBidi"/>
        </w:rPr>
        <w:t>as</w:t>
      </w:r>
      <w:r w:rsidR="002F2C7F" w:rsidRPr="00C07005">
        <w:rPr>
          <w:rFonts w:cstheme="majorBidi"/>
        </w:rPr>
        <w:t xml:space="preserve"> more defined in cancer than in COPD, where </w:t>
      </w:r>
      <w:r w:rsidR="000C7F9B" w:rsidRPr="00C07005">
        <w:rPr>
          <w:rFonts w:cstheme="majorBidi"/>
        </w:rPr>
        <w:t xml:space="preserve">cancer </w:t>
      </w:r>
      <w:r w:rsidR="002F2C7F" w:rsidRPr="00C07005">
        <w:rPr>
          <w:rFonts w:cstheme="majorBidi"/>
        </w:rPr>
        <w:t>specialist nurses</w:t>
      </w:r>
      <w:r w:rsidR="00E6165B" w:rsidRPr="00C07005">
        <w:rPr>
          <w:rFonts w:cstheme="majorBidi"/>
        </w:rPr>
        <w:t xml:space="preserve"> (CNS)</w:t>
      </w:r>
      <w:r w:rsidR="002F2C7F" w:rsidRPr="00C07005">
        <w:rPr>
          <w:rFonts w:cstheme="majorBidi"/>
        </w:rPr>
        <w:t xml:space="preserve"> were involved from diagnosis until the patient’s deterioration </w:t>
      </w:r>
      <w:r w:rsidR="002F2C7F" w:rsidRPr="00C07005">
        <w:rPr>
          <w:rFonts w:cstheme="majorBidi"/>
        </w:rPr>
        <w:fldChar w:fldCharType="begin">
          <w:fldData xml:space="preserve">PEVuZE5vdGU+PENpdGU+PEF1dGhvcj5DcmF3Zm9yZDwvQXV0aG9yPjxZZWFyPjIwMTA8L1llYXI+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3OTYtODAzPC9wYWdlcz48dm9sdW1lPjMyPC92b2x1bWU+PG51bWJlcj4zPC9u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==
</w:fldData>
        </w:fldChar>
      </w:r>
      <w:r w:rsidR="0074328B" w:rsidRPr="00C07005">
        <w:rPr>
          <w:rFonts w:cstheme="majorBidi"/>
        </w:rPr>
        <w:instrText xml:space="preserve"> ADDIN EN.CITE </w:instrText>
      </w:r>
      <w:r w:rsidR="0074328B" w:rsidRPr="00C07005">
        <w:rPr>
          <w:rFonts w:cstheme="majorBidi"/>
        </w:rPr>
        <w:fldChar w:fldCharType="begin">
          <w:fldData xml:space="preserve">PEVuZE5vdGU+PENpdGU+PEF1dGhvcj5DcmF3Zm9yZDwvQXV0aG9yPjxZZWFyPjIwMTA8L1llYXI+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3OTYtODAzPC9wYWdlcz48dm9sdW1lPjMyPC92b2x1bWU+PG51bWJlcj4zPC9u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==
</w:fldData>
        </w:fldChar>
      </w:r>
      <w:r w:rsidR="0074328B" w:rsidRPr="00C07005">
        <w:rPr>
          <w:rFonts w:cstheme="majorBidi"/>
        </w:rPr>
        <w:instrText xml:space="preserve"> ADDIN EN.CITE.DATA </w:instrText>
      </w:r>
      <w:r w:rsidR="0074328B" w:rsidRPr="00C07005">
        <w:rPr>
          <w:rFonts w:cstheme="majorBidi"/>
        </w:rPr>
      </w:r>
      <w:r w:rsidR="0074328B" w:rsidRPr="00C07005">
        <w:rPr>
          <w:rFonts w:cstheme="majorBidi"/>
        </w:rPr>
        <w:fldChar w:fldCharType="end"/>
      </w:r>
      <w:r w:rsidR="002F2C7F" w:rsidRPr="00C07005">
        <w:rPr>
          <w:rFonts w:cstheme="majorBidi"/>
        </w:rPr>
      </w:r>
      <w:r w:rsidR="002F2C7F" w:rsidRPr="00C07005">
        <w:rPr>
          <w:rFonts w:cstheme="majorBidi"/>
        </w:rPr>
        <w:fldChar w:fldCharType="separate"/>
      </w:r>
      <w:r w:rsidR="0074328B" w:rsidRPr="00C07005">
        <w:rPr>
          <w:rFonts w:cstheme="majorBidi"/>
          <w:noProof/>
        </w:rPr>
        <w:t>[</w:t>
      </w:r>
      <w:hyperlink w:anchor="_ENREF_18" w:tooltip="Crawford, 2010 #32" w:history="1">
        <w:r w:rsidR="00565A42" w:rsidRPr="00C07005">
          <w:rPr>
            <w:rFonts w:cstheme="majorBidi"/>
            <w:noProof/>
          </w:rPr>
          <w:t>18</w:t>
        </w:r>
      </w:hyperlink>
      <w:r w:rsidR="0074328B" w:rsidRPr="00C07005">
        <w:rPr>
          <w:rFonts w:cstheme="majorBidi"/>
          <w:noProof/>
        </w:rPr>
        <w:t xml:space="preserve">, </w:t>
      </w:r>
      <w:hyperlink w:anchor="_ENREF_22" w:tooltip="Curtis, 2008 #2295" w:history="1">
        <w:r w:rsidR="00565A42" w:rsidRPr="00C07005">
          <w:rPr>
            <w:rFonts w:cstheme="majorBidi"/>
            <w:noProof/>
          </w:rPr>
          <w:t>22</w:t>
        </w:r>
      </w:hyperlink>
      <w:r w:rsidR="0074328B" w:rsidRPr="00C07005">
        <w:rPr>
          <w:rFonts w:cstheme="majorBidi"/>
          <w:noProof/>
        </w:rPr>
        <w:t>]</w:t>
      </w:r>
      <w:r w:rsidR="002F2C7F" w:rsidRPr="00C07005">
        <w:rPr>
          <w:rFonts w:cstheme="majorBidi"/>
        </w:rPr>
        <w:fldChar w:fldCharType="end"/>
      </w:r>
      <w:r w:rsidR="002F2C7F" w:rsidRPr="00C07005">
        <w:rPr>
          <w:rFonts w:cstheme="majorBidi"/>
        </w:rPr>
        <w:t>.</w:t>
      </w:r>
      <w:r w:rsidR="00E6165B" w:rsidRPr="00C07005">
        <w:rPr>
          <w:rFonts w:cstheme="majorBidi"/>
        </w:rPr>
        <w:t xml:space="preserve"> CNS’s </w:t>
      </w:r>
      <w:r w:rsidR="00A61948" w:rsidRPr="00C07005">
        <w:rPr>
          <w:rFonts w:cstheme="majorBidi"/>
        </w:rPr>
        <w:t xml:space="preserve">provided personalized holistic </w:t>
      </w:r>
      <w:r w:rsidR="00E6165B" w:rsidRPr="00C07005">
        <w:rPr>
          <w:rFonts w:cstheme="majorBidi"/>
        </w:rPr>
        <w:t xml:space="preserve">care </w:t>
      </w:r>
      <w:r w:rsidR="00A61948" w:rsidRPr="00C07005">
        <w:rPr>
          <w:rFonts w:cstheme="majorBidi"/>
        </w:rPr>
        <w:t>to</w:t>
      </w:r>
      <w:r w:rsidR="00E6165B" w:rsidRPr="00C07005">
        <w:rPr>
          <w:rFonts w:cstheme="majorBidi"/>
        </w:rPr>
        <w:t xml:space="preserve"> cancer patients </w:t>
      </w:r>
      <w:r w:rsidR="00BF3290" w:rsidRPr="00C07005">
        <w:rPr>
          <w:rFonts w:cstheme="majorBidi"/>
        </w:rPr>
        <w:t xml:space="preserve">from </w:t>
      </w:r>
      <w:r w:rsidR="00E6165B" w:rsidRPr="00C07005">
        <w:rPr>
          <w:rFonts w:cstheme="majorBidi"/>
        </w:rPr>
        <w:t>t</w:t>
      </w:r>
      <w:r w:rsidR="00E6165B" w:rsidRPr="00C07005">
        <w:t xml:space="preserve">he breaking of bad news, through their </w:t>
      </w:r>
      <w:r w:rsidR="00A61948" w:rsidRPr="00C07005">
        <w:t xml:space="preserve">clinical </w:t>
      </w:r>
      <w:r w:rsidR="00E6165B" w:rsidRPr="00C07005">
        <w:t>treatment until the inevitable deterioration</w:t>
      </w:r>
      <w:r w:rsidR="00A61948" w:rsidRPr="00C07005">
        <w:t xml:space="preserve"> </w:t>
      </w:r>
      <w:r w:rsidR="00A61948" w:rsidRPr="00C07005">
        <w:fldChar w:fldCharType="begin"/>
      </w:r>
      <w:r w:rsidR="0074328B" w:rsidRPr="00C07005">
        <w:instrText xml:space="preserve"> ADDIN EN.CITE &lt;EndNote&gt;&lt;Cite&gt;&lt;Author&gt;Crawford&lt;/Author&gt;&lt;Year&gt;2010&lt;/Year&gt;&lt;RecNum&gt;32&lt;/RecNum&gt;&lt;DisplayText&gt;[18]&lt;/DisplayText&gt;&lt;record&gt;&lt;rec-number&gt;32&lt;/rec-number&gt;&lt;foreign-keys&gt;&lt;key app="EN" db-id="0esa92s5w9e0pvea02sxfd0j0xpaweezveae" timestamp="1415991685"&gt;32&lt;/key&gt;&lt;key app="ENWeb" db-id=""&gt;0&lt;/key&gt;&lt;/foreign-keys&gt;&lt;ref-type name="Journal Article"&gt;17&lt;/ref-type&gt;&lt;contributors&gt;&lt;authors&gt;&lt;author&gt;Crawford, A.&lt;/author&gt;&lt;/authors&gt;&lt;/contributors&gt;&lt;auth-address&gt;Team Lead, Community Respiratory Services, Outer North East London Community Services, NHS Waltham Forest&lt;/auth-address&gt;&lt;titles&gt;&lt;title&gt;Respiratory practitioners&amp;apos; experience of end-of-life discussions in COPD&lt;/title&gt;&lt;secondary-title&gt;British Journal of Nursing&lt;/secondary-title&gt;&lt;/titles&gt;&lt;periodical&gt;&lt;full-title&gt;British Journal of Nursing&lt;/full-title&gt;&lt;/periodical&gt;&lt;pages&gt;1164-1169&lt;/pages&gt;&lt;volume&gt;19&lt;/volume&gt;&lt;number&gt;18&lt;/number&gt;&lt;keywords&gt;&lt;keyword&gt;Lung Diseases, Obstructive&lt;/keyword&gt;&lt;keyword&gt;Health Personnel&lt;/keyword&gt;&lt;keyword&gt;Communication&lt;/keyword&gt;&lt;keyword&gt;Hospice Care&lt;/keyword&gt;&lt;keyword&gt;Qualitative Studies&lt;/keyword&gt;&lt;keyword&gt;Phenomenological Research&lt;/keyword&gt;&lt;keyword&gt;Interviews&lt;/keyword&gt;&lt;keyword&gt;Purposive Sample&lt;/keyword&gt;&lt;keyword&gt;Thematic Analysis&lt;/keyword&gt;&lt;keyword&gt;Audiorecording&lt;/keyword&gt;&lt;keyword&gt;Emotions&lt;/keyword&gt;&lt;keyword&gt;Empathy&lt;/keyword&gt;&lt;/keywords&gt;&lt;dates&gt;&lt;year&gt;2010&lt;/year&gt;&lt;/dates&gt;&lt;isbn&gt;0966-0461&lt;/isbn&gt;&lt;accession-num&gt;2010831579. Language: English. Entry Date: 20101105. Revision Date: 20140808. Publication Type: journal article&lt;/accession-num&gt;&lt;urls&gt;&lt;related-urls&gt;&lt;url&gt;http://search.ebscohost.com/login.aspx?direct=true&amp;amp;db=rzh&amp;amp;AN=2010831579&amp;amp;site=eds-live&lt;/url&gt;&lt;/related-urls&gt;&lt;/urls&gt;&lt;remote-database-name&gt;rzh&lt;/remote-database-name&gt;&lt;remote-database-provider&gt;EBSCOhost&lt;/remote-database-provider&gt;&lt;/record&gt;&lt;/Cite&gt;&lt;/EndNote&gt;</w:instrText>
      </w:r>
      <w:r w:rsidR="00A61948" w:rsidRPr="00C07005">
        <w:fldChar w:fldCharType="separate"/>
      </w:r>
      <w:r w:rsidR="0074328B" w:rsidRPr="00C07005">
        <w:rPr>
          <w:noProof/>
        </w:rPr>
        <w:t>[</w:t>
      </w:r>
      <w:hyperlink w:anchor="_ENREF_18" w:tooltip="Crawford, 2010 #32" w:history="1">
        <w:r w:rsidR="00565A42" w:rsidRPr="00C07005">
          <w:rPr>
            <w:noProof/>
          </w:rPr>
          <w:t>18</w:t>
        </w:r>
      </w:hyperlink>
      <w:r w:rsidR="0074328B" w:rsidRPr="00C07005">
        <w:rPr>
          <w:noProof/>
        </w:rPr>
        <w:t>]</w:t>
      </w:r>
      <w:r w:rsidR="00A61948" w:rsidRPr="00C07005">
        <w:fldChar w:fldCharType="end"/>
      </w:r>
      <w:r w:rsidR="00E6165B" w:rsidRPr="00C07005">
        <w:t>.</w:t>
      </w:r>
      <w:r w:rsidR="00793F2C" w:rsidRPr="00C07005">
        <w:t xml:space="preserve"> </w:t>
      </w:r>
    </w:p>
    <w:p w14:paraId="0557C31D" w14:textId="3A41213D" w:rsidR="004231E1" w:rsidRPr="00C07005" w:rsidRDefault="004231E1" w:rsidP="007E69DD">
      <w:pPr>
        <w:jc w:val="both"/>
        <w:rPr>
          <w:rFonts w:cstheme="majorBidi"/>
        </w:rPr>
      </w:pPr>
      <w:r w:rsidRPr="00C07005">
        <w:t xml:space="preserve">The </w:t>
      </w:r>
      <w:r w:rsidR="002E1590" w:rsidRPr="00C07005">
        <w:t xml:space="preserve">disease features that most commonly triggered palliative care </w:t>
      </w:r>
      <w:r w:rsidR="001F5B46" w:rsidRPr="00C07005">
        <w:t>discussion</w:t>
      </w:r>
      <w:r w:rsidR="002E1590" w:rsidRPr="00C07005">
        <w:t>s</w:t>
      </w:r>
      <w:r w:rsidR="009C468A" w:rsidRPr="00C07005">
        <w:t xml:space="preserve"> according with clinicians</w:t>
      </w:r>
      <w:r w:rsidR="002E1590" w:rsidRPr="00C07005">
        <w:t xml:space="preserve"> were:  FEV1&lt;30%</w:t>
      </w:r>
      <w:r w:rsidR="001E7B34">
        <w:t xml:space="preserve"> of the predicted value</w:t>
      </w:r>
      <w:r w:rsidR="002E1590" w:rsidRPr="00C07005">
        <w:t>;</w:t>
      </w:r>
      <w:r w:rsidRPr="00C07005">
        <w:t xml:space="preserve"> on or prior </w:t>
      </w:r>
      <w:r w:rsidR="002E1590" w:rsidRPr="00C07005">
        <w:t xml:space="preserve">to </w:t>
      </w:r>
      <w:r w:rsidR="001B6286" w:rsidRPr="00C07005">
        <w:t xml:space="preserve">an </w:t>
      </w:r>
      <w:r w:rsidR="002E1590" w:rsidRPr="00C07005">
        <w:t>intensive care unit</w:t>
      </w:r>
      <w:r w:rsidR="00750489" w:rsidRPr="00C07005">
        <w:t xml:space="preserve"> (ICU</w:t>
      </w:r>
      <w:r w:rsidR="00317697" w:rsidRPr="00C07005">
        <w:t>/ITU</w:t>
      </w:r>
      <w:r w:rsidR="00750489" w:rsidRPr="00C07005">
        <w:t>)</w:t>
      </w:r>
      <w:r w:rsidR="001B6286" w:rsidRPr="00C07005">
        <w:t xml:space="preserve"> admission</w:t>
      </w:r>
      <w:r w:rsidR="002E1590" w:rsidRPr="00C07005">
        <w:rPr>
          <w:rFonts w:cstheme="majorBidi"/>
        </w:rPr>
        <w:t>;</w:t>
      </w:r>
      <w:r w:rsidRPr="00C07005">
        <w:rPr>
          <w:rFonts w:cstheme="majorBidi"/>
        </w:rPr>
        <w:t xml:space="preserve"> </w:t>
      </w:r>
      <w:r w:rsidR="00C46F02" w:rsidRPr="00C07005">
        <w:rPr>
          <w:rFonts w:cstheme="majorBidi"/>
        </w:rPr>
        <w:t>when a sudden event had happened, such as</w:t>
      </w:r>
      <w:r w:rsidR="001B6286" w:rsidRPr="00C07005">
        <w:rPr>
          <w:rFonts w:cstheme="majorBidi"/>
        </w:rPr>
        <w:t xml:space="preserve"> the</w:t>
      </w:r>
      <w:r w:rsidR="00C46F02" w:rsidRPr="00C07005">
        <w:rPr>
          <w:rFonts w:cstheme="majorBidi"/>
        </w:rPr>
        <w:t xml:space="preserve"> introduct</w:t>
      </w:r>
      <w:r w:rsidR="002E1590" w:rsidRPr="00C07005">
        <w:rPr>
          <w:rFonts w:cstheme="majorBidi"/>
        </w:rPr>
        <w:t>ion of</w:t>
      </w:r>
      <w:r w:rsidR="00AA6CB2" w:rsidRPr="00C07005">
        <w:rPr>
          <w:rFonts w:cstheme="majorBidi"/>
        </w:rPr>
        <w:t xml:space="preserve"> long-term oxygen and/or</w:t>
      </w:r>
      <w:r w:rsidR="002E1590" w:rsidRPr="00C07005">
        <w:rPr>
          <w:rFonts w:cstheme="majorBidi"/>
        </w:rPr>
        <w:t xml:space="preserve"> non-invasive ventilation;</w:t>
      </w:r>
      <w:r w:rsidR="00C46F02" w:rsidRPr="00C07005">
        <w:rPr>
          <w:rFonts w:cstheme="majorBidi"/>
        </w:rPr>
        <w:t xml:space="preserve"> </w:t>
      </w:r>
      <w:r w:rsidR="00F33E87" w:rsidRPr="00C07005">
        <w:rPr>
          <w:rFonts w:cstheme="majorBidi"/>
        </w:rPr>
        <w:t xml:space="preserve">when maximum therapy </w:t>
      </w:r>
      <w:r w:rsidR="00521FD0" w:rsidRPr="001A0924">
        <w:rPr>
          <w:rFonts w:cstheme="majorBidi"/>
        </w:rPr>
        <w:t>was</w:t>
      </w:r>
      <w:r w:rsidR="00521FD0">
        <w:rPr>
          <w:rFonts w:cstheme="majorBidi"/>
        </w:rPr>
        <w:t xml:space="preserve"> </w:t>
      </w:r>
      <w:r w:rsidR="004F2B12" w:rsidRPr="00C07005">
        <w:rPr>
          <w:rFonts w:cstheme="majorBidi"/>
        </w:rPr>
        <w:t>achieved</w:t>
      </w:r>
      <w:r w:rsidR="001B6286" w:rsidRPr="00C07005">
        <w:rPr>
          <w:rFonts w:cstheme="majorBidi"/>
        </w:rPr>
        <w:t>;</w:t>
      </w:r>
      <w:r w:rsidR="00C46F02" w:rsidRPr="00C07005">
        <w:rPr>
          <w:rFonts w:cstheme="majorBidi"/>
        </w:rPr>
        <w:t xml:space="preserve"> and when all curative treatments were exhausted </w:t>
      </w:r>
      <w:r w:rsidR="00C46F02" w:rsidRPr="00C07005">
        <w:rPr>
          <w:rFonts w:eastAsiaTheme="majorEastAsia" w:cstheme="majorBidi"/>
        </w:rPr>
        <w:fldChar w:fldCharType="begin">
          <w:fldData xml:space="preserve">PEVuZE5vdGU+PENpdGU+PEF1dGhvcj5TdWxsaXZhbjwvQXV0aG9yPjxZZWFyPjE5OTY8L1llYXI+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</w:fldData>
        </w:fldChar>
      </w:r>
      <w:r w:rsidR="007C0184">
        <w:rPr>
          <w:rFonts w:eastAsiaTheme="majorEastAsia" w:cstheme="majorBidi"/>
        </w:rPr>
        <w:instrText xml:space="preserve"> ADDIN EN.CITE </w:instrText>
      </w:r>
      <w:r w:rsidR="007C0184">
        <w:rPr>
          <w:rFonts w:eastAsiaTheme="majorEastAsia" w:cstheme="majorBidi"/>
        </w:rPr>
        <w:fldChar w:fldCharType="begin">
          <w:fldData xml:space="preserve">PEVuZE5vdGU+PENpdGU+PEF1dGhvcj5TdWxsaXZhbjwvQXV0aG9yPjxZZWFyPjE5OTY8L1llYXI+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</w:fldData>
        </w:fldChar>
      </w:r>
      <w:r w:rsidR="007C0184">
        <w:rPr>
          <w:rFonts w:eastAsiaTheme="majorEastAsia" w:cstheme="majorBidi"/>
        </w:rPr>
        <w:instrText xml:space="preserve"> ADDIN EN.CITE.DATA </w:instrText>
      </w:r>
      <w:r w:rsidR="007C0184">
        <w:rPr>
          <w:rFonts w:eastAsiaTheme="majorEastAsia" w:cstheme="majorBidi"/>
        </w:rPr>
      </w:r>
      <w:r w:rsidR="007C0184">
        <w:rPr>
          <w:rFonts w:eastAsiaTheme="majorEastAsia" w:cstheme="majorBidi"/>
        </w:rPr>
        <w:fldChar w:fldCharType="end"/>
      </w:r>
      <w:r w:rsidR="00C46F02" w:rsidRPr="00C07005">
        <w:rPr>
          <w:rFonts w:eastAsiaTheme="majorEastAsia" w:cstheme="majorBidi"/>
        </w:rPr>
      </w:r>
      <w:r w:rsidR="00C46F02" w:rsidRPr="00C07005">
        <w:rPr>
          <w:rFonts w:eastAsiaTheme="majorEastAsia" w:cstheme="majorBidi"/>
        </w:rPr>
        <w:fldChar w:fldCharType="separate"/>
      </w:r>
      <w:r w:rsidR="007C0184">
        <w:rPr>
          <w:rFonts w:eastAsiaTheme="majorEastAsia" w:cstheme="majorBidi"/>
          <w:noProof/>
        </w:rPr>
        <w:t>[</w:t>
      </w:r>
      <w:hyperlink w:anchor="_ENREF_3" w:tooltip="Sullivan, 1996 #528" w:history="1">
        <w:r w:rsidR="00565A42">
          <w:rPr>
            <w:rFonts w:eastAsiaTheme="majorEastAsia" w:cstheme="majorBidi"/>
            <w:noProof/>
          </w:rPr>
          <w:t>3</w:t>
        </w:r>
      </w:hyperlink>
      <w:r w:rsidR="007C0184">
        <w:rPr>
          <w:rFonts w:eastAsiaTheme="majorEastAsia" w:cstheme="majorBidi"/>
          <w:noProof/>
        </w:rPr>
        <w:t xml:space="preserve">, </w:t>
      </w:r>
      <w:hyperlink w:anchor="_ENREF_25" w:tooltip="Curtis, 2000 #8311" w:history="1">
        <w:r w:rsidR="00565A42">
          <w:rPr>
            <w:rFonts w:eastAsiaTheme="majorEastAsia" w:cstheme="majorBidi"/>
            <w:noProof/>
          </w:rPr>
          <w:t>25</w:t>
        </w:r>
      </w:hyperlink>
      <w:r w:rsidR="007C0184">
        <w:rPr>
          <w:rFonts w:eastAsiaTheme="majorEastAsia" w:cstheme="majorBidi"/>
          <w:noProof/>
        </w:rPr>
        <w:t xml:space="preserve">, </w:t>
      </w:r>
      <w:hyperlink w:anchor="_ENREF_44" w:tooltip="Gaspar, 2014 #2160" w:history="1">
        <w:r w:rsidR="00565A42">
          <w:rPr>
            <w:rFonts w:eastAsiaTheme="majorEastAsia" w:cstheme="majorBidi"/>
            <w:noProof/>
          </w:rPr>
          <w:t>44</w:t>
        </w:r>
      </w:hyperlink>
      <w:r w:rsidR="007C0184">
        <w:rPr>
          <w:rFonts w:eastAsiaTheme="majorEastAsia" w:cstheme="majorBidi"/>
          <w:noProof/>
        </w:rPr>
        <w:t xml:space="preserve">, </w:t>
      </w:r>
      <w:hyperlink w:anchor="_ENREF_47" w:tooltip="McNeely, 1997 #4166" w:history="1">
        <w:r w:rsidR="00565A42">
          <w:rPr>
            <w:rFonts w:eastAsiaTheme="majorEastAsia" w:cstheme="majorBidi"/>
            <w:noProof/>
          </w:rPr>
          <w:t>47</w:t>
        </w:r>
      </w:hyperlink>
      <w:r w:rsidR="007C0184">
        <w:rPr>
          <w:rFonts w:eastAsiaTheme="majorEastAsia" w:cstheme="majorBidi"/>
          <w:noProof/>
        </w:rPr>
        <w:t>]</w:t>
      </w:r>
      <w:r w:rsidR="00C46F02" w:rsidRPr="00C07005">
        <w:rPr>
          <w:rFonts w:eastAsiaTheme="majorEastAsia" w:cstheme="majorBidi"/>
        </w:rPr>
        <w:fldChar w:fldCharType="end"/>
      </w:r>
      <w:r w:rsidR="00C46F02" w:rsidRPr="00C07005">
        <w:rPr>
          <w:rFonts w:cstheme="majorBidi"/>
        </w:rPr>
        <w:t>.</w:t>
      </w:r>
      <w:r w:rsidR="001B6286" w:rsidRPr="00C07005">
        <w:rPr>
          <w:rFonts w:cstheme="majorBidi"/>
        </w:rPr>
        <w:t xml:space="preserve"> These </w:t>
      </w:r>
      <w:r w:rsidR="005065C1" w:rsidRPr="00C07005">
        <w:rPr>
          <w:rFonts w:cstheme="majorBidi"/>
        </w:rPr>
        <w:t>features</w:t>
      </w:r>
      <w:r w:rsidR="001B6286" w:rsidRPr="00C07005">
        <w:rPr>
          <w:rFonts w:cstheme="majorBidi"/>
        </w:rPr>
        <w:t xml:space="preserve"> were chosen by clinicians as </w:t>
      </w:r>
      <w:r w:rsidR="005065C1" w:rsidRPr="00C07005">
        <w:rPr>
          <w:rFonts w:cstheme="majorBidi"/>
        </w:rPr>
        <w:t>these</w:t>
      </w:r>
      <w:r w:rsidR="001B6286" w:rsidRPr="00C07005">
        <w:rPr>
          <w:rFonts w:cstheme="majorBidi"/>
        </w:rPr>
        <w:t xml:space="preserve"> </w:t>
      </w:r>
      <w:r w:rsidR="005065C1" w:rsidRPr="00C07005">
        <w:rPr>
          <w:rFonts w:cstheme="majorBidi"/>
        </w:rPr>
        <w:t>mark an important point in the deterioration of the overall health status of the patient</w:t>
      </w:r>
      <w:r w:rsidR="00AA6CB2" w:rsidRPr="00C07005">
        <w:rPr>
          <w:rFonts w:cstheme="majorBidi"/>
        </w:rPr>
        <w:t xml:space="preserve"> </w:t>
      </w:r>
      <w:r w:rsidR="00AA6CB2" w:rsidRPr="00C07005">
        <w:rPr>
          <w:rFonts w:eastAsiaTheme="majorEastAsia" w:cstheme="majorBidi"/>
        </w:rPr>
        <w:fldChar w:fldCharType="begin">
          <w:fldData xml:space="preserve">PEVuZE5vdGU+PENpdGU+PEF1dGhvcj5TdWxsaXZhbjwvQXV0aG9yPjxZZWFyPjE5OTY8L1llYXI+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</w:fldData>
        </w:fldChar>
      </w:r>
      <w:r w:rsidR="007C0184">
        <w:rPr>
          <w:rFonts w:eastAsiaTheme="majorEastAsia" w:cstheme="majorBidi"/>
        </w:rPr>
        <w:instrText xml:space="preserve"> ADDIN EN.CITE </w:instrText>
      </w:r>
      <w:r w:rsidR="007C0184">
        <w:rPr>
          <w:rFonts w:eastAsiaTheme="majorEastAsia" w:cstheme="majorBidi"/>
        </w:rPr>
        <w:fldChar w:fldCharType="begin">
          <w:fldData xml:space="preserve">PEVuZE5vdGU+PENpdGU+PEF1dGhvcj5TdWxsaXZhbjwvQXV0aG9yPjxZZWFyPjE5OTY8L1llYXI+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</w:fldData>
        </w:fldChar>
      </w:r>
      <w:r w:rsidR="007C0184">
        <w:rPr>
          <w:rFonts w:eastAsiaTheme="majorEastAsia" w:cstheme="majorBidi"/>
        </w:rPr>
        <w:instrText xml:space="preserve"> ADDIN EN.CITE.DATA </w:instrText>
      </w:r>
      <w:r w:rsidR="007C0184">
        <w:rPr>
          <w:rFonts w:eastAsiaTheme="majorEastAsia" w:cstheme="majorBidi"/>
        </w:rPr>
      </w:r>
      <w:r w:rsidR="007C0184">
        <w:rPr>
          <w:rFonts w:eastAsiaTheme="majorEastAsia" w:cstheme="majorBidi"/>
        </w:rPr>
        <w:fldChar w:fldCharType="end"/>
      </w:r>
      <w:r w:rsidR="00AA6CB2" w:rsidRPr="00C07005">
        <w:rPr>
          <w:rFonts w:eastAsiaTheme="majorEastAsia" w:cstheme="majorBidi"/>
        </w:rPr>
      </w:r>
      <w:r w:rsidR="00AA6CB2" w:rsidRPr="00C07005">
        <w:rPr>
          <w:rFonts w:eastAsiaTheme="majorEastAsia" w:cstheme="majorBidi"/>
        </w:rPr>
        <w:fldChar w:fldCharType="separate"/>
      </w:r>
      <w:r w:rsidR="007C0184">
        <w:rPr>
          <w:rFonts w:eastAsiaTheme="majorEastAsia" w:cstheme="majorBidi"/>
          <w:noProof/>
        </w:rPr>
        <w:t>[</w:t>
      </w:r>
      <w:hyperlink w:anchor="_ENREF_3" w:tooltip="Sullivan, 1996 #528" w:history="1">
        <w:r w:rsidR="00565A42">
          <w:rPr>
            <w:rFonts w:eastAsiaTheme="majorEastAsia" w:cstheme="majorBidi"/>
            <w:noProof/>
          </w:rPr>
          <w:t>3</w:t>
        </w:r>
      </w:hyperlink>
      <w:r w:rsidR="007C0184">
        <w:rPr>
          <w:rFonts w:eastAsiaTheme="majorEastAsia" w:cstheme="majorBidi"/>
          <w:noProof/>
        </w:rPr>
        <w:t xml:space="preserve">, </w:t>
      </w:r>
      <w:hyperlink w:anchor="_ENREF_25" w:tooltip="Curtis, 2000 #8311" w:history="1">
        <w:r w:rsidR="00565A42">
          <w:rPr>
            <w:rFonts w:eastAsiaTheme="majorEastAsia" w:cstheme="majorBidi"/>
            <w:noProof/>
          </w:rPr>
          <w:t>25</w:t>
        </w:r>
      </w:hyperlink>
      <w:r w:rsidR="007C0184">
        <w:rPr>
          <w:rFonts w:eastAsiaTheme="majorEastAsia" w:cstheme="majorBidi"/>
          <w:noProof/>
        </w:rPr>
        <w:t xml:space="preserve">, </w:t>
      </w:r>
      <w:hyperlink w:anchor="_ENREF_44" w:tooltip="Gaspar, 2014 #2160" w:history="1">
        <w:r w:rsidR="00565A42">
          <w:rPr>
            <w:rFonts w:eastAsiaTheme="majorEastAsia" w:cstheme="majorBidi"/>
            <w:noProof/>
          </w:rPr>
          <w:t>44</w:t>
        </w:r>
      </w:hyperlink>
      <w:r w:rsidR="007C0184">
        <w:rPr>
          <w:rFonts w:eastAsiaTheme="majorEastAsia" w:cstheme="majorBidi"/>
          <w:noProof/>
        </w:rPr>
        <w:t xml:space="preserve">, </w:t>
      </w:r>
      <w:hyperlink w:anchor="_ENREF_47" w:tooltip="McNeely, 1997 #4166" w:history="1">
        <w:r w:rsidR="00565A42">
          <w:rPr>
            <w:rFonts w:eastAsiaTheme="majorEastAsia" w:cstheme="majorBidi"/>
            <w:noProof/>
          </w:rPr>
          <w:t>47</w:t>
        </w:r>
      </w:hyperlink>
      <w:r w:rsidR="007C0184">
        <w:rPr>
          <w:rFonts w:eastAsiaTheme="majorEastAsia" w:cstheme="majorBidi"/>
          <w:noProof/>
        </w:rPr>
        <w:t>]</w:t>
      </w:r>
      <w:r w:rsidR="00AA6CB2" w:rsidRPr="00C07005">
        <w:rPr>
          <w:rFonts w:eastAsiaTheme="majorEastAsia" w:cstheme="majorBidi"/>
        </w:rPr>
        <w:fldChar w:fldCharType="end"/>
      </w:r>
      <w:r w:rsidR="005065C1" w:rsidRPr="00C07005">
        <w:rPr>
          <w:rFonts w:cstheme="majorBidi"/>
        </w:rPr>
        <w:t xml:space="preserve">. </w:t>
      </w:r>
    </w:p>
    <w:p w14:paraId="65751429" w14:textId="1F61A270" w:rsidR="002F2C7F" w:rsidRPr="00C07005" w:rsidRDefault="002F2C7F" w:rsidP="007E69DD">
      <w:pPr>
        <w:jc w:val="both"/>
        <w:rPr>
          <w:rFonts w:cstheme="majorBidi"/>
          <w:color w:val="000000" w:themeColor="text1"/>
        </w:rPr>
      </w:pPr>
      <w:r w:rsidRPr="00C07005">
        <w:rPr>
          <w:rFonts w:cstheme="majorBidi"/>
          <w:color w:val="000000" w:themeColor="text1"/>
        </w:rPr>
        <w:t xml:space="preserve">When considering the place of </w:t>
      </w:r>
      <w:r w:rsidR="005E39F6" w:rsidRPr="00C07005">
        <w:t>conversation</w:t>
      </w:r>
      <w:r w:rsidR="00BF5C1E">
        <w:t xml:space="preserve">s, </w:t>
      </w:r>
      <w:r w:rsidR="0032588F">
        <w:t xml:space="preserve">two reviews and </w:t>
      </w:r>
      <w:r w:rsidR="00BF5C1E">
        <w:t xml:space="preserve">a small qualitative study reported that respiratory physicians thought discussions </w:t>
      </w:r>
      <w:r w:rsidRPr="00C07005">
        <w:rPr>
          <w:rFonts w:cstheme="majorBidi"/>
          <w:color w:val="000000" w:themeColor="text1"/>
        </w:rPr>
        <w:t>occu</w:t>
      </w:r>
      <w:r w:rsidR="00936E4C">
        <w:rPr>
          <w:rFonts w:cstheme="majorBidi"/>
          <w:color w:val="000000" w:themeColor="text1"/>
        </w:rPr>
        <w:t>r</w:t>
      </w:r>
      <w:r w:rsidRPr="00C07005">
        <w:rPr>
          <w:rFonts w:cstheme="majorBidi"/>
          <w:color w:val="000000" w:themeColor="text1"/>
        </w:rPr>
        <w:t>r</w:t>
      </w:r>
      <w:r w:rsidR="002F1FE7">
        <w:rPr>
          <w:rFonts w:cstheme="majorBidi"/>
          <w:color w:val="000000" w:themeColor="text1"/>
        </w:rPr>
        <w:t>ed</w:t>
      </w:r>
      <w:r w:rsidRPr="00C07005">
        <w:rPr>
          <w:rFonts w:cstheme="majorBidi"/>
          <w:color w:val="000000" w:themeColor="text1"/>
        </w:rPr>
        <w:t xml:space="preserve"> more often in hospital wards and intensive care units than in outpatient clinics </w:t>
      </w:r>
      <w:r w:rsidRPr="00C07005">
        <w:rPr>
          <w:rFonts w:cstheme="majorBidi"/>
          <w:color w:val="000000" w:themeColor="text1"/>
        </w:rPr>
        <w:fldChar w:fldCharType="begin">
          <w:fldData xml:space="preserve">PEVuZE5vdGU+PENpdGU+PEF1dGhvcj5NY05lZWx5PC9BdXRob3I+PFllYXI+MTk5NzwvWWVhcj48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c5Ni04MDM8L3BhZ2VzPjx2b2x1bWU+MzI8L3ZvbHVtZT48bnVtYmVy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NY05lZWx5PC9BdXRob3I+PFllYXI+MTk5NzwvWWVhcj48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c5Ni04MDM8L3BhZ2VzPjx2b2x1bWU+MzI8L3ZvbHVtZT48bnVtYmVy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22" w:tooltip="Curtis, 2008 #2295" w:history="1">
        <w:r w:rsidR="00565A42">
          <w:rPr>
            <w:rFonts w:cstheme="majorBidi"/>
            <w:noProof/>
            <w:color w:val="000000" w:themeColor="text1"/>
          </w:rPr>
          <w:t>22</w:t>
        </w:r>
      </w:hyperlink>
      <w:r w:rsidR="007C0184">
        <w:rPr>
          <w:rFonts w:cstheme="majorBidi"/>
          <w:noProof/>
          <w:color w:val="000000" w:themeColor="text1"/>
        </w:rPr>
        <w:t xml:space="preserve">, </w:t>
      </w:r>
      <w:hyperlink w:anchor="_ENREF_25" w:tooltip="Curtis, 2000 #8311" w:history="1">
        <w:r w:rsidR="00565A42">
          <w:rPr>
            <w:rFonts w:cstheme="majorBidi"/>
            <w:noProof/>
            <w:color w:val="000000" w:themeColor="text1"/>
          </w:rPr>
          <w:t>25</w:t>
        </w:r>
      </w:hyperlink>
      <w:r w:rsidR="007C0184">
        <w:rPr>
          <w:rFonts w:cstheme="majorBidi"/>
          <w:noProof/>
          <w:color w:val="000000" w:themeColor="text1"/>
        </w:rPr>
        <w:t xml:space="preserve">, </w:t>
      </w:r>
      <w:hyperlink w:anchor="_ENREF_47" w:tooltip="McNeely, 1997 #4166" w:history="1">
        <w:r w:rsidR="00565A42">
          <w:rPr>
            <w:rFonts w:cstheme="majorBidi"/>
            <w:noProof/>
            <w:color w:val="000000" w:themeColor="text1"/>
          </w:rPr>
          <w:t>47</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w:t>
      </w:r>
      <w:r w:rsidR="009E37B4" w:rsidRPr="00C07005">
        <w:rPr>
          <w:rFonts w:cstheme="majorBidi"/>
          <w:color w:val="000000" w:themeColor="text1"/>
        </w:rPr>
        <w:t xml:space="preserve"> </w:t>
      </w:r>
      <w:r w:rsidR="0032588F">
        <w:t>Furthermore, this</w:t>
      </w:r>
      <w:r w:rsidR="0032588F" w:rsidRPr="00C07005">
        <w:t xml:space="preserve"> </w:t>
      </w:r>
      <w:r w:rsidR="009E37B4" w:rsidRPr="00C07005">
        <w:t xml:space="preserve">study reported that only 23% of all palliative care </w:t>
      </w:r>
      <w:r w:rsidR="007D6DD4" w:rsidRPr="00C07005">
        <w:t>conversations</w:t>
      </w:r>
      <w:r w:rsidR="009E37B4" w:rsidRPr="00C07005">
        <w:t xml:space="preserve"> occurred </w:t>
      </w:r>
      <w:r w:rsidR="00C068FF" w:rsidRPr="00C07005">
        <w:t>during</w:t>
      </w:r>
      <w:r w:rsidR="009E37B4" w:rsidRPr="00C07005">
        <w:t xml:space="preserve"> outpatients</w:t>
      </w:r>
      <w:r w:rsidR="0014489B" w:rsidRPr="00C07005">
        <w:t>’</w:t>
      </w:r>
      <w:r w:rsidR="009E37B4" w:rsidRPr="00C07005">
        <w:t xml:space="preserve"> clinics, </w:t>
      </w:r>
      <w:r w:rsidR="00303B0F" w:rsidRPr="00C07005">
        <w:t xml:space="preserve">when </w:t>
      </w:r>
      <w:r w:rsidR="009E37B4" w:rsidRPr="00C07005">
        <w:t>compared with 77% in intensive care unit</w:t>
      </w:r>
      <w:r w:rsidR="00C068FF" w:rsidRPr="00C07005">
        <w:t>s</w:t>
      </w:r>
      <w:r w:rsidR="00E25C93" w:rsidRPr="00C07005">
        <w:t xml:space="preserve"> and respiratory wards </w:t>
      </w:r>
      <w:r w:rsidR="00E25C93" w:rsidRPr="00C07005">
        <w:fldChar w:fldCharType="begin"/>
      </w:r>
      <w:r w:rsidR="007C0184">
        <w:instrText xml:space="preserve"> ADDIN EN.CITE &lt;EndNote&gt;&lt;Cite&gt;&lt;Author&gt;McNeely&lt;/Author&gt;&lt;Year&gt;1997&lt;/Year&gt;&lt;RecNum&gt;4166&lt;/RecNum&gt;&lt;DisplayText&gt;[47]&lt;/DisplayText&gt;&lt;record&gt;&lt;rec-number&gt;4166&lt;/rec-number&gt;&lt;foreign-keys&gt;&lt;key app="EN" db-id="0esa92s5w9e0pvea02sxfd0j0xpaweezveae" timestamp="1428833935"&gt;4166&lt;/key&gt;&lt;/foreign-keys&gt;&lt;ref-type name="Journal Article"&gt;17&lt;/ref-type&gt;&lt;contributors&gt;&lt;authors&gt;&lt;author&gt;McNeely, P. D.&lt;/author&gt;&lt;author&gt;Hebert, P. C.&lt;/author&gt;&lt;author&gt;Dales, R. E.&lt;/author&gt;&lt;author&gt;Oconnor, A. M.&lt;/author&gt;&lt;author&gt;Wells, G.&lt;/author&gt;&lt;author&gt;McKim, D.&lt;/author&gt;&lt;author&gt;Sullivan, K. E.&lt;/author&gt;&lt;/authors&gt;&lt;/contributors&gt;&lt;titles&gt;&lt;title&gt;Deciding about mechanical ventilation in end-stage chronic obstructive pulmonary disease: How respirologists perceive their role&lt;/title&gt;&lt;secondary-title&gt;Canadian Medical Association Journal&lt;/secondary-title&gt;&lt;/titles&gt;&lt;periodical&gt;&lt;full-title&gt;Canadian Medical Association Journal&lt;/full-title&gt;&lt;/periodical&gt;&lt;pages&gt;177-183&lt;/pages&gt;&lt;volume&gt;156&lt;/volume&gt;&lt;number&gt;2&lt;/number&gt;&lt;dates&gt;&lt;year&gt;1997&lt;/year&gt;&lt;pub-dates&gt;&lt;date&gt;Jan&lt;/date&gt;&lt;/pub-dates&gt;&lt;/dates&gt;&lt;isbn&gt;0820-3946&lt;/isbn&gt;&lt;accession-num&gt;WOS:A1997WC82500023&lt;/accession-num&gt;&lt;urls&gt;&lt;related-urls&gt;&lt;url&gt;&amp;lt;Go to ISI&amp;gt;://WOS:A1997WC82500023&lt;/url&gt;&lt;/related-urls&gt;&lt;/urls&gt;&lt;/record&gt;&lt;/Cite&gt;&lt;/EndNote&gt;</w:instrText>
      </w:r>
      <w:r w:rsidR="00E25C93" w:rsidRPr="00C07005">
        <w:fldChar w:fldCharType="separate"/>
      </w:r>
      <w:r w:rsidR="007C0184">
        <w:rPr>
          <w:noProof/>
        </w:rPr>
        <w:t>[</w:t>
      </w:r>
      <w:hyperlink w:anchor="_ENREF_47" w:tooltip="McNeely, 1997 #4166" w:history="1">
        <w:r w:rsidR="00565A42">
          <w:rPr>
            <w:noProof/>
          </w:rPr>
          <w:t>47</w:t>
        </w:r>
      </w:hyperlink>
      <w:r w:rsidR="007C0184">
        <w:rPr>
          <w:noProof/>
        </w:rPr>
        <w:t>]</w:t>
      </w:r>
      <w:r w:rsidR="00E25C93" w:rsidRPr="00C07005">
        <w:fldChar w:fldCharType="end"/>
      </w:r>
      <w:r w:rsidR="009E37B4" w:rsidRPr="00C07005">
        <w:t>.</w:t>
      </w:r>
      <w:r w:rsidR="00401064">
        <w:t xml:space="preserve"> Hospital admissions for COPD exacerbations were considered chaotic experiences and were not seen as an appropriate place to discuss palliative care </w:t>
      </w:r>
      <w:r w:rsidR="00401064">
        <w:fldChar w:fldCharType="begin">
          <w:fldData xml:space="preserve">PEVuZE5vdGU+PENpdGU+PEF1dGhvcj5TZWFtYXJrPC9BdXRob3I+PFllYXI+MjAxMjwvWWVhcj48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MjYxLTY8L3BhZ2VzPjx2b2x1bWU+MjE8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</w:fldData>
        </w:fldChar>
      </w:r>
      <w:r w:rsidR="007C0184">
        <w:instrText xml:space="preserve"> ADDIN EN.CITE </w:instrText>
      </w:r>
      <w:r w:rsidR="007C0184">
        <w:fldChar w:fldCharType="begin">
          <w:fldData xml:space="preserve">PEVuZE5vdGU+PENpdGU+PEF1dGhvcj5TZWFtYXJrPC9BdXRob3I+PFllYXI+MjAxMjwvWWVhcj48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MjYxLTY8L3BhZ2VzPjx2b2x1bWU+MjE8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</w:fldData>
        </w:fldChar>
      </w:r>
      <w:r w:rsidR="007C0184">
        <w:instrText xml:space="preserve"> ADDIN EN.CITE.DATA </w:instrText>
      </w:r>
      <w:r w:rsidR="007C0184">
        <w:fldChar w:fldCharType="end"/>
      </w:r>
      <w:r w:rsidR="00401064">
        <w:fldChar w:fldCharType="separate"/>
      </w:r>
      <w:r w:rsidR="007C0184">
        <w:rPr>
          <w:noProof/>
        </w:rPr>
        <w:t>[</w:t>
      </w:r>
      <w:hyperlink w:anchor="_ENREF_38" w:tooltip="Seamark, 2012 #4211" w:history="1">
        <w:r w:rsidR="00565A42">
          <w:rPr>
            <w:noProof/>
          </w:rPr>
          <w:t>38</w:t>
        </w:r>
      </w:hyperlink>
      <w:r w:rsidR="007C0184">
        <w:rPr>
          <w:noProof/>
        </w:rPr>
        <w:t>]</w:t>
      </w:r>
      <w:r w:rsidR="00401064">
        <w:fldChar w:fldCharType="end"/>
      </w:r>
      <w:r w:rsidR="00401064">
        <w:t>.</w:t>
      </w:r>
    </w:p>
    <w:p w14:paraId="57934E7F" w14:textId="409ACB9F" w:rsidR="002F2C7F" w:rsidRPr="00C07005" w:rsidRDefault="006B3B88" w:rsidP="007E69DD">
      <w:pPr>
        <w:jc w:val="both"/>
        <w:rPr>
          <w:rFonts w:cstheme="majorBidi"/>
          <w:color w:val="000000" w:themeColor="text1"/>
        </w:rPr>
      </w:pPr>
      <w:r>
        <w:rPr>
          <w:rFonts w:cstheme="majorBidi"/>
          <w:color w:val="000000" w:themeColor="text1"/>
        </w:rPr>
        <w:t xml:space="preserve">A small qualitative </w:t>
      </w:r>
      <w:r w:rsidR="00627302">
        <w:rPr>
          <w:rFonts w:cstheme="majorBidi"/>
          <w:color w:val="000000" w:themeColor="text1"/>
        </w:rPr>
        <w:t>study</w:t>
      </w:r>
      <w:r>
        <w:rPr>
          <w:rFonts w:cstheme="majorBidi"/>
          <w:color w:val="000000" w:themeColor="text1"/>
        </w:rPr>
        <w:t xml:space="preserve"> conducted in secondary care</w:t>
      </w:r>
      <w:r w:rsidR="00627302">
        <w:rPr>
          <w:rFonts w:cstheme="majorBidi"/>
          <w:color w:val="000000" w:themeColor="text1"/>
        </w:rPr>
        <w:t>, reported that p</w:t>
      </w:r>
      <w:r w:rsidR="002E3AA1">
        <w:rPr>
          <w:rFonts w:cstheme="majorBidi"/>
          <w:color w:val="000000" w:themeColor="text1"/>
        </w:rPr>
        <w:t>atients desire</w:t>
      </w:r>
      <w:r w:rsidR="002F2C7F" w:rsidRPr="00C07005">
        <w:rPr>
          <w:rFonts w:cstheme="majorBidi"/>
          <w:color w:val="000000" w:themeColor="text1"/>
        </w:rPr>
        <w:t xml:space="preserve"> </w:t>
      </w:r>
      <w:r w:rsidR="00627302">
        <w:rPr>
          <w:rFonts w:cstheme="majorBidi"/>
          <w:color w:val="000000" w:themeColor="text1"/>
        </w:rPr>
        <w:t>someone</w:t>
      </w:r>
      <w:r w:rsidR="002F2C7F" w:rsidRPr="00C07005">
        <w:rPr>
          <w:rFonts w:cstheme="majorBidi"/>
          <w:color w:val="000000" w:themeColor="text1"/>
        </w:rPr>
        <w:t xml:space="preserve"> they knew and who knew them </w:t>
      </w:r>
      <w:r w:rsidR="00627302">
        <w:rPr>
          <w:rFonts w:cstheme="majorBidi"/>
          <w:color w:val="000000" w:themeColor="text1"/>
        </w:rPr>
        <w:t xml:space="preserve">when discussing palliative care </w:t>
      </w:r>
      <w:r w:rsidR="002F2C7F" w:rsidRPr="00C07005">
        <w:rPr>
          <w:rFonts w:cstheme="majorBidi"/>
          <w:color w:val="000000" w:themeColor="text1"/>
        </w:rPr>
        <w:fldChar w:fldCharType="begin">
          <w:fldData xml:space="preserve">PEVuZE5vdGU+PENpdGU+PEF1dGhvcj5TZWFtYXJrPC9BdXRob3I+PFllYXI+MjAxMjwvWWVhcj48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MjYxLTY8L3BhZ2VzPjx2b2x1bWU+MjE8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TZWFtYXJrPC9BdXRob3I+PFllYXI+MjAxMjwvWWVhcj48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MjYxLTY8L3BhZ2VzPjx2b2x1bWU+MjE8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2F2C7F" w:rsidRPr="00C07005">
        <w:rPr>
          <w:rFonts w:cstheme="majorBidi"/>
          <w:color w:val="000000" w:themeColor="text1"/>
        </w:rPr>
      </w:r>
      <w:r w:rsidR="002F2C7F" w:rsidRPr="00C07005">
        <w:rPr>
          <w:rFonts w:cstheme="majorBidi"/>
          <w:color w:val="000000" w:themeColor="text1"/>
        </w:rPr>
        <w:fldChar w:fldCharType="separate"/>
      </w:r>
      <w:r w:rsidR="007C0184">
        <w:rPr>
          <w:rFonts w:cstheme="majorBidi"/>
          <w:noProof/>
          <w:color w:val="000000" w:themeColor="text1"/>
        </w:rPr>
        <w:t>[</w:t>
      </w:r>
      <w:hyperlink w:anchor="_ENREF_38" w:tooltip="Seamark, 2012 #4211" w:history="1">
        <w:r w:rsidR="00565A42">
          <w:rPr>
            <w:rFonts w:cstheme="majorBidi"/>
            <w:noProof/>
            <w:color w:val="000000" w:themeColor="text1"/>
          </w:rPr>
          <w:t>38</w:t>
        </w:r>
      </w:hyperlink>
      <w:r w:rsidR="007C0184">
        <w:rPr>
          <w:rFonts w:cstheme="majorBidi"/>
          <w:noProof/>
          <w:color w:val="000000" w:themeColor="text1"/>
        </w:rPr>
        <w:t>]</w:t>
      </w:r>
      <w:r w:rsidR="002F2C7F" w:rsidRPr="00C07005">
        <w:rPr>
          <w:rFonts w:cstheme="majorBidi"/>
          <w:color w:val="000000" w:themeColor="text1"/>
        </w:rPr>
        <w:fldChar w:fldCharType="end"/>
      </w:r>
      <w:r w:rsidR="002F2C7F" w:rsidRPr="00C07005">
        <w:rPr>
          <w:rFonts w:cstheme="majorBidi"/>
          <w:color w:val="000000" w:themeColor="text1"/>
        </w:rPr>
        <w:t>. This usually translated to their GP, whereas a respiratory physician or a specialist nurse was seen as someone with the clinical knowledge</w:t>
      </w:r>
      <w:r w:rsidR="00D61262">
        <w:rPr>
          <w:rFonts w:cstheme="majorBidi"/>
          <w:color w:val="000000" w:themeColor="text1"/>
        </w:rPr>
        <w:t>,</w:t>
      </w:r>
      <w:r w:rsidR="002F2C7F" w:rsidRPr="00C07005">
        <w:rPr>
          <w:rFonts w:cstheme="majorBidi"/>
          <w:color w:val="000000" w:themeColor="text1"/>
        </w:rPr>
        <w:t xml:space="preserve"> but not necessarily the personal relationship </w:t>
      </w:r>
      <w:r w:rsidR="002F2C7F" w:rsidRPr="00C07005">
        <w:rPr>
          <w:rFonts w:cstheme="majorBidi"/>
          <w:color w:val="000000" w:themeColor="text1"/>
        </w:rPr>
        <w:fldChar w:fldCharType="begin">
          <w:fldData xml:space="preserve">PEVuZE5vdGU+PENpdGU+PEF1dGhvcj5TZWFtYXJrPC9BdXRob3I+PFllYXI+MjAxMjwvWWVhcj48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MjYxLTY8L3BhZ2VzPjx2b2x1bWU+MjE8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TZWFtYXJrPC9BdXRob3I+PFllYXI+MjAxMjwvWWVhcj48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MjYxLTY8L3BhZ2VzPjx2b2x1bWU+MjE8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2F2C7F" w:rsidRPr="00C07005">
        <w:rPr>
          <w:rFonts w:cstheme="majorBidi"/>
          <w:color w:val="000000" w:themeColor="text1"/>
        </w:rPr>
      </w:r>
      <w:r w:rsidR="002F2C7F" w:rsidRPr="00C07005">
        <w:rPr>
          <w:rFonts w:cstheme="majorBidi"/>
          <w:color w:val="000000" w:themeColor="text1"/>
        </w:rPr>
        <w:fldChar w:fldCharType="separate"/>
      </w:r>
      <w:r w:rsidR="007C0184">
        <w:rPr>
          <w:rFonts w:cstheme="majorBidi"/>
          <w:noProof/>
          <w:color w:val="000000" w:themeColor="text1"/>
        </w:rPr>
        <w:t>[</w:t>
      </w:r>
      <w:hyperlink w:anchor="_ENREF_38" w:tooltip="Seamark, 2012 #4211" w:history="1">
        <w:r w:rsidR="00565A42">
          <w:rPr>
            <w:rFonts w:cstheme="majorBidi"/>
            <w:noProof/>
            <w:color w:val="000000" w:themeColor="text1"/>
          </w:rPr>
          <w:t>38</w:t>
        </w:r>
      </w:hyperlink>
      <w:r w:rsidR="007C0184">
        <w:rPr>
          <w:rFonts w:cstheme="majorBidi"/>
          <w:noProof/>
          <w:color w:val="000000" w:themeColor="text1"/>
        </w:rPr>
        <w:t>]</w:t>
      </w:r>
      <w:r w:rsidR="002F2C7F" w:rsidRPr="00C07005">
        <w:rPr>
          <w:rFonts w:cstheme="majorBidi"/>
          <w:color w:val="000000" w:themeColor="text1"/>
        </w:rPr>
        <w:fldChar w:fldCharType="end"/>
      </w:r>
      <w:r w:rsidR="002F2C7F" w:rsidRPr="00C07005">
        <w:rPr>
          <w:rFonts w:cstheme="majorBidi"/>
          <w:color w:val="000000" w:themeColor="text1"/>
        </w:rPr>
        <w:t xml:space="preserve">. </w:t>
      </w:r>
    </w:p>
    <w:p w14:paraId="493743AA" w14:textId="77777777" w:rsidR="00C9706C" w:rsidRPr="00C07005" w:rsidRDefault="00C9706C" w:rsidP="005877A6">
      <w:pPr>
        <w:pStyle w:val="Heading2"/>
        <w:spacing w:before="0" w:after="200"/>
        <w:rPr>
          <w:rFonts w:asciiTheme="minorHAnsi" w:hAnsiTheme="minorHAnsi"/>
          <w:szCs w:val="22"/>
        </w:rPr>
      </w:pPr>
      <w:bookmarkStart w:id="6" w:name="_Toc422148382"/>
      <w:r w:rsidRPr="00C07005">
        <w:rPr>
          <w:rFonts w:asciiTheme="minorHAnsi" w:hAnsiTheme="minorHAnsi"/>
          <w:szCs w:val="22"/>
        </w:rPr>
        <w:lastRenderedPageBreak/>
        <w:t>Quality of Communication</w:t>
      </w:r>
      <w:bookmarkEnd w:id="6"/>
    </w:p>
    <w:p w14:paraId="682BAF51" w14:textId="105BDAC7" w:rsidR="00C9706C" w:rsidRPr="00C07005" w:rsidRDefault="006538C6" w:rsidP="007E69DD">
      <w:pPr>
        <w:autoSpaceDE w:val="0"/>
        <w:autoSpaceDN w:val="0"/>
        <w:adjustRightInd w:val="0"/>
        <w:jc w:val="both"/>
        <w:rPr>
          <w:rFonts w:cstheme="majorBidi"/>
          <w:color w:val="000000" w:themeColor="text1"/>
        </w:rPr>
      </w:pPr>
      <w:r w:rsidRPr="00C07005">
        <w:rPr>
          <w:rFonts w:cstheme="majorBidi"/>
          <w:color w:val="000000" w:themeColor="text1"/>
        </w:rPr>
        <w:t xml:space="preserve">Patients have identified communication as one of the most important skills of physicians in providing adequate end of life care </w:t>
      </w:r>
      <w:r w:rsidRPr="00C07005">
        <w:rPr>
          <w:rFonts w:cstheme="majorBidi"/>
          <w:color w:val="000000" w:themeColor="text1"/>
        </w:rPr>
        <w:fldChar w:fldCharType="begin">
          <w:fldData xml:space="preserve">PEVuZE5vdGU+PENpdGU+PEF1dGhvcj5KYW5zc2VuPC9BdXRob3I+PFllYXI+MjAxMTwvWWVhcj48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KYW5zc2VuPC9BdXRob3I+PFllYXI+MjAxMTwvWWVhcj48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35" w:tooltip="Janssen, 2011 #587" w:history="1">
        <w:r w:rsidR="00565A42">
          <w:rPr>
            <w:rFonts w:cstheme="majorBidi"/>
            <w:noProof/>
            <w:color w:val="000000" w:themeColor="text1"/>
          </w:rPr>
          <w:t>35</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 However, t</w:t>
      </w:r>
      <w:r w:rsidR="008E2A34" w:rsidRPr="00C07005">
        <w:rPr>
          <w:rFonts w:cstheme="majorBidi"/>
          <w:color w:val="000000" w:themeColor="text1"/>
        </w:rPr>
        <w:t>he majority</w:t>
      </w:r>
      <w:r w:rsidR="007D79B1" w:rsidRPr="00C07005">
        <w:rPr>
          <w:rFonts w:cstheme="majorBidi"/>
          <w:color w:val="000000" w:themeColor="text1"/>
        </w:rPr>
        <w:t xml:space="preserve"> of </w:t>
      </w:r>
      <w:r w:rsidR="008E2A34" w:rsidRPr="00C07005">
        <w:rPr>
          <w:rFonts w:cstheme="majorBidi"/>
          <w:color w:val="000000" w:themeColor="text1"/>
        </w:rPr>
        <w:t>studies that assessed the q</w:t>
      </w:r>
      <w:r w:rsidR="00C9706C" w:rsidRPr="00C07005">
        <w:rPr>
          <w:rFonts w:cstheme="majorBidi"/>
          <w:color w:val="000000" w:themeColor="text1"/>
        </w:rPr>
        <w:t xml:space="preserve">uality of </w:t>
      </w:r>
      <w:r w:rsidR="00B07DF3" w:rsidRPr="00C07005">
        <w:rPr>
          <w:rFonts w:cs="AdvPECF921"/>
        </w:rPr>
        <w:t>end of life</w:t>
      </w:r>
      <w:r w:rsidR="00C9706C" w:rsidRPr="00C07005">
        <w:rPr>
          <w:rFonts w:cstheme="majorBidi"/>
          <w:color w:val="000000" w:themeColor="text1"/>
        </w:rPr>
        <w:t xml:space="preserve"> care communication</w:t>
      </w:r>
      <w:r w:rsidR="007D79B1" w:rsidRPr="00C07005">
        <w:rPr>
          <w:rFonts w:cstheme="majorBidi"/>
          <w:color w:val="000000" w:themeColor="text1"/>
        </w:rPr>
        <w:t xml:space="preserve">, </w:t>
      </w:r>
      <w:r w:rsidR="008504E2" w:rsidRPr="00C07005">
        <w:rPr>
          <w:rFonts w:cstheme="majorBidi"/>
          <w:color w:val="000000" w:themeColor="text1"/>
        </w:rPr>
        <w:t xml:space="preserve">reported that COPD patients </w:t>
      </w:r>
      <w:r w:rsidR="00C9706C" w:rsidRPr="00C07005">
        <w:rPr>
          <w:rFonts w:cstheme="majorBidi"/>
          <w:color w:val="000000" w:themeColor="text1"/>
        </w:rPr>
        <w:t xml:space="preserve">rated </w:t>
      </w:r>
      <w:r w:rsidR="00F66261" w:rsidRPr="00C07005">
        <w:rPr>
          <w:rFonts w:cstheme="majorBidi"/>
          <w:color w:val="000000" w:themeColor="text1"/>
        </w:rPr>
        <w:t xml:space="preserve">the </w:t>
      </w:r>
      <w:r w:rsidR="008504E2" w:rsidRPr="00C07005">
        <w:rPr>
          <w:rFonts w:cstheme="majorBidi"/>
          <w:color w:val="000000" w:themeColor="text1"/>
        </w:rPr>
        <w:t xml:space="preserve">quality as </w:t>
      </w:r>
      <w:r w:rsidR="00C9706C" w:rsidRPr="00C07005">
        <w:rPr>
          <w:rFonts w:cstheme="majorBidi"/>
          <w:color w:val="000000" w:themeColor="text1"/>
        </w:rPr>
        <w:t xml:space="preserve">low </w:t>
      </w:r>
      <w:r w:rsidR="00C9706C" w:rsidRPr="00C07005">
        <w:rPr>
          <w:rFonts w:cstheme="majorBidi"/>
          <w:color w:val="000000" w:themeColor="text1"/>
        </w:rPr>
        <w:fldChar w:fldCharType="begin">
          <w:fldData xml:space="preserve">PEVuZE5vdGU+PENpdGU+PEF1dGhvcj5KYW5zc2VuPC9BdXRob3I+PFllYXI+MjAxMTwvWWVhcj48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I2OC03NjwvcGFnZXM+PHZvbHVtZT4zODwvdm9sdW1lPjxudW1iZXI+MjwvbnVtYmVyPjxrZXl3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KYW5zc2VuPC9BdXRob3I+PFllYXI+MjAxMTwvWWVhcj48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I2OC03NjwvcGFnZXM+PHZvbHVtZT4zODwvdm9sdW1lPjxudW1iZXI+MjwvbnVtYmVyPjxrZXl3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C9706C" w:rsidRPr="00C07005">
        <w:rPr>
          <w:rFonts w:cstheme="majorBidi"/>
          <w:color w:val="000000" w:themeColor="text1"/>
        </w:rPr>
      </w:r>
      <w:r w:rsidR="00C9706C" w:rsidRPr="00C07005">
        <w:rPr>
          <w:rFonts w:cstheme="majorBidi"/>
          <w:color w:val="000000" w:themeColor="text1"/>
        </w:rPr>
        <w:fldChar w:fldCharType="separate"/>
      </w:r>
      <w:r w:rsidR="007C0184">
        <w:rPr>
          <w:rFonts w:cstheme="majorBidi"/>
          <w:noProof/>
          <w:color w:val="000000" w:themeColor="text1"/>
        </w:rPr>
        <w:t>[</w:t>
      </w:r>
      <w:hyperlink w:anchor="_ENREF_35" w:tooltip="Janssen, 2011 #587" w:history="1">
        <w:r w:rsidR="00565A42">
          <w:rPr>
            <w:rFonts w:cstheme="majorBidi"/>
            <w:noProof/>
            <w:color w:val="000000" w:themeColor="text1"/>
          </w:rPr>
          <w:t>35</w:t>
        </w:r>
      </w:hyperlink>
      <w:r w:rsidR="007C0184">
        <w:rPr>
          <w:rFonts w:cstheme="majorBidi"/>
          <w:noProof/>
          <w:color w:val="000000" w:themeColor="text1"/>
        </w:rPr>
        <w:t xml:space="preserve">, </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 xml:space="preserve">, </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 xml:space="preserve">, </w:t>
      </w:r>
      <w:hyperlink w:anchor="_ENREF_46" w:tooltip="Janssen, 2011 #231" w:history="1">
        <w:r w:rsidR="00565A42">
          <w:rPr>
            <w:rFonts w:cstheme="majorBidi"/>
            <w:noProof/>
            <w:color w:val="000000" w:themeColor="text1"/>
          </w:rPr>
          <w:t>46</w:t>
        </w:r>
      </w:hyperlink>
      <w:r w:rsidR="007C0184">
        <w:rPr>
          <w:rFonts w:cstheme="majorBidi"/>
          <w:noProof/>
          <w:color w:val="000000" w:themeColor="text1"/>
        </w:rPr>
        <w:t>]</w:t>
      </w:r>
      <w:r w:rsidR="00C9706C" w:rsidRPr="00C07005">
        <w:rPr>
          <w:rFonts w:cstheme="majorBidi"/>
          <w:color w:val="000000" w:themeColor="text1"/>
        </w:rPr>
        <w:fldChar w:fldCharType="end"/>
      </w:r>
      <w:r w:rsidR="007D79B1" w:rsidRPr="00C07005">
        <w:rPr>
          <w:rFonts w:cstheme="majorBidi"/>
          <w:color w:val="000000" w:themeColor="text1"/>
        </w:rPr>
        <w:t xml:space="preserve">. </w:t>
      </w:r>
      <w:r w:rsidR="00BF77C9" w:rsidRPr="00C07005">
        <w:rPr>
          <w:rFonts w:cstheme="majorBidi"/>
          <w:color w:val="000000" w:themeColor="text1"/>
        </w:rPr>
        <w:t>Only a</w:t>
      </w:r>
      <w:r w:rsidR="00F66261" w:rsidRPr="00C07005">
        <w:rPr>
          <w:rFonts w:cstheme="majorBidi"/>
          <w:color w:val="000000" w:themeColor="text1"/>
        </w:rPr>
        <w:t xml:space="preserve"> single</w:t>
      </w:r>
      <w:r w:rsidR="00BF77C9" w:rsidRPr="00C07005">
        <w:rPr>
          <w:rFonts w:cstheme="majorBidi"/>
          <w:color w:val="000000" w:themeColor="text1"/>
        </w:rPr>
        <w:t xml:space="preserve"> study showed th</w:t>
      </w:r>
      <w:r w:rsidR="00F66261" w:rsidRPr="00C07005">
        <w:rPr>
          <w:rFonts w:cstheme="majorBidi"/>
          <w:color w:val="000000" w:themeColor="text1"/>
        </w:rPr>
        <w:t>at</w:t>
      </w:r>
      <w:r w:rsidR="00BF77C9" w:rsidRPr="00C07005">
        <w:rPr>
          <w:rFonts w:cstheme="majorBidi"/>
          <w:color w:val="000000" w:themeColor="text1"/>
        </w:rPr>
        <w:t xml:space="preserve"> communication </w:t>
      </w:r>
      <w:r w:rsidR="00F66261" w:rsidRPr="00C07005">
        <w:rPr>
          <w:rFonts w:cstheme="majorBidi"/>
          <w:color w:val="000000" w:themeColor="text1"/>
        </w:rPr>
        <w:t xml:space="preserve">was </w:t>
      </w:r>
      <w:r w:rsidR="00BF77C9" w:rsidRPr="00C07005">
        <w:rPr>
          <w:rFonts w:cstheme="majorBidi"/>
          <w:color w:val="000000" w:themeColor="text1"/>
        </w:rPr>
        <w:t xml:space="preserve">perceived </w:t>
      </w:r>
      <w:r w:rsidR="00F66261" w:rsidRPr="00C07005">
        <w:rPr>
          <w:rFonts w:cstheme="majorBidi"/>
          <w:color w:val="000000" w:themeColor="text1"/>
        </w:rPr>
        <w:t xml:space="preserve">as </w:t>
      </w:r>
      <w:r w:rsidR="00BF77C9" w:rsidRPr="00C07005">
        <w:rPr>
          <w:rFonts w:cstheme="majorBidi"/>
          <w:color w:val="000000" w:themeColor="text1"/>
        </w:rPr>
        <w:t xml:space="preserve">satisfactory by patients </w:t>
      </w:r>
      <w:r w:rsidR="00BF77C9" w:rsidRPr="00C07005">
        <w:rPr>
          <w:rFonts w:cstheme="majorBidi"/>
          <w:color w:val="000000" w:themeColor="text1"/>
        </w:rPr>
        <w:fldChar w:fldCharType="begin"/>
      </w:r>
      <w:r w:rsidR="007C0184">
        <w:rPr>
          <w:rFonts w:cstheme="majorBidi"/>
          <w:color w:val="000000" w:themeColor="text1"/>
        </w:rPr>
        <w:instrText xml:space="preserve"> ADDIN EN.CITE &lt;EndNote&gt;&lt;Cite&gt;&lt;Author&gt;Schmidt&lt;/Author&gt;&lt;Year&gt;2014&lt;/Year&gt;&lt;RecNum&gt;8282&lt;/RecNum&gt;&lt;DisplayText&gt;[41]&lt;/DisplayText&gt;&lt;record&gt;&lt;rec-number&gt;8282&lt;/rec-number&gt;&lt;foreign-keys&gt;&lt;key app="EN" db-id="0esa92s5w9e0pvea02sxfd0j0xpaweezveae" timestamp="1430959757"&gt;8282&lt;/key&gt;&lt;/foreign-keys&gt;&lt;ref-type name="Journal Article"&gt;17&lt;/ref-type&gt;&lt;contributors&gt;&lt;authors&gt;&lt;author&gt;Schmidt, M.&lt;/author&gt;&lt;author&gt;Demoule, A.&lt;/author&gt;&lt;author&gt;Deslandes-Boutmy, E.&lt;/author&gt;&lt;author&gt;Chaize, M.&lt;/author&gt;&lt;author&gt;de Miranda, S.&lt;/author&gt;&lt;author&gt;Bele, N.&lt;/author&gt;&lt;author&gt;Roche, N.&lt;/author&gt;&lt;author&gt;Azoulay, E.&lt;/author&gt;&lt;author&gt;Similowski, T.&lt;/author&gt;&lt;/authors&gt;&lt;/contributors&gt;&lt;titles&gt;&lt;title&gt;Intensive care unit admission in chronic obstructive pulmonary disease: patient information and the physician&amp;apos;s decision-making process&lt;/title&gt;&lt;secondary-title&gt;Crit Care&lt;/secondary-title&gt;&lt;alt-title&gt;Critical care&lt;/alt-title&gt;&lt;/titles&gt;&lt;alt-periodical&gt;&lt;full-title&gt;Critical Care&lt;/full-title&gt;&lt;/alt-periodical&gt;&lt;pages&gt;R115&lt;/pages&gt;&lt;volume&gt;18&lt;/volume&gt;&lt;number&gt;3&lt;/number&gt;&lt;dates&gt;&lt;year&gt;2014&lt;/year&gt;&lt;/dates&gt;&lt;isbn&gt;1466-609X (Electronic)&amp;#xD;1364-8535 (Linking)&lt;/isbn&gt;&lt;accession-num&gt;24898342&lt;/accession-num&gt;&lt;urls&gt;&lt;related-urls&gt;&lt;url&gt;http://www.ncbi.nlm.nih.gov/pubmed/24898342&lt;/url&gt;&lt;/related-urls&gt;&lt;/urls&gt;&lt;custom2&gt;4229873&lt;/custom2&gt;&lt;electronic-resource-num&gt;10.1186/cc13906&lt;/electronic-resource-num&gt;&lt;/record&gt;&lt;/Cite&gt;&lt;/EndNote&gt;</w:instrText>
      </w:r>
      <w:r w:rsidR="00BF77C9" w:rsidRPr="00C07005">
        <w:rPr>
          <w:rFonts w:cstheme="majorBidi"/>
          <w:color w:val="000000" w:themeColor="text1"/>
        </w:rPr>
        <w:fldChar w:fldCharType="separate"/>
      </w:r>
      <w:r w:rsidR="007C0184">
        <w:rPr>
          <w:rFonts w:cstheme="majorBidi"/>
          <w:noProof/>
          <w:color w:val="000000" w:themeColor="text1"/>
        </w:rPr>
        <w:t>[</w:t>
      </w:r>
      <w:hyperlink w:anchor="_ENREF_41" w:tooltip="Schmidt, 2014 #8282" w:history="1">
        <w:r w:rsidR="00565A42">
          <w:rPr>
            <w:rFonts w:cstheme="majorBidi"/>
            <w:noProof/>
            <w:color w:val="000000" w:themeColor="text1"/>
          </w:rPr>
          <w:t>41</w:t>
        </w:r>
      </w:hyperlink>
      <w:r w:rsidR="007C0184">
        <w:rPr>
          <w:rFonts w:cstheme="majorBidi"/>
          <w:noProof/>
          <w:color w:val="000000" w:themeColor="text1"/>
        </w:rPr>
        <w:t>]</w:t>
      </w:r>
      <w:r w:rsidR="00BF77C9" w:rsidRPr="00C07005">
        <w:rPr>
          <w:rFonts w:cstheme="majorBidi"/>
          <w:color w:val="000000" w:themeColor="text1"/>
        </w:rPr>
        <w:fldChar w:fldCharType="end"/>
      </w:r>
      <w:r w:rsidR="00BF77C9" w:rsidRPr="00C07005">
        <w:rPr>
          <w:rFonts w:cstheme="majorBidi"/>
          <w:color w:val="000000" w:themeColor="text1"/>
        </w:rPr>
        <w:t>.</w:t>
      </w:r>
      <w:r w:rsidR="00F66261" w:rsidRPr="00C07005">
        <w:rPr>
          <w:rFonts w:cstheme="majorBidi"/>
          <w:color w:val="000000" w:themeColor="text1"/>
        </w:rPr>
        <w:t xml:space="preserve"> </w:t>
      </w:r>
      <w:r w:rsidR="007D79B1" w:rsidRPr="00C07005">
        <w:rPr>
          <w:rFonts w:cstheme="majorBidi"/>
          <w:color w:val="000000" w:themeColor="text1"/>
        </w:rPr>
        <w:t xml:space="preserve">Quality of communication </w:t>
      </w:r>
      <w:r w:rsidR="00140AEB" w:rsidRPr="00C07005">
        <w:rPr>
          <w:rFonts w:cstheme="majorBidi"/>
          <w:color w:val="000000" w:themeColor="text1"/>
        </w:rPr>
        <w:t xml:space="preserve">appeared to </w:t>
      </w:r>
      <w:r w:rsidR="00C9706C" w:rsidRPr="00C07005">
        <w:rPr>
          <w:rFonts w:cstheme="majorBidi"/>
          <w:color w:val="000000" w:themeColor="text1"/>
        </w:rPr>
        <w:t>remain poor as patient</w:t>
      </w:r>
      <w:r w:rsidR="00A05B23" w:rsidRPr="00C07005">
        <w:rPr>
          <w:rFonts w:cstheme="majorBidi"/>
          <w:color w:val="000000" w:themeColor="text1"/>
        </w:rPr>
        <w:t>s approached their end of lives,</w:t>
      </w:r>
      <w:r w:rsidR="00C9706C" w:rsidRPr="00C07005">
        <w:rPr>
          <w:rFonts w:cstheme="majorBidi"/>
          <w:color w:val="000000" w:themeColor="text1"/>
        </w:rPr>
        <w:t xml:space="preserve"> </w:t>
      </w:r>
      <w:r w:rsidR="00A05B23" w:rsidRPr="00C07005">
        <w:rPr>
          <w:rFonts w:cstheme="majorBidi"/>
          <w:color w:val="000000" w:themeColor="text1"/>
        </w:rPr>
        <w:t xml:space="preserve">even </w:t>
      </w:r>
      <w:r w:rsidR="00C9706C" w:rsidRPr="00C07005">
        <w:rPr>
          <w:rFonts w:cstheme="majorBidi"/>
          <w:color w:val="000000" w:themeColor="text1"/>
        </w:rPr>
        <w:t>after the use of interventions to improve the frequency</w:t>
      </w:r>
      <w:r w:rsidR="00A05B23" w:rsidRPr="00C07005">
        <w:rPr>
          <w:rFonts w:cstheme="majorBidi"/>
          <w:color w:val="000000" w:themeColor="text1"/>
        </w:rPr>
        <w:t xml:space="preserve"> and quality</w:t>
      </w:r>
      <w:r w:rsidR="00C9706C" w:rsidRPr="00C07005">
        <w:rPr>
          <w:rFonts w:cstheme="majorBidi"/>
          <w:color w:val="000000" w:themeColor="text1"/>
        </w:rPr>
        <w:t xml:space="preserve"> of these </w:t>
      </w:r>
      <w:r w:rsidR="001F5B46" w:rsidRPr="00C07005">
        <w:rPr>
          <w:rFonts w:cstheme="majorBidi"/>
          <w:color w:val="000000" w:themeColor="text1"/>
        </w:rPr>
        <w:t>discussion</w:t>
      </w:r>
      <w:r w:rsidR="00C9706C" w:rsidRPr="00C07005">
        <w:rPr>
          <w:rFonts w:cstheme="majorBidi"/>
          <w:color w:val="000000" w:themeColor="text1"/>
        </w:rPr>
        <w:t xml:space="preserve">s </w:t>
      </w:r>
      <w:r w:rsidR="00C9706C" w:rsidRPr="00C07005">
        <w:rPr>
          <w:rFonts w:cstheme="majorBidi"/>
          <w:color w:val="000000" w:themeColor="text1"/>
        </w:rPr>
        <w:fldChar w:fldCharType="begin">
          <w:fldData xml:space="preserve">PEVuZE5vdGU+PENpdGU+PEF1dGhvcj5BdTwvQXV0aG9yPjxZZWFyPjIwMTI8L1llYXI+PFJlY051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BdTwvQXV0aG9yPjxZZWFyPjIwMTI8L1llYXI+PFJlY051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C9706C" w:rsidRPr="00C07005">
        <w:rPr>
          <w:rFonts w:cstheme="majorBidi"/>
          <w:color w:val="000000" w:themeColor="text1"/>
        </w:rPr>
      </w:r>
      <w:r w:rsidR="00C9706C" w:rsidRPr="00C07005">
        <w:rPr>
          <w:rFonts w:cstheme="majorBidi"/>
          <w:color w:val="000000" w:themeColor="text1"/>
        </w:rPr>
        <w:fldChar w:fldCharType="separate"/>
      </w:r>
      <w:r w:rsidR="007C0184">
        <w:rPr>
          <w:rFonts w:cstheme="majorBidi"/>
          <w:noProof/>
          <w:color w:val="000000" w:themeColor="text1"/>
        </w:rPr>
        <w:t>[</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 xml:space="preserve">, </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w:t>
      </w:r>
      <w:r w:rsidR="00C9706C" w:rsidRPr="00C07005">
        <w:rPr>
          <w:rFonts w:cstheme="majorBidi"/>
          <w:color w:val="000000" w:themeColor="text1"/>
        </w:rPr>
        <w:fldChar w:fldCharType="end"/>
      </w:r>
      <w:r w:rsidR="00C9706C" w:rsidRPr="00C07005">
        <w:rPr>
          <w:rFonts w:cstheme="majorBidi"/>
          <w:color w:val="000000" w:themeColor="text1"/>
        </w:rPr>
        <w:t xml:space="preserve">. </w:t>
      </w:r>
      <w:r w:rsidR="00314D98" w:rsidRPr="00C07005">
        <w:rPr>
          <w:rFonts w:cstheme="majorBidi"/>
          <w:color w:val="000000" w:themeColor="text1"/>
        </w:rPr>
        <w:t>I</w:t>
      </w:r>
      <w:r w:rsidR="004D523A" w:rsidRPr="00C07005">
        <w:rPr>
          <w:rFonts w:cstheme="majorBidi"/>
          <w:color w:val="000000" w:themeColor="text1"/>
        </w:rPr>
        <w:t>ntervention</w:t>
      </w:r>
      <w:r w:rsidR="00314D98" w:rsidRPr="00C07005">
        <w:rPr>
          <w:rFonts w:cstheme="majorBidi"/>
          <w:color w:val="000000" w:themeColor="text1"/>
        </w:rPr>
        <w:t>al</w:t>
      </w:r>
      <w:r w:rsidR="004D523A" w:rsidRPr="00C07005">
        <w:rPr>
          <w:rFonts w:cstheme="majorBidi"/>
          <w:color w:val="000000" w:themeColor="text1"/>
        </w:rPr>
        <w:t xml:space="preserve"> studies </w:t>
      </w:r>
      <w:r w:rsidR="00F66261" w:rsidRPr="00C07005">
        <w:rPr>
          <w:rFonts w:cstheme="majorBidi"/>
          <w:color w:val="000000" w:themeColor="text1"/>
        </w:rPr>
        <w:t>demonstrated</w:t>
      </w:r>
      <w:r w:rsidR="004D523A" w:rsidRPr="00C07005">
        <w:rPr>
          <w:rFonts w:cstheme="majorBidi"/>
          <w:color w:val="000000" w:themeColor="text1"/>
        </w:rPr>
        <w:t xml:space="preserve"> </w:t>
      </w:r>
      <w:r w:rsidR="00F66261" w:rsidRPr="00C07005">
        <w:rPr>
          <w:rFonts w:cstheme="majorBidi"/>
          <w:color w:val="000000" w:themeColor="text1"/>
        </w:rPr>
        <w:t xml:space="preserve">potential for </w:t>
      </w:r>
      <w:r w:rsidR="004D523A" w:rsidRPr="001A0924">
        <w:rPr>
          <w:rFonts w:cstheme="majorBidi"/>
          <w:color w:val="000000" w:themeColor="text1"/>
        </w:rPr>
        <w:t>improvement t</w:t>
      </w:r>
      <w:r w:rsidR="004D523A" w:rsidRPr="00D80699">
        <w:rPr>
          <w:rFonts w:cstheme="majorBidi"/>
          <w:color w:val="000000" w:themeColor="text1"/>
        </w:rPr>
        <w:t>he</w:t>
      </w:r>
      <w:r w:rsidR="004D523A" w:rsidRPr="00C07005">
        <w:rPr>
          <w:rFonts w:cstheme="majorBidi"/>
          <w:color w:val="000000" w:themeColor="text1"/>
        </w:rPr>
        <w:t xml:space="preserve"> </w:t>
      </w:r>
      <w:r w:rsidR="00B54C15" w:rsidRPr="00C07005">
        <w:rPr>
          <w:rFonts w:cstheme="majorBidi"/>
          <w:color w:val="000000" w:themeColor="text1"/>
        </w:rPr>
        <w:t xml:space="preserve">quality of </w:t>
      </w:r>
      <w:r w:rsidR="007D6DD4" w:rsidRPr="00C07005">
        <w:t>conversations</w:t>
      </w:r>
      <w:r w:rsidR="00C9706C" w:rsidRPr="00C07005">
        <w:rPr>
          <w:rFonts w:cstheme="majorBidi"/>
          <w:color w:val="000000" w:themeColor="text1"/>
        </w:rPr>
        <w:t xml:space="preserve">, </w:t>
      </w:r>
      <w:r w:rsidR="004D523A" w:rsidRPr="00C07005">
        <w:rPr>
          <w:rFonts w:cstheme="majorBidi"/>
          <w:color w:val="000000" w:themeColor="text1"/>
        </w:rPr>
        <w:t xml:space="preserve">but only </w:t>
      </w:r>
      <w:r w:rsidR="00F66261" w:rsidRPr="00C07005">
        <w:rPr>
          <w:rFonts w:cstheme="majorBidi"/>
          <w:color w:val="000000" w:themeColor="text1"/>
        </w:rPr>
        <w:t>i</w:t>
      </w:r>
      <w:r w:rsidR="004D523A" w:rsidRPr="00C07005">
        <w:rPr>
          <w:rFonts w:cstheme="majorBidi"/>
          <w:color w:val="000000" w:themeColor="text1"/>
        </w:rPr>
        <w:t xml:space="preserve">n two domains: </w:t>
      </w:r>
      <w:r w:rsidR="00C9706C" w:rsidRPr="00C07005">
        <w:rPr>
          <w:rFonts w:cstheme="majorBidi"/>
          <w:color w:val="000000" w:themeColor="text1"/>
        </w:rPr>
        <w:t xml:space="preserve">patients’ feelings about </w:t>
      </w:r>
      <w:r w:rsidR="00BF3290" w:rsidRPr="00C07005">
        <w:rPr>
          <w:rFonts w:cstheme="majorBidi"/>
          <w:color w:val="000000" w:themeColor="text1"/>
        </w:rPr>
        <w:t>deterioration</w:t>
      </w:r>
      <w:r w:rsidR="00306A2F" w:rsidRPr="00C07005">
        <w:rPr>
          <w:rFonts w:cstheme="majorBidi"/>
          <w:color w:val="000000" w:themeColor="text1"/>
        </w:rPr>
        <w:t xml:space="preserve"> and </w:t>
      </w:r>
      <w:r w:rsidR="00C9706C" w:rsidRPr="00C07005">
        <w:rPr>
          <w:rFonts w:cstheme="majorBidi"/>
          <w:color w:val="000000" w:themeColor="text1"/>
        </w:rPr>
        <w:t xml:space="preserve">spiritual beliefs </w:t>
      </w:r>
      <w:r w:rsidR="00C9706C" w:rsidRPr="00C07005">
        <w:rPr>
          <w:rFonts w:cstheme="majorBidi"/>
          <w:color w:val="000000" w:themeColor="text1"/>
        </w:rPr>
        <w:fldChar w:fldCharType="begin">
          <w:fldData xml:space="preserve">PEVuZE5vdGU+PENpdGU+PEF1dGhvcj5BdTwvQXV0aG9yPjxZZWFyPjIwMTI8L1llYXI+PFJlY051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BdTwvQXV0aG9yPjxZZWFyPjIwMTI8L1llYXI+PFJlY051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C9706C" w:rsidRPr="00C07005">
        <w:rPr>
          <w:rFonts w:cstheme="majorBidi"/>
          <w:color w:val="000000" w:themeColor="text1"/>
        </w:rPr>
      </w:r>
      <w:r w:rsidR="00C9706C" w:rsidRPr="00C07005">
        <w:rPr>
          <w:rFonts w:cstheme="majorBidi"/>
          <w:color w:val="000000" w:themeColor="text1"/>
        </w:rPr>
        <w:fldChar w:fldCharType="separate"/>
      </w:r>
      <w:r w:rsidR="007C0184">
        <w:rPr>
          <w:rFonts w:cstheme="majorBidi"/>
          <w:noProof/>
          <w:color w:val="000000" w:themeColor="text1"/>
        </w:rPr>
        <w:t>[</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 xml:space="preserve">, </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w:t>
      </w:r>
      <w:r w:rsidR="00C9706C" w:rsidRPr="00C07005">
        <w:rPr>
          <w:rFonts w:cstheme="majorBidi"/>
          <w:color w:val="000000" w:themeColor="text1"/>
        </w:rPr>
        <w:fldChar w:fldCharType="end"/>
      </w:r>
      <w:r w:rsidR="00C9706C" w:rsidRPr="00C07005">
        <w:rPr>
          <w:rFonts w:cstheme="majorBidi"/>
          <w:color w:val="000000" w:themeColor="text1"/>
        </w:rPr>
        <w:t>.</w:t>
      </w:r>
      <w:r w:rsidR="0092291F" w:rsidRPr="00C07005">
        <w:rPr>
          <w:rFonts w:cstheme="majorBidi"/>
          <w:color w:val="000000" w:themeColor="text1"/>
        </w:rPr>
        <w:t xml:space="preserve"> </w:t>
      </w:r>
    </w:p>
    <w:p w14:paraId="6EF1991B" w14:textId="125CCC81" w:rsidR="00C9706C" w:rsidRPr="00C07005" w:rsidRDefault="00C9706C" w:rsidP="007E69DD">
      <w:pPr>
        <w:autoSpaceDE w:val="0"/>
        <w:autoSpaceDN w:val="0"/>
        <w:adjustRightInd w:val="0"/>
        <w:jc w:val="both"/>
        <w:rPr>
          <w:rFonts w:cstheme="majorBidi"/>
        </w:rPr>
      </w:pPr>
      <w:r w:rsidRPr="00C07005">
        <w:rPr>
          <w:rFonts w:cstheme="majorBidi"/>
          <w:color w:val="000000" w:themeColor="text1"/>
        </w:rPr>
        <w:t xml:space="preserve">The quality of end of life care communication was rated low, mainly because </w:t>
      </w:r>
      <w:r w:rsidR="00941991" w:rsidRPr="00C07005">
        <w:rPr>
          <w:rFonts w:cstheme="majorBidi"/>
          <w:color w:val="000000" w:themeColor="text1"/>
        </w:rPr>
        <w:t xml:space="preserve">most </w:t>
      </w:r>
      <w:r w:rsidRPr="00C07005">
        <w:rPr>
          <w:rFonts w:cstheme="majorBidi"/>
          <w:color w:val="000000" w:themeColor="text1"/>
        </w:rPr>
        <w:t xml:space="preserve">end of life care topics were not discussed </w:t>
      </w:r>
      <w:r w:rsidRPr="00C07005">
        <w:rPr>
          <w:rFonts w:cstheme="majorBidi"/>
          <w:color w:val="000000" w:themeColor="text1"/>
        </w:rPr>
        <w:fldChar w:fldCharType="begin">
          <w:fldData xml:space="preserve">PEVuZE5vdGU+PENpdGU+PEF1dGhvcj5KYW5zc2VuPC9BdXRob3I+PFllYXI+MjAxMTwvWWVhcj48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jY4LTc2PC9w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KYW5zc2VuPC9BdXRob3I+PFllYXI+MjAxMTwvWWVhcj48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jY4LTc2PC9w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 xml:space="preserve">, </w:t>
      </w:r>
      <w:hyperlink w:anchor="_ENREF_46" w:tooltip="Janssen, 2011 #231" w:history="1">
        <w:r w:rsidR="00565A42">
          <w:rPr>
            <w:rFonts w:cstheme="majorBidi"/>
            <w:noProof/>
            <w:color w:val="000000" w:themeColor="text1"/>
          </w:rPr>
          <w:t>46</w:t>
        </w:r>
      </w:hyperlink>
      <w:r w:rsidR="007C0184">
        <w:rPr>
          <w:rFonts w:cstheme="majorBidi"/>
          <w:noProof/>
          <w:color w:val="000000" w:themeColor="text1"/>
        </w:rPr>
        <w:t xml:space="preserve">, </w:t>
      </w:r>
      <w:hyperlink w:anchor="_ENREF_48" w:tooltip="Engelberg, 2006 #4678" w:history="1">
        <w:r w:rsidR="00565A42">
          <w:rPr>
            <w:rFonts w:cstheme="majorBidi"/>
            <w:noProof/>
            <w:color w:val="000000" w:themeColor="text1"/>
          </w:rPr>
          <w:t>48</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 xml:space="preserve">. </w:t>
      </w:r>
      <w:r w:rsidR="00AA59FF" w:rsidRPr="00C07005">
        <w:rPr>
          <w:rFonts w:cstheme="majorBidi"/>
          <w:color w:val="000000" w:themeColor="text1"/>
        </w:rPr>
        <w:t xml:space="preserve">These topics included, talking about spiritual and religious </w:t>
      </w:r>
      <w:r w:rsidR="00AA59FF" w:rsidRPr="001A0924">
        <w:rPr>
          <w:rFonts w:cstheme="majorBidi"/>
          <w:color w:val="000000" w:themeColor="text1"/>
        </w:rPr>
        <w:t xml:space="preserve">beliefs, </w:t>
      </w:r>
      <w:r w:rsidR="00AA59FF" w:rsidRPr="00D80699">
        <w:rPr>
          <w:rFonts w:cstheme="majorBidi"/>
          <w:color w:val="000000" w:themeColor="text1"/>
        </w:rPr>
        <w:t>what dying might be like</w:t>
      </w:r>
      <w:r w:rsidR="00AA59FF" w:rsidRPr="00440B11">
        <w:rPr>
          <w:rFonts w:cstheme="majorBidi"/>
          <w:color w:val="000000" w:themeColor="text1"/>
        </w:rPr>
        <w:t xml:space="preserve"> and </w:t>
      </w:r>
      <w:r w:rsidR="00AA59FF" w:rsidRPr="0064586D">
        <w:rPr>
          <w:rFonts w:cstheme="majorBidi"/>
          <w:color w:val="000000" w:themeColor="text1"/>
        </w:rPr>
        <w:t xml:space="preserve">prognosis </w:t>
      </w:r>
      <w:r w:rsidR="00AA59FF" w:rsidRPr="001A0924">
        <w:rPr>
          <w:rFonts w:cstheme="majorBidi"/>
          <w:color w:val="000000" w:themeColor="text1"/>
        </w:rPr>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AA59FF" w:rsidRPr="001A0924">
        <w:rPr>
          <w:rFonts w:cstheme="majorBidi"/>
          <w:color w:val="000000" w:themeColor="text1"/>
        </w:rPr>
      </w:r>
      <w:r w:rsidR="00AA59FF" w:rsidRPr="001A0924">
        <w:rPr>
          <w:rFonts w:cstheme="majorBidi"/>
          <w:color w:val="000000" w:themeColor="text1"/>
        </w:rPr>
        <w:fldChar w:fldCharType="separate"/>
      </w:r>
      <w:r w:rsidR="007C0184">
        <w:rPr>
          <w:rFonts w:cstheme="majorBidi"/>
          <w:noProof/>
          <w:color w:val="000000" w:themeColor="text1"/>
        </w:rPr>
        <w:t>[</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w:t>
      </w:r>
      <w:r w:rsidR="00AA59FF" w:rsidRPr="001A0924">
        <w:rPr>
          <w:rFonts w:cstheme="majorBidi"/>
          <w:color w:val="000000" w:themeColor="text1"/>
        </w:rPr>
        <w:fldChar w:fldCharType="end"/>
      </w:r>
      <w:r w:rsidR="00AA59FF" w:rsidRPr="001A0924">
        <w:rPr>
          <w:rFonts w:cstheme="majorBidi"/>
          <w:color w:val="000000" w:themeColor="text1"/>
        </w:rPr>
        <w:t xml:space="preserve">.  </w:t>
      </w:r>
      <w:r w:rsidR="00FC562A" w:rsidRPr="001A0924">
        <w:rPr>
          <w:rFonts w:cstheme="majorBidi"/>
          <w:color w:val="000000" w:themeColor="text1"/>
        </w:rPr>
        <w:t>W</w:t>
      </w:r>
      <w:r w:rsidRPr="00D80699">
        <w:rPr>
          <w:rFonts w:cstheme="majorBidi"/>
          <w:color w:val="000000" w:themeColor="text1"/>
        </w:rPr>
        <w:t xml:space="preserve">hen discussed, </w:t>
      </w:r>
      <w:r w:rsidR="00FC562A" w:rsidRPr="00D80699">
        <w:rPr>
          <w:rFonts w:cstheme="majorBidi"/>
          <w:color w:val="000000" w:themeColor="text1"/>
        </w:rPr>
        <w:t xml:space="preserve">however, </w:t>
      </w:r>
      <w:r w:rsidRPr="00D80699">
        <w:rPr>
          <w:rFonts w:cstheme="majorBidi"/>
          <w:color w:val="000000" w:themeColor="text1"/>
        </w:rPr>
        <w:t xml:space="preserve">the </w:t>
      </w:r>
      <w:r w:rsidRPr="00440B11">
        <w:rPr>
          <w:rFonts w:cstheme="majorBidi"/>
        </w:rPr>
        <w:t xml:space="preserve">quality was </w:t>
      </w:r>
      <w:r w:rsidR="00722764" w:rsidRPr="0064586D">
        <w:rPr>
          <w:rFonts w:cstheme="majorBidi"/>
        </w:rPr>
        <w:t xml:space="preserve">rated </w:t>
      </w:r>
      <w:r w:rsidRPr="0064586D">
        <w:rPr>
          <w:rFonts w:cstheme="majorBidi"/>
        </w:rPr>
        <w:t>moderate</w:t>
      </w:r>
      <w:r w:rsidRPr="00C07005">
        <w:rPr>
          <w:rFonts w:cstheme="majorBidi"/>
        </w:rPr>
        <w:t xml:space="preserve"> to good</w:t>
      </w:r>
      <w:r w:rsidR="00FF0BC2" w:rsidRPr="00C07005">
        <w:rPr>
          <w:rFonts w:cstheme="majorBidi"/>
        </w:rPr>
        <w:t xml:space="preserve"> </w:t>
      </w:r>
      <w:r w:rsidR="00FF0BC2" w:rsidRPr="00C07005">
        <w:rPr>
          <w:rFonts w:cstheme="majorBidi"/>
        </w:rPr>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7C0184">
        <w:rPr>
          <w:rFonts w:cstheme="majorBidi"/>
        </w:rPr>
        <w:instrText xml:space="preserve"> ADDIN EN.CITE </w:instrText>
      </w:r>
      <w:r w:rsidR="007C0184">
        <w:rPr>
          <w:rFonts w:cstheme="majorBidi"/>
        </w:rPr>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7C0184">
        <w:rPr>
          <w:rFonts w:cstheme="majorBidi"/>
        </w:rPr>
        <w:instrText xml:space="preserve"> ADDIN EN.CITE.DATA </w:instrText>
      </w:r>
      <w:r w:rsidR="007C0184">
        <w:rPr>
          <w:rFonts w:cstheme="majorBidi"/>
        </w:rPr>
      </w:r>
      <w:r w:rsidR="007C0184">
        <w:rPr>
          <w:rFonts w:cstheme="majorBidi"/>
        </w:rPr>
        <w:fldChar w:fldCharType="end"/>
      </w:r>
      <w:r w:rsidR="00FF0BC2" w:rsidRPr="00C07005">
        <w:rPr>
          <w:rFonts w:cstheme="majorBidi"/>
        </w:rPr>
      </w:r>
      <w:r w:rsidR="00FF0BC2" w:rsidRPr="00C07005">
        <w:rPr>
          <w:rFonts w:cstheme="majorBidi"/>
        </w:rPr>
        <w:fldChar w:fldCharType="separate"/>
      </w:r>
      <w:r w:rsidR="007C0184">
        <w:rPr>
          <w:rFonts w:cstheme="majorBidi"/>
          <w:noProof/>
        </w:rPr>
        <w:t>[</w:t>
      </w:r>
      <w:hyperlink w:anchor="_ENREF_39" w:tooltip="Houben, 2015 #4512" w:history="1">
        <w:r w:rsidR="00565A42">
          <w:rPr>
            <w:rFonts w:cstheme="majorBidi"/>
            <w:noProof/>
          </w:rPr>
          <w:t>39</w:t>
        </w:r>
      </w:hyperlink>
      <w:r w:rsidR="007C0184">
        <w:rPr>
          <w:rFonts w:cstheme="majorBidi"/>
          <w:noProof/>
        </w:rPr>
        <w:t>]</w:t>
      </w:r>
      <w:r w:rsidR="00FF0BC2" w:rsidRPr="00C07005">
        <w:rPr>
          <w:rFonts w:cstheme="majorBidi"/>
        </w:rPr>
        <w:fldChar w:fldCharType="end"/>
      </w:r>
      <w:r w:rsidR="00FF0BC2" w:rsidRPr="00C07005">
        <w:rPr>
          <w:rFonts w:cstheme="majorBidi"/>
        </w:rPr>
        <w:t>.</w:t>
      </w:r>
    </w:p>
    <w:p w14:paraId="458B831D" w14:textId="49ED6524" w:rsidR="00C9706C" w:rsidRPr="00C07005" w:rsidRDefault="00C9706C" w:rsidP="007E69DD">
      <w:pPr>
        <w:autoSpaceDE w:val="0"/>
        <w:autoSpaceDN w:val="0"/>
        <w:adjustRightInd w:val="0"/>
        <w:jc w:val="both"/>
        <w:rPr>
          <w:rFonts w:cstheme="majorBidi"/>
        </w:rPr>
      </w:pPr>
      <w:r w:rsidRPr="00C07005">
        <w:rPr>
          <w:rFonts w:cstheme="majorBidi"/>
        </w:rPr>
        <w:t>When comparing Dutch with US patients</w:t>
      </w:r>
      <w:r w:rsidR="003F20CB" w:rsidRPr="00C07005">
        <w:rPr>
          <w:rFonts w:cstheme="majorBidi"/>
        </w:rPr>
        <w:t xml:space="preserve"> both groups </w:t>
      </w:r>
      <w:r w:rsidR="00F66261" w:rsidRPr="00C07005">
        <w:rPr>
          <w:rFonts w:cstheme="majorBidi"/>
        </w:rPr>
        <w:t>reported</w:t>
      </w:r>
      <w:r w:rsidR="003F20CB" w:rsidRPr="00C07005">
        <w:rPr>
          <w:rFonts w:cstheme="majorBidi"/>
        </w:rPr>
        <w:t xml:space="preserve"> </w:t>
      </w:r>
      <w:r w:rsidR="00840104" w:rsidRPr="00C07005">
        <w:rPr>
          <w:rFonts w:cstheme="majorBidi"/>
        </w:rPr>
        <w:t xml:space="preserve">very </w:t>
      </w:r>
      <w:r w:rsidR="00775608" w:rsidRPr="00C07005">
        <w:rPr>
          <w:rFonts w:cstheme="majorBidi"/>
        </w:rPr>
        <w:t>low scores for quality</w:t>
      </w:r>
      <w:r w:rsidR="00C43609" w:rsidRPr="00C07005">
        <w:rPr>
          <w:rFonts w:cstheme="majorBidi"/>
        </w:rPr>
        <w:t xml:space="preserve"> of</w:t>
      </w:r>
      <w:r w:rsidR="00775608" w:rsidRPr="00C07005">
        <w:rPr>
          <w:rFonts w:cstheme="majorBidi"/>
        </w:rPr>
        <w:t xml:space="preserve"> communication about end of life care</w:t>
      </w:r>
      <w:r w:rsidRPr="00C07005">
        <w:rPr>
          <w:rFonts w:cstheme="majorBidi"/>
        </w:rPr>
        <w:t xml:space="preserve">, </w:t>
      </w:r>
      <w:r w:rsidR="00C6630A" w:rsidRPr="00C07005">
        <w:rPr>
          <w:rFonts w:cstheme="majorBidi"/>
        </w:rPr>
        <w:t xml:space="preserve">however </w:t>
      </w:r>
      <w:r w:rsidRPr="00C07005">
        <w:rPr>
          <w:rFonts w:cstheme="majorBidi"/>
        </w:rPr>
        <w:t xml:space="preserve">the </w:t>
      </w:r>
      <w:r w:rsidR="00FC562A" w:rsidRPr="00C07005">
        <w:rPr>
          <w:rFonts w:cstheme="majorBidi"/>
        </w:rPr>
        <w:t>Dutch</w:t>
      </w:r>
      <w:r w:rsidRPr="00C07005">
        <w:rPr>
          <w:rFonts w:cstheme="majorBidi"/>
        </w:rPr>
        <w:t xml:space="preserve"> group reported lower quality of general and </w:t>
      </w:r>
      <w:r w:rsidR="00B07DF3" w:rsidRPr="00C07005">
        <w:rPr>
          <w:rFonts w:cs="AdvPECF921"/>
        </w:rPr>
        <w:t>end of life</w:t>
      </w:r>
      <w:r w:rsidRPr="00C07005">
        <w:rPr>
          <w:rFonts w:cstheme="majorBidi"/>
        </w:rPr>
        <w:t xml:space="preserve"> care </w:t>
      </w:r>
      <w:r w:rsidRPr="00C07005">
        <w:t>communication</w:t>
      </w:r>
      <w:r w:rsidR="008329F3" w:rsidRPr="00C07005">
        <w:t xml:space="preserve"> (median score for Dutch patients </w:t>
      </w:r>
      <w:r w:rsidR="00C6630A" w:rsidRPr="00C07005">
        <w:t>was</w:t>
      </w:r>
      <w:r w:rsidR="008329F3" w:rsidRPr="00C07005">
        <w:t xml:space="preserve"> 0.0 (I</w:t>
      </w:r>
      <w:r w:rsidR="00B01F1C" w:rsidRPr="00C07005">
        <w:t xml:space="preserve">nterquartile </w:t>
      </w:r>
      <w:r w:rsidR="008329F3" w:rsidRPr="00C07005">
        <w:t>R</w:t>
      </w:r>
      <w:r w:rsidR="00B01F1C" w:rsidRPr="00C07005">
        <w:t>ange</w:t>
      </w:r>
      <w:r w:rsidR="008329F3" w:rsidRPr="00C07005">
        <w:t>: 0.0–2.0) versus 1.4 for US patients (</w:t>
      </w:r>
      <w:r w:rsidR="00B01F1C" w:rsidRPr="00C07005">
        <w:t xml:space="preserve">Interquartile </w:t>
      </w:r>
      <w:r w:rsidR="008329F3" w:rsidRPr="00C07005">
        <w:t>R</w:t>
      </w:r>
      <w:r w:rsidR="00B01F1C" w:rsidRPr="00C07005">
        <w:t>ange</w:t>
      </w:r>
      <w:r w:rsidR="008329F3" w:rsidRPr="00C07005">
        <w:t>: 0.0–3.6))</w:t>
      </w:r>
      <w:r w:rsidRPr="00C07005">
        <w:rPr>
          <w:rFonts w:cstheme="majorBidi"/>
        </w:rPr>
        <w:t xml:space="preserve"> </w:t>
      </w:r>
      <w:r w:rsidRPr="00C07005">
        <w:rPr>
          <w:rFonts w:cstheme="majorBidi"/>
        </w:rPr>
        <w:fldChar w:fldCharType="begin">
          <w:fldData xml:space="preserve">PEVuZE5vdGU+PENpdGU+PEF1dGhvcj5KYW5zc2VuPC9BdXRob3I+PFllYXI+MjAxMTwvWWVhcj48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I2OC03NjwvcGFnZXM+PHZv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</w:fldData>
        </w:fldChar>
      </w:r>
      <w:r w:rsidR="007C0184">
        <w:rPr>
          <w:rFonts w:cstheme="majorBidi"/>
        </w:rPr>
        <w:instrText xml:space="preserve"> ADDIN EN.CITE </w:instrText>
      </w:r>
      <w:r w:rsidR="007C0184">
        <w:rPr>
          <w:rFonts w:cstheme="majorBidi"/>
        </w:rPr>
        <w:fldChar w:fldCharType="begin">
          <w:fldData xml:space="preserve">PEVuZE5vdGU+PENpdGU+PEF1dGhvcj5KYW5zc2VuPC9BdXRob3I+PFllYXI+MjAxMTwvWWVhcj48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I2OC03NjwvcGFnZXM+PHZv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</w:fldData>
        </w:fldChar>
      </w:r>
      <w:r w:rsidR="007C0184">
        <w:rPr>
          <w:rFonts w:cstheme="majorBidi"/>
        </w:rPr>
        <w:instrText xml:space="preserve"> ADDIN EN.CITE.DATA </w:instrText>
      </w:r>
      <w:r w:rsidR="007C0184">
        <w:rPr>
          <w:rFonts w:cstheme="majorBidi"/>
        </w:rPr>
      </w:r>
      <w:r w:rsidR="007C0184">
        <w:rPr>
          <w:rFonts w:cstheme="majorBidi"/>
        </w:rPr>
        <w:fldChar w:fldCharType="end"/>
      </w:r>
      <w:r w:rsidRPr="00C07005">
        <w:rPr>
          <w:rFonts w:cstheme="majorBidi"/>
        </w:rPr>
      </w:r>
      <w:r w:rsidRPr="00C07005">
        <w:rPr>
          <w:rFonts w:cstheme="majorBidi"/>
        </w:rPr>
        <w:fldChar w:fldCharType="separate"/>
      </w:r>
      <w:r w:rsidR="007C0184">
        <w:rPr>
          <w:rFonts w:cstheme="majorBidi"/>
          <w:noProof/>
        </w:rPr>
        <w:t>[</w:t>
      </w:r>
      <w:hyperlink w:anchor="_ENREF_46" w:tooltip="Janssen, 2011 #231" w:history="1">
        <w:r w:rsidR="00565A42">
          <w:rPr>
            <w:rFonts w:cstheme="majorBidi"/>
            <w:noProof/>
          </w:rPr>
          <w:t>46</w:t>
        </w:r>
      </w:hyperlink>
      <w:r w:rsidR="007C0184">
        <w:rPr>
          <w:rFonts w:cstheme="majorBidi"/>
          <w:noProof/>
        </w:rPr>
        <w:t>]</w:t>
      </w:r>
      <w:r w:rsidRPr="00C07005">
        <w:rPr>
          <w:rFonts w:cstheme="majorBidi"/>
        </w:rPr>
        <w:fldChar w:fldCharType="end"/>
      </w:r>
      <w:r w:rsidR="00A6135E" w:rsidRPr="00C07005">
        <w:rPr>
          <w:rStyle w:val="FootnoteReference"/>
          <w:rFonts w:cstheme="majorBidi"/>
        </w:rPr>
        <w:footnoteReference w:id="2"/>
      </w:r>
      <w:r w:rsidRPr="00C07005">
        <w:rPr>
          <w:rFonts w:cstheme="majorBidi"/>
        </w:rPr>
        <w:t xml:space="preserve">. </w:t>
      </w:r>
    </w:p>
    <w:p w14:paraId="1431D55E" w14:textId="1449EB95" w:rsidR="00C9706C" w:rsidRPr="00C07005" w:rsidRDefault="00C9706C" w:rsidP="005877A6">
      <w:pPr>
        <w:pStyle w:val="Heading2"/>
        <w:spacing w:before="0" w:after="200"/>
        <w:rPr>
          <w:rFonts w:asciiTheme="minorHAnsi" w:hAnsiTheme="minorHAnsi"/>
          <w:szCs w:val="22"/>
        </w:rPr>
      </w:pPr>
      <w:bookmarkStart w:id="7" w:name="_Toc422148383"/>
      <w:r w:rsidRPr="00C07005">
        <w:rPr>
          <w:rFonts w:asciiTheme="minorHAnsi" w:hAnsiTheme="minorHAnsi"/>
          <w:szCs w:val="22"/>
        </w:rPr>
        <w:t xml:space="preserve">Content of </w:t>
      </w:r>
      <w:bookmarkEnd w:id="7"/>
      <w:r w:rsidR="001F5B46" w:rsidRPr="00C07005">
        <w:rPr>
          <w:rFonts w:asciiTheme="minorHAnsi" w:hAnsiTheme="minorHAnsi"/>
          <w:szCs w:val="22"/>
        </w:rPr>
        <w:t>Discussion</w:t>
      </w:r>
      <w:r w:rsidR="00F66261" w:rsidRPr="00C07005">
        <w:rPr>
          <w:rFonts w:asciiTheme="minorHAnsi" w:hAnsiTheme="minorHAnsi"/>
          <w:szCs w:val="22"/>
        </w:rPr>
        <w:t>s</w:t>
      </w:r>
    </w:p>
    <w:p w14:paraId="7D39B7C0" w14:textId="68BB8C34" w:rsidR="00C9706C" w:rsidRPr="00C07005" w:rsidRDefault="00C9706C" w:rsidP="007E69DD">
      <w:pPr>
        <w:autoSpaceDE w:val="0"/>
        <w:autoSpaceDN w:val="0"/>
        <w:adjustRightInd w:val="0"/>
        <w:jc w:val="both"/>
        <w:rPr>
          <w:rFonts w:cstheme="majorBidi"/>
          <w:color w:val="000000" w:themeColor="text1"/>
        </w:rPr>
      </w:pPr>
      <w:r w:rsidRPr="00C07005">
        <w:rPr>
          <w:rFonts w:cstheme="majorBidi"/>
          <w:color w:val="000000" w:themeColor="text1"/>
        </w:rPr>
        <w:t xml:space="preserve">Patients and healthcare professionals reported tension between remaining hopeful and the reality of the patients’ </w:t>
      </w:r>
      <w:r w:rsidR="00750489" w:rsidRPr="00C07005">
        <w:rPr>
          <w:rFonts w:cstheme="majorBidi"/>
          <w:color w:val="000000" w:themeColor="text1"/>
        </w:rPr>
        <w:t>condition</w:t>
      </w:r>
      <w:r w:rsidRPr="00C07005">
        <w:rPr>
          <w:rFonts w:cstheme="majorBidi"/>
          <w:color w:val="000000" w:themeColor="text1"/>
        </w:rPr>
        <w:t xml:space="preserve">, </w:t>
      </w:r>
      <w:r w:rsidR="00057669" w:rsidRPr="00C07005">
        <w:rPr>
          <w:rFonts w:cstheme="majorBidi"/>
          <w:color w:val="000000" w:themeColor="text1"/>
        </w:rPr>
        <w:t>as this could</w:t>
      </w:r>
      <w:r w:rsidRPr="00C07005">
        <w:rPr>
          <w:rFonts w:cstheme="majorBidi"/>
          <w:color w:val="000000" w:themeColor="text1"/>
        </w:rPr>
        <w:t xml:space="preserve"> </w:t>
      </w:r>
      <w:r w:rsidR="00A34755" w:rsidRPr="00C07005">
        <w:rPr>
          <w:rFonts w:cstheme="majorBidi"/>
          <w:color w:val="000000" w:themeColor="text1"/>
        </w:rPr>
        <w:t>pose a</w:t>
      </w:r>
      <w:r w:rsidR="00057669" w:rsidRPr="00C07005">
        <w:rPr>
          <w:rFonts w:cstheme="majorBidi"/>
          <w:color w:val="000000" w:themeColor="text1"/>
        </w:rPr>
        <w:t xml:space="preserve"> barrier</w:t>
      </w:r>
      <w:r w:rsidR="00683722" w:rsidRPr="00C07005">
        <w:rPr>
          <w:rFonts w:cstheme="majorBidi"/>
          <w:color w:val="000000" w:themeColor="text1"/>
        </w:rPr>
        <w:t xml:space="preserve"> for </w:t>
      </w:r>
      <w:r w:rsidR="007D6DD4" w:rsidRPr="00C07005">
        <w:t>conversations</w:t>
      </w:r>
      <w:r w:rsidR="00683722" w:rsidRPr="00C07005">
        <w:rPr>
          <w:rFonts w:cstheme="majorBidi"/>
          <w:color w:val="000000" w:themeColor="text1"/>
        </w:rPr>
        <w:t xml:space="preserve"> </w:t>
      </w:r>
      <w:r w:rsidR="00057669" w:rsidRPr="00C07005">
        <w:rPr>
          <w:rFonts w:cstheme="majorBidi"/>
          <w:color w:val="000000" w:themeColor="text1"/>
        </w:rPr>
        <w:t>and have</w:t>
      </w:r>
      <w:r w:rsidRPr="00C07005">
        <w:rPr>
          <w:rFonts w:cstheme="majorBidi"/>
          <w:color w:val="000000" w:themeColor="text1"/>
        </w:rPr>
        <w:t xml:space="preserve"> an emotional impact on them </w:t>
      </w:r>
      <w:r w:rsidRPr="00C07005">
        <w:rPr>
          <w:rFonts w:cstheme="majorBidi"/>
          <w:color w:val="000000" w:themeColor="text1"/>
        </w:rPr>
        <w:fldChar w:fldCharType="begin">
          <w:fldData xml:space="preserve">PEVuZE5vdGU+PENpdGU+PEF1dGhvcj5QaGlsaXA8L0F1dGhvcj48WWVhcj4yMDEyPC9ZZWFyPjxS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QaGlsaXA8L0F1dGhvcj48WWVhcj4yMDEyPC9ZZWFyPjxS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 When</w:t>
      </w:r>
      <w:r w:rsidR="00683722" w:rsidRPr="00C07005">
        <w:rPr>
          <w:rFonts w:cstheme="majorBidi"/>
          <w:color w:val="000000" w:themeColor="text1"/>
        </w:rPr>
        <w:t xml:space="preserve"> patients were</w:t>
      </w:r>
      <w:r w:rsidRPr="00C07005">
        <w:rPr>
          <w:rFonts w:cstheme="majorBidi"/>
          <w:color w:val="000000" w:themeColor="text1"/>
        </w:rPr>
        <w:t xml:space="preserve"> asked how much information </w:t>
      </w:r>
      <w:r w:rsidR="00F847CB" w:rsidRPr="00C07005">
        <w:rPr>
          <w:rFonts w:cstheme="majorBidi"/>
          <w:color w:val="000000" w:themeColor="text1"/>
        </w:rPr>
        <w:t>they wanted,</w:t>
      </w:r>
      <w:r w:rsidRPr="00C07005">
        <w:rPr>
          <w:rFonts w:cstheme="majorBidi"/>
          <w:color w:val="000000" w:themeColor="text1"/>
        </w:rPr>
        <w:t xml:space="preserve"> </w:t>
      </w:r>
      <w:r w:rsidR="00683722" w:rsidRPr="00C07005">
        <w:rPr>
          <w:rFonts w:cstheme="majorBidi"/>
          <w:color w:val="000000" w:themeColor="text1"/>
        </w:rPr>
        <w:t xml:space="preserve">the initial answer </w:t>
      </w:r>
      <w:r w:rsidR="00A816C6" w:rsidRPr="00C07005">
        <w:rPr>
          <w:rFonts w:cstheme="majorBidi"/>
          <w:color w:val="000000" w:themeColor="text1"/>
        </w:rPr>
        <w:t>w</w:t>
      </w:r>
      <w:r w:rsidR="00683722" w:rsidRPr="00C07005">
        <w:rPr>
          <w:rFonts w:cstheme="majorBidi"/>
          <w:color w:val="000000" w:themeColor="text1"/>
        </w:rPr>
        <w:t xml:space="preserve">as </w:t>
      </w:r>
      <w:r w:rsidR="00A816C6" w:rsidRPr="00C07005">
        <w:rPr>
          <w:rFonts w:cstheme="majorBidi"/>
          <w:color w:val="000000" w:themeColor="text1"/>
        </w:rPr>
        <w:t>“</w:t>
      </w:r>
      <w:r w:rsidRPr="00C07005">
        <w:rPr>
          <w:rFonts w:cstheme="majorBidi"/>
          <w:color w:val="000000" w:themeColor="text1"/>
        </w:rPr>
        <w:t>all information</w:t>
      </w:r>
      <w:r w:rsidR="00A816C6" w:rsidRPr="00C07005">
        <w:rPr>
          <w:rFonts w:cstheme="majorBidi"/>
          <w:color w:val="000000" w:themeColor="text1"/>
        </w:rPr>
        <w:t>”</w:t>
      </w:r>
      <w:r w:rsidRPr="00C07005">
        <w:rPr>
          <w:rFonts w:cstheme="majorBidi"/>
          <w:color w:val="000000" w:themeColor="text1"/>
        </w:rPr>
        <w:t xml:space="preserve">, </w:t>
      </w:r>
      <w:r w:rsidR="00034E72" w:rsidRPr="00C07005">
        <w:rPr>
          <w:rFonts w:cstheme="majorBidi"/>
          <w:color w:val="000000" w:themeColor="text1"/>
        </w:rPr>
        <w:t>however</w:t>
      </w:r>
      <w:r w:rsidRPr="00C07005">
        <w:rPr>
          <w:rFonts w:cstheme="majorBidi"/>
          <w:color w:val="000000" w:themeColor="text1"/>
        </w:rPr>
        <w:t xml:space="preserve"> simply asking this was not adequately </w:t>
      </w:r>
      <w:r w:rsidR="00683722" w:rsidRPr="00C07005">
        <w:rPr>
          <w:rFonts w:cstheme="majorBidi"/>
          <w:color w:val="000000" w:themeColor="text1"/>
        </w:rPr>
        <w:t xml:space="preserve">enough to </w:t>
      </w:r>
      <w:r w:rsidR="003C2479">
        <w:rPr>
          <w:rFonts w:cstheme="majorBidi"/>
          <w:color w:val="000000" w:themeColor="text1"/>
        </w:rPr>
        <w:t>e</w:t>
      </w:r>
      <w:r w:rsidR="003C2479" w:rsidRPr="00C07005">
        <w:rPr>
          <w:rFonts w:cstheme="majorBidi"/>
          <w:color w:val="000000" w:themeColor="text1"/>
        </w:rPr>
        <w:t>licit</w:t>
      </w:r>
      <w:r w:rsidRPr="00C07005">
        <w:rPr>
          <w:rFonts w:cstheme="majorBidi"/>
          <w:color w:val="000000" w:themeColor="text1"/>
        </w:rPr>
        <w:t xml:space="preserve"> informational needs </w:t>
      </w:r>
      <w:r w:rsidRPr="00C07005">
        <w:rPr>
          <w:rFonts w:cstheme="majorBidi"/>
          <w:color w:val="000000" w:themeColor="text1"/>
        </w:rPr>
        <w:fldChar w:fldCharType="begin">
          <w:fldData xml:space="preserve">PEVuZE5vdGU+PENpdGU+PEF1dGhvcj5DdXJ0aXM8L0F1dGhvcj48WWVhcj4yMDA4PC9ZZWFyPjxS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dXJ0aXM8L0F1dGhvcj48WWVhcj4yMDA4PC9ZZWFyPjxS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49" w:tooltip="Curtis, 2008 #482" w:history="1">
        <w:r w:rsidR="00565A42">
          <w:rPr>
            <w:rFonts w:cstheme="majorBidi"/>
            <w:noProof/>
            <w:color w:val="000000" w:themeColor="text1"/>
          </w:rPr>
          <w:t>49</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 xml:space="preserve">. </w:t>
      </w:r>
    </w:p>
    <w:p w14:paraId="2A4B4AEB" w14:textId="7F046FBC" w:rsidR="00C9706C" w:rsidRPr="00C07005" w:rsidRDefault="00C9706C" w:rsidP="007E69DD">
      <w:pPr>
        <w:autoSpaceDE w:val="0"/>
        <w:autoSpaceDN w:val="0"/>
        <w:adjustRightInd w:val="0"/>
        <w:jc w:val="both"/>
        <w:rPr>
          <w:rFonts w:cstheme="majorBidi"/>
          <w:color w:val="000000" w:themeColor="text1"/>
        </w:rPr>
      </w:pPr>
      <w:r w:rsidRPr="00C07005">
        <w:rPr>
          <w:rFonts w:cstheme="majorBidi"/>
          <w:color w:val="000000" w:themeColor="text1"/>
        </w:rPr>
        <w:t xml:space="preserve">Some </w:t>
      </w:r>
      <w:r w:rsidR="00683722" w:rsidRPr="00C07005">
        <w:rPr>
          <w:rFonts w:cstheme="majorBidi"/>
          <w:color w:val="000000" w:themeColor="text1"/>
        </w:rPr>
        <w:t xml:space="preserve">patients </w:t>
      </w:r>
      <w:r w:rsidRPr="00C07005">
        <w:rPr>
          <w:rFonts w:cstheme="majorBidi"/>
          <w:color w:val="000000" w:themeColor="text1"/>
        </w:rPr>
        <w:t xml:space="preserve">believed that frank prognostic information might negatively impact their hope and increase symptoms of anxiety and </w:t>
      </w:r>
      <w:r w:rsidR="004266F7" w:rsidRPr="00C07005">
        <w:rPr>
          <w:rFonts w:cstheme="majorBidi"/>
          <w:color w:val="000000" w:themeColor="text1"/>
        </w:rPr>
        <w:t>depression;</w:t>
      </w:r>
      <w:r w:rsidRPr="00C07005">
        <w:rPr>
          <w:rFonts w:cstheme="majorBidi"/>
          <w:color w:val="000000" w:themeColor="text1"/>
        </w:rPr>
        <w:t xml:space="preserve"> therefore some physicians </w:t>
      </w:r>
      <w:r w:rsidR="00683722" w:rsidRPr="00C07005">
        <w:rPr>
          <w:rFonts w:cstheme="majorBidi"/>
          <w:color w:val="000000" w:themeColor="text1"/>
        </w:rPr>
        <w:t xml:space="preserve">purposely </w:t>
      </w:r>
      <w:r w:rsidRPr="00C07005">
        <w:rPr>
          <w:rFonts w:cstheme="majorBidi"/>
          <w:color w:val="000000" w:themeColor="text1"/>
        </w:rPr>
        <w:t>withh</w:t>
      </w:r>
      <w:r w:rsidR="00A816C6" w:rsidRPr="00C07005">
        <w:rPr>
          <w:rFonts w:cstheme="majorBidi"/>
          <w:color w:val="000000" w:themeColor="text1"/>
        </w:rPr>
        <w:t>e</w:t>
      </w:r>
      <w:r w:rsidRPr="00C07005">
        <w:rPr>
          <w:rFonts w:cstheme="majorBidi"/>
          <w:color w:val="000000" w:themeColor="text1"/>
        </w:rPr>
        <w:t xml:space="preserve">ld information to avoid this </w:t>
      </w:r>
      <w:r w:rsidRPr="00C07005">
        <w:rPr>
          <w:rFonts w:cstheme="majorBidi"/>
          <w:color w:val="000000" w:themeColor="text1"/>
        </w:rPr>
        <w:fldChar w:fldCharType="begin">
          <w:fldData xml:space="preserve">PEVuZE5vdGU+PENpdGU+PEF1dGhvcj5DdXJ0aXM8L0F1dGhvcj48WWVhcj4yMDA4PC9ZZWFyPjxS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dXJ0aXM8L0F1dGhvcj48WWVhcj4yMDA4PC9ZZWFyPjxS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20" w:tooltip="Curtis, 2004 #4318" w:history="1">
        <w:r w:rsidR="00565A42">
          <w:rPr>
            <w:rFonts w:cstheme="majorBidi"/>
            <w:noProof/>
            <w:color w:val="000000" w:themeColor="text1"/>
          </w:rPr>
          <w:t>20</w:t>
        </w:r>
      </w:hyperlink>
      <w:r w:rsidR="007C0184">
        <w:rPr>
          <w:rFonts w:cstheme="majorBidi"/>
          <w:noProof/>
          <w:color w:val="000000" w:themeColor="text1"/>
        </w:rPr>
        <w:t xml:space="preserve">, </w:t>
      </w:r>
      <w:hyperlink w:anchor="_ENREF_25" w:tooltip="Curtis, 2000 #8311" w:history="1">
        <w:r w:rsidR="00565A42">
          <w:rPr>
            <w:rFonts w:cstheme="majorBidi"/>
            <w:noProof/>
            <w:color w:val="000000" w:themeColor="text1"/>
          </w:rPr>
          <w:t>25</w:t>
        </w:r>
      </w:hyperlink>
      <w:r w:rsidR="007C0184">
        <w:rPr>
          <w:rFonts w:cstheme="majorBidi"/>
          <w:noProof/>
          <w:color w:val="000000" w:themeColor="text1"/>
        </w:rPr>
        <w:t xml:space="preserve">, </w:t>
      </w:r>
      <w:hyperlink w:anchor="_ENREF_49" w:tooltip="Curtis, 2008 #482" w:history="1">
        <w:r w:rsidR="00565A42">
          <w:rPr>
            <w:rFonts w:cstheme="majorBidi"/>
            <w:noProof/>
            <w:color w:val="000000" w:themeColor="text1"/>
          </w:rPr>
          <w:t>49</w:t>
        </w:r>
      </w:hyperlink>
      <w:r w:rsidR="007C0184">
        <w:rPr>
          <w:rFonts w:cstheme="majorBidi"/>
          <w:noProof/>
          <w:color w:val="000000" w:themeColor="text1"/>
        </w:rPr>
        <w:t>]</w:t>
      </w:r>
      <w:r w:rsidRPr="00C07005">
        <w:rPr>
          <w:rFonts w:cstheme="majorBidi"/>
          <w:color w:val="000000" w:themeColor="text1"/>
        </w:rPr>
        <w:fldChar w:fldCharType="end"/>
      </w:r>
      <w:r w:rsidR="00B130EE">
        <w:rPr>
          <w:rFonts w:cstheme="majorBidi"/>
          <w:color w:val="000000" w:themeColor="text1"/>
        </w:rPr>
        <w:t xml:space="preserve">, as this poses a barrier when discussing palliative care with patients </w:t>
      </w:r>
      <w:r w:rsidR="00B130EE">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B130EE">
        <w:rPr>
          <w:rFonts w:cstheme="majorBidi"/>
          <w:color w:val="000000" w:themeColor="text1"/>
        </w:rPr>
      </w:r>
      <w:r w:rsidR="00B130EE">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B130EE">
        <w:rPr>
          <w:rFonts w:cstheme="majorBidi"/>
          <w:color w:val="000000" w:themeColor="text1"/>
        </w:rPr>
        <w:fldChar w:fldCharType="end"/>
      </w:r>
      <w:r w:rsidRPr="00C07005">
        <w:rPr>
          <w:rFonts w:cstheme="majorBidi"/>
          <w:color w:val="000000" w:themeColor="text1"/>
        </w:rPr>
        <w:t xml:space="preserve">. However, while suggesting it may be harmful for </w:t>
      </w:r>
      <w:r w:rsidR="00AA22F8" w:rsidRPr="00C07005">
        <w:rPr>
          <w:rFonts w:cstheme="majorBidi"/>
          <w:color w:val="000000" w:themeColor="text1"/>
        </w:rPr>
        <w:t xml:space="preserve">other </w:t>
      </w:r>
      <w:r w:rsidRPr="00C07005">
        <w:rPr>
          <w:rFonts w:cstheme="majorBidi"/>
          <w:color w:val="000000" w:themeColor="text1"/>
        </w:rPr>
        <w:t xml:space="preserve">patients, none considered it harmful for themselves </w:t>
      </w:r>
      <w:r w:rsidRPr="00C07005">
        <w:rPr>
          <w:rFonts w:cstheme="majorBidi"/>
          <w:color w:val="000000" w:themeColor="text1"/>
        </w:rPr>
        <w:fldChar w:fldCharType="begin">
          <w:fldData xml:space="preserve">PEVuZE5vdGU+PENpdGU+PEF1dGhvcj5QaGlsaXA8L0F1dGhvcj48WWVhcj4yMDEyPC9ZZWFyPjxS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QaGlsaXA8L0F1dGhvcj48WWVhcj4yMDEyPC9ZZWFyPjxS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w:t>
      </w:r>
      <w:r w:rsidR="00683722" w:rsidRPr="00C07005">
        <w:rPr>
          <w:rFonts w:cstheme="majorBidi"/>
          <w:color w:val="000000" w:themeColor="text1"/>
        </w:rPr>
        <w:t xml:space="preserve"> Finally,</w:t>
      </w:r>
      <w:r w:rsidRPr="00C07005">
        <w:rPr>
          <w:rFonts w:cstheme="majorBidi"/>
          <w:color w:val="000000" w:themeColor="text1"/>
        </w:rPr>
        <w:t xml:space="preserve"> </w:t>
      </w:r>
      <w:r w:rsidR="00683722" w:rsidRPr="00C07005">
        <w:rPr>
          <w:rFonts w:cstheme="majorBidi"/>
          <w:color w:val="000000" w:themeColor="text1"/>
        </w:rPr>
        <w:t>m</w:t>
      </w:r>
      <w:r w:rsidRPr="00C07005">
        <w:rPr>
          <w:rFonts w:cstheme="majorBidi"/>
          <w:color w:val="000000" w:themeColor="text1"/>
        </w:rPr>
        <w:t xml:space="preserve">any patients expressed the importance of individualising the clinician’s approach </w:t>
      </w:r>
      <w:r w:rsidR="00A816C6" w:rsidRPr="00C07005">
        <w:rPr>
          <w:rFonts w:cstheme="majorBidi"/>
          <w:color w:val="000000" w:themeColor="text1"/>
        </w:rPr>
        <w:t>for</w:t>
      </w:r>
      <w:r w:rsidRPr="00C07005">
        <w:rPr>
          <w:rFonts w:cstheme="majorBidi"/>
          <w:color w:val="000000" w:themeColor="text1"/>
        </w:rPr>
        <w:t xml:space="preserve"> hope and prognosis</w:t>
      </w:r>
      <w:r w:rsidR="00683722" w:rsidRPr="00C07005">
        <w:rPr>
          <w:rFonts w:cstheme="majorBidi"/>
          <w:color w:val="000000" w:themeColor="text1"/>
        </w:rPr>
        <w:t>,</w:t>
      </w:r>
      <w:r w:rsidRPr="00C07005">
        <w:rPr>
          <w:rFonts w:cstheme="majorBidi"/>
          <w:color w:val="000000" w:themeColor="text1"/>
        </w:rPr>
        <w:t xml:space="preserve"> and of longstanding relationships with physicians </w:t>
      </w:r>
      <w:r w:rsidRPr="00C07005">
        <w:rPr>
          <w:rFonts w:cstheme="majorBidi"/>
          <w:color w:val="000000" w:themeColor="text1"/>
        </w:rPr>
        <w:fldChar w:fldCharType="begin">
          <w:fldData xml:space="preserve">PEVuZE5vdGU+PENpdGU+PEF1dGhvcj5DdXJ0aXM8L0F1dGhvcj48WWVhcj4yMDA4PC9ZZWFyPjxS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dXJ0aXM8L0F1dGhvcj48WWVhcj4yMDA4PC9ZZWFyPjxS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49" w:tooltip="Curtis, 2008 #482" w:history="1">
        <w:r w:rsidR="00565A42">
          <w:rPr>
            <w:rFonts w:cstheme="majorBidi"/>
            <w:noProof/>
            <w:color w:val="000000" w:themeColor="text1"/>
          </w:rPr>
          <w:t>49</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 xml:space="preserve">. </w:t>
      </w:r>
    </w:p>
    <w:p w14:paraId="1E7FB3EA" w14:textId="6402557F" w:rsidR="00C9706C" w:rsidRPr="00C07005" w:rsidRDefault="00C9706C" w:rsidP="007E69DD">
      <w:pPr>
        <w:autoSpaceDE w:val="0"/>
        <w:autoSpaceDN w:val="0"/>
        <w:adjustRightInd w:val="0"/>
        <w:jc w:val="both"/>
        <w:rPr>
          <w:rFonts w:cstheme="majorBidi"/>
          <w:color w:val="000000" w:themeColor="text1"/>
        </w:rPr>
      </w:pPr>
      <w:r w:rsidRPr="001A0924">
        <w:rPr>
          <w:rFonts w:cstheme="majorBidi"/>
          <w:color w:val="000000" w:themeColor="text1"/>
        </w:rPr>
        <w:t xml:space="preserve">Interestingly, </w:t>
      </w:r>
      <w:r w:rsidR="007B540E" w:rsidRPr="001A0924">
        <w:rPr>
          <w:rFonts w:cstheme="majorBidi"/>
          <w:color w:val="000000" w:themeColor="text1"/>
        </w:rPr>
        <w:t xml:space="preserve">participants </w:t>
      </w:r>
      <w:r w:rsidRPr="001A0924">
        <w:rPr>
          <w:rFonts w:cstheme="majorBidi"/>
          <w:color w:val="000000" w:themeColor="text1"/>
        </w:rPr>
        <w:t>often reported the use of the terms ‘emphysema’ and ‘respiratory insufficiency’ by physician</w:t>
      </w:r>
      <w:r w:rsidR="007B540E" w:rsidRPr="00440B11">
        <w:rPr>
          <w:rFonts w:cstheme="majorBidi"/>
          <w:color w:val="000000" w:themeColor="text1"/>
        </w:rPr>
        <w:t>s</w:t>
      </w:r>
      <w:r w:rsidRPr="00440B11">
        <w:rPr>
          <w:rFonts w:cstheme="majorBidi"/>
          <w:color w:val="000000" w:themeColor="text1"/>
        </w:rPr>
        <w:t xml:space="preserve">, but very rarely </w:t>
      </w:r>
      <w:r w:rsidR="007B540E" w:rsidRPr="0064586D">
        <w:rPr>
          <w:rFonts w:cstheme="majorBidi"/>
          <w:color w:val="000000" w:themeColor="text1"/>
        </w:rPr>
        <w:t>used</w:t>
      </w:r>
      <w:r w:rsidRPr="0064586D">
        <w:rPr>
          <w:rFonts w:cstheme="majorBidi"/>
          <w:color w:val="000000" w:themeColor="text1"/>
        </w:rPr>
        <w:t xml:space="preserve"> ‘COPD’; and patients used ‘asthma’ and ‘allergy’ to describe their diseas</w:t>
      </w:r>
      <w:r w:rsidRPr="00393975">
        <w:rPr>
          <w:rFonts w:cstheme="majorBidi"/>
          <w:color w:val="000000" w:themeColor="text1"/>
        </w:rPr>
        <w:t xml:space="preserve">e </w:t>
      </w:r>
      <w:r w:rsidRPr="001A0924">
        <w:rPr>
          <w:rFonts w:cstheme="majorBidi"/>
          <w:color w:val="000000" w:themeColor="text1"/>
        </w:rPr>
        <w:fldChar w:fldCharType="begin"/>
      </w:r>
      <w:r w:rsidR="007C0184">
        <w:rPr>
          <w:rFonts w:cstheme="majorBidi"/>
          <w:color w:val="000000" w:themeColor="text1"/>
        </w:rPr>
        <w:instrText xml:space="preserve"> ADDIN EN.CITE &lt;EndNote&gt;&lt;Cite&gt;&lt;Author&gt;Schmidt&lt;/Author&gt;&lt;Year&gt;2014&lt;/Year&gt;&lt;RecNum&gt;8282&lt;/RecNum&gt;&lt;DisplayText&gt;[41]&lt;/DisplayText&gt;&lt;record&gt;&lt;rec-number&gt;8282&lt;/rec-number&gt;&lt;foreign-keys&gt;&lt;key app="EN" db-id="0esa92s5w9e0pvea02sxfd0j0xpaweezveae" timestamp="1430959757"&gt;8282&lt;/key&gt;&lt;/foreign-keys&gt;&lt;ref-type name="Journal Article"&gt;17&lt;/ref-type&gt;&lt;contributors&gt;&lt;authors&gt;&lt;author&gt;Schmidt, M.&lt;/author&gt;&lt;author&gt;Demoule, A.&lt;/author&gt;&lt;author&gt;Deslandes-Boutmy, E.&lt;/author&gt;&lt;author&gt;Chaize, M.&lt;/author&gt;&lt;author&gt;de Miranda, S.&lt;/author&gt;&lt;author&gt;Bele, N.&lt;/author&gt;&lt;author&gt;Roche, N.&lt;/author&gt;&lt;author&gt;Azoulay, E.&lt;/author&gt;&lt;author&gt;Similowski, T.&lt;/author&gt;&lt;/authors&gt;&lt;/contributors&gt;&lt;titles&gt;&lt;title&gt;Intensive care unit admission in chronic obstructive pulmonary disease: patient information and the physician&amp;apos;s decision-making process&lt;/title&gt;&lt;secondary-title&gt;Crit Care&lt;/secondary-title&gt;&lt;alt-title&gt;Critical care&lt;/alt-title&gt;&lt;/titles&gt;&lt;alt-periodical&gt;&lt;full-title&gt;Critical Care&lt;/full-title&gt;&lt;/alt-periodical&gt;&lt;pages&gt;R115&lt;/pages&gt;&lt;volume&gt;18&lt;/volume&gt;&lt;number&gt;3&lt;/number&gt;&lt;dates&gt;&lt;year&gt;2014&lt;/year&gt;&lt;/dates&gt;&lt;isbn&gt;1466-609X (Electronic)&amp;#xD;1364-8535 (Linking)&lt;/isbn&gt;&lt;accession-num&gt;24898342&lt;/accession-num&gt;&lt;urls&gt;&lt;related-urls&gt;&lt;url&gt;http://www.ncbi.nlm.nih.gov/pubmed/24898342&lt;/url&gt;&lt;/related-urls&gt;&lt;/urls&gt;&lt;custom2&gt;4229873&lt;/custom2&gt;&lt;electronic-resource-num&gt;10.1186/cc13906&lt;/electronic-resource-num&gt;&lt;/record&gt;&lt;/Cite&gt;&lt;/EndNote&gt;</w:instrText>
      </w:r>
      <w:r w:rsidRPr="001A0924">
        <w:rPr>
          <w:rFonts w:cstheme="majorBidi"/>
          <w:color w:val="000000" w:themeColor="text1"/>
        </w:rPr>
        <w:fldChar w:fldCharType="separate"/>
      </w:r>
      <w:r w:rsidR="007C0184">
        <w:rPr>
          <w:rFonts w:cstheme="majorBidi"/>
          <w:noProof/>
          <w:color w:val="000000" w:themeColor="text1"/>
        </w:rPr>
        <w:t>[</w:t>
      </w:r>
      <w:hyperlink w:anchor="_ENREF_41" w:tooltip="Schmidt, 2014 #8282" w:history="1">
        <w:r w:rsidR="00565A42">
          <w:rPr>
            <w:rFonts w:cstheme="majorBidi"/>
            <w:noProof/>
            <w:color w:val="000000" w:themeColor="text1"/>
          </w:rPr>
          <w:t>41</w:t>
        </w:r>
      </w:hyperlink>
      <w:r w:rsidR="007C0184">
        <w:rPr>
          <w:rFonts w:cstheme="majorBidi"/>
          <w:noProof/>
          <w:color w:val="000000" w:themeColor="text1"/>
        </w:rPr>
        <w:t>]</w:t>
      </w:r>
      <w:r w:rsidRPr="001A0924">
        <w:rPr>
          <w:rFonts w:cstheme="majorBidi"/>
          <w:color w:val="000000" w:themeColor="text1"/>
        </w:rPr>
        <w:fldChar w:fldCharType="end"/>
      </w:r>
      <w:r w:rsidRPr="001A0924">
        <w:rPr>
          <w:rFonts w:cstheme="majorBidi"/>
          <w:color w:val="000000" w:themeColor="text1"/>
        </w:rPr>
        <w:t xml:space="preserve">. </w:t>
      </w:r>
      <w:r w:rsidR="00683722" w:rsidRPr="001A0924">
        <w:rPr>
          <w:rFonts w:cstheme="majorBidi"/>
          <w:color w:val="000000" w:themeColor="text1"/>
        </w:rPr>
        <w:t>In</w:t>
      </w:r>
      <w:r w:rsidR="00683722" w:rsidRPr="00C07005">
        <w:rPr>
          <w:rFonts w:cstheme="majorBidi"/>
          <w:color w:val="000000" w:themeColor="text1"/>
        </w:rPr>
        <w:t xml:space="preserve"> contrast</w:t>
      </w:r>
      <w:r w:rsidRPr="00C07005">
        <w:rPr>
          <w:rFonts w:cstheme="majorBidi"/>
          <w:color w:val="000000" w:themeColor="text1"/>
        </w:rPr>
        <w:t xml:space="preserve">, </w:t>
      </w:r>
      <w:r w:rsidR="00AA22F8" w:rsidRPr="00C07005">
        <w:rPr>
          <w:rFonts w:cstheme="majorBidi"/>
          <w:color w:val="000000" w:themeColor="text1"/>
        </w:rPr>
        <w:t xml:space="preserve">the word </w:t>
      </w:r>
      <w:r w:rsidRPr="00C07005">
        <w:rPr>
          <w:rFonts w:cstheme="majorBidi"/>
          <w:color w:val="000000" w:themeColor="text1"/>
        </w:rPr>
        <w:t xml:space="preserve">"death" was not </w:t>
      </w:r>
      <w:r w:rsidR="00AA22F8" w:rsidRPr="00C07005">
        <w:rPr>
          <w:rFonts w:cstheme="majorBidi"/>
          <w:color w:val="000000" w:themeColor="text1"/>
        </w:rPr>
        <w:t>used</w:t>
      </w:r>
      <w:r w:rsidRPr="00C07005">
        <w:rPr>
          <w:rFonts w:cstheme="majorBidi"/>
          <w:color w:val="000000" w:themeColor="text1"/>
        </w:rPr>
        <w:t xml:space="preserve">, but it was the implied alternative if the patient chose not to be intubated </w:t>
      </w:r>
      <w:r w:rsidRPr="00C07005">
        <w:rPr>
          <w:rFonts w:cstheme="majorBidi"/>
          <w:color w:val="000000" w:themeColor="text1"/>
        </w:rPr>
        <w:fldChar w:fldCharType="begin">
          <w:fldData xml:space="preserve">PEVuZE5vdGU+PENpdGU+PEF1dGhvcj5TdWxsaXZhbjwvQXV0aG9yPjxZZWFyPjE5OTY8L1llYXI+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</w:fldData>
        </w:fldChar>
      </w:r>
      <w:r w:rsidR="00612163" w:rsidRPr="00C07005">
        <w:rPr>
          <w:rFonts w:cstheme="majorBidi"/>
          <w:color w:val="000000" w:themeColor="text1"/>
        </w:rPr>
        <w:instrText xml:space="preserve"> ADDIN EN.CITE </w:instrText>
      </w:r>
      <w:r w:rsidR="00612163" w:rsidRPr="00C07005">
        <w:rPr>
          <w:rFonts w:cstheme="majorBidi"/>
          <w:color w:val="000000" w:themeColor="text1"/>
        </w:rPr>
        <w:fldChar w:fldCharType="begin">
          <w:fldData xml:space="preserve">PEVuZE5vdGU+PENpdGU+PEF1dGhvcj5TdWxsaXZhbjwvQXV0aG9yPjxZZWFyPjE5OTY8L1llYXI+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</w:fldData>
        </w:fldChar>
      </w:r>
      <w:r w:rsidR="00612163" w:rsidRPr="00C07005">
        <w:rPr>
          <w:rFonts w:cstheme="majorBidi"/>
          <w:color w:val="000000" w:themeColor="text1"/>
        </w:rPr>
        <w:instrText xml:space="preserve"> ADDIN EN.CITE.DATA </w:instrText>
      </w:r>
      <w:r w:rsidR="00612163" w:rsidRPr="00C07005">
        <w:rPr>
          <w:rFonts w:cstheme="majorBidi"/>
          <w:color w:val="000000" w:themeColor="text1"/>
        </w:rPr>
      </w:r>
      <w:r w:rsidR="00612163" w:rsidRPr="00C07005">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612163" w:rsidRPr="00C07005">
        <w:rPr>
          <w:rFonts w:cstheme="majorBidi"/>
          <w:noProof/>
          <w:color w:val="000000" w:themeColor="text1"/>
        </w:rPr>
        <w:t>[</w:t>
      </w:r>
      <w:hyperlink w:anchor="_ENREF_3" w:tooltip="Sullivan, 1996 #528" w:history="1">
        <w:r w:rsidR="00565A42" w:rsidRPr="00C07005">
          <w:rPr>
            <w:rFonts w:cstheme="majorBidi"/>
            <w:noProof/>
            <w:color w:val="000000" w:themeColor="text1"/>
          </w:rPr>
          <w:t>3</w:t>
        </w:r>
      </w:hyperlink>
      <w:r w:rsidR="00612163" w:rsidRPr="00C07005">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 xml:space="preserve">. </w:t>
      </w:r>
      <w:r w:rsidR="003762F0" w:rsidRPr="00C07005">
        <w:rPr>
          <w:rFonts w:cstheme="majorBidi"/>
          <w:color w:val="000000" w:themeColor="text1"/>
        </w:rPr>
        <w:t>P</w:t>
      </w:r>
      <w:r w:rsidRPr="00C07005">
        <w:rPr>
          <w:rFonts w:cstheme="majorBidi"/>
          <w:color w:val="000000" w:themeColor="text1"/>
        </w:rPr>
        <w:t>atients and their families rate</w:t>
      </w:r>
      <w:r w:rsidR="009C0396" w:rsidRPr="00C07005">
        <w:rPr>
          <w:rFonts w:cstheme="majorBidi"/>
          <w:color w:val="000000" w:themeColor="text1"/>
        </w:rPr>
        <w:t>d</w:t>
      </w:r>
      <w:r w:rsidRPr="00C07005">
        <w:rPr>
          <w:rFonts w:cstheme="majorBidi"/>
          <w:color w:val="000000" w:themeColor="text1"/>
        </w:rPr>
        <w:t xml:space="preserve"> emotional support as </w:t>
      </w:r>
      <w:r w:rsidR="002A65CD" w:rsidRPr="00C07005">
        <w:rPr>
          <w:rFonts w:cstheme="majorBidi"/>
          <w:color w:val="000000" w:themeColor="text1"/>
        </w:rPr>
        <w:t xml:space="preserve">one of </w:t>
      </w:r>
      <w:r w:rsidRPr="00C07005">
        <w:rPr>
          <w:rFonts w:cstheme="majorBidi"/>
          <w:color w:val="000000" w:themeColor="text1"/>
        </w:rPr>
        <w:t>the skill</w:t>
      </w:r>
      <w:r w:rsidR="002A65CD" w:rsidRPr="00C07005">
        <w:rPr>
          <w:rFonts w:cstheme="majorBidi"/>
          <w:color w:val="000000" w:themeColor="text1"/>
        </w:rPr>
        <w:t>s</w:t>
      </w:r>
      <w:r w:rsidRPr="00C07005">
        <w:rPr>
          <w:rFonts w:cstheme="majorBidi"/>
          <w:color w:val="000000" w:themeColor="text1"/>
        </w:rPr>
        <w:t xml:space="preserve"> they most prize</w:t>
      </w:r>
      <w:r w:rsidR="009C0396" w:rsidRPr="00C07005">
        <w:rPr>
          <w:rFonts w:cstheme="majorBidi"/>
          <w:color w:val="000000" w:themeColor="text1"/>
        </w:rPr>
        <w:t>d</w:t>
      </w:r>
      <w:r w:rsidRPr="00C07005">
        <w:rPr>
          <w:rFonts w:cstheme="majorBidi"/>
          <w:color w:val="000000" w:themeColor="text1"/>
        </w:rPr>
        <w:t xml:space="preserve"> in physicians </w:t>
      </w:r>
      <w:r w:rsidRPr="00C07005">
        <w:rPr>
          <w:rFonts w:cstheme="majorBidi"/>
          <w:color w:val="000000" w:themeColor="text1"/>
        </w:rPr>
        <w:fldChar w:fldCharType="begin"/>
      </w:r>
      <w:r w:rsidR="007C0184">
        <w:rPr>
          <w:rFonts w:cstheme="majorBidi"/>
          <w:color w:val="000000" w:themeColor="text1"/>
        </w:rPr>
        <w:instrText xml:space="preserve"> ADDIN EN.CITE &lt;EndNote&gt;&lt;Cite&gt;&lt;Author&gt;Ahia&lt;/Author&gt;&lt;Year&gt;2014&lt;/Year&gt;&lt;RecNum&gt;4968&lt;/RecNum&gt;&lt;DisplayText&gt;[50]&lt;/DisplayText&gt;&lt;record&gt;&lt;rec-number&gt;4968&lt;/rec-number&gt;&lt;foreign-keys&gt;&lt;key app="EN" db-id="0esa92s5w9e0pvea02sxfd0j0xpaweezveae" timestamp="1430852049"&gt;4968&lt;/key&gt;&lt;/foreign-keys&gt;&lt;ref-type name="Journal Article"&gt;17&lt;/ref-type&gt;&lt;contributors&gt;&lt;authors&gt;&lt;author&gt;Ahia, Chad L.&lt;/author&gt;&lt;author&gt;Blais, Christopher M.&lt;/author&gt;&lt;/authors&gt;&lt;/contributors&gt;&lt;auth-address&gt;The University of Queensland School of Medicine, Ochsner Clinical School, New Orleans, LA.&amp;#xD;The University of Queensland School of Medicine, Ochsner Clinical School, New Orleans, LA ; Section of Palliative Medicine, Department of Pulmonary and Critical Care Medicine, and Department of Infectious Disease, Ochsner Clinic Foundation, New Orleans, LA.&lt;/auth-address&gt;&lt;titles&gt;&lt;title&gt;Primary palliative care for the general internist: integrating goals of care discussions into the outpatient setting&lt;/title&gt;&lt;secondary-title&gt;The Ochsner Journal&lt;/secondary-title&gt;&lt;/titles&gt;&lt;periodical&gt;&lt;full-title&gt;The Ochsner Journal&lt;/full-title&gt;&lt;/periodical&gt;&lt;pages&gt;704-711&lt;/pages&gt;&lt;volume&gt;14&lt;/volume&gt;&lt;number&gt;4&lt;/number&gt;&lt;keywords&gt;&lt;keyword&gt;Advance care planning&lt;/keyword&gt;&lt;keyword&gt;advance directives&lt;/keyword&gt;&lt;keyword&gt;palliative care&lt;/keyword&gt;&lt;keyword&gt;patient care planning&lt;/keyword&gt;&lt;keyword&gt;primary care physicians&lt;/keyword&gt;&lt;/keywords&gt;&lt;dates&gt;&lt;year&gt;2014&lt;/year&gt;&lt;/dates&gt;&lt;pub-location&gt;United States&lt;/pub-location&gt;&lt;publisher&gt;Allen Press, Inc. for Ochsner Clinic Foundation&lt;/publisher&gt;&lt;isbn&gt;1524-5012&lt;/isbn&gt;&lt;accession-num&gt;25598737&lt;/accession-num&gt;&lt;urls&gt;&lt;related-urls&gt;&lt;url&gt;http://search.ebscohost.com/login.aspx?direct=true&amp;amp;db=cmedm&amp;amp;AN=25598737&amp;amp;site=ehost-live&lt;/url&gt;&lt;/related-urls&gt;&lt;/urls&gt;&lt;remote-database-name&gt;cmedm&lt;/remote-database-name&gt;&lt;remote-database-provider&gt;EBSCOhost&lt;/remote-database-provider&gt;&lt;/record&gt;&lt;/Cite&gt;&lt;/EndNote&gt;</w:instrText>
      </w:r>
      <w:r w:rsidRPr="00C07005">
        <w:rPr>
          <w:rFonts w:cstheme="majorBidi"/>
          <w:color w:val="000000" w:themeColor="text1"/>
        </w:rPr>
        <w:fldChar w:fldCharType="separate"/>
      </w:r>
      <w:r w:rsidR="007C0184">
        <w:rPr>
          <w:rFonts w:cstheme="majorBidi"/>
          <w:noProof/>
          <w:color w:val="000000" w:themeColor="text1"/>
        </w:rPr>
        <w:t>[</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w:t>
      </w:r>
    </w:p>
    <w:p w14:paraId="2CFBF8C1" w14:textId="4B481121" w:rsidR="009B1613" w:rsidRPr="00C07005" w:rsidRDefault="004A08A5" w:rsidP="007E69DD">
      <w:pPr>
        <w:jc w:val="both"/>
        <w:rPr>
          <w:rFonts w:cstheme="majorBidi"/>
          <w:color w:val="000000" w:themeColor="text1"/>
        </w:rPr>
      </w:pPr>
      <w:r w:rsidRPr="00C07005">
        <w:rPr>
          <w:rFonts w:cstheme="majorBidi"/>
          <w:color w:val="000000" w:themeColor="text1"/>
        </w:rPr>
        <w:t xml:space="preserve">Several studies </w:t>
      </w:r>
      <w:r w:rsidRPr="001A0924">
        <w:rPr>
          <w:rFonts w:cstheme="majorBidi"/>
          <w:color w:val="000000" w:themeColor="text1"/>
        </w:rPr>
        <w:t>report</w:t>
      </w:r>
      <w:r w:rsidR="002A2B4E" w:rsidRPr="001A0924">
        <w:rPr>
          <w:rFonts w:cstheme="majorBidi"/>
          <w:color w:val="000000" w:themeColor="text1"/>
        </w:rPr>
        <w:t>ed</w:t>
      </w:r>
      <w:r w:rsidRPr="001A0924">
        <w:rPr>
          <w:rFonts w:cstheme="majorBidi"/>
          <w:color w:val="000000" w:themeColor="text1"/>
        </w:rPr>
        <w:t xml:space="preserve"> </w:t>
      </w:r>
      <w:r w:rsidR="001F4B42" w:rsidRPr="001A0924">
        <w:rPr>
          <w:rFonts w:cstheme="majorBidi"/>
          <w:color w:val="000000" w:themeColor="text1"/>
        </w:rPr>
        <w:t xml:space="preserve">the most frequent and </w:t>
      </w:r>
      <w:r w:rsidR="009B1613" w:rsidRPr="001A0924">
        <w:rPr>
          <w:rFonts w:cstheme="majorBidi"/>
          <w:color w:val="000000" w:themeColor="text1"/>
        </w:rPr>
        <w:t>the least</w:t>
      </w:r>
      <w:r w:rsidR="001F4B42" w:rsidRPr="001A0924">
        <w:rPr>
          <w:rFonts w:cstheme="majorBidi"/>
          <w:color w:val="000000" w:themeColor="text1"/>
        </w:rPr>
        <w:t xml:space="preserve"> discussed</w:t>
      </w:r>
      <w:r w:rsidR="001F4B42" w:rsidRPr="00C07005">
        <w:rPr>
          <w:rFonts w:cstheme="majorBidi"/>
          <w:color w:val="000000" w:themeColor="text1"/>
        </w:rPr>
        <w:t xml:space="preserve"> topics</w:t>
      </w:r>
      <w:r w:rsidR="001D45C6" w:rsidRPr="00C07005">
        <w:rPr>
          <w:rFonts w:cstheme="majorBidi"/>
          <w:color w:val="000000" w:themeColor="text1"/>
        </w:rPr>
        <w:t xml:space="preserve"> during</w:t>
      </w:r>
      <w:r w:rsidR="00C9706C" w:rsidRPr="00C07005">
        <w:rPr>
          <w:rFonts w:cstheme="majorBidi"/>
          <w:color w:val="000000" w:themeColor="text1"/>
        </w:rPr>
        <w:t xml:space="preserve"> </w:t>
      </w:r>
      <w:r w:rsidR="0079779D" w:rsidRPr="00C07005">
        <w:t>palliative</w:t>
      </w:r>
      <w:r w:rsidR="00C9706C" w:rsidRPr="00C07005">
        <w:rPr>
          <w:rFonts w:cstheme="majorBidi"/>
          <w:color w:val="000000" w:themeColor="text1"/>
        </w:rPr>
        <w:t xml:space="preserve"> care </w:t>
      </w:r>
      <w:r w:rsidR="001F5B46" w:rsidRPr="00C07005">
        <w:rPr>
          <w:rFonts w:cstheme="majorBidi"/>
          <w:color w:val="000000" w:themeColor="text1"/>
        </w:rPr>
        <w:t>discussion</w:t>
      </w:r>
      <w:r w:rsidR="009C0396" w:rsidRPr="00C07005">
        <w:rPr>
          <w:rFonts w:cstheme="majorBidi"/>
          <w:color w:val="000000" w:themeColor="text1"/>
        </w:rPr>
        <w:t>s</w:t>
      </w:r>
      <w:r w:rsidR="00604C13" w:rsidRPr="00C07005">
        <w:rPr>
          <w:rFonts w:cstheme="majorBidi"/>
          <w:color w:val="000000" w:themeColor="text1"/>
        </w:rPr>
        <w:t xml:space="preserve">, these </w:t>
      </w:r>
      <w:r w:rsidR="00F66261" w:rsidRPr="00C07005">
        <w:rPr>
          <w:rFonts w:cstheme="majorBidi"/>
          <w:color w:val="000000" w:themeColor="text1"/>
        </w:rPr>
        <w:t xml:space="preserve">are highlighted in the </w:t>
      </w:r>
      <w:r w:rsidR="000E0569" w:rsidRPr="00C07005">
        <w:rPr>
          <w:rFonts w:cstheme="majorBidi"/>
          <w:b/>
          <w:bCs/>
          <w:color w:val="000000" w:themeColor="text1"/>
        </w:rPr>
        <w:t>T</w:t>
      </w:r>
      <w:r w:rsidR="00F66261" w:rsidRPr="00C07005">
        <w:rPr>
          <w:rFonts w:cstheme="majorBidi"/>
          <w:b/>
          <w:bCs/>
          <w:color w:val="000000" w:themeColor="text1"/>
        </w:rPr>
        <w:t xml:space="preserve">able </w:t>
      </w:r>
      <w:r w:rsidR="00EF27C8">
        <w:rPr>
          <w:rFonts w:cstheme="majorBidi"/>
          <w:b/>
          <w:bCs/>
          <w:color w:val="000000" w:themeColor="text1"/>
        </w:rPr>
        <w:t>3</w:t>
      </w:r>
      <w:r w:rsidR="00F67A44" w:rsidRPr="00C07005">
        <w:rPr>
          <w:rFonts w:cstheme="majorBidi"/>
          <w:color w:val="000000" w:themeColor="text1"/>
        </w:rPr>
        <w:t xml:space="preserve"> </w:t>
      </w:r>
      <w:r w:rsidR="00F67A44" w:rsidRPr="00C07005">
        <w:rPr>
          <w:rFonts w:cstheme="majorBidi"/>
          <w:color w:val="000000" w:themeColor="text1"/>
        </w:rPr>
        <w:fldChar w:fldCharType="begin">
          <w:fldData xml:space="preserve">PEVuZE5vdGU+PENpdGU+PEF1dGhvcj5DdXJ0aXM8L0F1dGhvcj48WWVhcj4yMDA0PC9ZZWFyPjxS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yNjgtNzY8L3BhZ2VzPjx2b2x1bWU+Mzg8L3ZvbHVtZT48bnVt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dXJ0aXM8L0F1dGhvcj48WWVhcj4yMDA0PC9ZZWFyPjxS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yNjgtNzY8L3BhZ2VzPjx2b2x1bWU+Mzg8L3ZvbHVtZT48bnVt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F67A44" w:rsidRPr="00C07005">
        <w:rPr>
          <w:rFonts w:cstheme="majorBidi"/>
          <w:color w:val="000000" w:themeColor="text1"/>
        </w:rPr>
      </w:r>
      <w:r w:rsidR="00F67A44" w:rsidRPr="00C07005">
        <w:rPr>
          <w:rFonts w:cstheme="majorBidi"/>
          <w:color w:val="000000" w:themeColor="text1"/>
        </w:rPr>
        <w:fldChar w:fldCharType="separate"/>
      </w:r>
      <w:r w:rsidR="007C0184">
        <w:rPr>
          <w:rFonts w:cstheme="majorBidi"/>
          <w:noProof/>
          <w:color w:val="000000" w:themeColor="text1"/>
        </w:rPr>
        <w:t>[</w:t>
      </w:r>
      <w:hyperlink w:anchor="_ENREF_3" w:tooltip="Sullivan, 1996 #528" w:history="1">
        <w:r w:rsidR="00565A42">
          <w:rPr>
            <w:rFonts w:cstheme="majorBidi"/>
            <w:noProof/>
            <w:color w:val="000000" w:themeColor="text1"/>
          </w:rPr>
          <w:t>3</w:t>
        </w:r>
      </w:hyperlink>
      <w:r w:rsidR="007C0184">
        <w:rPr>
          <w:rFonts w:cstheme="majorBidi"/>
          <w:noProof/>
          <w:color w:val="000000" w:themeColor="text1"/>
        </w:rPr>
        <w:t xml:space="preserve">, </w:t>
      </w:r>
      <w:hyperlink w:anchor="_ENREF_15" w:tooltip="Randall Curtis, 2006 #4941" w:history="1">
        <w:r w:rsidR="00565A42">
          <w:rPr>
            <w:rFonts w:cstheme="majorBidi"/>
            <w:noProof/>
            <w:color w:val="000000" w:themeColor="text1"/>
          </w:rPr>
          <w:t>15</w:t>
        </w:r>
      </w:hyperlink>
      <w:r w:rsidR="007C0184">
        <w:rPr>
          <w:rFonts w:cstheme="majorBidi"/>
          <w:noProof/>
          <w:color w:val="000000" w:themeColor="text1"/>
        </w:rPr>
        <w:t xml:space="preserve">, </w:t>
      </w:r>
      <w:hyperlink w:anchor="_ENREF_20" w:tooltip="Curtis, 2004 #4318" w:history="1">
        <w:r w:rsidR="00565A42">
          <w:rPr>
            <w:rFonts w:cstheme="majorBidi"/>
            <w:noProof/>
            <w:color w:val="000000" w:themeColor="text1"/>
          </w:rPr>
          <w:t>20</w:t>
        </w:r>
      </w:hyperlink>
      <w:r w:rsidR="007C0184">
        <w:rPr>
          <w:rFonts w:cstheme="majorBidi"/>
          <w:noProof/>
          <w:color w:val="000000" w:themeColor="text1"/>
        </w:rPr>
        <w:t xml:space="preserve">, </w:t>
      </w:r>
      <w:hyperlink w:anchor="_ENREF_21" w:tooltip="Curtis, 2005 #507" w:history="1">
        <w:r w:rsidR="00565A42">
          <w:rPr>
            <w:rFonts w:cstheme="majorBidi"/>
            <w:noProof/>
            <w:color w:val="000000" w:themeColor="text1"/>
          </w:rPr>
          <w:t>21</w:t>
        </w:r>
      </w:hyperlink>
      <w:r w:rsidR="007C0184">
        <w:rPr>
          <w:rFonts w:cstheme="majorBidi"/>
          <w:noProof/>
          <w:color w:val="000000" w:themeColor="text1"/>
        </w:rPr>
        <w:t xml:space="preserve">, </w:t>
      </w:r>
      <w:hyperlink w:anchor="_ENREF_35" w:tooltip="Janssen, 2011 #587" w:history="1">
        <w:r w:rsidR="00565A42">
          <w:rPr>
            <w:rFonts w:cstheme="majorBidi"/>
            <w:noProof/>
            <w:color w:val="000000" w:themeColor="text1"/>
          </w:rPr>
          <w:t>35</w:t>
        </w:r>
      </w:hyperlink>
      <w:r w:rsidR="007C0184">
        <w:rPr>
          <w:rFonts w:cstheme="majorBidi"/>
          <w:noProof/>
          <w:color w:val="000000" w:themeColor="text1"/>
        </w:rPr>
        <w:t xml:space="preserve">, </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 xml:space="preserve">, </w:t>
      </w:r>
      <w:hyperlink w:anchor="_ENREF_41" w:tooltip="Schmidt, 2014 #8282" w:history="1">
        <w:r w:rsidR="00565A42">
          <w:rPr>
            <w:rFonts w:cstheme="majorBidi"/>
            <w:noProof/>
            <w:color w:val="000000" w:themeColor="text1"/>
          </w:rPr>
          <w:t>41</w:t>
        </w:r>
      </w:hyperlink>
      <w:r w:rsidR="007C0184">
        <w:rPr>
          <w:rFonts w:cstheme="majorBidi"/>
          <w:noProof/>
          <w:color w:val="000000" w:themeColor="text1"/>
        </w:rPr>
        <w:t xml:space="preserve">, </w:t>
      </w:r>
      <w:hyperlink w:anchor="_ENREF_44" w:tooltip="Gaspar, 2014 #2160" w:history="1">
        <w:r w:rsidR="00565A42">
          <w:rPr>
            <w:rFonts w:cstheme="majorBidi"/>
            <w:noProof/>
            <w:color w:val="000000" w:themeColor="text1"/>
          </w:rPr>
          <w:t>44</w:t>
        </w:r>
      </w:hyperlink>
      <w:r w:rsidR="007C0184">
        <w:rPr>
          <w:rFonts w:cstheme="majorBidi"/>
          <w:noProof/>
          <w:color w:val="000000" w:themeColor="text1"/>
        </w:rPr>
        <w:t xml:space="preserve">, </w:t>
      </w:r>
      <w:hyperlink w:anchor="_ENREF_46" w:tooltip="Janssen, 2011 #231" w:history="1">
        <w:r w:rsidR="00565A42">
          <w:rPr>
            <w:rFonts w:cstheme="majorBidi"/>
            <w:noProof/>
            <w:color w:val="000000" w:themeColor="text1"/>
          </w:rPr>
          <w:t>46-48</w:t>
        </w:r>
      </w:hyperlink>
      <w:r w:rsidR="007C0184">
        <w:rPr>
          <w:rFonts w:cstheme="majorBidi"/>
          <w:noProof/>
          <w:color w:val="000000" w:themeColor="text1"/>
        </w:rPr>
        <w:t xml:space="preserve">, </w:t>
      </w:r>
      <w:hyperlink w:anchor="_ENREF_51" w:tooltip="Curtis, 2002 #4153" w:history="1">
        <w:r w:rsidR="00565A42">
          <w:rPr>
            <w:rFonts w:cstheme="majorBidi"/>
            <w:noProof/>
            <w:color w:val="000000" w:themeColor="text1"/>
          </w:rPr>
          <w:t>51-53</w:t>
        </w:r>
      </w:hyperlink>
      <w:r w:rsidR="007C0184">
        <w:rPr>
          <w:rFonts w:cstheme="majorBidi"/>
          <w:noProof/>
          <w:color w:val="000000" w:themeColor="text1"/>
        </w:rPr>
        <w:t>]</w:t>
      </w:r>
      <w:r w:rsidR="00F67A44" w:rsidRPr="00C07005">
        <w:rPr>
          <w:rFonts w:cstheme="majorBidi"/>
          <w:color w:val="000000" w:themeColor="text1"/>
        </w:rPr>
        <w:fldChar w:fldCharType="end"/>
      </w:r>
      <w:r w:rsidR="000E0569" w:rsidRPr="00C07005">
        <w:rPr>
          <w:rFonts w:cstheme="majorBidi"/>
          <w:color w:val="000000" w:themeColor="text1"/>
        </w:rPr>
        <w:t>.</w:t>
      </w:r>
      <w:r w:rsidR="00007732">
        <w:rPr>
          <w:rFonts w:cstheme="majorBidi"/>
          <w:color w:val="000000" w:themeColor="text1"/>
        </w:rPr>
        <w:t xml:space="preserve"> </w:t>
      </w:r>
      <w:r w:rsidR="00CE7D63" w:rsidRPr="00C07005">
        <w:rPr>
          <w:rFonts w:cstheme="majorBidi"/>
          <w:color w:val="000000" w:themeColor="text1"/>
        </w:rPr>
        <w:t xml:space="preserve">Overall, patient education about </w:t>
      </w:r>
      <w:r w:rsidR="0079779D" w:rsidRPr="00C07005">
        <w:t>palliative</w:t>
      </w:r>
      <w:r w:rsidR="00CE7D63" w:rsidRPr="00C07005">
        <w:rPr>
          <w:rFonts w:cstheme="majorBidi"/>
          <w:color w:val="000000" w:themeColor="text1"/>
        </w:rPr>
        <w:t xml:space="preserve"> care was ranked as one of the most important </w:t>
      </w:r>
      <w:r w:rsidR="00A51827" w:rsidRPr="00C07005">
        <w:rPr>
          <w:rFonts w:cstheme="majorBidi"/>
          <w:color w:val="000000" w:themeColor="text1"/>
        </w:rPr>
        <w:t>topics</w:t>
      </w:r>
      <w:r w:rsidR="00CE7D63" w:rsidRPr="00C07005">
        <w:rPr>
          <w:rFonts w:cstheme="majorBidi"/>
          <w:color w:val="000000" w:themeColor="text1"/>
        </w:rPr>
        <w:t xml:space="preserve"> by patients </w:t>
      </w:r>
      <w:r w:rsidR="00CE7D63" w:rsidRPr="00C07005">
        <w:rPr>
          <w:rFonts w:cstheme="majorBidi"/>
          <w:color w:val="000000" w:themeColor="text1"/>
        </w:rPr>
        <w:lastRenderedPageBreak/>
        <w:t xml:space="preserve">with COPD </w:t>
      </w:r>
      <w:r w:rsidR="00CE7D63" w:rsidRPr="00C07005">
        <w:rPr>
          <w:rFonts w:cstheme="majorBidi"/>
          <w:color w:val="000000" w:themeColor="text1"/>
        </w:rPr>
        <w:fldChar w:fldCharType="begin"/>
      </w:r>
      <w:r w:rsidR="007C0184">
        <w:rPr>
          <w:rFonts w:cstheme="majorBidi"/>
          <w:color w:val="000000" w:themeColor="text1"/>
        </w:rPr>
        <w:instrText xml:space="preserve"> ADDIN EN.CITE &lt;EndNote&gt;&lt;Cite&gt;&lt;Author&gt;Curtis&lt;/Author&gt;&lt;Year&gt;2002&lt;/Year&gt;&lt;RecNum&gt;4153&lt;/RecNum&gt;&lt;DisplayText&gt;[51]&lt;/DisplayText&gt;&lt;record&gt;&lt;rec-number&gt;4153&lt;/rec-number&gt;&lt;foreign-keys&gt;&lt;key app="EN" db-id="0esa92s5w9e0pvea02sxfd0j0xpaweezveae" timestamp="1428833931"&gt;4153&lt;/key&gt;&lt;/foreign-keys&gt;&lt;ref-type name="Journal Article"&gt;17&lt;/ref-type&gt;&lt;contributors&gt;&lt;authors&gt;&lt;author&gt;Curtis, J. R.&lt;/author&gt;&lt;author&gt;Wenrich, M. D.&lt;/author&gt;&lt;author&gt;Carline, J. D.&lt;/author&gt;&lt;author&gt;Shannon, S. E.&lt;/author&gt;&lt;author&gt;Ambrozy, D. M.&lt;/author&gt;&lt;author&gt;Ramsey, P. G.&lt;/author&gt;&lt;/authors&gt;&lt;/contributors&gt;&lt;titles&gt;&lt;title&gt;Patients&amp;apos; perspectives on physician skill in end-of-life care - Differences between patients with COPD, cancer, and AIDS&lt;/title&gt;&lt;secondary-title&gt;Chest&lt;/secondary-title&gt;&lt;/titles&gt;&lt;periodical&gt;&lt;full-title&gt;CHEST&lt;/full-title&gt;&lt;/periodical&gt;&lt;pages&gt;356-362&lt;/pages&gt;&lt;volume&gt;122&lt;/volume&gt;&lt;number&gt;1&lt;/number&gt;&lt;dates&gt;&lt;year&gt;2002&lt;/year&gt;&lt;pub-dates&gt;&lt;date&gt;Jul&lt;/date&gt;&lt;/pub-dates&gt;&lt;/dates&gt;&lt;isbn&gt;0012-3692&lt;/isbn&gt;&lt;accession-num&gt;WOS:000176927900056&lt;/accession-num&gt;&lt;urls&gt;&lt;related-urls&gt;&lt;url&gt;&amp;lt;Go to ISI&amp;gt;://WOS:000176927900056&lt;/url&gt;&lt;/related-urls&gt;&lt;/urls&gt;&lt;electronic-resource-num&gt;10.1378/chest.122.1.356&lt;/electronic-resource-num&gt;&lt;/record&gt;&lt;/Cite&gt;&lt;/EndNote&gt;</w:instrText>
      </w:r>
      <w:r w:rsidR="00CE7D63" w:rsidRPr="00C07005">
        <w:rPr>
          <w:rFonts w:cstheme="majorBidi"/>
          <w:color w:val="000000" w:themeColor="text1"/>
        </w:rPr>
        <w:fldChar w:fldCharType="separate"/>
      </w:r>
      <w:r w:rsidR="007C0184">
        <w:rPr>
          <w:rFonts w:cstheme="majorBidi"/>
          <w:noProof/>
          <w:color w:val="000000" w:themeColor="text1"/>
        </w:rPr>
        <w:t>[</w:t>
      </w:r>
      <w:hyperlink w:anchor="_ENREF_51" w:tooltip="Curtis, 2002 #4153" w:history="1">
        <w:r w:rsidR="00565A42">
          <w:rPr>
            <w:rFonts w:cstheme="majorBidi"/>
            <w:noProof/>
            <w:color w:val="000000" w:themeColor="text1"/>
          </w:rPr>
          <w:t>51</w:t>
        </w:r>
      </w:hyperlink>
      <w:r w:rsidR="007C0184">
        <w:rPr>
          <w:rFonts w:cstheme="majorBidi"/>
          <w:noProof/>
          <w:color w:val="000000" w:themeColor="text1"/>
        </w:rPr>
        <w:t>]</w:t>
      </w:r>
      <w:r w:rsidR="00CE7D63" w:rsidRPr="00C07005">
        <w:rPr>
          <w:rFonts w:cstheme="majorBidi"/>
          <w:color w:val="000000" w:themeColor="text1"/>
        </w:rPr>
        <w:fldChar w:fldCharType="end"/>
      </w:r>
      <w:r w:rsidR="00CE7D63" w:rsidRPr="00C07005">
        <w:rPr>
          <w:rFonts w:cstheme="majorBidi"/>
          <w:color w:val="000000" w:themeColor="text1"/>
        </w:rPr>
        <w:t xml:space="preserve">. This suggested that for </w:t>
      </w:r>
      <w:r w:rsidR="00822FA4">
        <w:rPr>
          <w:rFonts w:cstheme="majorBidi"/>
          <w:color w:val="000000" w:themeColor="text1"/>
        </w:rPr>
        <w:t>patients</w:t>
      </w:r>
      <w:r w:rsidR="00822FA4" w:rsidRPr="00C07005">
        <w:rPr>
          <w:rFonts w:cstheme="majorBidi"/>
          <w:color w:val="000000" w:themeColor="text1"/>
        </w:rPr>
        <w:t xml:space="preserve"> </w:t>
      </w:r>
      <w:r w:rsidR="00CE7D63" w:rsidRPr="00C07005">
        <w:rPr>
          <w:rFonts w:cstheme="majorBidi"/>
          <w:color w:val="000000" w:themeColor="text1"/>
        </w:rPr>
        <w:t xml:space="preserve">with end-stage COPD, </w:t>
      </w:r>
      <w:r w:rsidR="00FC3F45" w:rsidRPr="00C07005">
        <w:rPr>
          <w:rFonts w:cstheme="majorBidi"/>
          <w:color w:val="000000" w:themeColor="text1"/>
        </w:rPr>
        <w:t>education was an</w:t>
      </w:r>
      <w:r w:rsidR="00CE7D63" w:rsidRPr="00C07005">
        <w:rPr>
          <w:rFonts w:cstheme="majorBidi"/>
          <w:color w:val="000000" w:themeColor="text1"/>
        </w:rPr>
        <w:t xml:space="preserve"> especially important domain in which physicians may fall short </w:t>
      </w:r>
      <w:r w:rsidR="00CE7D63" w:rsidRPr="00C07005">
        <w:rPr>
          <w:rFonts w:cstheme="majorBidi"/>
          <w:color w:val="000000" w:themeColor="text1"/>
        </w:rPr>
        <w:fldChar w:fldCharType="begin">
          <w:fldData xml:space="preserve">PEVuZE5vdGU+PENpdGU+PEF1dGhvcj5DdXJ0aXM8L0F1dGhvcj48WWVhcj4yMDAyPC9ZZWFyPjxS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dXJ0aXM8L0F1dGhvcj48WWVhcj4yMDAyPC9ZZWFyPjxS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CE7D63" w:rsidRPr="00C07005">
        <w:rPr>
          <w:rFonts w:cstheme="majorBidi"/>
          <w:color w:val="000000" w:themeColor="text1"/>
        </w:rPr>
      </w:r>
      <w:r w:rsidR="00CE7D63" w:rsidRPr="00C07005">
        <w:rPr>
          <w:rFonts w:cstheme="majorBidi"/>
          <w:color w:val="000000" w:themeColor="text1"/>
        </w:rPr>
        <w:fldChar w:fldCharType="separate"/>
      </w:r>
      <w:r w:rsidR="007C0184">
        <w:rPr>
          <w:rFonts w:cstheme="majorBidi"/>
          <w:noProof/>
          <w:color w:val="000000" w:themeColor="text1"/>
        </w:rPr>
        <w:t>[</w:t>
      </w:r>
      <w:hyperlink w:anchor="_ENREF_15" w:tooltip="Randall Curtis, 2006 #4941" w:history="1">
        <w:r w:rsidR="00565A42">
          <w:rPr>
            <w:rFonts w:cstheme="majorBidi"/>
            <w:noProof/>
            <w:color w:val="000000" w:themeColor="text1"/>
          </w:rPr>
          <w:t>15</w:t>
        </w:r>
      </w:hyperlink>
      <w:r w:rsidR="007C0184">
        <w:rPr>
          <w:rFonts w:cstheme="majorBidi"/>
          <w:noProof/>
          <w:color w:val="000000" w:themeColor="text1"/>
        </w:rPr>
        <w:t xml:space="preserve">, </w:t>
      </w:r>
      <w:hyperlink w:anchor="_ENREF_42" w:tooltip="Fahim, 2014 #2163" w:history="1">
        <w:r w:rsidR="00565A42">
          <w:rPr>
            <w:rFonts w:cstheme="majorBidi"/>
            <w:noProof/>
            <w:color w:val="000000" w:themeColor="text1"/>
          </w:rPr>
          <w:t>42</w:t>
        </w:r>
      </w:hyperlink>
      <w:r w:rsidR="007C0184">
        <w:rPr>
          <w:rFonts w:cstheme="majorBidi"/>
          <w:noProof/>
          <w:color w:val="000000" w:themeColor="text1"/>
        </w:rPr>
        <w:t xml:space="preserve">, </w:t>
      </w:r>
      <w:hyperlink w:anchor="_ENREF_51" w:tooltip="Curtis, 2002 #4153" w:history="1">
        <w:r w:rsidR="00565A42">
          <w:rPr>
            <w:rFonts w:cstheme="majorBidi"/>
            <w:noProof/>
            <w:color w:val="000000" w:themeColor="text1"/>
          </w:rPr>
          <w:t>51</w:t>
        </w:r>
      </w:hyperlink>
      <w:r w:rsidR="007C0184">
        <w:rPr>
          <w:rFonts w:cstheme="majorBidi"/>
          <w:noProof/>
          <w:color w:val="000000" w:themeColor="text1"/>
        </w:rPr>
        <w:t>]</w:t>
      </w:r>
      <w:r w:rsidR="00CE7D63" w:rsidRPr="00C07005">
        <w:rPr>
          <w:rFonts w:cstheme="majorBidi"/>
          <w:color w:val="000000" w:themeColor="text1"/>
        </w:rPr>
        <w:fldChar w:fldCharType="end"/>
      </w:r>
      <w:r w:rsidR="00CE7D63" w:rsidRPr="00C07005">
        <w:rPr>
          <w:rFonts w:cstheme="majorBidi"/>
          <w:color w:val="000000" w:themeColor="text1"/>
        </w:rPr>
        <w:t xml:space="preserve">. The vast majority of patients did not recognise palliative care as an option for COPD and some did not understand the meaning of cardiopulmonary resuscitation and of non-invasive ventilation </w:t>
      </w:r>
      <w:r w:rsidR="00CE7D63" w:rsidRPr="00C07005">
        <w:rPr>
          <w:rFonts w:cstheme="majorBidi"/>
          <w:color w:val="000000" w:themeColor="text1"/>
        </w:rPr>
        <w:fldChar w:fldCharType="begin"/>
      </w:r>
      <w:r w:rsidR="007C0184">
        <w:rPr>
          <w:rFonts w:cstheme="majorBidi"/>
          <w:color w:val="000000" w:themeColor="text1"/>
        </w:rPr>
        <w:instrText xml:space="preserve"> ADDIN EN.CITE &lt;EndNote&gt;&lt;Cite&gt;&lt;Author&gt;Fahim&lt;/Author&gt;&lt;Year&gt;2014&lt;/Year&gt;&lt;RecNum&gt;2163&lt;/RecNum&gt;&lt;DisplayText&gt;[42]&lt;/DisplayText&gt;&lt;record&gt;&lt;rec-number&gt;2163&lt;/rec-number&gt;&lt;foreign-keys&gt;&lt;key app="EN" db-id="0esa92s5w9e0pvea02sxfd0j0xpaweezveae" timestamp="1417774198"&gt;2163&lt;/key&gt;&lt;key app="ENWeb" db-id=""&gt;0&lt;/key&gt;&lt;/foreign-keys&gt;&lt;ref-type name="Journal Article"&gt;17&lt;/ref-type&gt;&lt;contributors&gt;&lt;authors&gt;&lt;author&gt;Fahim, A.&lt;/author&gt;&lt;author&gt;Kastelik, J. A.&lt;/author&gt;&lt;/authors&gt;&lt;/contributors&gt;&lt;auth-address&gt;Department of Respiratory Medicine, New Cross Hospital, Wolverhampton, UK.&lt;/auth-address&gt;&lt;titles&gt;&lt;title&gt;Palliative care understanding and end-of-life decisions in chronic obstructive pulmonary disease&lt;/title&gt;&lt;secondary-title&gt;Clin Respir J&lt;/secondary-title&gt;&lt;alt-title&gt;The clinical respiratory journal&lt;/alt-title&gt;&lt;/titles&gt;&lt;periodical&gt;&lt;full-title&gt;Clin Respir J&lt;/full-title&gt;&lt;abbr-1&gt;The clinical respiratory journal&lt;/abbr-1&gt;&lt;/periodical&gt;&lt;alt-periodical&gt;&lt;full-title&gt;Clin Respir J&lt;/full-title&gt;&lt;abbr-1&gt;The clinical respiratory journal&lt;/abbr-1&gt;&lt;/alt-periodical&gt;&lt;pages&gt;312-20&lt;/pages&gt;&lt;volume&gt;8&lt;/volume&gt;&lt;number&gt;3&lt;/number&gt;&lt;dates&gt;&lt;year&gt;2014&lt;/year&gt;&lt;pub-dates&gt;&lt;date&gt;Jul&lt;/date&gt;&lt;/pub-dates&gt;&lt;/dates&gt;&lt;isbn&gt;1752-699X (Electronic)&amp;#xD;1752-6981 (Linking)&lt;/isbn&gt;&lt;accession-num&gt;24188645&lt;/accession-num&gt;&lt;urls&gt;&lt;related-urls&gt;&lt;url&gt;http://www.ncbi.nlm.nih.gov/pubmed/24188645&lt;/url&gt;&lt;url&gt;http://onlinelibrary.wiley.com/store/10.1111/crj.12073/asset/crj12073.pdf?v=1&amp;amp;t=i3bhdikm&amp;amp;s=ecd6778fc434374ccf4684d0c9a1052b91901dd0&lt;/url&gt;&lt;/related-urls&gt;&lt;/urls&gt;&lt;electronic-resource-num&gt;10.1111/crj.12073&lt;/electronic-resource-num&gt;&lt;/record&gt;&lt;/Cite&gt;&lt;/EndNote&gt;</w:instrText>
      </w:r>
      <w:r w:rsidR="00CE7D63" w:rsidRPr="00C07005">
        <w:rPr>
          <w:rFonts w:cstheme="majorBidi"/>
          <w:color w:val="000000" w:themeColor="text1"/>
        </w:rPr>
        <w:fldChar w:fldCharType="separate"/>
      </w:r>
      <w:r w:rsidR="007C0184">
        <w:rPr>
          <w:rFonts w:cstheme="majorBidi"/>
          <w:noProof/>
          <w:color w:val="000000" w:themeColor="text1"/>
        </w:rPr>
        <w:t>[</w:t>
      </w:r>
      <w:hyperlink w:anchor="_ENREF_42" w:tooltip="Fahim, 2014 #2163" w:history="1">
        <w:r w:rsidR="00565A42">
          <w:rPr>
            <w:rFonts w:cstheme="majorBidi"/>
            <w:noProof/>
            <w:color w:val="000000" w:themeColor="text1"/>
          </w:rPr>
          <w:t>42</w:t>
        </w:r>
      </w:hyperlink>
      <w:r w:rsidR="007C0184">
        <w:rPr>
          <w:rFonts w:cstheme="majorBidi"/>
          <w:noProof/>
          <w:color w:val="000000" w:themeColor="text1"/>
        </w:rPr>
        <w:t>]</w:t>
      </w:r>
      <w:r w:rsidR="00CE7D63" w:rsidRPr="00C07005">
        <w:rPr>
          <w:rFonts w:cstheme="majorBidi"/>
          <w:color w:val="000000" w:themeColor="text1"/>
        </w:rPr>
        <w:fldChar w:fldCharType="end"/>
      </w:r>
      <w:r w:rsidR="00CE7D63" w:rsidRPr="00C07005">
        <w:rPr>
          <w:rFonts w:cstheme="majorBidi"/>
          <w:color w:val="000000" w:themeColor="text1"/>
        </w:rPr>
        <w:t xml:space="preserve">. </w:t>
      </w:r>
      <w:r w:rsidR="005B75FB" w:rsidRPr="00C07005">
        <w:rPr>
          <w:rFonts w:cstheme="majorBidi"/>
          <w:color w:val="000000" w:themeColor="text1"/>
        </w:rPr>
        <w:t>T</w:t>
      </w:r>
      <w:r w:rsidR="00C9706C" w:rsidRPr="00C07005">
        <w:rPr>
          <w:rFonts w:cstheme="majorBidi"/>
          <w:color w:val="000000" w:themeColor="text1"/>
        </w:rPr>
        <w:t xml:space="preserve">he most important </w:t>
      </w:r>
      <w:r w:rsidR="00CE7D63" w:rsidRPr="00C07005">
        <w:rPr>
          <w:rFonts w:cstheme="majorBidi"/>
          <w:color w:val="000000" w:themeColor="text1"/>
        </w:rPr>
        <w:t xml:space="preserve">educational </w:t>
      </w:r>
      <w:r w:rsidR="00C9706C" w:rsidRPr="00C07005">
        <w:rPr>
          <w:rFonts w:cstheme="majorBidi"/>
          <w:color w:val="000000" w:themeColor="text1"/>
        </w:rPr>
        <w:t>area</w:t>
      </w:r>
      <w:r w:rsidR="00CE7D63" w:rsidRPr="00C07005">
        <w:rPr>
          <w:rFonts w:cstheme="majorBidi"/>
          <w:color w:val="000000" w:themeColor="text1"/>
        </w:rPr>
        <w:t>s</w:t>
      </w:r>
      <w:r w:rsidR="00C9706C" w:rsidRPr="00C07005">
        <w:rPr>
          <w:rFonts w:cstheme="majorBidi"/>
          <w:color w:val="000000" w:themeColor="text1"/>
        </w:rPr>
        <w:t xml:space="preserve"> for end-stage COPD patients </w:t>
      </w:r>
      <w:r w:rsidR="00CE7D63" w:rsidRPr="00C07005">
        <w:rPr>
          <w:rFonts w:cstheme="majorBidi"/>
          <w:color w:val="000000" w:themeColor="text1"/>
        </w:rPr>
        <w:t>was</w:t>
      </w:r>
      <w:r w:rsidR="00C9706C" w:rsidRPr="00C07005">
        <w:rPr>
          <w:rFonts w:cstheme="majorBidi"/>
          <w:color w:val="000000" w:themeColor="text1"/>
        </w:rPr>
        <w:t xml:space="preserve"> the progressive and irreversible nature of COPD </w:t>
      </w:r>
      <w:r w:rsidR="00C9706C" w:rsidRPr="00C07005">
        <w:rPr>
          <w:rFonts w:cstheme="majorBidi"/>
          <w:color w:val="000000" w:themeColor="text1"/>
        </w:rPr>
        <w:fldChar w:fldCharType="begin"/>
      </w:r>
      <w:r w:rsidR="007C0184">
        <w:rPr>
          <w:rFonts w:cstheme="majorBidi"/>
          <w:color w:val="000000" w:themeColor="text1"/>
        </w:rPr>
        <w:instrText xml:space="preserve"> ADDIN EN.CITE &lt;EndNote&gt;&lt;Cite&gt;&lt;Author&gt;Curtis&lt;/Author&gt;&lt;Year&gt;2002&lt;/Year&gt;&lt;RecNum&gt;4153&lt;/RecNum&gt;&lt;DisplayText&gt;[51]&lt;/DisplayText&gt;&lt;record&gt;&lt;rec-number&gt;4153&lt;/rec-number&gt;&lt;foreign-keys&gt;&lt;key app="EN" db-id="0esa92s5w9e0pvea02sxfd0j0xpaweezveae" timestamp="1428833931"&gt;4153&lt;/key&gt;&lt;/foreign-keys&gt;&lt;ref-type name="Journal Article"&gt;17&lt;/ref-type&gt;&lt;contributors&gt;&lt;authors&gt;&lt;author&gt;Curtis, J. R.&lt;/author&gt;&lt;author&gt;Wenrich, M. D.&lt;/author&gt;&lt;author&gt;Carline, J. D.&lt;/author&gt;&lt;author&gt;Shannon, S. E.&lt;/author&gt;&lt;author&gt;Ambrozy, D. M.&lt;/author&gt;&lt;author&gt;Ramsey, P. G.&lt;/author&gt;&lt;/authors&gt;&lt;/contributors&gt;&lt;titles&gt;&lt;title&gt;Patients&amp;apos; perspectives on physician skill in end-of-life care - Differences between patients with COPD, cancer, and AIDS&lt;/title&gt;&lt;secondary-title&gt;Chest&lt;/secondary-title&gt;&lt;/titles&gt;&lt;periodical&gt;&lt;full-title&gt;CHEST&lt;/full-title&gt;&lt;/periodical&gt;&lt;pages&gt;356-362&lt;/pages&gt;&lt;volume&gt;122&lt;/volume&gt;&lt;number&gt;1&lt;/number&gt;&lt;dates&gt;&lt;year&gt;2002&lt;/year&gt;&lt;pub-dates&gt;&lt;date&gt;Jul&lt;/date&gt;&lt;/pub-dates&gt;&lt;/dates&gt;&lt;isbn&gt;0012-3692&lt;/isbn&gt;&lt;accession-num&gt;WOS:000176927900056&lt;/accession-num&gt;&lt;urls&gt;&lt;related-urls&gt;&lt;url&gt;&amp;lt;Go to ISI&amp;gt;://WOS:000176927900056&lt;/url&gt;&lt;/related-urls&gt;&lt;/urls&gt;&lt;electronic-resource-num&gt;10.1378/chest.122.1.356&lt;/electronic-resource-num&gt;&lt;/record&gt;&lt;/Cite&gt;&lt;/EndNote&gt;</w:instrText>
      </w:r>
      <w:r w:rsidR="00C9706C" w:rsidRPr="00C07005">
        <w:rPr>
          <w:rFonts w:cstheme="majorBidi"/>
          <w:color w:val="000000" w:themeColor="text1"/>
        </w:rPr>
        <w:fldChar w:fldCharType="separate"/>
      </w:r>
      <w:r w:rsidR="007C0184">
        <w:rPr>
          <w:rFonts w:cstheme="majorBidi"/>
          <w:noProof/>
          <w:color w:val="000000" w:themeColor="text1"/>
        </w:rPr>
        <w:t>[</w:t>
      </w:r>
      <w:hyperlink w:anchor="_ENREF_51" w:tooltip="Curtis, 2002 #4153" w:history="1">
        <w:r w:rsidR="00565A42">
          <w:rPr>
            <w:rFonts w:cstheme="majorBidi"/>
            <w:noProof/>
            <w:color w:val="000000" w:themeColor="text1"/>
          </w:rPr>
          <w:t>51</w:t>
        </w:r>
      </w:hyperlink>
      <w:r w:rsidR="007C0184">
        <w:rPr>
          <w:rFonts w:cstheme="majorBidi"/>
          <w:noProof/>
          <w:color w:val="000000" w:themeColor="text1"/>
        </w:rPr>
        <w:t>]</w:t>
      </w:r>
      <w:r w:rsidR="00C9706C" w:rsidRPr="00C07005">
        <w:rPr>
          <w:rFonts w:cstheme="majorBidi"/>
          <w:color w:val="000000" w:themeColor="text1"/>
        </w:rPr>
        <w:fldChar w:fldCharType="end"/>
      </w:r>
      <w:r w:rsidR="00C9706C" w:rsidRPr="00C07005">
        <w:rPr>
          <w:rFonts w:cstheme="majorBidi"/>
          <w:color w:val="000000" w:themeColor="text1"/>
        </w:rPr>
        <w:t>.</w:t>
      </w:r>
    </w:p>
    <w:p w14:paraId="6AEFE77B" w14:textId="77777777" w:rsidR="00C9706C" w:rsidRPr="00C07005" w:rsidRDefault="00C9706C" w:rsidP="009B1613">
      <w:pPr>
        <w:pStyle w:val="Heading2"/>
        <w:spacing w:before="0" w:after="200"/>
        <w:rPr>
          <w:rFonts w:asciiTheme="minorHAnsi" w:hAnsiTheme="minorHAnsi"/>
          <w:szCs w:val="22"/>
        </w:rPr>
      </w:pPr>
      <w:bookmarkStart w:id="8" w:name="_Toc422148384"/>
      <w:r w:rsidRPr="00C07005">
        <w:rPr>
          <w:rFonts w:asciiTheme="minorHAnsi" w:hAnsiTheme="minorHAnsi"/>
          <w:szCs w:val="22"/>
        </w:rPr>
        <w:t>Barriers and Facilitators</w:t>
      </w:r>
      <w:bookmarkEnd w:id="8"/>
    </w:p>
    <w:p w14:paraId="10905864" w14:textId="28047C2A" w:rsidR="007639E8" w:rsidRPr="00C07005" w:rsidRDefault="00BD32F0" w:rsidP="007E69DD">
      <w:pPr>
        <w:autoSpaceDE w:val="0"/>
        <w:autoSpaceDN w:val="0"/>
        <w:adjustRightInd w:val="0"/>
        <w:jc w:val="both"/>
        <w:rPr>
          <w:rFonts w:cstheme="majorBidi"/>
          <w:color w:val="000000" w:themeColor="text1"/>
        </w:rPr>
      </w:pPr>
      <w:r w:rsidRPr="00C07005">
        <w:t>The i</w:t>
      </w:r>
      <w:r w:rsidR="007C4AF1" w:rsidRPr="00C07005">
        <w:t xml:space="preserve">dentification </w:t>
      </w:r>
      <w:r w:rsidRPr="00C07005">
        <w:t xml:space="preserve">and </w:t>
      </w:r>
      <w:r w:rsidR="007C4AF1" w:rsidRPr="00C07005">
        <w:t>overcome</w:t>
      </w:r>
      <w:r w:rsidR="002A2B4E" w:rsidRPr="00C07005">
        <w:t xml:space="preserve"> of </w:t>
      </w:r>
      <w:r w:rsidR="007C4AF1" w:rsidRPr="001A0924">
        <w:t xml:space="preserve">barriers </w:t>
      </w:r>
      <w:r w:rsidR="00980D7C" w:rsidRPr="001A0924">
        <w:t xml:space="preserve">for </w:t>
      </w:r>
      <w:r w:rsidR="0079779D" w:rsidRPr="001A0924">
        <w:t>palliative</w:t>
      </w:r>
      <w:r w:rsidRPr="00C07005">
        <w:t xml:space="preserve"> care </w:t>
      </w:r>
      <w:r w:rsidR="007C4AF1" w:rsidRPr="00C07005">
        <w:t xml:space="preserve">communication </w:t>
      </w:r>
      <w:r w:rsidRPr="00C07005">
        <w:t>will thereby promote</w:t>
      </w:r>
      <w:r w:rsidR="007C4AF1" w:rsidRPr="00C07005">
        <w:t xml:space="preserve"> </w:t>
      </w:r>
      <w:r w:rsidRPr="00C07005">
        <w:t>high-quality</w:t>
      </w:r>
      <w:r w:rsidR="007C4AF1" w:rsidRPr="00C07005">
        <w:t xml:space="preserve"> </w:t>
      </w:r>
      <w:r w:rsidR="0079779D" w:rsidRPr="00C07005">
        <w:t>palliative</w:t>
      </w:r>
      <w:r w:rsidR="002A2B4E" w:rsidRPr="00C07005">
        <w:t xml:space="preserve"> </w:t>
      </w:r>
      <w:r w:rsidR="007C4AF1" w:rsidRPr="00C07005">
        <w:t xml:space="preserve">care </w:t>
      </w:r>
      <w:r w:rsidRPr="00C07005">
        <w:t xml:space="preserve">for COPD patients </w:t>
      </w:r>
      <w:r w:rsidRPr="00C07005">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instrText xml:space="preserve"> ADDIN EN.CITE </w:instrText>
      </w:r>
      <w:r w:rsidR="007C0184">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instrText xml:space="preserve"> ADDIN EN.CITE.DATA </w:instrText>
      </w:r>
      <w:r w:rsidR="007C0184">
        <w:fldChar w:fldCharType="end"/>
      </w:r>
      <w:r w:rsidRPr="00C07005">
        <w:fldChar w:fldCharType="separate"/>
      </w:r>
      <w:r w:rsidR="007C0184">
        <w:rPr>
          <w:noProof/>
        </w:rPr>
        <w:t>[</w:t>
      </w:r>
      <w:hyperlink w:anchor="_ENREF_37" w:tooltip="Knauft, 2005 #509" w:history="1">
        <w:r w:rsidR="00565A42">
          <w:rPr>
            <w:noProof/>
          </w:rPr>
          <w:t>37</w:t>
        </w:r>
      </w:hyperlink>
      <w:r w:rsidR="007C0184">
        <w:rPr>
          <w:noProof/>
        </w:rPr>
        <w:t>]</w:t>
      </w:r>
      <w:r w:rsidRPr="00C07005">
        <w:fldChar w:fldCharType="end"/>
      </w:r>
      <w:r w:rsidR="007C4AF1" w:rsidRPr="00C07005">
        <w:t xml:space="preserve">. </w:t>
      </w:r>
      <w:r w:rsidR="007639E8" w:rsidRPr="00C07005">
        <w:t xml:space="preserve">Most studies </w:t>
      </w:r>
      <w:r w:rsidR="005B75FB" w:rsidRPr="00C07005">
        <w:t xml:space="preserve">reported </w:t>
      </w:r>
      <w:r w:rsidR="007639E8" w:rsidRPr="00C07005">
        <w:t xml:space="preserve">that patients </w:t>
      </w:r>
      <w:r w:rsidR="00784420" w:rsidRPr="00C07005">
        <w:t xml:space="preserve">with COPD </w:t>
      </w:r>
      <w:r w:rsidR="007639E8" w:rsidRPr="00C07005">
        <w:t>and physicians identif</w:t>
      </w:r>
      <w:r w:rsidR="005B75FB" w:rsidRPr="00C07005">
        <w:t>ied</w:t>
      </w:r>
      <w:r w:rsidR="007639E8" w:rsidRPr="00C07005">
        <w:t xml:space="preserve"> several barriers and few facilitators </w:t>
      </w:r>
      <w:r w:rsidR="00980D7C" w:rsidRPr="001A0924">
        <w:t>when</w:t>
      </w:r>
      <w:r w:rsidR="00980D7C" w:rsidRPr="00C07005">
        <w:t xml:space="preserve"> </w:t>
      </w:r>
      <w:r w:rsidR="007639E8" w:rsidRPr="00C07005">
        <w:t>discussing palliative care</w:t>
      </w:r>
      <w:r w:rsidR="006412F5">
        <w:t xml:space="preserve">. </w:t>
      </w:r>
      <w:r w:rsidR="00EF27C8">
        <w:rPr>
          <w:b/>
          <w:bCs/>
        </w:rPr>
        <w:t>Table 4</w:t>
      </w:r>
      <w:r w:rsidR="006412F5">
        <w:rPr>
          <w:b/>
          <w:bCs/>
        </w:rPr>
        <w:t xml:space="preserve"> </w:t>
      </w:r>
      <w:r w:rsidR="006412F5">
        <w:t>contains the most common</w:t>
      </w:r>
      <w:r w:rsidR="00E458DC">
        <w:t xml:space="preserve">ly endorsed </w:t>
      </w:r>
      <w:r w:rsidR="006412F5">
        <w:t>barriers and facilitators by patients and clinicians when discussing palliative care</w:t>
      </w:r>
      <w:r w:rsidR="007639E8" w:rsidRPr="00C07005">
        <w:t>.</w:t>
      </w:r>
      <w:r w:rsidR="006412F5">
        <w:t xml:space="preserve"> </w:t>
      </w:r>
      <w:r w:rsidR="00FD2A2D">
        <w:t>The second column of the table describes</w:t>
      </w:r>
      <w:r w:rsidR="008D2AD8">
        <w:t xml:space="preserve"> the barriers and facilitators </w:t>
      </w:r>
      <w:r w:rsidR="00C42150">
        <w:t xml:space="preserve">endorsed by </w:t>
      </w:r>
      <w:r w:rsidR="00FD2A2D">
        <w:t>patients</w:t>
      </w:r>
      <w:r w:rsidR="00C42150">
        <w:t>, w</w:t>
      </w:r>
      <w:r w:rsidR="00410A4C">
        <w:t xml:space="preserve">hilst, the third column describes </w:t>
      </w:r>
      <w:r w:rsidR="00C42150">
        <w:t>the barriers and facilitators endorsed by clinicians.</w:t>
      </w:r>
      <w:r w:rsidR="007639E8" w:rsidRPr="00C07005">
        <w:t xml:space="preserve"> </w:t>
      </w:r>
      <w:r w:rsidR="005B75FB" w:rsidRPr="00C07005">
        <w:t>Moreover, p</w:t>
      </w:r>
      <w:r w:rsidR="007639E8" w:rsidRPr="00C07005">
        <w:t xml:space="preserve">atients </w:t>
      </w:r>
      <w:r w:rsidR="00980D7C" w:rsidRPr="006550E7">
        <w:t>which</w:t>
      </w:r>
      <w:r w:rsidR="007639E8" w:rsidRPr="001A0924">
        <w:t xml:space="preserve"> report</w:t>
      </w:r>
      <w:r w:rsidR="00980D7C" w:rsidRPr="001A0924">
        <w:t>ed</w:t>
      </w:r>
      <w:r w:rsidR="007639E8" w:rsidRPr="00C07005">
        <w:t xml:space="preserve"> </w:t>
      </w:r>
      <w:r w:rsidR="0079779D" w:rsidRPr="00C07005">
        <w:t>palliative</w:t>
      </w:r>
      <w:r w:rsidR="005B75FB" w:rsidRPr="00C07005">
        <w:t xml:space="preserve"> care </w:t>
      </w:r>
      <w:r w:rsidR="007D6DD4" w:rsidRPr="00C07005">
        <w:t>conversations</w:t>
      </w:r>
      <w:r w:rsidR="007639E8" w:rsidRPr="00C07005">
        <w:rPr>
          <w:rFonts w:cstheme="majorBidi"/>
          <w:color w:val="000000" w:themeColor="text1"/>
        </w:rPr>
        <w:t xml:space="preserve"> identified fewer barriers and more facilitators than patients who did</w:t>
      </w:r>
      <w:r w:rsidR="00784420" w:rsidRPr="00C07005">
        <w:rPr>
          <w:rFonts w:cstheme="majorBidi"/>
          <w:color w:val="000000" w:themeColor="text1"/>
        </w:rPr>
        <w:t xml:space="preserve"> </w:t>
      </w:r>
      <w:r w:rsidR="007639E8" w:rsidRPr="00C07005">
        <w:rPr>
          <w:rFonts w:cstheme="majorBidi"/>
          <w:color w:val="000000" w:themeColor="text1"/>
        </w:rPr>
        <w:t>n</w:t>
      </w:r>
      <w:r w:rsidR="00784420" w:rsidRPr="00C07005">
        <w:rPr>
          <w:rFonts w:cstheme="majorBidi"/>
          <w:color w:val="000000" w:themeColor="text1"/>
        </w:rPr>
        <w:t>o</w:t>
      </w:r>
      <w:r w:rsidR="007639E8" w:rsidRPr="00C07005">
        <w:rPr>
          <w:rFonts w:cstheme="majorBidi"/>
          <w:color w:val="000000" w:themeColor="text1"/>
        </w:rPr>
        <w:t xml:space="preserve">t have </w:t>
      </w:r>
      <w:r w:rsidR="00980D7C" w:rsidRPr="001A0924">
        <w:rPr>
          <w:rFonts w:cstheme="majorBidi"/>
          <w:color w:val="000000" w:themeColor="text1"/>
        </w:rPr>
        <w:t>previous</w:t>
      </w:r>
      <w:r w:rsidR="00980D7C" w:rsidRPr="00C07005">
        <w:rPr>
          <w:rFonts w:cstheme="majorBidi"/>
          <w:color w:val="000000" w:themeColor="text1"/>
        </w:rPr>
        <w:t xml:space="preserve"> </w:t>
      </w:r>
      <w:r w:rsidR="001F5B46" w:rsidRPr="00C07005">
        <w:rPr>
          <w:rFonts w:cstheme="majorBidi"/>
          <w:color w:val="000000" w:themeColor="text1"/>
        </w:rPr>
        <w:t>discussion</w:t>
      </w:r>
      <w:r w:rsidR="007639E8" w:rsidRPr="00C07005">
        <w:rPr>
          <w:rFonts w:cstheme="majorBidi"/>
          <w:color w:val="000000" w:themeColor="text1"/>
        </w:rPr>
        <w:t xml:space="preserve">s </w:t>
      </w:r>
      <w:r w:rsidR="007639E8"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7639E8" w:rsidRPr="00C07005">
        <w:rPr>
          <w:rFonts w:cstheme="majorBidi"/>
          <w:color w:val="000000" w:themeColor="text1"/>
        </w:rPr>
      </w:r>
      <w:r w:rsidR="007639E8"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7639E8" w:rsidRPr="00C07005">
        <w:rPr>
          <w:rFonts w:cstheme="majorBidi"/>
          <w:color w:val="000000" w:themeColor="text1"/>
        </w:rPr>
        <w:fldChar w:fldCharType="end"/>
      </w:r>
      <w:r w:rsidR="007639E8" w:rsidRPr="00C07005">
        <w:rPr>
          <w:rFonts w:cstheme="majorBidi"/>
          <w:color w:val="000000" w:themeColor="text1"/>
        </w:rPr>
        <w:t xml:space="preserve">. </w:t>
      </w:r>
    </w:p>
    <w:p w14:paraId="0B58FBF9" w14:textId="0BFF0F2E" w:rsidR="00CB25A3" w:rsidRPr="00C07005" w:rsidRDefault="00CB25A3" w:rsidP="00980D7C">
      <w:pPr>
        <w:pStyle w:val="Heading2"/>
        <w:spacing w:before="0" w:after="200"/>
        <w:rPr>
          <w:rFonts w:asciiTheme="minorHAnsi" w:hAnsiTheme="minorHAnsi"/>
          <w:color w:val="auto"/>
          <w:szCs w:val="22"/>
        </w:rPr>
      </w:pPr>
      <w:bookmarkStart w:id="9" w:name="_Toc422148385"/>
      <w:r w:rsidRPr="00C07005">
        <w:rPr>
          <w:rFonts w:asciiTheme="minorHAnsi" w:hAnsiTheme="minorHAnsi"/>
          <w:color w:val="auto"/>
          <w:szCs w:val="22"/>
        </w:rPr>
        <w:t xml:space="preserve">Importance </w:t>
      </w:r>
      <w:r w:rsidRPr="001A0924">
        <w:rPr>
          <w:rFonts w:asciiTheme="minorHAnsi" w:hAnsiTheme="minorHAnsi"/>
          <w:color w:val="auto"/>
          <w:szCs w:val="22"/>
        </w:rPr>
        <w:t xml:space="preserve">of </w:t>
      </w:r>
      <w:r w:rsidR="00FC6E21" w:rsidRPr="001A0924">
        <w:rPr>
          <w:rFonts w:asciiTheme="minorHAnsi" w:hAnsiTheme="minorHAnsi"/>
          <w:color w:val="auto"/>
          <w:szCs w:val="22"/>
        </w:rPr>
        <w:t>palliative</w:t>
      </w:r>
      <w:r w:rsidR="00FC6E21" w:rsidRPr="00C07005">
        <w:rPr>
          <w:rFonts w:asciiTheme="minorHAnsi" w:hAnsiTheme="minorHAnsi"/>
          <w:color w:val="auto"/>
          <w:szCs w:val="22"/>
        </w:rPr>
        <w:t xml:space="preserve"> care </w:t>
      </w:r>
      <w:r w:rsidR="001F5B46" w:rsidRPr="00C07005">
        <w:rPr>
          <w:rFonts w:asciiTheme="minorHAnsi" w:hAnsiTheme="minorHAnsi"/>
          <w:color w:val="auto"/>
          <w:szCs w:val="22"/>
        </w:rPr>
        <w:t>discussion</w:t>
      </w:r>
      <w:r w:rsidRPr="00C07005">
        <w:rPr>
          <w:rFonts w:asciiTheme="minorHAnsi" w:hAnsiTheme="minorHAnsi"/>
          <w:color w:val="auto"/>
          <w:szCs w:val="22"/>
        </w:rPr>
        <w:t xml:space="preserve">s </w:t>
      </w:r>
      <w:r w:rsidR="00F83740" w:rsidRPr="00C07005">
        <w:rPr>
          <w:rFonts w:asciiTheme="minorHAnsi" w:hAnsiTheme="minorHAnsi"/>
          <w:color w:val="auto"/>
          <w:szCs w:val="22"/>
        </w:rPr>
        <w:t xml:space="preserve">in COPD </w:t>
      </w:r>
      <w:r w:rsidRPr="00C07005">
        <w:rPr>
          <w:rFonts w:asciiTheme="minorHAnsi" w:hAnsiTheme="minorHAnsi"/>
          <w:color w:val="auto"/>
          <w:szCs w:val="22"/>
        </w:rPr>
        <w:t>and the comparison with cancer</w:t>
      </w:r>
    </w:p>
    <w:p w14:paraId="6FC74969" w14:textId="1FA3C3AC" w:rsidR="00CB25A3" w:rsidRPr="00C07005" w:rsidRDefault="00CD7C64" w:rsidP="007E69DD">
      <w:pPr>
        <w:jc w:val="both"/>
        <w:rPr>
          <w:rFonts w:cstheme="majorBidi"/>
          <w:color w:val="000000" w:themeColor="text1"/>
        </w:rPr>
      </w:pPr>
      <w:r w:rsidRPr="00C07005">
        <w:t xml:space="preserve">It may be useful for physicians to know whether the </w:t>
      </w:r>
      <w:r w:rsidR="005E39F6" w:rsidRPr="00C07005">
        <w:t>conversation</w:t>
      </w:r>
      <w:r w:rsidRPr="00C07005">
        <w:t xml:space="preserve"> about end</w:t>
      </w:r>
      <w:r w:rsidR="00B07DF3" w:rsidRPr="00C07005">
        <w:t xml:space="preserve"> </w:t>
      </w:r>
      <w:r w:rsidRPr="00C07005">
        <w:t>of</w:t>
      </w:r>
      <w:r w:rsidR="00B07DF3" w:rsidRPr="00C07005">
        <w:t xml:space="preserve"> </w:t>
      </w:r>
      <w:r w:rsidRPr="00C07005">
        <w:t xml:space="preserve">life care can reflect on a patient’s perceived quality </w:t>
      </w:r>
      <w:r w:rsidRPr="001A0924">
        <w:t xml:space="preserve">of </w:t>
      </w:r>
      <w:r w:rsidRPr="00D80699">
        <w:t>care</w:t>
      </w:r>
      <w:r w:rsidRPr="00C07005">
        <w:t xml:space="preserve"> and whether these </w:t>
      </w:r>
      <w:r w:rsidR="007D6DD4" w:rsidRPr="00C07005">
        <w:t>conversations</w:t>
      </w:r>
      <w:r w:rsidRPr="00C07005">
        <w:t xml:space="preserve"> can lead to perceptions of worse overall health status </w:t>
      </w:r>
      <w:r w:rsidRPr="00C07005">
        <w:fldChar w:fldCharType="begin">
          <w:fldData xml:space="preserve">PEVuZE5vdGU+PENpdGU+PEF1dGhvcj5MZXVuZzwvQXV0aG9yPjxZZWFyPjIwMTI8L1llYXI+PFJl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</w:fldData>
        </w:fldChar>
      </w:r>
      <w:r w:rsidR="0074328B" w:rsidRPr="00C07005">
        <w:instrText xml:space="preserve"> ADDIN EN.CITE </w:instrText>
      </w:r>
      <w:r w:rsidR="0074328B" w:rsidRPr="00C07005">
        <w:fldChar w:fldCharType="begin">
          <w:fldData xml:space="preserve">PEVuZE5vdGU+PENpdGU+PEF1dGhvcj5MZXVuZzwvQXV0aG9yPjxZZWFyPjIwMTI8L1llYXI+PFJl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</w:fldData>
        </w:fldChar>
      </w:r>
      <w:r w:rsidR="0074328B" w:rsidRPr="00C07005">
        <w:instrText xml:space="preserve"> ADDIN EN.CITE.DATA </w:instrText>
      </w:r>
      <w:r w:rsidR="0074328B" w:rsidRPr="00C07005">
        <w:fldChar w:fldCharType="end"/>
      </w:r>
      <w:r w:rsidRPr="00C07005">
        <w:fldChar w:fldCharType="separate"/>
      </w:r>
      <w:r w:rsidR="0074328B" w:rsidRPr="00C07005">
        <w:rPr>
          <w:noProof/>
        </w:rPr>
        <w:t>[</w:t>
      </w:r>
      <w:hyperlink w:anchor="_ENREF_19" w:tooltip="Leung, 2012 #215" w:history="1">
        <w:r w:rsidR="00565A42" w:rsidRPr="00C07005">
          <w:rPr>
            <w:noProof/>
          </w:rPr>
          <w:t>19</w:t>
        </w:r>
      </w:hyperlink>
      <w:r w:rsidR="0074328B" w:rsidRPr="00C07005">
        <w:rPr>
          <w:noProof/>
        </w:rPr>
        <w:t>]</w:t>
      </w:r>
      <w:r w:rsidRPr="00C07005">
        <w:fldChar w:fldCharType="end"/>
      </w:r>
      <w:r w:rsidRPr="00C07005">
        <w:t xml:space="preserve">. </w:t>
      </w:r>
      <w:r w:rsidRPr="00C07005">
        <w:rPr>
          <w:rFonts w:cstheme="majorBidi"/>
          <w:color w:val="000000" w:themeColor="text1"/>
        </w:rPr>
        <w:t xml:space="preserve">The occurrence of </w:t>
      </w:r>
      <w:r w:rsidR="001F5B46" w:rsidRPr="00C07005">
        <w:rPr>
          <w:rFonts w:cstheme="majorBidi"/>
          <w:color w:val="000000" w:themeColor="text1"/>
        </w:rPr>
        <w:t>discussion</w:t>
      </w:r>
      <w:r w:rsidRPr="00C07005">
        <w:rPr>
          <w:rFonts w:cstheme="majorBidi"/>
          <w:color w:val="000000" w:themeColor="text1"/>
        </w:rPr>
        <w:t xml:space="preserve">s was associated with higher health status, and of a higher </w:t>
      </w:r>
      <w:r w:rsidR="00537BB9" w:rsidRPr="00C07005">
        <w:rPr>
          <w:rFonts w:cstheme="majorBidi"/>
          <w:color w:val="000000" w:themeColor="text1"/>
        </w:rPr>
        <w:t>quality</w:t>
      </w:r>
      <w:r w:rsidRPr="00C07005">
        <w:rPr>
          <w:rFonts w:cstheme="majorBidi"/>
          <w:color w:val="000000" w:themeColor="text1"/>
        </w:rPr>
        <w:t xml:space="preserve"> of dying and death</w:t>
      </w:r>
      <w:r w:rsidR="00557DE4">
        <w:rPr>
          <w:rFonts w:cstheme="majorBidi"/>
          <w:color w:val="000000" w:themeColor="text1"/>
        </w:rPr>
        <w:t xml:space="preserve"> </w:t>
      </w:r>
      <w:r w:rsidR="00557DE4">
        <w:rPr>
          <w:rFonts w:cstheme="majorBidi"/>
          <w:color w:val="000000" w:themeColor="text1"/>
        </w:rPr>
        <w:fldChar w:fldCharType="begin">
          <w:fldData xml:space="preserve">PEVuZE5vdGU+PENpdGU+PEF1dGhvcj5SZWlua2U8L0F1dGhvcj48WWVhcj4yMDExPC9ZZWFyPjxS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SZWlua2U8L0F1dGhvcj48WWVhcj4yMDExPC9ZZWFyPjxS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557DE4">
        <w:rPr>
          <w:rFonts w:cstheme="majorBidi"/>
          <w:color w:val="000000" w:themeColor="text1"/>
        </w:rPr>
      </w:r>
      <w:r w:rsidR="00557DE4">
        <w:rPr>
          <w:rFonts w:cstheme="majorBidi"/>
          <w:color w:val="000000" w:themeColor="text1"/>
        </w:rPr>
        <w:fldChar w:fldCharType="separate"/>
      </w:r>
      <w:r w:rsidR="007C0184">
        <w:rPr>
          <w:rFonts w:cstheme="majorBidi"/>
          <w:noProof/>
          <w:color w:val="000000" w:themeColor="text1"/>
        </w:rPr>
        <w:t>[</w:t>
      </w:r>
      <w:hyperlink w:anchor="_ENREF_54" w:tooltip="Reinke, 2011 #108" w:history="1">
        <w:r w:rsidR="00565A42">
          <w:rPr>
            <w:rFonts w:cstheme="majorBidi"/>
            <w:noProof/>
            <w:color w:val="000000" w:themeColor="text1"/>
          </w:rPr>
          <w:t>54</w:t>
        </w:r>
      </w:hyperlink>
      <w:r w:rsidR="007C0184">
        <w:rPr>
          <w:rFonts w:cstheme="majorBidi"/>
          <w:noProof/>
          <w:color w:val="000000" w:themeColor="text1"/>
        </w:rPr>
        <w:t>]</w:t>
      </w:r>
      <w:r w:rsidR="00557DE4">
        <w:rPr>
          <w:rFonts w:cstheme="majorBidi"/>
          <w:color w:val="000000" w:themeColor="text1"/>
        </w:rPr>
        <w:fldChar w:fldCharType="end"/>
      </w:r>
      <w:r w:rsidRPr="00C07005">
        <w:rPr>
          <w:rFonts w:cstheme="majorBidi"/>
          <w:color w:val="000000" w:themeColor="text1"/>
        </w:rPr>
        <w:t xml:space="preserve">. Patients were also more likely to report having received the best possible care, to acknowledge that their provider knew the treatments they wanted and to state that their doctor provided a very good explanation of their breathing problems if they engaged in </w:t>
      </w:r>
      <w:r w:rsidR="007D6DD4" w:rsidRPr="00C07005">
        <w:t>conversations</w:t>
      </w:r>
      <w:r w:rsidRPr="00C07005">
        <w:rPr>
          <w:rFonts w:cstheme="majorBidi"/>
          <w:color w:val="000000" w:themeColor="text1"/>
        </w:rPr>
        <w:t xml:space="preserve"> </w:t>
      </w:r>
      <w:r w:rsidRPr="00C07005">
        <w:rPr>
          <w:rFonts w:cstheme="majorBidi"/>
          <w:color w:val="000000" w:themeColor="text1"/>
        </w:rPr>
        <w:fldChar w:fldCharType="begin">
          <w:fldData xml:space="preserve">PEVuZE5vdGU+PENpdGU+PEF1dGhvcj5SZWlua2U8L0F1dGhvcj48WWVhcj4yMDExPC9ZZWFyPjxS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SZWlua2U8L0F1dGhvcj48WWVhcj4yMDExPC9ZZWFyPjxS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54" w:tooltip="Reinke, 2011 #108" w:history="1">
        <w:r w:rsidR="00565A42">
          <w:rPr>
            <w:rFonts w:cstheme="majorBidi"/>
            <w:noProof/>
            <w:color w:val="000000" w:themeColor="text1"/>
          </w:rPr>
          <w:t>54</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 xml:space="preserve">. </w:t>
      </w:r>
      <w:r w:rsidR="00CB25A3" w:rsidRPr="00C07005">
        <w:rPr>
          <w:rFonts w:cstheme="majorBidi"/>
          <w:color w:val="000000" w:themeColor="text1"/>
          <w:shd w:val="clear" w:color="auto" w:fill="FFFFFF"/>
        </w:rPr>
        <w:t xml:space="preserve">The majority of GPs and </w:t>
      </w:r>
      <w:r w:rsidR="00FC6E21" w:rsidRPr="00C07005">
        <w:rPr>
          <w:rFonts w:cstheme="majorBidi"/>
          <w:color w:val="000000" w:themeColor="text1"/>
          <w:shd w:val="clear" w:color="auto" w:fill="FFFFFF"/>
        </w:rPr>
        <w:t xml:space="preserve">hospital </w:t>
      </w:r>
      <w:r w:rsidR="00CB25A3" w:rsidRPr="00C07005">
        <w:rPr>
          <w:rFonts w:cstheme="majorBidi"/>
          <w:color w:val="000000" w:themeColor="text1"/>
          <w:shd w:val="clear" w:color="auto" w:fill="FFFFFF"/>
        </w:rPr>
        <w:t xml:space="preserve">physicians reported that </w:t>
      </w:r>
      <w:r w:rsidR="007D6DD4" w:rsidRPr="00C07005">
        <w:t>conversations</w:t>
      </w:r>
      <w:r w:rsidR="00CB25A3" w:rsidRPr="00C07005">
        <w:rPr>
          <w:rFonts w:cstheme="majorBidi"/>
          <w:color w:val="000000" w:themeColor="text1"/>
          <w:shd w:val="clear" w:color="auto" w:fill="FFFFFF"/>
        </w:rPr>
        <w:t xml:space="preserve"> about prognosis were essential in the management of severe COPD and that they had an important role in facilitating these </w:t>
      </w:r>
      <w:r w:rsidR="001F5B46" w:rsidRPr="00C07005">
        <w:rPr>
          <w:rFonts w:cstheme="majorBidi"/>
          <w:color w:val="000000" w:themeColor="text1"/>
          <w:shd w:val="clear" w:color="auto" w:fill="FFFFFF"/>
        </w:rPr>
        <w:t>discussion</w:t>
      </w:r>
      <w:r w:rsidR="00D3600C" w:rsidRPr="00C07005">
        <w:rPr>
          <w:rFonts w:cstheme="majorBidi"/>
          <w:color w:val="000000" w:themeColor="text1"/>
          <w:shd w:val="clear" w:color="auto" w:fill="FFFFFF"/>
        </w:rPr>
        <w:t xml:space="preserve">s </w:t>
      </w:r>
      <w:r w:rsidR="00CB25A3" w:rsidRPr="00C07005">
        <w:rPr>
          <w:rFonts w:cstheme="majorBidi"/>
          <w:color w:val="000000" w:themeColor="text1"/>
          <w:shd w:val="clear" w:color="auto" w:fill="FFFFFF"/>
        </w:rPr>
        <w:fldChar w:fldCharType="begin">
          <w:fldData xml:space="preserve">PEVuZE5vdGU+PENpdGU+PEF1dGhvcj5FbGtpbmd0b248L0F1dGhvcj48WWVhcj4yMDAxPC9ZZWFy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</w:fldData>
        </w:fldChar>
      </w:r>
      <w:r w:rsidR="007C0184">
        <w:rPr>
          <w:rFonts w:cstheme="majorBidi"/>
          <w:color w:val="000000" w:themeColor="text1"/>
          <w:shd w:val="clear" w:color="auto" w:fill="FFFFFF"/>
        </w:rPr>
        <w:instrText xml:space="preserve"> ADDIN EN.CITE </w:instrText>
      </w:r>
      <w:r w:rsidR="007C0184">
        <w:rPr>
          <w:rFonts w:cstheme="majorBidi"/>
          <w:color w:val="000000" w:themeColor="text1"/>
          <w:shd w:val="clear" w:color="auto" w:fill="FFFFFF"/>
        </w:rPr>
        <w:fldChar w:fldCharType="begin">
          <w:fldData xml:space="preserve">PEVuZE5vdGU+PENpdGU+PEF1dGhvcj5FbGtpbmd0b248L0F1dGhvcj48WWVhcj4yMDAxPC9ZZWFy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</w:fldData>
        </w:fldChar>
      </w:r>
      <w:r w:rsidR="007C0184">
        <w:rPr>
          <w:rFonts w:cstheme="majorBidi"/>
          <w:color w:val="000000" w:themeColor="text1"/>
          <w:shd w:val="clear" w:color="auto" w:fill="FFFFFF"/>
        </w:rPr>
        <w:instrText xml:space="preserve"> ADDIN EN.CITE.DATA </w:instrText>
      </w:r>
      <w:r w:rsidR="007C0184">
        <w:rPr>
          <w:rFonts w:cstheme="majorBidi"/>
          <w:color w:val="000000" w:themeColor="text1"/>
          <w:shd w:val="clear" w:color="auto" w:fill="FFFFFF"/>
        </w:rPr>
      </w:r>
      <w:r w:rsidR="007C0184">
        <w:rPr>
          <w:rFonts w:cstheme="majorBidi"/>
          <w:color w:val="000000" w:themeColor="text1"/>
          <w:shd w:val="clear" w:color="auto" w:fill="FFFFFF"/>
        </w:rPr>
        <w:fldChar w:fldCharType="end"/>
      </w:r>
      <w:r w:rsidR="00CB25A3" w:rsidRPr="00C07005">
        <w:rPr>
          <w:rFonts w:cstheme="majorBidi"/>
          <w:color w:val="000000" w:themeColor="text1"/>
          <w:shd w:val="clear" w:color="auto" w:fill="FFFFFF"/>
        </w:rPr>
      </w:r>
      <w:r w:rsidR="00CB25A3" w:rsidRPr="00C07005">
        <w:rPr>
          <w:rFonts w:cstheme="majorBidi"/>
          <w:color w:val="000000" w:themeColor="text1"/>
          <w:shd w:val="clear" w:color="auto" w:fill="FFFFFF"/>
        </w:rPr>
        <w:fldChar w:fldCharType="separate"/>
      </w:r>
      <w:r w:rsidR="007C0184">
        <w:rPr>
          <w:rFonts w:cstheme="majorBidi"/>
          <w:noProof/>
          <w:color w:val="000000" w:themeColor="text1"/>
          <w:shd w:val="clear" w:color="auto" w:fill="FFFFFF"/>
        </w:rPr>
        <w:t>[</w:t>
      </w:r>
      <w:hyperlink w:anchor="_ENREF_40" w:tooltip="Elkington, 2001 #2376" w:history="1">
        <w:r w:rsidR="00565A42">
          <w:rPr>
            <w:rFonts w:cstheme="majorBidi"/>
            <w:noProof/>
            <w:color w:val="000000" w:themeColor="text1"/>
            <w:shd w:val="clear" w:color="auto" w:fill="FFFFFF"/>
          </w:rPr>
          <w:t>40</w:t>
        </w:r>
      </w:hyperlink>
      <w:r w:rsidR="007C0184">
        <w:rPr>
          <w:rFonts w:cstheme="majorBidi"/>
          <w:noProof/>
          <w:color w:val="000000" w:themeColor="text1"/>
          <w:shd w:val="clear" w:color="auto" w:fill="FFFFFF"/>
        </w:rPr>
        <w:t xml:space="preserve">, </w:t>
      </w:r>
      <w:hyperlink w:anchor="_ENREF_44" w:tooltip="Gaspar, 2014 #2160" w:history="1">
        <w:r w:rsidR="00565A42">
          <w:rPr>
            <w:rFonts w:cstheme="majorBidi"/>
            <w:noProof/>
            <w:color w:val="000000" w:themeColor="text1"/>
            <w:shd w:val="clear" w:color="auto" w:fill="FFFFFF"/>
          </w:rPr>
          <w:t>44</w:t>
        </w:r>
      </w:hyperlink>
      <w:r w:rsidR="007C0184">
        <w:rPr>
          <w:rFonts w:cstheme="majorBidi"/>
          <w:noProof/>
          <w:color w:val="000000" w:themeColor="text1"/>
          <w:shd w:val="clear" w:color="auto" w:fill="FFFFFF"/>
        </w:rPr>
        <w:t xml:space="preserve">, </w:t>
      </w:r>
      <w:hyperlink w:anchor="_ENREF_45" w:tooltip="Mulcahy, 2005 #2374" w:history="1">
        <w:r w:rsidR="00565A42">
          <w:rPr>
            <w:rFonts w:cstheme="majorBidi"/>
            <w:noProof/>
            <w:color w:val="000000" w:themeColor="text1"/>
            <w:shd w:val="clear" w:color="auto" w:fill="FFFFFF"/>
          </w:rPr>
          <w:t>45</w:t>
        </w:r>
      </w:hyperlink>
      <w:r w:rsidR="007C0184">
        <w:rPr>
          <w:rFonts w:cstheme="majorBidi"/>
          <w:noProof/>
          <w:color w:val="000000" w:themeColor="text1"/>
          <w:shd w:val="clear" w:color="auto" w:fill="FFFFFF"/>
        </w:rPr>
        <w:t>]</w:t>
      </w:r>
      <w:r w:rsidR="00CB25A3" w:rsidRPr="00C07005">
        <w:rPr>
          <w:rFonts w:cstheme="majorBidi"/>
          <w:color w:val="000000" w:themeColor="text1"/>
          <w:shd w:val="clear" w:color="auto" w:fill="FFFFFF"/>
        </w:rPr>
        <w:fldChar w:fldCharType="end"/>
      </w:r>
      <w:r w:rsidR="00CB25A3" w:rsidRPr="00C07005">
        <w:rPr>
          <w:rFonts w:cstheme="majorBidi"/>
          <w:color w:val="000000" w:themeColor="text1"/>
        </w:rPr>
        <w:t xml:space="preserve">.  </w:t>
      </w:r>
    </w:p>
    <w:p w14:paraId="4B5825B3" w14:textId="2A30A888" w:rsidR="00CB25A3" w:rsidRPr="00C07005" w:rsidRDefault="00721217" w:rsidP="007E69DD">
      <w:pPr>
        <w:jc w:val="both"/>
        <w:rPr>
          <w:rFonts w:cstheme="majorBidi"/>
          <w:color w:val="000000" w:themeColor="text1"/>
        </w:rPr>
      </w:pPr>
      <w:r>
        <w:rPr>
          <w:rFonts w:cstheme="majorBidi"/>
          <w:color w:val="000000" w:themeColor="text1"/>
        </w:rPr>
        <w:t xml:space="preserve">Several differences between patients with COPD and patients with cancer were found in the </w:t>
      </w:r>
      <w:r w:rsidR="00673A50">
        <w:rPr>
          <w:rFonts w:cstheme="majorBidi"/>
          <w:color w:val="000000" w:themeColor="text1"/>
        </w:rPr>
        <w:t>included papers.</w:t>
      </w:r>
      <w:r w:rsidR="00CB25A3" w:rsidRPr="00C07005">
        <w:rPr>
          <w:rFonts w:cstheme="majorBidi"/>
          <w:color w:val="000000" w:themeColor="text1"/>
        </w:rPr>
        <w:t xml:space="preserve"> When comparing COPD and cancer patients with regards to open awareness </w:t>
      </w:r>
      <w:r w:rsidR="00057E94" w:rsidRPr="00C07005">
        <w:rPr>
          <w:rFonts w:cstheme="majorBidi"/>
          <w:color w:val="000000" w:themeColor="text1"/>
        </w:rPr>
        <w:t>to</w:t>
      </w:r>
      <w:r w:rsidR="00CB25A3" w:rsidRPr="00C07005">
        <w:rPr>
          <w:rFonts w:cstheme="majorBidi"/>
          <w:color w:val="000000" w:themeColor="text1"/>
        </w:rPr>
        <w:t xml:space="preserve"> end of life issues</w:t>
      </w:r>
      <w:r w:rsidR="00771DC3" w:rsidRPr="00C07005">
        <w:rPr>
          <w:rFonts w:cstheme="majorBidi"/>
          <w:color w:val="000000" w:themeColor="text1"/>
        </w:rPr>
        <w:t>,</w:t>
      </w:r>
      <w:r w:rsidR="00CB25A3" w:rsidRPr="00C07005">
        <w:rPr>
          <w:rFonts w:cstheme="majorBidi"/>
          <w:color w:val="000000" w:themeColor="text1"/>
        </w:rPr>
        <w:t xml:space="preserve"> various differences were </w:t>
      </w:r>
      <w:r w:rsidR="00771DC3" w:rsidRPr="00C07005">
        <w:rPr>
          <w:rFonts w:cstheme="majorBidi"/>
          <w:color w:val="000000" w:themeColor="text1"/>
        </w:rPr>
        <w:t>evident.  For instance,</w:t>
      </w:r>
      <w:r w:rsidR="00CB25A3" w:rsidRPr="00C07005">
        <w:rPr>
          <w:rFonts w:cstheme="majorBidi"/>
          <w:color w:val="000000" w:themeColor="text1"/>
        </w:rPr>
        <w:t xml:space="preserve"> open awareness of death and dying was the norm for cancer patients </w:t>
      </w:r>
      <w:r w:rsidR="00CB25A3" w:rsidRPr="00C07005">
        <w:rPr>
          <w:rFonts w:cstheme="majorBidi"/>
          <w:color w:val="000000" w:themeColor="text1"/>
        </w:rPr>
        <w:fldChar w:fldCharType="begin">
          <w:fldData xml:space="preserve">PEVuZE5vdGU+PENpdGU+PEF1dGhvcj5DcmF3Zm9yZDwvQXV0aG9yPjxZZWFyPjIwMTA8L1llYXI+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Nzk2LTgwMzwvcGFnZXM+PHZvbHVtZT4z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</w:fldData>
        </w:fldChar>
      </w:r>
      <w:r w:rsidR="0074328B" w:rsidRPr="00C07005">
        <w:rPr>
          <w:rFonts w:cstheme="majorBidi"/>
          <w:color w:val="000000" w:themeColor="text1"/>
        </w:rPr>
        <w:instrText xml:space="preserve"> ADDIN EN.CITE </w:instrText>
      </w:r>
      <w:r w:rsidR="0074328B" w:rsidRPr="00C07005">
        <w:rPr>
          <w:rFonts w:cstheme="majorBidi"/>
          <w:color w:val="000000" w:themeColor="text1"/>
        </w:rPr>
        <w:fldChar w:fldCharType="begin">
          <w:fldData xml:space="preserve">PEVuZE5vdGU+PENpdGU+PEF1dGhvcj5DcmF3Zm9yZDwvQXV0aG9yPjxZZWFyPjIwMTA8L1llYXI+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Nzk2LTgwMzwvcGFnZXM+PHZvbHVtZT4z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</w:fldData>
        </w:fldChar>
      </w:r>
      <w:r w:rsidR="0074328B" w:rsidRPr="00C07005">
        <w:rPr>
          <w:rFonts w:cstheme="majorBidi"/>
          <w:color w:val="000000" w:themeColor="text1"/>
        </w:rPr>
        <w:instrText xml:space="preserve"> ADDIN EN.CITE.DATA </w:instrText>
      </w:r>
      <w:r w:rsidR="0074328B" w:rsidRPr="00C07005">
        <w:rPr>
          <w:rFonts w:cstheme="majorBidi"/>
          <w:color w:val="000000" w:themeColor="text1"/>
        </w:rPr>
      </w:r>
      <w:r w:rsidR="0074328B" w:rsidRPr="00C07005">
        <w:rPr>
          <w:rFonts w:cstheme="majorBidi"/>
          <w:color w:val="000000" w:themeColor="text1"/>
        </w:rPr>
        <w:fldChar w:fldCharType="end"/>
      </w:r>
      <w:r w:rsidR="00CB25A3" w:rsidRPr="00C07005">
        <w:rPr>
          <w:rFonts w:cstheme="majorBidi"/>
          <w:color w:val="000000" w:themeColor="text1"/>
        </w:rPr>
      </w:r>
      <w:r w:rsidR="00CB25A3" w:rsidRPr="00C07005">
        <w:rPr>
          <w:rFonts w:cstheme="majorBidi"/>
          <w:color w:val="000000" w:themeColor="text1"/>
        </w:rPr>
        <w:fldChar w:fldCharType="separate"/>
      </w:r>
      <w:r w:rsidR="0074328B" w:rsidRPr="00C07005">
        <w:rPr>
          <w:rFonts w:cstheme="majorBidi"/>
          <w:noProof/>
          <w:color w:val="000000" w:themeColor="text1"/>
        </w:rPr>
        <w:t>[</w:t>
      </w:r>
      <w:hyperlink w:anchor="_ENREF_18" w:tooltip="Crawford, 2010 #32" w:history="1">
        <w:r w:rsidR="00565A42" w:rsidRPr="00C07005">
          <w:rPr>
            <w:rFonts w:cstheme="majorBidi"/>
            <w:noProof/>
            <w:color w:val="000000" w:themeColor="text1"/>
          </w:rPr>
          <w:t>18</w:t>
        </w:r>
      </w:hyperlink>
      <w:r w:rsidR="0074328B" w:rsidRPr="00C07005">
        <w:rPr>
          <w:rFonts w:cstheme="majorBidi"/>
          <w:noProof/>
          <w:color w:val="000000" w:themeColor="text1"/>
        </w:rPr>
        <w:t xml:space="preserve">, </w:t>
      </w:r>
      <w:hyperlink w:anchor="_ENREF_19" w:tooltip="Leung, 2012 #215" w:history="1">
        <w:r w:rsidR="00565A42" w:rsidRPr="00C07005">
          <w:rPr>
            <w:rFonts w:cstheme="majorBidi"/>
            <w:noProof/>
            <w:color w:val="000000" w:themeColor="text1"/>
          </w:rPr>
          <w:t>19</w:t>
        </w:r>
      </w:hyperlink>
      <w:r w:rsidR="0074328B" w:rsidRPr="00C07005">
        <w:rPr>
          <w:rFonts w:cstheme="majorBidi"/>
          <w:noProof/>
          <w:color w:val="000000" w:themeColor="text1"/>
        </w:rPr>
        <w:t xml:space="preserve">, </w:t>
      </w:r>
      <w:hyperlink w:anchor="_ENREF_22" w:tooltip="Curtis, 2008 #2295" w:history="1">
        <w:r w:rsidR="00565A42" w:rsidRPr="00C07005">
          <w:rPr>
            <w:rFonts w:cstheme="majorBidi"/>
            <w:noProof/>
            <w:color w:val="000000" w:themeColor="text1"/>
          </w:rPr>
          <w:t>22</w:t>
        </w:r>
      </w:hyperlink>
      <w:r w:rsidR="0074328B" w:rsidRPr="00C07005">
        <w:rPr>
          <w:rFonts w:cstheme="majorBidi"/>
          <w:noProof/>
          <w:color w:val="000000" w:themeColor="text1"/>
        </w:rPr>
        <w:t>]</w:t>
      </w:r>
      <w:r w:rsidR="00CB25A3" w:rsidRPr="00C07005">
        <w:rPr>
          <w:rFonts w:cstheme="majorBidi"/>
          <w:color w:val="000000" w:themeColor="text1"/>
        </w:rPr>
        <w:fldChar w:fldCharType="end"/>
      </w:r>
      <w:r w:rsidR="00771DC3" w:rsidRPr="00C07005">
        <w:rPr>
          <w:rFonts w:cstheme="majorBidi"/>
          <w:color w:val="000000" w:themeColor="text1"/>
        </w:rPr>
        <w:t xml:space="preserve"> and p</w:t>
      </w:r>
      <w:r w:rsidR="00CB25A3" w:rsidRPr="00C07005">
        <w:rPr>
          <w:rFonts w:cstheme="majorBidi"/>
          <w:color w:val="000000" w:themeColor="text1"/>
        </w:rPr>
        <w:t>atients with cancer were more likely</w:t>
      </w:r>
      <w:r w:rsidR="00771DC3" w:rsidRPr="00C07005">
        <w:rPr>
          <w:rFonts w:cstheme="majorBidi"/>
          <w:color w:val="000000" w:themeColor="text1"/>
        </w:rPr>
        <w:t xml:space="preserve"> than patients with COPD</w:t>
      </w:r>
      <w:r w:rsidR="00CB25A3" w:rsidRPr="00C07005">
        <w:rPr>
          <w:rFonts w:cstheme="majorBidi"/>
          <w:color w:val="000000" w:themeColor="text1"/>
        </w:rPr>
        <w:t xml:space="preserve"> to </w:t>
      </w:r>
      <w:r w:rsidR="00771DC3" w:rsidRPr="00C07005">
        <w:rPr>
          <w:rFonts w:cstheme="majorBidi"/>
          <w:color w:val="000000" w:themeColor="text1"/>
        </w:rPr>
        <w:t>describe</w:t>
      </w:r>
      <w:r w:rsidR="00CB25A3" w:rsidRPr="00C07005">
        <w:rPr>
          <w:rFonts w:cstheme="majorBidi"/>
          <w:color w:val="000000" w:themeColor="text1"/>
        </w:rPr>
        <w:t xml:space="preserve"> their diagnosis by name </w:t>
      </w:r>
      <w:r w:rsidR="00CB25A3" w:rsidRPr="00C07005">
        <w:rPr>
          <w:rFonts w:cstheme="majorBidi"/>
          <w:color w:val="000000" w:themeColor="text1"/>
        </w:rPr>
        <w:fldChar w:fldCharType="begin">
          <w:fldData xml:space="preserve">PEVuZE5vdGU+PENpdGU+PEF1dGhvcj5Nb3JyaXM8L0F1dGhvcj48WWVhcj4yMDEyPC9ZZWFyPjxS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0NjAtNjwvcGFnZXM+PHZvbHVtZT4y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Nb3JyaXM8L0F1dGhvcj48WWVhcj4yMDEyPC9ZZWFyPjxS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0NjAtNjwvcGFnZXM+PHZvbHVtZT4y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CB25A3" w:rsidRPr="00C07005">
        <w:rPr>
          <w:rFonts w:cstheme="majorBidi"/>
          <w:color w:val="000000" w:themeColor="text1"/>
        </w:rPr>
      </w:r>
      <w:r w:rsidR="00CB25A3" w:rsidRPr="00C07005">
        <w:rPr>
          <w:rFonts w:cstheme="majorBidi"/>
          <w:color w:val="000000" w:themeColor="text1"/>
        </w:rPr>
        <w:fldChar w:fldCharType="separate"/>
      </w:r>
      <w:r w:rsidR="007C0184">
        <w:rPr>
          <w:rFonts w:cstheme="majorBidi"/>
          <w:noProof/>
          <w:color w:val="000000" w:themeColor="text1"/>
        </w:rPr>
        <w:t>[</w:t>
      </w:r>
      <w:hyperlink w:anchor="_ENREF_53" w:tooltip="Morris, 2012 #4209" w:history="1">
        <w:r w:rsidR="00565A42">
          <w:rPr>
            <w:rFonts w:cstheme="majorBidi"/>
            <w:noProof/>
            <w:color w:val="000000" w:themeColor="text1"/>
          </w:rPr>
          <w:t>53</w:t>
        </w:r>
      </w:hyperlink>
      <w:r w:rsidR="007C0184">
        <w:rPr>
          <w:rFonts w:cstheme="majorBidi"/>
          <w:noProof/>
          <w:color w:val="000000" w:themeColor="text1"/>
        </w:rPr>
        <w:t>]</w:t>
      </w:r>
      <w:r w:rsidR="00CB25A3" w:rsidRPr="00C07005">
        <w:rPr>
          <w:rFonts w:cstheme="majorBidi"/>
          <w:color w:val="000000" w:themeColor="text1"/>
        </w:rPr>
        <w:fldChar w:fldCharType="end"/>
      </w:r>
      <w:r w:rsidR="00CB25A3" w:rsidRPr="00C07005">
        <w:rPr>
          <w:rFonts w:cstheme="majorBidi"/>
          <w:color w:val="000000" w:themeColor="text1"/>
        </w:rPr>
        <w:t xml:space="preserve">. Furthermore, COPD patients were more likely to express little or no understanding of their illness or diagnosis and </w:t>
      </w:r>
      <w:r w:rsidR="00771DC3" w:rsidRPr="00C07005">
        <w:rPr>
          <w:rFonts w:cstheme="majorBidi"/>
          <w:color w:val="000000" w:themeColor="text1"/>
        </w:rPr>
        <w:t xml:space="preserve">received </w:t>
      </w:r>
      <w:r w:rsidR="00CB25A3" w:rsidRPr="00C07005">
        <w:rPr>
          <w:rFonts w:cstheme="majorBidi"/>
          <w:color w:val="000000" w:themeColor="text1"/>
        </w:rPr>
        <w:t>less education</w:t>
      </w:r>
      <w:r w:rsidR="00771DC3" w:rsidRPr="00C07005">
        <w:rPr>
          <w:rFonts w:cstheme="majorBidi"/>
          <w:color w:val="000000" w:themeColor="text1"/>
        </w:rPr>
        <w:t xml:space="preserve"> about their condition</w:t>
      </w:r>
      <w:r w:rsidR="00CB25A3" w:rsidRPr="00C07005">
        <w:rPr>
          <w:rFonts w:cstheme="majorBidi"/>
          <w:color w:val="000000" w:themeColor="text1"/>
        </w:rPr>
        <w:t xml:space="preserve"> </w:t>
      </w:r>
      <w:r w:rsidR="00CB25A3" w:rsidRPr="00C07005">
        <w:rPr>
          <w:rFonts w:cstheme="majorBidi"/>
          <w:color w:val="000000" w:themeColor="text1"/>
        </w:rPr>
        <w:fldChar w:fldCharType="begin">
          <w:fldData xml:space="preserve">PEVuZE5vdGU+PENpdGU+PEF1dGhvcj5Nb3JyaXM8L0F1dGhvcj48WWVhcj4yMDEyPC9ZZWFyPjxS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0NjAtNjwvcGFnZXM+PHZvbHVtZT4y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Nb3JyaXM8L0F1dGhvcj48WWVhcj4yMDEyPC9ZZWFyPjxS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0NjAtNjwvcGFnZXM+PHZvbHVtZT4y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CB25A3" w:rsidRPr="00C07005">
        <w:rPr>
          <w:rFonts w:cstheme="majorBidi"/>
          <w:color w:val="000000" w:themeColor="text1"/>
        </w:rPr>
      </w:r>
      <w:r w:rsidR="00CB25A3" w:rsidRPr="00C07005">
        <w:rPr>
          <w:rFonts w:cstheme="majorBidi"/>
          <w:color w:val="000000" w:themeColor="text1"/>
        </w:rPr>
        <w:fldChar w:fldCharType="separate"/>
      </w:r>
      <w:r w:rsidR="007C0184">
        <w:rPr>
          <w:rFonts w:cstheme="majorBidi"/>
          <w:noProof/>
          <w:color w:val="000000" w:themeColor="text1"/>
        </w:rPr>
        <w:t>[</w:t>
      </w:r>
      <w:hyperlink w:anchor="_ENREF_53" w:tooltip="Morris, 2012 #4209" w:history="1">
        <w:r w:rsidR="00565A42">
          <w:rPr>
            <w:rFonts w:cstheme="majorBidi"/>
            <w:noProof/>
            <w:color w:val="000000" w:themeColor="text1"/>
          </w:rPr>
          <w:t>53</w:t>
        </w:r>
      </w:hyperlink>
      <w:r w:rsidR="007C0184">
        <w:rPr>
          <w:rFonts w:cstheme="majorBidi"/>
          <w:noProof/>
          <w:color w:val="000000" w:themeColor="text1"/>
        </w:rPr>
        <w:t>]</w:t>
      </w:r>
      <w:r w:rsidR="00CB25A3" w:rsidRPr="00C07005">
        <w:rPr>
          <w:rFonts w:cstheme="majorBidi"/>
          <w:color w:val="000000" w:themeColor="text1"/>
        </w:rPr>
        <w:fldChar w:fldCharType="end"/>
      </w:r>
      <w:r w:rsidR="00CB25A3" w:rsidRPr="00C07005">
        <w:rPr>
          <w:rFonts w:cstheme="majorBidi"/>
          <w:color w:val="000000" w:themeColor="text1"/>
        </w:rPr>
        <w:t xml:space="preserve">. In contrast, patients with cancer were more likely to introduce prognosis in </w:t>
      </w:r>
      <w:r w:rsidR="007D6DD4" w:rsidRPr="00C07005">
        <w:t>conversations</w:t>
      </w:r>
      <w:r w:rsidR="00CB25A3" w:rsidRPr="00C07005">
        <w:rPr>
          <w:rFonts w:cstheme="majorBidi"/>
          <w:color w:val="000000" w:themeColor="text1"/>
        </w:rPr>
        <w:t xml:space="preserve"> regarding their disease </w:t>
      </w:r>
      <w:r w:rsidR="00CB25A3" w:rsidRPr="00C07005">
        <w:rPr>
          <w:rFonts w:cstheme="majorBidi"/>
          <w:color w:val="000000" w:themeColor="text1"/>
        </w:rPr>
        <w:fldChar w:fldCharType="begin">
          <w:fldData xml:space="preserve">PEVuZE5vdGU+PENpdGU+PEF1dGhvcj5Nb3JyaXM8L0F1dGhvcj48WWVhcj4yMDEyPC9ZZWFyPjxS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0NjAtNjwvcGFnZXM+PHZvbHVtZT4y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Nb3JyaXM8L0F1dGhvcj48WWVhcj4yMDEyPC9ZZWFyPjxS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0NjAtNjwvcGFnZXM+PHZvbHVtZT4y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CB25A3" w:rsidRPr="00C07005">
        <w:rPr>
          <w:rFonts w:cstheme="majorBidi"/>
          <w:color w:val="000000" w:themeColor="text1"/>
        </w:rPr>
      </w:r>
      <w:r w:rsidR="00CB25A3" w:rsidRPr="00C07005">
        <w:rPr>
          <w:rFonts w:cstheme="majorBidi"/>
          <w:color w:val="000000" w:themeColor="text1"/>
        </w:rPr>
        <w:fldChar w:fldCharType="separate"/>
      </w:r>
      <w:r w:rsidR="007C0184">
        <w:rPr>
          <w:rFonts w:cstheme="majorBidi"/>
          <w:noProof/>
          <w:color w:val="000000" w:themeColor="text1"/>
        </w:rPr>
        <w:t>[</w:t>
      </w:r>
      <w:hyperlink w:anchor="_ENREF_53" w:tooltip="Morris, 2012 #4209" w:history="1">
        <w:r w:rsidR="00565A42">
          <w:rPr>
            <w:rFonts w:cstheme="majorBidi"/>
            <w:noProof/>
            <w:color w:val="000000" w:themeColor="text1"/>
          </w:rPr>
          <w:t>53</w:t>
        </w:r>
      </w:hyperlink>
      <w:r w:rsidR="007C0184">
        <w:rPr>
          <w:rFonts w:cstheme="majorBidi"/>
          <w:noProof/>
          <w:color w:val="000000" w:themeColor="text1"/>
        </w:rPr>
        <w:t>]</w:t>
      </w:r>
      <w:r w:rsidR="00CB25A3" w:rsidRPr="00C07005">
        <w:rPr>
          <w:rFonts w:cstheme="majorBidi"/>
          <w:color w:val="000000" w:themeColor="text1"/>
        </w:rPr>
        <w:fldChar w:fldCharType="end"/>
      </w:r>
      <w:r w:rsidR="00CB25A3" w:rsidRPr="00C07005">
        <w:rPr>
          <w:rFonts w:cstheme="majorBidi"/>
          <w:color w:val="000000" w:themeColor="text1"/>
        </w:rPr>
        <w:t xml:space="preserve">. </w:t>
      </w:r>
    </w:p>
    <w:p w14:paraId="4B675129" w14:textId="77777777" w:rsidR="00C9706C" w:rsidRPr="00C07005" w:rsidRDefault="008B493C" w:rsidP="005877A6">
      <w:pPr>
        <w:pStyle w:val="Heading2"/>
        <w:spacing w:before="0" w:after="200"/>
        <w:rPr>
          <w:rFonts w:asciiTheme="minorHAnsi" w:hAnsiTheme="minorHAnsi"/>
          <w:szCs w:val="22"/>
        </w:rPr>
      </w:pPr>
      <w:r w:rsidRPr="00C07005">
        <w:rPr>
          <w:rFonts w:asciiTheme="minorHAnsi" w:hAnsiTheme="minorHAnsi"/>
          <w:szCs w:val="22"/>
        </w:rPr>
        <w:t>Improving palliative care communication</w:t>
      </w:r>
      <w:bookmarkEnd w:id="9"/>
    </w:p>
    <w:p w14:paraId="106684E5" w14:textId="0FF0A0DD" w:rsidR="005E63A2" w:rsidRPr="00C07005" w:rsidRDefault="00247484" w:rsidP="007E69DD">
      <w:pPr>
        <w:jc w:val="both"/>
        <w:rPr>
          <w:rFonts w:cstheme="majorBidi"/>
          <w:color w:val="000000" w:themeColor="text1"/>
        </w:rPr>
      </w:pPr>
      <w:r w:rsidRPr="00C07005">
        <w:rPr>
          <w:rFonts w:cstheme="majorBidi"/>
          <w:color w:val="000000" w:themeColor="text1"/>
        </w:rPr>
        <w:t>W</w:t>
      </w:r>
      <w:r w:rsidR="0006562E" w:rsidRPr="00C07005">
        <w:rPr>
          <w:rFonts w:cstheme="majorBidi"/>
          <w:color w:val="000000" w:themeColor="text1"/>
        </w:rPr>
        <w:t>hen patients ask</w:t>
      </w:r>
      <w:r w:rsidR="006802B2" w:rsidRPr="00C07005">
        <w:rPr>
          <w:rFonts w:cstheme="majorBidi"/>
          <w:color w:val="000000" w:themeColor="text1"/>
        </w:rPr>
        <w:t>ed</w:t>
      </w:r>
      <w:r w:rsidR="0006562E" w:rsidRPr="00C07005">
        <w:rPr>
          <w:rFonts w:cstheme="majorBidi"/>
          <w:color w:val="000000" w:themeColor="text1"/>
        </w:rPr>
        <w:t xml:space="preserve"> their physicians </w:t>
      </w:r>
      <w:r w:rsidRPr="00C07005">
        <w:rPr>
          <w:rFonts w:cstheme="majorBidi"/>
          <w:color w:val="000000" w:themeColor="text1"/>
        </w:rPr>
        <w:t>that they would like to receive</w:t>
      </w:r>
      <w:r w:rsidR="00384030" w:rsidRPr="00C07005">
        <w:rPr>
          <w:rFonts w:cstheme="majorBidi"/>
          <w:color w:val="000000" w:themeColor="text1"/>
        </w:rPr>
        <w:t xml:space="preserve"> all available</w:t>
      </w:r>
      <w:r w:rsidR="0006562E" w:rsidRPr="00C07005">
        <w:rPr>
          <w:rFonts w:cstheme="majorBidi"/>
          <w:color w:val="000000" w:themeColor="text1"/>
        </w:rPr>
        <w:t xml:space="preserve"> treatment</w:t>
      </w:r>
      <w:r w:rsidR="00384030" w:rsidRPr="00C07005">
        <w:rPr>
          <w:rFonts w:cstheme="majorBidi"/>
          <w:color w:val="000000" w:themeColor="text1"/>
        </w:rPr>
        <w:t>s</w:t>
      </w:r>
      <w:r w:rsidR="0006562E" w:rsidRPr="00C07005">
        <w:rPr>
          <w:rFonts w:cstheme="majorBidi"/>
          <w:color w:val="000000" w:themeColor="text1"/>
        </w:rPr>
        <w:t xml:space="preserve">, physicians </w:t>
      </w:r>
      <w:r w:rsidR="00384030" w:rsidRPr="00C07005">
        <w:rPr>
          <w:rFonts w:cstheme="majorBidi"/>
          <w:color w:val="000000" w:themeColor="text1"/>
        </w:rPr>
        <w:t>often</w:t>
      </w:r>
      <w:r w:rsidR="0006562E" w:rsidRPr="00C07005">
        <w:rPr>
          <w:rFonts w:cstheme="majorBidi"/>
          <w:color w:val="000000" w:themeColor="text1"/>
        </w:rPr>
        <w:t xml:space="preserve"> conclude</w:t>
      </w:r>
      <w:r w:rsidR="00384030" w:rsidRPr="00C07005">
        <w:rPr>
          <w:rFonts w:cstheme="majorBidi"/>
          <w:color w:val="000000" w:themeColor="text1"/>
        </w:rPr>
        <w:t>d</w:t>
      </w:r>
      <w:r w:rsidR="0006562E" w:rsidRPr="00C07005">
        <w:rPr>
          <w:rFonts w:cstheme="majorBidi"/>
          <w:color w:val="000000" w:themeColor="text1"/>
        </w:rPr>
        <w:t xml:space="preserve"> that </w:t>
      </w:r>
      <w:r w:rsidR="00384030" w:rsidRPr="00C07005">
        <w:rPr>
          <w:rFonts w:cstheme="majorBidi"/>
          <w:color w:val="000000" w:themeColor="text1"/>
        </w:rPr>
        <w:t xml:space="preserve">those </w:t>
      </w:r>
      <w:r w:rsidR="0006562E" w:rsidRPr="00C07005">
        <w:rPr>
          <w:rFonts w:cstheme="majorBidi"/>
          <w:color w:val="000000" w:themeColor="text1"/>
        </w:rPr>
        <w:t xml:space="preserve">patients </w:t>
      </w:r>
      <w:r w:rsidR="00384030" w:rsidRPr="00C07005">
        <w:rPr>
          <w:rFonts w:cstheme="majorBidi"/>
          <w:color w:val="000000" w:themeColor="text1"/>
        </w:rPr>
        <w:t>wish</w:t>
      </w:r>
      <w:r w:rsidR="006802B2" w:rsidRPr="00C07005">
        <w:rPr>
          <w:rFonts w:cstheme="majorBidi"/>
          <w:color w:val="000000" w:themeColor="text1"/>
        </w:rPr>
        <w:t>ed</w:t>
      </w:r>
      <w:r w:rsidR="00384030" w:rsidRPr="00C07005">
        <w:rPr>
          <w:rFonts w:cstheme="majorBidi"/>
          <w:color w:val="000000" w:themeColor="text1"/>
        </w:rPr>
        <w:t xml:space="preserve"> to try</w:t>
      </w:r>
      <w:r w:rsidR="0006562E" w:rsidRPr="00C07005">
        <w:rPr>
          <w:rFonts w:cstheme="majorBidi"/>
          <w:color w:val="000000" w:themeColor="text1"/>
        </w:rPr>
        <w:t xml:space="preserve"> all imaginable treatments</w:t>
      </w:r>
      <w:r w:rsidR="00384030" w:rsidRPr="00C07005">
        <w:rPr>
          <w:rFonts w:cstheme="majorBidi"/>
          <w:color w:val="000000" w:themeColor="text1"/>
        </w:rPr>
        <w:t>,</w:t>
      </w:r>
      <w:r w:rsidR="0006562E" w:rsidRPr="00C07005">
        <w:rPr>
          <w:rFonts w:cstheme="majorBidi"/>
          <w:color w:val="000000" w:themeColor="text1"/>
        </w:rPr>
        <w:t xml:space="preserve"> regardless of </w:t>
      </w:r>
      <w:r w:rsidR="00384030" w:rsidRPr="00C07005">
        <w:rPr>
          <w:rFonts w:cstheme="majorBidi"/>
          <w:color w:val="000000" w:themeColor="text1"/>
        </w:rPr>
        <w:t xml:space="preserve">their </w:t>
      </w:r>
      <w:r w:rsidR="0006562E" w:rsidRPr="00C07005">
        <w:rPr>
          <w:rFonts w:cstheme="majorBidi"/>
          <w:color w:val="000000" w:themeColor="text1"/>
        </w:rPr>
        <w:t xml:space="preserve">benefit and invasiveness </w:t>
      </w:r>
      <w:r w:rsidR="0006562E" w:rsidRPr="00C07005">
        <w:rPr>
          <w:rFonts w:cstheme="majorBidi"/>
          <w:color w:val="000000" w:themeColor="text1"/>
        </w:rPr>
        <w:fldChar w:fldCharType="begin">
          <w:fldData xml:space="preserve">PEVuZE5vdGU+PENpdGU+PEF1dGhvcj5RdWlsbDwvQXV0aG9yPjxZZWFyPjIwMDk8L1llYXI+PFJl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RdWlsbDwvQXV0aG9yPjxZZWFyPjIwMDk8L1llYXI+PFJl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06562E" w:rsidRPr="00C07005">
        <w:rPr>
          <w:rFonts w:cstheme="majorBidi"/>
          <w:color w:val="000000" w:themeColor="text1"/>
        </w:rPr>
      </w:r>
      <w:r w:rsidR="0006562E" w:rsidRPr="00C07005">
        <w:rPr>
          <w:rFonts w:cstheme="majorBidi"/>
          <w:color w:val="000000" w:themeColor="text1"/>
        </w:rPr>
        <w:fldChar w:fldCharType="separate"/>
      </w:r>
      <w:r w:rsidR="007C0184">
        <w:rPr>
          <w:rFonts w:cstheme="majorBidi"/>
          <w:noProof/>
          <w:color w:val="000000" w:themeColor="text1"/>
        </w:rPr>
        <w:t>[</w:t>
      </w:r>
      <w:hyperlink w:anchor="_ENREF_55" w:tooltip="Quill, 2009 #2068" w:history="1">
        <w:r w:rsidR="00565A42">
          <w:rPr>
            <w:rFonts w:cstheme="majorBidi"/>
            <w:noProof/>
            <w:color w:val="000000" w:themeColor="text1"/>
          </w:rPr>
          <w:t>55</w:t>
        </w:r>
      </w:hyperlink>
      <w:r w:rsidR="007C0184">
        <w:rPr>
          <w:rFonts w:cstheme="majorBidi"/>
          <w:noProof/>
          <w:color w:val="000000" w:themeColor="text1"/>
        </w:rPr>
        <w:t>]</w:t>
      </w:r>
      <w:r w:rsidR="0006562E" w:rsidRPr="00C07005">
        <w:rPr>
          <w:rFonts w:cstheme="majorBidi"/>
          <w:color w:val="000000" w:themeColor="text1"/>
        </w:rPr>
        <w:fldChar w:fldCharType="end"/>
      </w:r>
      <w:r w:rsidR="0006562E" w:rsidRPr="00C07005">
        <w:rPr>
          <w:rFonts w:cstheme="majorBidi"/>
          <w:color w:val="000000" w:themeColor="text1"/>
        </w:rPr>
        <w:t xml:space="preserve">. However, </w:t>
      </w:r>
      <w:r w:rsidR="00AA22F8" w:rsidRPr="00C07005">
        <w:rPr>
          <w:rFonts w:cstheme="majorBidi"/>
          <w:color w:val="000000" w:themeColor="text1"/>
        </w:rPr>
        <w:t>researchers argue that the most appropriate response</w:t>
      </w:r>
      <w:r w:rsidR="0006562E" w:rsidRPr="00C07005">
        <w:rPr>
          <w:rFonts w:cstheme="majorBidi"/>
          <w:color w:val="000000" w:themeColor="text1"/>
        </w:rPr>
        <w:t xml:space="preserve"> was to discuss the patient’s underlying treatment values and non-medical concerns and to provide accurate information about the patient’s illness</w:t>
      </w:r>
      <w:r w:rsidR="00614865">
        <w:rPr>
          <w:rFonts w:cstheme="majorBidi"/>
          <w:color w:val="000000" w:themeColor="text1"/>
        </w:rPr>
        <w:t>,</w:t>
      </w:r>
      <w:r w:rsidR="0006562E" w:rsidRPr="00C07005">
        <w:rPr>
          <w:rFonts w:cstheme="majorBidi"/>
          <w:color w:val="000000" w:themeColor="text1"/>
        </w:rPr>
        <w:t xml:space="preserve"> prognosis </w:t>
      </w:r>
      <w:r w:rsidR="00614865">
        <w:rPr>
          <w:rFonts w:cstheme="majorBidi"/>
          <w:color w:val="000000" w:themeColor="text1"/>
        </w:rPr>
        <w:t xml:space="preserve">and possible outcomes of life-sustaining treatments </w:t>
      </w:r>
      <w:r w:rsidR="0006562E" w:rsidRPr="00C07005">
        <w:rPr>
          <w:rFonts w:cstheme="majorBidi"/>
          <w:color w:val="000000" w:themeColor="text1"/>
        </w:rPr>
        <w:fldChar w:fldCharType="begin">
          <w:fldData xml:space="preserve">PEVuZE5vdGU+PENpdGU+PEF1dGhvcj5RdWlsbDwvQXV0aG9yPjxZZWFyPjIwMDk8L1llYXI+PFJl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RdWlsbDwvQXV0aG9yPjxZZWFyPjIwMDk8L1llYXI+PFJl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06562E" w:rsidRPr="00C07005">
        <w:rPr>
          <w:rFonts w:cstheme="majorBidi"/>
          <w:color w:val="000000" w:themeColor="text1"/>
        </w:rPr>
      </w:r>
      <w:r w:rsidR="0006562E" w:rsidRPr="00C07005">
        <w:rPr>
          <w:rFonts w:cstheme="majorBidi"/>
          <w:color w:val="000000" w:themeColor="text1"/>
        </w:rPr>
        <w:fldChar w:fldCharType="separate"/>
      </w:r>
      <w:r w:rsidR="007C0184">
        <w:rPr>
          <w:rFonts w:cstheme="majorBidi"/>
          <w:noProof/>
          <w:color w:val="000000" w:themeColor="text1"/>
        </w:rPr>
        <w:t>[</w:t>
      </w:r>
      <w:hyperlink w:anchor="_ENREF_55" w:tooltip="Quill, 2009 #2068" w:history="1">
        <w:r w:rsidR="00565A42">
          <w:rPr>
            <w:rFonts w:cstheme="majorBidi"/>
            <w:noProof/>
            <w:color w:val="000000" w:themeColor="text1"/>
          </w:rPr>
          <w:t>55</w:t>
        </w:r>
      </w:hyperlink>
      <w:r w:rsidR="007C0184">
        <w:rPr>
          <w:rFonts w:cstheme="majorBidi"/>
          <w:noProof/>
          <w:color w:val="000000" w:themeColor="text1"/>
        </w:rPr>
        <w:t>]</w:t>
      </w:r>
      <w:r w:rsidR="0006562E" w:rsidRPr="00C07005">
        <w:rPr>
          <w:rFonts w:cstheme="majorBidi"/>
          <w:color w:val="000000" w:themeColor="text1"/>
        </w:rPr>
        <w:fldChar w:fldCharType="end"/>
      </w:r>
      <w:r w:rsidR="0006562E" w:rsidRPr="00C07005">
        <w:rPr>
          <w:rFonts w:cstheme="majorBidi"/>
          <w:color w:val="000000" w:themeColor="text1"/>
        </w:rPr>
        <w:t xml:space="preserve">. </w:t>
      </w:r>
    </w:p>
    <w:p w14:paraId="06E7AC72" w14:textId="411CCC74" w:rsidR="007F3559" w:rsidRPr="00C07005" w:rsidRDefault="00C74E60" w:rsidP="007E69DD">
      <w:pPr>
        <w:tabs>
          <w:tab w:val="left" w:pos="3960"/>
        </w:tabs>
        <w:jc w:val="both"/>
        <w:rPr>
          <w:rFonts w:cstheme="majorBidi"/>
          <w:color w:val="000000" w:themeColor="text1"/>
        </w:rPr>
      </w:pPr>
      <w:r w:rsidRPr="00C07005">
        <w:rPr>
          <w:rFonts w:cstheme="majorBidi"/>
          <w:color w:val="000000" w:themeColor="text1"/>
        </w:rPr>
        <w:lastRenderedPageBreak/>
        <w:t xml:space="preserve">In order to improve the quality and frequency of </w:t>
      </w:r>
      <w:r w:rsidR="0079779D" w:rsidRPr="00C07005">
        <w:t>palliative</w:t>
      </w:r>
      <w:r w:rsidRPr="00C07005">
        <w:rPr>
          <w:rFonts w:cstheme="majorBidi"/>
          <w:color w:val="000000" w:themeColor="text1"/>
        </w:rPr>
        <w:t xml:space="preserve"> care </w:t>
      </w:r>
      <w:r w:rsidR="001F5B46" w:rsidRPr="001A0924">
        <w:rPr>
          <w:rFonts w:cstheme="majorBidi"/>
          <w:color w:val="000000" w:themeColor="text1"/>
        </w:rPr>
        <w:t>discussion</w:t>
      </w:r>
      <w:r w:rsidRPr="001A0924">
        <w:rPr>
          <w:rFonts w:cstheme="majorBidi"/>
          <w:color w:val="000000" w:themeColor="text1"/>
        </w:rPr>
        <w:t>s, f</w:t>
      </w:r>
      <w:r w:rsidR="0006562E" w:rsidRPr="001A0924">
        <w:rPr>
          <w:rFonts w:cstheme="majorBidi"/>
          <w:color w:val="000000" w:themeColor="text1"/>
        </w:rPr>
        <w:t xml:space="preserve">ive studies </w:t>
      </w:r>
      <w:r w:rsidR="00A30C76" w:rsidRPr="00440B11">
        <w:rPr>
          <w:rFonts w:cstheme="majorBidi"/>
          <w:color w:val="000000" w:themeColor="text1"/>
        </w:rPr>
        <w:t>reporte</w:t>
      </w:r>
      <w:r w:rsidR="00A30C76" w:rsidRPr="00C07005">
        <w:rPr>
          <w:rFonts w:cstheme="majorBidi"/>
          <w:color w:val="000000" w:themeColor="text1"/>
        </w:rPr>
        <w:t>d</w:t>
      </w:r>
      <w:r w:rsidR="00526F75" w:rsidRPr="00C07005">
        <w:rPr>
          <w:rFonts w:cstheme="majorBidi"/>
          <w:color w:val="000000" w:themeColor="text1"/>
        </w:rPr>
        <w:t xml:space="preserve"> the</w:t>
      </w:r>
      <w:r w:rsidR="00A30C76" w:rsidRPr="00C07005">
        <w:rPr>
          <w:rFonts w:cstheme="majorBidi"/>
          <w:color w:val="000000" w:themeColor="text1"/>
        </w:rPr>
        <w:t xml:space="preserve"> use of an intervention to facilitate </w:t>
      </w:r>
      <w:r w:rsidR="007D6DD4" w:rsidRPr="00C07005">
        <w:t>conversations</w:t>
      </w:r>
      <w:r w:rsidR="00A30C76" w:rsidRPr="00C07005">
        <w:rPr>
          <w:rFonts w:cstheme="majorBidi"/>
          <w:color w:val="000000" w:themeColor="text1"/>
        </w:rPr>
        <w:t xml:space="preserve"> </w:t>
      </w:r>
      <w:r w:rsidR="00A30C76" w:rsidRPr="00C07005">
        <w:rPr>
          <w:rFonts w:cstheme="majorBidi"/>
          <w:color w:val="000000" w:themeColor="text1"/>
        </w:rPr>
        <w:fldChar w:fldCharType="begin">
          <w:fldData xml:space="preserve">PEVuZE5vdGU+PENpdGU+PEF1dGhvcj5BdTwvQXV0aG9yPjxZZWFyPjIwMTI8L1llYXI+PFJlY051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TAyLTEwPC9wYWdlcz48dm9sdW1lPjEyODwv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BdTwvQXV0aG9yPjxZZWFyPjIwMTI8L1llYXI+PFJlY051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TAyLTEwPC9wYWdlcz48dm9sdW1lPjEyODwv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A30C76" w:rsidRPr="00C07005">
        <w:rPr>
          <w:rFonts w:cstheme="majorBidi"/>
          <w:color w:val="000000" w:themeColor="text1"/>
        </w:rPr>
      </w:r>
      <w:r w:rsidR="00A30C76" w:rsidRPr="00C07005">
        <w:rPr>
          <w:rFonts w:cstheme="majorBidi"/>
          <w:color w:val="000000" w:themeColor="text1"/>
        </w:rPr>
        <w:fldChar w:fldCharType="separate"/>
      </w:r>
      <w:r w:rsidR="007C0184">
        <w:rPr>
          <w:rFonts w:cstheme="majorBidi"/>
          <w:noProof/>
          <w:color w:val="000000" w:themeColor="text1"/>
        </w:rPr>
        <w:t>[</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 xml:space="preserve">, </w:t>
      </w:r>
      <w:hyperlink w:anchor="_ENREF_43" w:tooltip="Dexter, 1998 #8390" w:history="1">
        <w:r w:rsidR="00565A42">
          <w:rPr>
            <w:rFonts w:cstheme="majorBidi"/>
            <w:noProof/>
            <w:color w:val="000000" w:themeColor="text1"/>
          </w:rPr>
          <w:t>43</w:t>
        </w:r>
      </w:hyperlink>
      <w:r w:rsidR="007C0184">
        <w:rPr>
          <w:rFonts w:cstheme="majorBidi"/>
          <w:noProof/>
          <w:color w:val="000000" w:themeColor="text1"/>
        </w:rPr>
        <w:t xml:space="preserve">, </w:t>
      </w:r>
      <w:hyperlink w:anchor="_ENREF_52" w:tooltip="Reinke, 2011 #537" w:history="1">
        <w:r w:rsidR="00565A42">
          <w:rPr>
            <w:rFonts w:cstheme="majorBidi"/>
            <w:noProof/>
            <w:color w:val="000000" w:themeColor="text1"/>
          </w:rPr>
          <w:t>52</w:t>
        </w:r>
      </w:hyperlink>
      <w:r w:rsidR="007C0184">
        <w:rPr>
          <w:rFonts w:cstheme="majorBidi"/>
          <w:noProof/>
          <w:color w:val="000000" w:themeColor="text1"/>
        </w:rPr>
        <w:t xml:space="preserve">, </w:t>
      </w:r>
      <w:hyperlink w:anchor="_ENREF_56" w:tooltip="Simpson, 2011 #4945" w:history="1">
        <w:r w:rsidR="00565A42">
          <w:rPr>
            <w:rFonts w:cstheme="majorBidi"/>
            <w:noProof/>
            <w:color w:val="000000" w:themeColor="text1"/>
          </w:rPr>
          <w:t>56</w:t>
        </w:r>
      </w:hyperlink>
      <w:r w:rsidR="007C0184">
        <w:rPr>
          <w:rFonts w:cstheme="majorBidi"/>
          <w:noProof/>
          <w:color w:val="000000" w:themeColor="text1"/>
        </w:rPr>
        <w:t xml:space="preserve">, </w:t>
      </w:r>
      <w:hyperlink w:anchor="_ENREF_57" w:tooltip="Szmuilowicz, 2010 #5573" w:history="1">
        <w:r w:rsidR="00565A42">
          <w:rPr>
            <w:rFonts w:cstheme="majorBidi"/>
            <w:noProof/>
            <w:color w:val="000000" w:themeColor="text1"/>
          </w:rPr>
          <w:t>57</w:t>
        </w:r>
      </w:hyperlink>
      <w:r w:rsidR="007C0184">
        <w:rPr>
          <w:rFonts w:cstheme="majorBidi"/>
          <w:noProof/>
          <w:color w:val="000000" w:themeColor="text1"/>
        </w:rPr>
        <w:t>]</w:t>
      </w:r>
      <w:r w:rsidR="00A30C76" w:rsidRPr="00C07005">
        <w:rPr>
          <w:rFonts w:cstheme="majorBidi"/>
          <w:color w:val="000000" w:themeColor="text1"/>
        </w:rPr>
        <w:fldChar w:fldCharType="end"/>
      </w:r>
      <w:r w:rsidR="00A30C76" w:rsidRPr="00C07005">
        <w:rPr>
          <w:rFonts w:cstheme="majorBidi"/>
          <w:color w:val="000000" w:themeColor="text1"/>
        </w:rPr>
        <w:t xml:space="preserve">. </w:t>
      </w:r>
      <w:r w:rsidR="00CB25A3" w:rsidRPr="00C07005">
        <w:rPr>
          <w:rFonts w:cstheme="majorBidi"/>
          <w:color w:val="000000" w:themeColor="text1"/>
        </w:rPr>
        <w:t xml:space="preserve">These interventions </w:t>
      </w:r>
      <w:r w:rsidR="0006562E" w:rsidRPr="00C07005">
        <w:rPr>
          <w:rFonts w:cstheme="majorBidi"/>
          <w:color w:val="000000" w:themeColor="text1"/>
        </w:rPr>
        <w:t xml:space="preserve">were widely accepted and </w:t>
      </w:r>
      <w:r w:rsidR="00CB25A3" w:rsidRPr="00C07005">
        <w:rPr>
          <w:rFonts w:cstheme="majorBidi"/>
          <w:color w:val="000000" w:themeColor="text1"/>
        </w:rPr>
        <w:t xml:space="preserve">considered </w:t>
      </w:r>
      <w:r w:rsidR="0006562E" w:rsidRPr="00C07005">
        <w:rPr>
          <w:rFonts w:cstheme="majorBidi"/>
          <w:color w:val="000000" w:themeColor="text1"/>
        </w:rPr>
        <w:t xml:space="preserve">meaningful by the majority of participants. </w:t>
      </w:r>
      <w:r w:rsidR="00D20042" w:rsidRPr="00C07005">
        <w:rPr>
          <w:rFonts w:cstheme="majorBidi"/>
          <w:color w:val="000000" w:themeColor="text1"/>
        </w:rPr>
        <w:t>The interventions tested in the</w:t>
      </w:r>
      <w:r w:rsidR="00475990" w:rsidRPr="00C07005">
        <w:rPr>
          <w:rFonts w:cstheme="majorBidi"/>
          <w:color w:val="000000" w:themeColor="text1"/>
        </w:rPr>
        <w:t>se</w:t>
      </w:r>
      <w:r w:rsidR="00D20042" w:rsidRPr="00C07005">
        <w:rPr>
          <w:rFonts w:cstheme="majorBidi"/>
          <w:color w:val="000000" w:themeColor="text1"/>
        </w:rPr>
        <w:t xml:space="preserve"> studies included: the use of computer-based reminders </w:t>
      </w:r>
      <w:r w:rsidR="00475990" w:rsidRPr="00C07005">
        <w:rPr>
          <w:rFonts w:cstheme="majorBidi"/>
          <w:color w:val="000000" w:themeColor="text1"/>
        </w:rPr>
        <w:t>by</w:t>
      </w:r>
      <w:r w:rsidR="00D20042" w:rsidRPr="00C07005">
        <w:rPr>
          <w:rFonts w:cstheme="majorBidi"/>
          <w:color w:val="000000" w:themeColor="text1"/>
        </w:rPr>
        <w:t xml:space="preserve"> physicians to </w:t>
      </w:r>
      <w:r w:rsidR="005F68F3" w:rsidRPr="001A0924">
        <w:rPr>
          <w:rFonts w:cstheme="majorBidi"/>
          <w:color w:val="000000" w:themeColor="text1"/>
        </w:rPr>
        <w:t xml:space="preserve">improve frequency of </w:t>
      </w:r>
      <w:r w:rsidR="007D6DD4" w:rsidRPr="001A0924">
        <w:t>conversations</w:t>
      </w:r>
      <w:r w:rsidR="00D20042" w:rsidRPr="001A0924">
        <w:rPr>
          <w:rFonts w:cstheme="majorBidi"/>
          <w:color w:val="000000" w:themeColor="text1"/>
        </w:rPr>
        <w:t xml:space="preserve"> and</w:t>
      </w:r>
      <w:r w:rsidR="00D20042" w:rsidRPr="00C07005">
        <w:rPr>
          <w:rFonts w:cstheme="majorBidi"/>
          <w:color w:val="000000" w:themeColor="text1"/>
        </w:rPr>
        <w:t xml:space="preserve"> completion of advance directives; </w:t>
      </w:r>
      <w:r w:rsidR="007B0C85" w:rsidRPr="00C07005">
        <w:rPr>
          <w:rFonts w:cstheme="majorBidi"/>
          <w:color w:val="000000" w:themeColor="text1"/>
        </w:rPr>
        <w:t>the use of a short retreat to provide training to medical residents about communication skills; the u</w:t>
      </w:r>
      <w:r w:rsidR="00475990" w:rsidRPr="00C07005">
        <w:rPr>
          <w:rFonts w:cstheme="majorBidi"/>
          <w:color w:val="000000" w:themeColor="text1"/>
        </w:rPr>
        <w:t>se of feedback forms containing</w:t>
      </w:r>
      <w:r w:rsidR="007B0C85" w:rsidRPr="00C07005">
        <w:rPr>
          <w:rFonts w:cstheme="majorBidi"/>
          <w:color w:val="000000" w:themeColor="text1"/>
        </w:rPr>
        <w:t xml:space="preserve"> information </w:t>
      </w:r>
      <w:r w:rsidR="00475990" w:rsidRPr="00C07005">
        <w:rPr>
          <w:rFonts w:cstheme="majorBidi"/>
          <w:color w:val="000000" w:themeColor="text1"/>
        </w:rPr>
        <w:t>about</w:t>
      </w:r>
      <w:r w:rsidR="007B0C85" w:rsidRPr="00C07005">
        <w:rPr>
          <w:rFonts w:cstheme="majorBidi"/>
          <w:color w:val="000000" w:themeColor="text1"/>
        </w:rPr>
        <w:t xml:space="preserve"> patients</w:t>
      </w:r>
      <w:r w:rsidR="00B94C4B" w:rsidRPr="00C07005">
        <w:rPr>
          <w:rFonts w:cstheme="majorBidi"/>
          <w:color w:val="000000" w:themeColor="text1"/>
        </w:rPr>
        <w:t>’</w:t>
      </w:r>
      <w:r w:rsidR="007B0C85" w:rsidRPr="00C07005">
        <w:rPr>
          <w:rFonts w:cstheme="majorBidi"/>
          <w:color w:val="000000" w:themeColor="text1"/>
        </w:rPr>
        <w:t xml:space="preserve"> preferences for </w:t>
      </w:r>
      <w:r w:rsidR="00B94C4B" w:rsidRPr="00C07005">
        <w:rPr>
          <w:rFonts w:cstheme="majorBidi"/>
          <w:color w:val="000000" w:themeColor="text1"/>
        </w:rPr>
        <w:t xml:space="preserve">future care; </w:t>
      </w:r>
      <w:r w:rsidR="00EA6606" w:rsidRPr="00C07005">
        <w:rPr>
          <w:rFonts w:cstheme="majorBidi"/>
          <w:color w:val="000000" w:themeColor="text1"/>
        </w:rPr>
        <w:t xml:space="preserve">the use of home sessions to provide care, education and </w:t>
      </w:r>
      <w:r w:rsidR="001F5B46" w:rsidRPr="00C07005">
        <w:rPr>
          <w:rFonts w:cstheme="majorBidi"/>
          <w:color w:val="000000" w:themeColor="text1"/>
        </w:rPr>
        <w:t>discussion</w:t>
      </w:r>
      <w:r w:rsidR="00EA6606" w:rsidRPr="00C07005">
        <w:rPr>
          <w:rFonts w:cstheme="majorBidi"/>
          <w:color w:val="000000" w:themeColor="text1"/>
        </w:rPr>
        <w:t xml:space="preserve">s about advance care planning and </w:t>
      </w:r>
      <w:r w:rsidR="0079779D" w:rsidRPr="00C07005">
        <w:t>palliative</w:t>
      </w:r>
      <w:r w:rsidR="00EA6606" w:rsidRPr="00C07005">
        <w:rPr>
          <w:rFonts w:cstheme="majorBidi"/>
          <w:color w:val="000000" w:themeColor="text1"/>
        </w:rPr>
        <w:t xml:space="preserve"> </w:t>
      </w:r>
      <w:r w:rsidR="00EA6606" w:rsidRPr="001A0924">
        <w:rPr>
          <w:rFonts w:cstheme="majorBidi"/>
          <w:color w:val="000000" w:themeColor="text1"/>
        </w:rPr>
        <w:t>care;</w:t>
      </w:r>
      <w:r w:rsidR="00A96912" w:rsidRPr="00C07005">
        <w:rPr>
          <w:rFonts w:cstheme="majorBidi"/>
          <w:color w:val="000000" w:themeColor="text1"/>
        </w:rPr>
        <w:t xml:space="preserve"> and</w:t>
      </w:r>
      <w:r w:rsidR="00EA6606" w:rsidRPr="00C07005">
        <w:rPr>
          <w:rFonts w:cstheme="majorBidi"/>
          <w:color w:val="000000" w:themeColor="text1"/>
        </w:rPr>
        <w:t xml:space="preserve"> finally, the use of a computer program to provide education and training regarding </w:t>
      </w:r>
      <w:r w:rsidR="00D45A72" w:rsidRPr="00C07005">
        <w:rPr>
          <w:rFonts w:cstheme="majorBidi"/>
          <w:color w:val="000000" w:themeColor="text1"/>
        </w:rPr>
        <w:t>palliative</w:t>
      </w:r>
      <w:r w:rsidR="00EA6606" w:rsidRPr="00C07005">
        <w:rPr>
          <w:rFonts w:cstheme="majorBidi"/>
          <w:color w:val="000000" w:themeColor="text1"/>
        </w:rPr>
        <w:t xml:space="preserve"> care for patients</w:t>
      </w:r>
      <w:r w:rsidR="00475990" w:rsidRPr="00C07005">
        <w:rPr>
          <w:rFonts w:cstheme="majorBidi"/>
          <w:color w:val="000000" w:themeColor="text1"/>
        </w:rPr>
        <w:t>,</w:t>
      </w:r>
      <w:r w:rsidR="00EA6606" w:rsidRPr="00C07005">
        <w:rPr>
          <w:rFonts w:cstheme="majorBidi"/>
          <w:color w:val="000000" w:themeColor="text1"/>
        </w:rPr>
        <w:t xml:space="preserve"> in order to facilitate </w:t>
      </w:r>
      <w:r w:rsidR="007D6DD4" w:rsidRPr="00C07005">
        <w:t>conversations</w:t>
      </w:r>
      <w:r w:rsidR="00EA6606" w:rsidRPr="00C07005">
        <w:rPr>
          <w:rFonts w:cstheme="majorBidi"/>
          <w:color w:val="000000" w:themeColor="text1"/>
        </w:rPr>
        <w:t xml:space="preserve"> with their clinicians</w:t>
      </w:r>
      <w:r w:rsidR="00136DE5" w:rsidRPr="00C07005">
        <w:rPr>
          <w:rFonts w:cstheme="majorBidi"/>
          <w:color w:val="000000" w:themeColor="text1"/>
        </w:rPr>
        <w:t xml:space="preserve"> </w:t>
      </w:r>
      <w:r w:rsidR="00136DE5" w:rsidRPr="00C07005">
        <w:rPr>
          <w:rFonts w:cstheme="majorBidi"/>
          <w:color w:val="000000" w:themeColor="text1"/>
        </w:rPr>
        <w:fldChar w:fldCharType="begin">
          <w:fldData xml:space="preserve">PEVuZE5vdGU+PENpdGU+PEF1dGhvcj5BdTwvQXV0aG9yPjxZZWFyPjIwMTI8L1llYXI+PFJlY051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TAyLTEwPC9wYWdlcz48dm9sdW1lPjEyODwv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BdTwvQXV0aG9yPjxZZWFyPjIwMTI8L1llYXI+PFJlY051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TAyLTEwPC9wYWdlcz48dm9sdW1lPjEyODwv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136DE5" w:rsidRPr="00C07005">
        <w:rPr>
          <w:rFonts w:cstheme="majorBidi"/>
          <w:color w:val="000000" w:themeColor="text1"/>
        </w:rPr>
      </w:r>
      <w:r w:rsidR="00136DE5" w:rsidRPr="00C07005">
        <w:rPr>
          <w:rFonts w:cstheme="majorBidi"/>
          <w:color w:val="000000" w:themeColor="text1"/>
        </w:rPr>
        <w:fldChar w:fldCharType="separate"/>
      </w:r>
      <w:r w:rsidR="007C0184">
        <w:rPr>
          <w:rFonts w:cstheme="majorBidi"/>
          <w:noProof/>
          <w:color w:val="000000" w:themeColor="text1"/>
        </w:rPr>
        <w:t>[</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 xml:space="preserve">, </w:t>
      </w:r>
      <w:hyperlink w:anchor="_ENREF_43" w:tooltip="Dexter, 1998 #8390" w:history="1">
        <w:r w:rsidR="00565A42">
          <w:rPr>
            <w:rFonts w:cstheme="majorBidi"/>
            <w:noProof/>
            <w:color w:val="000000" w:themeColor="text1"/>
          </w:rPr>
          <w:t>43</w:t>
        </w:r>
      </w:hyperlink>
      <w:r w:rsidR="007C0184">
        <w:rPr>
          <w:rFonts w:cstheme="majorBidi"/>
          <w:noProof/>
          <w:color w:val="000000" w:themeColor="text1"/>
        </w:rPr>
        <w:t xml:space="preserve">, </w:t>
      </w:r>
      <w:hyperlink w:anchor="_ENREF_52" w:tooltip="Reinke, 2011 #537" w:history="1">
        <w:r w:rsidR="00565A42">
          <w:rPr>
            <w:rFonts w:cstheme="majorBidi"/>
            <w:noProof/>
            <w:color w:val="000000" w:themeColor="text1"/>
          </w:rPr>
          <w:t>52</w:t>
        </w:r>
      </w:hyperlink>
      <w:r w:rsidR="007C0184">
        <w:rPr>
          <w:rFonts w:cstheme="majorBidi"/>
          <w:noProof/>
          <w:color w:val="000000" w:themeColor="text1"/>
        </w:rPr>
        <w:t xml:space="preserve">, </w:t>
      </w:r>
      <w:hyperlink w:anchor="_ENREF_56" w:tooltip="Simpson, 2011 #4945" w:history="1">
        <w:r w:rsidR="00565A42">
          <w:rPr>
            <w:rFonts w:cstheme="majorBidi"/>
            <w:noProof/>
            <w:color w:val="000000" w:themeColor="text1"/>
          </w:rPr>
          <w:t>56</w:t>
        </w:r>
      </w:hyperlink>
      <w:r w:rsidR="007C0184">
        <w:rPr>
          <w:rFonts w:cstheme="majorBidi"/>
          <w:noProof/>
          <w:color w:val="000000" w:themeColor="text1"/>
        </w:rPr>
        <w:t xml:space="preserve">, </w:t>
      </w:r>
      <w:hyperlink w:anchor="_ENREF_57" w:tooltip="Szmuilowicz, 2010 #5573" w:history="1">
        <w:r w:rsidR="00565A42">
          <w:rPr>
            <w:rFonts w:cstheme="majorBidi"/>
            <w:noProof/>
            <w:color w:val="000000" w:themeColor="text1"/>
          </w:rPr>
          <w:t>57</w:t>
        </w:r>
      </w:hyperlink>
      <w:r w:rsidR="007C0184">
        <w:rPr>
          <w:rFonts w:cstheme="majorBidi"/>
          <w:noProof/>
          <w:color w:val="000000" w:themeColor="text1"/>
        </w:rPr>
        <w:t>]</w:t>
      </w:r>
      <w:r w:rsidR="00136DE5" w:rsidRPr="00C07005">
        <w:rPr>
          <w:rFonts w:cstheme="majorBidi"/>
          <w:color w:val="000000" w:themeColor="text1"/>
        </w:rPr>
        <w:fldChar w:fldCharType="end"/>
      </w:r>
      <w:r w:rsidR="00EA6606" w:rsidRPr="00C07005">
        <w:rPr>
          <w:rFonts w:cstheme="majorBidi"/>
          <w:color w:val="000000" w:themeColor="text1"/>
        </w:rPr>
        <w:t>.</w:t>
      </w:r>
      <w:r w:rsidR="007B0C85" w:rsidRPr="00C07005">
        <w:rPr>
          <w:rFonts w:cstheme="majorBidi"/>
          <w:color w:val="000000" w:themeColor="text1"/>
        </w:rPr>
        <w:t xml:space="preserve"> </w:t>
      </w:r>
      <w:r w:rsidR="00264016" w:rsidRPr="00C07005">
        <w:rPr>
          <w:rFonts w:cstheme="majorBidi"/>
          <w:color w:val="000000" w:themeColor="text1"/>
        </w:rPr>
        <w:t xml:space="preserve">The studies used different approaches to improve </w:t>
      </w:r>
      <w:r w:rsidR="0079779D" w:rsidRPr="00C07005">
        <w:t>palliative</w:t>
      </w:r>
      <w:r w:rsidR="00264016" w:rsidRPr="00C07005">
        <w:rPr>
          <w:rFonts w:cstheme="majorBidi"/>
          <w:color w:val="000000" w:themeColor="text1"/>
        </w:rPr>
        <w:t xml:space="preserve"> care communication and used patients and/or clinicians as the main targets. </w:t>
      </w:r>
    </w:p>
    <w:p w14:paraId="455860D7" w14:textId="15351B73" w:rsidR="00CE5B23" w:rsidRPr="00C07005" w:rsidRDefault="00475990" w:rsidP="007E69DD">
      <w:pPr>
        <w:tabs>
          <w:tab w:val="left" w:pos="3960"/>
        </w:tabs>
        <w:jc w:val="both"/>
        <w:rPr>
          <w:rFonts w:cstheme="majorBidi"/>
          <w:color w:val="000000" w:themeColor="text1"/>
        </w:rPr>
      </w:pPr>
      <w:r w:rsidRPr="00C07005">
        <w:rPr>
          <w:rFonts w:cstheme="majorBidi"/>
          <w:color w:val="000000" w:themeColor="text1"/>
        </w:rPr>
        <w:t xml:space="preserve">Despite </w:t>
      </w:r>
      <w:r w:rsidR="00A96912" w:rsidRPr="00C07005">
        <w:rPr>
          <w:rFonts w:cstheme="majorBidi"/>
          <w:color w:val="000000" w:themeColor="text1"/>
        </w:rPr>
        <w:t xml:space="preserve">the fact that </w:t>
      </w:r>
      <w:r w:rsidRPr="00C07005">
        <w:rPr>
          <w:rFonts w:cstheme="majorBidi"/>
          <w:color w:val="000000" w:themeColor="text1"/>
        </w:rPr>
        <w:t xml:space="preserve">all interventions were </w:t>
      </w:r>
      <w:r w:rsidR="00F7427D" w:rsidRPr="00D80699">
        <w:rPr>
          <w:rFonts w:cstheme="majorBidi"/>
          <w:color w:val="000000" w:themeColor="text1"/>
        </w:rPr>
        <w:t xml:space="preserve">designed to improve frequency and/or quality of </w:t>
      </w:r>
      <w:r w:rsidR="00F7427D" w:rsidRPr="006550E7">
        <w:rPr>
          <w:rFonts w:cstheme="majorBidi"/>
          <w:color w:val="000000" w:themeColor="text1"/>
        </w:rPr>
        <w:t>communication</w:t>
      </w:r>
      <w:r w:rsidRPr="001A0924">
        <w:rPr>
          <w:rFonts w:cstheme="majorBidi"/>
          <w:color w:val="000000" w:themeColor="text1"/>
        </w:rPr>
        <w:t xml:space="preserve">, </w:t>
      </w:r>
      <w:r w:rsidR="00A40A5F" w:rsidRPr="00992C36">
        <w:rPr>
          <w:rFonts w:cstheme="majorBidi"/>
          <w:color w:val="000000" w:themeColor="text1"/>
        </w:rPr>
        <w:t xml:space="preserve">only a modest </w:t>
      </w:r>
      <w:r w:rsidR="0006562E" w:rsidRPr="00D80699">
        <w:rPr>
          <w:rFonts w:cstheme="majorBidi"/>
          <w:color w:val="000000" w:themeColor="text1"/>
        </w:rPr>
        <w:t xml:space="preserve">impact in improving the characteristics of </w:t>
      </w:r>
      <w:r w:rsidR="0079779D" w:rsidRPr="00D80699">
        <w:t>palliative</w:t>
      </w:r>
      <w:r w:rsidR="0006562E" w:rsidRPr="00D80699">
        <w:rPr>
          <w:rFonts w:cstheme="majorBidi"/>
          <w:color w:val="000000" w:themeColor="text1"/>
        </w:rPr>
        <w:t xml:space="preserve"> care communication</w:t>
      </w:r>
      <w:r w:rsidR="00F7427D" w:rsidRPr="00BF6050">
        <w:rPr>
          <w:rFonts w:cstheme="majorBidi"/>
          <w:color w:val="000000" w:themeColor="text1"/>
        </w:rPr>
        <w:t xml:space="preserve"> was noted</w:t>
      </w:r>
      <w:r w:rsidR="0006562E" w:rsidRPr="00440B11">
        <w:rPr>
          <w:rFonts w:cstheme="majorBidi"/>
          <w:color w:val="000000" w:themeColor="text1"/>
        </w:rPr>
        <w:t xml:space="preserve"> </w:t>
      </w:r>
      <w:r w:rsidR="0006562E" w:rsidRPr="001A0924">
        <w:rPr>
          <w:rFonts w:cstheme="majorBidi"/>
          <w:color w:val="000000" w:themeColor="text1"/>
        </w:rPr>
        <w:fldChar w:fldCharType="begin">
          <w:fldData xml:space="preserve">PEVuZE5vdGU+PENpdGU+PEF1dGhvcj5BdTwvQXV0aG9yPjxZZWFyPjIwMTI8L1llYXI+PFJlY051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TAyLTEwPC9wYWdlcz48dm9sdW1lPjEyODwv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BdTwvQXV0aG9yPjxZZWFyPjIwMTI8L1llYXI+PFJlY051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TAyLTEwPC9wYWdlcz48dm9sdW1lPjEyODwv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06562E" w:rsidRPr="001A0924">
        <w:rPr>
          <w:rFonts w:cstheme="majorBidi"/>
          <w:color w:val="000000" w:themeColor="text1"/>
        </w:rPr>
      </w:r>
      <w:r w:rsidR="0006562E" w:rsidRPr="001A0924">
        <w:rPr>
          <w:rFonts w:cstheme="majorBidi"/>
          <w:color w:val="000000" w:themeColor="text1"/>
        </w:rPr>
        <w:fldChar w:fldCharType="separate"/>
      </w:r>
      <w:r w:rsidR="007C0184">
        <w:rPr>
          <w:rFonts w:cstheme="majorBidi"/>
          <w:noProof/>
          <w:color w:val="000000" w:themeColor="text1"/>
        </w:rPr>
        <w:t>[</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 xml:space="preserve">, </w:t>
      </w:r>
      <w:hyperlink w:anchor="_ENREF_43" w:tooltip="Dexter, 1998 #8390" w:history="1">
        <w:r w:rsidR="00565A42">
          <w:rPr>
            <w:rFonts w:cstheme="majorBidi"/>
            <w:noProof/>
            <w:color w:val="000000" w:themeColor="text1"/>
          </w:rPr>
          <w:t>43</w:t>
        </w:r>
      </w:hyperlink>
      <w:r w:rsidR="007C0184">
        <w:rPr>
          <w:rFonts w:cstheme="majorBidi"/>
          <w:noProof/>
          <w:color w:val="000000" w:themeColor="text1"/>
        </w:rPr>
        <w:t xml:space="preserve">, </w:t>
      </w:r>
      <w:hyperlink w:anchor="_ENREF_52" w:tooltip="Reinke, 2011 #537" w:history="1">
        <w:r w:rsidR="00565A42">
          <w:rPr>
            <w:rFonts w:cstheme="majorBidi"/>
            <w:noProof/>
            <w:color w:val="000000" w:themeColor="text1"/>
          </w:rPr>
          <w:t>52</w:t>
        </w:r>
      </w:hyperlink>
      <w:r w:rsidR="007C0184">
        <w:rPr>
          <w:rFonts w:cstheme="majorBidi"/>
          <w:noProof/>
          <w:color w:val="000000" w:themeColor="text1"/>
        </w:rPr>
        <w:t xml:space="preserve">, </w:t>
      </w:r>
      <w:hyperlink w:anchor="_ENREF_56" w:tooltip="Simpson, 2011 #4945" w:history="1">
        <w:r w:rsidR="00565A42">
          <w:rPr>
            <w:rFonts w:cstheme="majorBidi"/>
            <w:noProof/>
            <w:color w:val="000000" w:themeColor="text1"/>
          </w:rPr>
          <w:t>56</w:t>
        </w:r>
      </w:hyperlink>
      <w:r w:rsidR="007C0184">
        <w:rPr>
          <w:rFonts w:cstheme="majorBidi"/>
          <w:noProof/>
          <w:color w:val="000000" w:themeColor="text1"/>
        </w:rPr>
        <w:t xml:space="preserve">, </w:t>
      </w:r>
      <w:hyperlink w:anchor="_ENREF_57" w:tooltip="Szmuilowicz, 2010 #5573" w:history="1">
        <w:r w:rsidR="00565A42">
          <w:rPr>
            <w:rFonts w:cstheme="majorBidi"/>
            <w:noProof/>
            <w:color w:val="000000" w:themeColor="text1"/>
          </w:rPr>
          <w:t>57</w:t>
        </w:r>
      </w:hyperlink>
      <w:r w:rsidR="007C0184">
        <w:rPr>
          <w:rFonts w:cstheme="majorBidi"/>
          <w:noProof/>
          <w:color w:val="000000" w:themeColor="text1"/>
        </w:rPr>
        <w:t>]</w:t>
      </w:r>
      <w:r w:rsidR="0006562E" w:rsidRPr="001A0924">
        <w:rPr>
          <w:rFonts w:cstheme="majorBidi"/>
          <w:color w:val="000000" w:themeColor="text1"/>
        </w:rPr>
        <w:fldChar w:fldCharType="end"/>
      </w:r>
      <w:r w:rsidR="00CE5B23" w:rsidRPr="001A0924">
        <w:rPr>
          <w:rFonts w:cstheme="majorBidi"/>
          <w:color w:val="000000" w:themeColor="text1"/>
        </w:rPr>
        <w:t xml:space="preserve">. </w:t>
      </w:r>
      <w:r w:rsidR="00DA78A3" w:rsidRPr="001A0924">
        <w:rPr>
          <w:rFonts w:cstheme="majorBidi"/>
          <w:color w:val="000000" w:themeColor="text1"/>
        </w:rPr>
        <w:t xml:space="preserve">One of the </w:t>
      </w:r>
      <w:r w:rsidR="00CE5B23" w:rsidRPr="00992C36">
        <w:rPr>
          <w:rFonts w:cstheme="majorBidi"/>
          <w:color w:val="000000" w:themeColor="text1"/>
        </w:rPr>
        <w:t>reasons why these interventions</w:t>
      </w:r>
      <w:r w:rsidR="00201E1F" w:rsidRPr="00D80699">
        <w:rPr>
          <w:rFonts w:cstheme="majorBidi"/>
          <w:color w:val="000000" w:themeColor="text1"/>
        </w:rPr>
        <w:t xml:space="preserve"> may have</w:t>
      </w:r>
      <w:r w:rsidR="00CE5B23" w:rsidRPr="00D80699">
        <w:rPr>
          <w:rFonts w:cstheme="majorBidi"/>
          <w:color w:val="000000" w:themeColor="text1"/>
        </w:rPr>
        <w:t xml:space="preserve"> had little impact </w:t>
      </w:r>
      <w:r w:rsidR="00DA78A3" w:rsidRPr="006550E7">
        <w:rPr>
          <w:rFonts w:cstheme="majorBidi"/>
          <w:color w:val="000000" w:themeColor="text1"/>
        </w:rPr>
        <w:t>was that</w:t>
      </w:r>
      <w:r w:rsidR="00CE5B23" w:rsidRPr="001A0924">
        <w:rPr>
          <w:rFonts w:cstheme="majorBidi"/>
          <w:color w:val="000000" w:themeColor="text1"/>
        </w:rPr>
        <w:t xml:space="preserve"> the interventions </w:t>
      </w:r>
      <w:r w:rsidR="00201E1F" w:rsidRPr="001A0924">
        <w:rPr>
          <w:rFonts w:cstheme="majorBidi"/>
          <w:color w:val="000000" w:themeColor="text1"/>
        </w:rPr>
        <w:t>may have made the patients feel uncomfortable</w:t>
      </w:r>
      <w:r w:rsidR="0055734E" w:rsidRPr="001A0924">
        <w:rPr>
          <w:rFonts w:cstheme="majorBidi"/>
          <w:color w:val="000000" w:themeColor="text1"/>
        </w:rPr>
        <w:t xml:space="preserve"> </w:t>
      </w:r>
      <w:r w:rsidR="0055734E" w:rsidRPr="001A0924">
        <w:rPr>
          <w:rFonts w:cstheme="majorBidi"/>
          <w:color w:val="000000" w:themeColor="text1"/>
        </w:rPr>
        <w:fldChar w:fldCharType="begin">
          <w:fldData xml:space="preserve">PEVuZE5vdGU+PENpdGU+PEF1dGhvcj5BdTwvQXV0aG9yPjxZZWFyPjIwMTI8L1llYXI+PFJlY051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BdTwvQXV0aG9yPjxZZWFyPjIwMTI8L1llYXI+PFJlY051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55734E" w:rsidRPr="001A0924">
        <w:rPr>
          <w:rFonts w:cstheme="majorBidi"/>
          <w:color w:val="000000" w:themeColor="text1"/>
        </w:rPr>
      </w:r>
      <w:r w:rsidR="0055734E" w:rsidRPr="001A0924">
        <w:rPr>
          <w:rFonts w:cstheme="majorBidi"/>
          <w:color w:val="000000" w:themeColor="text1"/>
        </w:rPr>
        <w:fldChar w:fldCharType="separate"/>
      </w:r>
      <w:r w:rsidR="007C0184">
        <w:rPr>
          <w:rFonts w:cstheme="majorBidi"/>
          <w:noProof/>
          <w:color w:val="000000" w:themeColor="text1"/>
        </w:rPr>
        <w:t>[</w:t>
      </w:r>
      <w:hyperlink w:anchor="_ENREF_36" w:tooltip="Au, 2012 #222" w:history="1">
        <w:r w:rsidR="00565A42">
          <w:rPr>
            <w:rFonts w:cstheme="majorBidi"/>
            <w:noProof/>
            <w:color w:val="000000" w:themeColor="text1"/>
          </w:rPr>
          <w:t>36</w:t>
        </w:r>
      </w:hyperlink>
      <w:r w:rsidR="007C0184">
        <w:rPr>
          <w:rFonts w:cstheme="majorBidi"/>
          <w:noProof/>
          <w:color w:val="000000" w:themeColor="text1"/>
        </w:rPr>
        <w:t>]</w:t>
      </w:r>
      <w:r w:rsidR="0055734E" w:rsidRPr="001A0924">
        <w:rPr>
          <w:rFonts w:cstheme="majorBidi"/>
          <w:color w:val="000000" w:themeColor="text1"/>
        </w:rPr>
        <w:fldChar w:fldCharType="end"/>
      </w:r>
      <w:r w:rsidR="00DA78A3" w:rsidRPr="001A0924">
        <w:rPr>
          <w:rFonts w:cstheme="majorBidi"/>
          <w:color w:val="000000" w:themeColor="text1"/>
        </w:rPr>
        <w:t>.</w:t>
      </w:r>
    </w:p>
    <w:p w14:paraId="74B08CA7" w14:textId="41C7A6CF" w:rsidR="00073512" w:rsidRPr="00C07005" w:rsidRDefault="00073512" w:rsidP="00073512">
      <w:pPr>
        <w:pStyle w:val="Heading2"/>
        <w:spacing w:before="0" w:after="200"/>
        <w:rPr>
          <w:rFonts w:asciiTheme="minorHAnsi" w:hAnsiTheme="minorHAnsi"/>
          <w:szCs w:val="22"/>
        </w:rPr>
      </w:pPr>
      <w:r>
        <w:rPr>
          <w:rFonts w:asciiTheme="minorHAnsi" w:hAnsiTheme="minorHAnsi"/>
          <w:szCs w:val="22"/>
        </w:rPr>
        <w:t>Suggestions for improving palliative care communication</w:t>
      </w:r>
    </w:p>
    <w:p w14:paraId="208026A5" w14:textId="5FB64DEE" w:rsidR="00073512" w:rsidRPr="008D6446" w:rsidRDefault="00073512" w:rsidP="0021351F">
      <w:pPr>
        <w:jc w:val="both"/>
        <w:rPr>
          <w:rFonts w:cstheme="majorBidi"/>
          <w:b/>
          <w:bCs/>
        </w:rPr>
      </w:pPr>
      <w:r w:rsidRPr="008D6446">
        <w:t>A series of recommendations for palliative</w:t>
      </w:r>
      <w:r w:rsidRPr="008D6446">
        <w:rPr>
          <w:rFonts w:cstheme="majorBidi"/>
        </w:rPr>
        <w:t xml:space="preserve"> care </w:t>
      </w:r>
      <w:r w:rsidRPr="008D6446">
        <w:t>conversations</w:t>
      </w:r>
      <w:r w:rsidRPr="008D6446">
        <w:rPr>
          <w:rFonts w:cstheme="majorBidi"/>
        </w:rPr>
        <w:t xml:space="preserve"> with COPD patients </w:t>
      </w:r>
      <w:r w:rsidRPr="001A0924">
        <w:t>r</w:t>
      </w:r>
      <w:r w:rsidRPr="008D6446">
        <w:t>esulted from the data analysis and synthesis of the papers included in the review. Th</w:t>
      </w:r>
      <w:r w:rsidR="00F81D42">
        <w:t>e</w:t>
      </w:r>
      <w:r w:rsidRPr="008D6446">
        <w:t>s</w:t>
      </w:r>
      <w:r w:rsidR="00F81D42">
        <w:t>e</w:t>
      </w:r>
      <w:r w:rsidRPr="008D6446">
        <w:t xml:space="preserve"> suggestions may provide some help to clinicians when approaching patients with COPD. The different suggestions are as follows:</w:t>
      </w:r>
    </w:p>
    <w:p w14:paraId="6F5749E0" w14:textId="7A03525A" w:rsidR="00073512" w:rsidRPr="008D6446" w:rsidRDefault="00073512" w:rsidP="007E69DD">
      <w:pPr>
        <w:pStyle w:val="ListParagraph"/>
        <w:numPr>
          <w:ilvl w:val="0"/>
          <w:numId w:val="89"/>
        </w:numPr>
        <w:jc w:val="both"/>
        <w:rPr>
          <w:rFonts w:cstheme="majorBidi"/>
          <w:b/>
          <w:bCs/>
        </w:rPr>
      </w:pPr>
      <w:r w:rsidRPr="008D6446">
        <w:t>Conversations should be started</w:t>
      </w:r>
      <w:r w:rsidRPr="008D6446">
        <w:rPr>
          <w:rFonts w:cstheme="majorBidi"/>
          <w:color w:val="000000" w:themeColor="text1"/>
        </w:rPr>
        <w:t xml:space="preserve"> early in the disease course or opportunities to start discussions should be identified </w:t>
      </w:r>
      <w:r w:rsidRPr="008D6446">
        <w:rPr>
          <w:rFonts w:cstheme="majorBidi"/>
          <w:color w:val="000000" w:themeColor="text1"/>
        </w:rPr>
        <w:fldChar w:fldCharType="begin">
          <w:fldData xml:space="preserve">PEVuZE5vdGU+PENpdGU+PEF1dGhvcj5IYWxsaXdlbGw8L0F1dGhvcj48WWVhcj4yMDA0PC9ZZWFy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OTA0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zBdPC9EaXNwbGF5VGV4dD48cmVj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OTA0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 xml:space="preserve">. This will help to build a therapeutic relationship with the patient </w:t>
      </w:r>
      <w:r w:rsidRPr="008D6446">
        <w:rPr>
          <w:rFonts w:cstheme="majorBidi"/>
          <w:color w:val="000000" w:themeColor="text1"/>
        </w:rPr>
        <w:fldChar w:fldCharType="begin">
          <w:fldData xml:space="preserve">PEVuZE5vdGU+PENpdGU+PEF1dGhvcj5IYWxsaXdlbGw8L0F1dGhvcj48WWVhcj4yMDA0PC9ZZWFy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OTA0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zBdPC9EaXNwbGF5VGV4dD48cmVj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OTA0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 These opportunities/triggers can be:</w:t>
      </w:r>
    </w:p>
    <w:p w14:paraId="02BA1096" w14:textId="2DD7F98D" w:rsidR="00073512" w:rsidRPr="008D6446" w:rsidRDefault="00073512" w:rsidP="007E69DD">
      <w:pPr>
        <w:pStyle w:val="ListParagraph"/>
        <w:numPr>
          <w:ilvl w:val="1"/>
          <w:numId w:val="39"/>
        </w:numPr>
        <w:spacing w:after="160" w:line="252" w:lineRule="auto"/>
        <w:ind w:left="1276"/>
        <w:jc w:val="both"/>
        <w:rPr>
          <w:rFonts w:cstheme="majorBidi"/>
          <w:color w:val="000000" w:themeColor="text1"/>
        </w:rPr>
      </w:pPr>
      <w:r w:rsidRPr="008D6446">
        <w:rPr>
          <w:rFonts w:cstheme="majorBidi"/>
          <w:color w:val="000000" w:themeColor="text1"/>
        </w:rPr>
        <w:t xml:space="preserve">The presence of </w:t>
      </w:r>
      <w:r w:rsidRPr="008D6446">
        <w:rPr>
          <w:rFonts w:cstheme="majorBidi"/>
          <w:i/>
          <w:iCs/>
          <w:color w:val="000000" w:themeColor="text1"/>
        </w:rPr>
        <w:t xml:space="preserve">cor pulmonale </w:t>
      </w:r>
      <w:r w:rsidRPr="008D6446">
        <w:rPr>
          <w:rFonts w:cstheme="majorBidi"/>
          <w:color w:val="000000" w:themeColor="text1"/>
        </w:rPr>
        <w:fldChar w:fldCharType="begin"/>
      </w:r>
      <w:r w:rsidRPr="008D6446">
        <w:rPr>
          <w:rFonts w:cstheme="majorBidi"/>
          <w:color w:val="000000" w:themeColor="text1"/>
        </w:rPr>
        <w:instrText xml:space="preserve"> ADDIN EN.CITE &lt;EndNote&gt;&lt;Cite&gt;&lt;Author&gt;Curtis&lt;/Author&gt;&lt;Year&gt;2008&lt;/Year&gt;&lt;RecNum&gt;2295&lt;/RecNum&gt;&lt;DisplayText&gt;[22]&lt;/DisplayText&gt;&lt;record&gt;&lt;rec-number&gt;2295&lt;/rec-number&gt;&lt;foreign-keys&gt;&lt;key app="EN" db-id="0esa92s5w9e0pvea02sxfd0j0xpaweezveae" timestamp="1420313097"&gt;2295&lt;/key&gt;&lt;/foreign-keys&gt;&lt;ref-type name="Journal Article"&gt;17&lt;/ref-type&gt;&lt;contributors&gt;&lt;authors&gt;&lt;author&gt;Curtis, J. R.&lt;/author&gt;&lt;/authors&gt;&lt;/contributors&gt;&lt;auth-address&gt;Division of Pulmonary and Critical Care Medicine, Harborview Medical Center, University of Washington, 325 Ninth Avenue, Seattle, WA 98104-2499, USA. jrc@u.washington.edu&lt;/auth-address&gt;&lt;titles&gt;&lt;title&gt;Palliative and end-of-life care for patients with severe COP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96-803&lt;/pages&gt;&lt;volume&gt;32&lt;/volume&gt;&lt;number&gt;3&lt;/number&gt;&lt;keywords&gt;&lt;keyword&gt;Advance Care Planning&lt;/keyword&gt;&lt;keyword&gt;Attitude to Death&lt;/keyword&gt;&lt;keyword&gt;Humans&lt;/keyword&gt;&lt;keyword&gt;*Palliative Care&lt;/keyword&gt;&lt;keyword&gt;Physician-Patient Relations&lt;/keyword&gt;&lt;keyword&gt;Pulmonary Disease, Chronic Obstructive/*therapy&lt;/keyword&gt;&lt;keyword&gt;*Terminal Care&lt;/keyword&gt;&lt;/keywords&gt;&lt;dates&gt;&lt;year&gt;2008&lt;/year&gt;&lt;pub-dates&gt;&lt;date&gt;Sep&lt;/date&gt;&lt;/pub-dates&gt;&lt;/dates&gt;&lt;isbn&gt;1399-3003 (Electronic)&amp;#xD;0903-1936 (Linking)&lt;/isbn&gt;&lt;accession-num&gt;17989116&lt;/accession-num&gt;&lt;urls&gt;&lt;related-urls&gt;&lt;url&gt;http://www.ncbi.nlm.nih.gov/pubmed/17989116&lt;/url&gt;&lt;url&gt;http://erj.ersjournals.com/content/32/3/796.full.pdf&lt;/url&gt;&lt;/related-urls&gt;&lt;/urls&gt;&lt;electronic-resource-num&gt;10.1183/09031936.00126107&lt;/electronic-resource-num&gt;&lt;/record&gt;&lt;/Cite&gt;&lt;/EndNote&gt;</w:instrText>
      </w:r>
      <w:r w:rsidRPr="008D6446">
        <w:rPr>
          <w:rFonts w:cstheme="majorBidi"/>
          <w:color w:val="000000" w:themeColor="text1"/>
        </w:rPr>
        <w:fldChar w:fldCharType="separate"/>
      </w:r>
      <w:r w:rsidRPr="008D6446">
        <w:rPr>
          <w:rFonts w:cstheme="majorBidi"/>
          <w:noProof/>
          <w:color w:val="000000" w:themeColor="text1"/>
        </w:rPr>
        <w:t>[</w:t>
      </w:r>
      <w:hyperlink w:anchor="_ENREF_22" w:tooltip="Curtis, 2008 #2295" w:history="1">
        <w:r w:rsidR="00565A42" w:rsidRPr="008D6446">
          <w:rPr>
            <w:rFonts w:cstheme="majorBidi"/>
            <w:noProof/>
            <w:color w:val="000000" w:themeColor="text1"/>
          </w:rPr>
          <w:t>22</w:t>
        </w:r>
      </w:hyperlink>
      <w:r w:rsidRPr="008D6446">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371B07DC" w14:textId="12954239" w:rsidR="00073512" w:rsidRPr="008D6446" w:rsidRDefault="00073512" w:rsidP="007E69DD">
      <w:pPr>
        <w:pStyle w:val="ListParagraph"/>
        <w:numPr>
          <w:ilvl w:val="1"/>
          <w:numId w:val="39"/>
        </w:numPr>
        <w:spacing w:after="160" w:line="252" w:lineRule="auto"/>
        <w:ind w:left="1276"/>
        <w:jc w:val="both"/>
        <w:rPr>
          <w:rFonts w:cstheme="majorBidi"/>
          <w:color w:val="000000" w:themeColor="text1"/>
        </w:rPr>
      </w:pPr>
      <w:r w:rsidRPr="008D6446">
        <w:rPr>
          <w:rFonts w:cstheme="majorBidi"/>
          <w:color w:val="000000" w:themeColor="text1"/>
        </w:rPr>
        <w:t xml:space="preserve">The need for ventilation in the previous year </w:t>
      </w:r>
      <w:r w:rsidRPr="008D6446">
        <w:rPr>
          <w:rFonts w:cstheme="majorBidi"/>
          <w:color w:val="000000" w:themeColor="text1"/>
        </w:rPr>
        <w:fldChar w:fldCharType="begin"/>
      </w:r>
      <w:r w:rsidRPr="008D6446">
        <w:rPr>
          <w:rFonts w:cstheme="majorBidi"/>
          <w:color w:val="000000" w:themeColor="text1"/>
        </w:rPr>
        <w:instrText xml:space="preserve"> ADDIN EN.CITE &lt;EndNote&gt;&lt;Cite&gt;&lt;Author&gt;Curtis&lt;/Author&gt;&lt;Year&gt;2008&lt;/Year&gt;&lt;RecNum&gt;2295&lt;/RecNum&gt;&lt;DisplayText&gt;[22]&lt;/DisplayText&gt;&lt;record&gt;&lt;rec-number&gt;2295&lt;/rec-number&gt;&lt;foreign-keys&gt;&lt;key app="EN" db-id="0esa92s5w9e0pvea02sxfd0j0xpaweezveae" timestamp="1420313097"&gt;2295&lt;/key&gt;&lt;/foreign-keys&gt;&lt;ref-type name="Journal Article"&gt;17&lt;/ref-type&gt;&lt;contributors&gt;&lt;authors&gt;&lt;author&gt;Curtis, J. R.&lt;/author&gt;&lt;/authors&gt;&lt;/contributors&gt;&lt;auth-address&gt;Division of Pulmonary and Critical Care Medicine, Harborview Medical Center, University of Washington, 325 Ninth Avenue, Seattle, WA 98104-2499, USA. jrc@u.washington.edu&lt;/auth-address&gt;&lt;titles&gt;&lt;title&gt;Palliative and end-of-life care for patients with severe COP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96-803&lt;/pages&gt;&lt;volume&gt;32&lt;/volume&gt;&lt;number&gt;3&lt;/number&gt;&lt;keywords&gt;&lt;keyword&gt;Advance Care Planning&lt;/keyword&gt;&lt;keyword&gt;Attitude to Death&lt;/keyword&gt;&lt;keyword&gt;Humans&lt;/keyword&gt;&lt;keyword&gt;*Palliative Care&lt;/keyword&gt;&lt;keyword&gt;Physician-Patient Relations&lt;/keyword&gt;&lt;keyword&gt;Pulmonary Disease, Chronic Obstructive/*therapy&lt;/keyword&gt;&lt;keyword&gt;*Terminal Care&lt;/keyword&gt;&lt;/keywords&gt;&lt;dates&gt;&lt;year&gt;2008&lt;/year&gt;&lt;pub-dates&gt;&lt;date&gt;Sep&lt;/date&gt;&lt;/pub-dates&gt;&lt;/dates&gt;&lt;isbn&gt;1399-3003 (Electronic)&amp;#xD;0903-1936 (Linking)&lt;/isbn&gt;&lt;accession-num&gt;17989116&lt;/accession-num&gt;&lt;urls&gt;&lt;related-urls&gt;&lt;url&gt;http://www.ncbi.nlm.nih.gov/pubmed/17989116&lt;/url&gt;&lt;url&gt;http://erj.ersjournals.com/content/32/3/796.full.pdf&lt;/url&gt;&lt;/related-urls&gt;&lt;/urls&gt;&lt;electronic-resource-num&gt;10.1183/09031936.00126107&lt;/electronic-resource-num&gt;&lt;/record&gt;&lt;/Cite&gt;&lt;/EndNote&gt;</w:instrText>
      </w:r>
      <w:r w:rsidRPr="008D6446">
        <w:rPr>
          <w:rFonts w:cstheme="majorBidi"/>
          <w:color w:val="000000" w:themeColor="text1"/>
        </w:rPr>
        <w:fldChar w:fldCharType="separate"/>
      </w:r>
      <w:r w:rsidRPr="008D6446">
        <w:rPr>
          <w:rFonts w:cstheme="majorBidi"/>
          <w:noProof/>
          <w:color w:val="000000" w:themeColor="text1"/>
        </w:rPr>
        <w:t>[</w:t>
      </w:r>
      <w:hyperlink w:anchor="_ENREF_22" w:tooltip="Curtis, 2008 #2295" w:history="1">
        <w:r w:rsidR="00565A42" w:rsidRPr="008D6446">
          <w:rPr>
            <w:rFonts w:cstheme="majorBidi"/>
            <w:noProof/>
            <w:color w:val="000000" w:themeColor="text1"/>
          </w:rPr>
          <w:t>22</w:t>
        </w:r>
      </w:hyperlink>
      <w:r w:rsidRPr="008D6446">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230953B3" w14:textId="35745CC4" w:rsidR="00073512" w:rsidRPr="008D6446" w:rsidRDefault="00073512" w:rsidP="007E69DD">
      <w:pPr>
        <w:pStyle w:val="ListParagraph"/>
        <w:numPr>
          <w:ilvl w:val="1"/>
          <w:numId w:val="39"/>
        </w:numPr>
        <w:spacing w:after="160" w:line="252" w:lineRule="auto"/>
        <w:ind w:left="1276"/>
        <w:jc w:val="both"/>
        <w:rPr>
          <w:rFonts w:cstheme="majorBidi"/>
          <w:color w:val="000000" w:themeColor="text1"/>
        </w:rPr>
      </w:pPr>
      <w:r w:rsidRPr="008D6446">
        <w:rPr>
          <w:rFonts w:cstheme="majorBidi"/>
          <w:color w:val="000000" w:themeColor="text1"/>
        </w:rPr>
        <w:t xml:space="preserve">Arterial partial pressure of carbon dioxide &gt;45mmHg or FEV1 &lt;30% </w:t>
      </w:r>
      <w:r w:rsidRPr="008D6446">
        <w:rPr>
          <w:rFonts w:cstheme="majorBidi"/>
          <w:color w:val="000000" w:themeColor="text1"/>
        </w:rPr>
        <w:fldChar w:fldCharType="begin"/>
      </w:r>
      <w:r w:rsidRPr="008D6446">
        <w:rPr>
          <w:rFonts w:cstheme="majorBidi"/>
          <w:color w:val="000000" w:themeColor="text1"/>
        </w:rPr>
        <w:instrText xml:space="preserve"> ADDIN EN.CITE &lt;EndNote&gt;&lt;Cite&gt;&lt;Author&gt;Curtis&lt;/Author&gt;&lt;Year&gt;2008&lt;/Year&gt;&lt;RecNum&gt;2295&lt;/RecNum&gt;&lt;DisplayText&gt;[22]&lt;/DisplayText&gt;&lt;record&gt;&lt;rec-number&gt;2295&lt;/rec-number&gt;&lt;foreign-keys&gt;&lt;key app="EN" db-id="0esa92s5w9e0pvea02sxfd0j0xpaweezveae" timestamp="1420313097"&gt;2295&lt;/key&gt;&lt;/foreign-keys&gt;&lt;ref-type name="Journal Article"&gt;17&lt;/ref-type&gt;&lt;contributors&gt;&lt;authors&gt;&lt;author&gt;Curtis, J. R.&lt;/author&gt;&lt;/authors&gt;&lt;/contributors&gt;&lt;auth-address&gt;Division of Pulmonary and Critical Care Medicine, Harborview Medical Center, University of Washington, 325 Ninth Avenue, Seattle, WA 98104-2499, USA. jrc@u.washington.edu&lt;/auth-address&gt;&lt;titles&gt;&lt;title&gt;Palliative and end-of-life care for patients with severe COP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96-803&lt;/pages&gt;&lt;volume&gt;32&lt;/volume&gt;&lt;number&gt;3&lt;/number&gt;&lt;keywords&gt;&lt;keyword&gt;Advance Care Planning&lt;/keyword&gt;&lt;keyword&gt;Attitude to Death&lt;/keyword&gt;&lt;keyword&gt;Humans&lt;/keyword&gt;&lt;keyword&gt;*Palliative Care&lt;/keyword&gt;&lt;keyword&gt;Physician-Patient Relations&lt;/keyword&gt;&lt;keyword&gt;Pulmonary Disease, Chronic Obstructive/*therapy&lt;/keyword&gt;&lt;keyword&gt;*Terminal Care&lt;/keyword&gt;&lt;/keywords&gt;&lt;dates&gt;&lt;year&gt;2008&lt;/year&gt;&lt;pub-dates&gt;&lt;date&gt;Sep&lt;/date&gt;&lt;/pub-dates&gt;&lt;/dates&gt;&lt;isbn&gt;1399-3003 (Electronic)&amp;#xD;0903-1936 (Linking)&lt;/isbn&gt;&lt;accession-num&gt;17989116&lt;/accession-num&gt;&lt;urls&gt;&lt;related-urls&gt;&lt;url&gt;http://www.ncbi.nlm.nih.gov/pubmed/17989116&lt;/url&gt;&lt;url&gt;http://erj.ersjournals.com/content/32/3/796.full.pdf&lt;/url&gt;&lt;/related-urls&gt;&lt;/urls&gt;&lt;electronic-resource-num&gt;10.1183/09031936.00126107&lt;/electronic-resource-num&gt;&lt;/record&gt;&lt;/Cite&gt;&lt;/EndNote&gt;</w:instrText>
      </w:r>
      <w:r w:rsidRPr="008D6446">
        <w:rPr>
          <w:rFonts w:cstheme="majorBidi"/>
          <w:color w:val="000000" w:themeColor="text1"/>
        </w:rPr>
        <w:fldChar w:fldCharType="separate"/>
      </w:r>
      <w:r w:rsidRPr="008D6446">
        <w:rPr>
          <w:rFonts w:cstheme="majorBidi"/>
          <w:noProof/>
          <w:color w:val="000000" w:themeColor="text1"/>
        </w:rPr>
        <w:t>[</w:t>
      </w:r>
      <w:hyperlink w:anchor="_ENREF_22" w:tooltip="Curtis, 2008 #2295" w:history="1">
        <w:r w:rsidR="00565A42" w:rsidRPr="008D6446">
          <w:rPr>
            <w:rFonts w:cstheme="majorBidi"/>
            <w:noProof/>
            <w:color w:val="000000" w:themeColor="text1"/>
          </w:rPr>
          <w:t>22</w:t>
        </w:r>
      </w:hyperlink>
      <w:r w:rsidRPr="008D6446">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37DCBD2A" w14:textId="74E2FB64" w:rsidR="00073512" w:rsidRPr="008D6446" w:rsidRDefault="00073512" w:rsidP="007E69DD">
      <w:pPr>
        <w:pStyle w:val="ListParagraph"/>
        <w:numPr>
          <w:ilvl w:val="1"/>
          <w:numId w:val="39"/>
        </w:numPr>
        <w:spacing w:after="160" w:line="252" w:lineRule="auto"/>
        <w:ind w:left="1276"/>
        <w:jc w:val="both"/>
        <w:rPr>
          <w:rFonts w:cstheme="majorBidi"/>
          <w:color w:val="000000" w:themeColor="text1"/>
        </w:rPr>
      </w:pPr>
      <w:r w:rsidRPr="008D6446">
        <w:rPr>
          <w:rFonts w:cstheme="majorBidi"/>
          <w:color w:val="000000" w:themeColor="text1"/>
        </w:rPr>
        <w:t xml:space="preserve">Recent hospital </w:t>
      </w:r>
      <w:r w:rsidRPr="001A0924">
        <w:rPr>
          <w:rFonts w:cstheme="majorBidi"/>
          <w:color w:val="000000" w:themeColor="text1"/>
        </w:rPr>
        <w:t>admission or</w:t>
      </w:r>
      <w:r w:rsidRPr="008D6446">
        <w:rPr>
          <w:rFonts w:cstheme="majorBidi"/>
          <w:color w:val="000000" w:themeColor="text1"/>
        </w:rPr>
        <w:t xml:space="preserve"> consultation </w:t>
      </w:r>
      <w:r w:rsidRPr="008D6446">
        <w:rPr>
          <w:rFonts w:cstheme="majorBidi"/>
          <w:color w:val="000000" w:themeColor="text1"/>
        </w:rPr>
        <w:fldChar w:fldCharType="begin">
          <w:fldData xml:space="preserve">PEVuZE5vdGU+PENpdGU+PEF1dGhvcj5IYWxsaXdlbGw8L0F1dGhvcj48WWVhcj4yMDA0PC9ZZWFy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OTA0LTg8L3BhZ2VzPjx2b2x1bWU+NTQ8L3ZvbHVtZT48bnVtYmVyPjUwOTwvbnVt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jYsIDMwLCAzOSwgNTBdPC9EaXNw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OTA0LTg8L3BhZ2VzPjx2b2x1bWU+NTQ8L3ZvbHVtZT48bnVtYmVyPjUwOTwvbnVt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26" w:tooltip="You, 2014 #4969" w:history="1">
        <w:r w:rsidR="00565A42">
          <w:rPr>
            <w:rFonts w:cstheme="majorBidi"/>
            <w:noProof/>
            <w:color w:val="000000" w:themeColor="text1"/>
          </w:rPr>
          <w:t>26</w:t>
        </w:r>
      </w:hyperlink>
      <w:r w:rsidR="007C0184">
        <w:rPr>
          <w:rFonts w:cstheme="majorBidi"/>
          <w:noProof/>
          <w:color w:val="000000" w:themeColor="text1"/>
        </w:rPr>
        <w:t xml:space="preserve">, </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 xml:space="preserve">, </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2A51C482" w14:textId="2D5E0A85" w:rsidR="00073512" w:rsidRPr="008D6446" w:rsidRDefault="00073512" w:rsidP="007E69DD">
      <w:pPr>
        <w:pStyle w:val="ListParagraph"/>
        <w:numPr>
          <w:ilvl w:val="1"/>
          <w:numId w:val="39"/>
        </w:numPr>
        <w:spacing w:after="160" w:line="252" w:lineRule="auto"/>
        <w:ind w:left="1276"/>
        <w:jc w:val="both"/>
        <w:rPr>
          <w:rFonts w:cstheme="majorBidi"/>
          <w:color w:val="000000" w:themeColor="text1"/>
        </w:rPr>
      </w:pPr>
      <w:r w:rsidRPr="008D6446">
        <w:rPr>
          <w:rFonts w:cstheme="majorBidi"/>
          <w:color w:val="000000" w:themeColor="text1"/>
        </w:rPr>
        <w:t xml:space="preserve">Oxygen dependency or weight loss </w:t>
      </w:r>
      <w:r w:rsidRPr="008D6446">
        <w:rPr>
          <w:rFonts w:cstheme="majorBidi"/>
          <w:color w:val="000000" w:themeColor="text1"/>
        </w:rPr>
        <w:fldChar w:fldCharType="begin"/>
      </w:r>
      <w:r w:rsidRPr="008D6446">
        <w:rPr>
          <w:rFonts w:cstheme="majorBidi"/>
          <w:color w:val="000000" w:themeColor="text1"/>
        </w:rPr>
        <w:instrText xml:space="preserve"> ADDIN EN.CITE &lt;EndNote&gt;&lt;Cite&gt;&lt;Author&gt;Curtis&lt;/Author&gt;&lt;Year&gt;2008&lt;/Year&gt;&lt;RecNum&gt;2295&lt;/RecNum&gt;&lt;DisplayText&gt;[22]&lt;/DisplayText&gt;&lt;record&gt;&lt;rec-number&gt;2295&lt;/rec-number&gt;&lt;foreign-keys&gt;&lt;key app="EN" db-id="0esa92s5w9e0pvea02sxfd0j0xpaweezveae" timestamp="1420313097"&gt;2295&lt;/key&gt;&lt;/foreign-keys&gt;&lt;ref-type name="Journal Article"&gt;17&lt;/ref-type&gt;&lt;contributors&gt;&lt;authors&gt;&lt;author&gt;Curtis, J. R.&lt;/author&gt;&lt;/authors&gt;&lt;/contributors&gt;&lt;auth-address&gt;Division of Pulmonary and Critical Care Medicine, Harborview Medical Center, University of Washington, 325 Ninth Avenue, Seattle, WA 98104-2499, USA. jrc@u.washington.edu&lt;/auth-address&gt;&lt;titles&gt;&lt;title&gt;Palliative and end-of-life care for patients with severe COP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96-803&lt;/pages&gt;&lt;volume&gt;32&lt;/volume&gt;&lt;number&gt;3&lt;/number&gt;&lt;keywords&gt;&lt;keyword&gt;Advance Care Planning&lt;/keyword&gt;&lt;keyword&gt;Attitude to Death&lt;/keyword&gt;&lt;keyword&gt;Humans&lt;/keyword&gt;&lt;keyword&gt;*Palliative Care&lt;/keyword&gt;&lt;keyword&gt;Physician-Patient Relations&lt;/keyword&gt;&lt;keyword&gt;Pulmonary Disease, Chronic Obstructive/*therapy&lt;/keyword&gt;&lt;keyword&gt;*Terminal Care&lt;/keyword&gt;&lt;/keywords&gt;&lt;dates&gt;&lt;year&gt;2008&lt;/year&gt;&lt;pub-dates&gt;&lt;date&gt;Sep&lt;/date&gt;&lt;/pub-dates&gt;&lt;/dates&gt;&lt;isbn&gt;1399-3003 (Electronic)&amp;#xD;0903-1936 (Linking)&lt;/isbn&gt;&lt;accession-num&gt;17989116&lt;/accession-num&gt;&lt;urls&gt;&lt;related-urls&gt;&lt;url&gt;http://www.ncbi.nlm.nih.gov/pubmed/17989116&lt;/url&gt;&lt;url&gt;http://erj.ersjournals.com/content/32/3/796.full.pdf&lt;/url&gt;&lt;/related-urls&gt;&lt;/urls&gt;&lt;electronic-resource-num&gt;10.1183/09031936.00126107&lt;/electronic-resource-num&gt;&lt;/record&gt;&lt;/Cite&gt;&lt;/EndNote&gt;</w:instrText>
      </w:r>
      <w:r w:rsidRPr="008D6446">
        <w:rPr>
          <w:rFonts w:cstheme="majorBidi"/>
          <w:color w:val="000000" w:themeColor="text1"/>
        </w:rPr>
        <w:fldChar w:fldCharType="separate"/>
      </w:r>
      <w:r w:rsidRPr="008D6446">
        <w:rPr>
          <w:rFonts w:cstheme="majorBidi"/>
          <w:noProof/>
          <w:color w:val="000000" w:themeColor="text1"/>
        </w:rPr>
        <w:t>[</w:t>
      </w:r>
      <w:hyperlink w:anchor="_ENREF_22" w:tooltip="Curtis, 2008 #2295" w:history="1">
        <w:r w:rsidR="00565A42" w:rsidRPr="008D6446">
          <w:rPr>
            <w:rFonts w:cstheme="majorBidi"/>
            <w:noProof/>
            <w:color w:val="000000" w:themeColor="text1"/>
          </w:rPr>
          <w:t>22</w:t>
        </w:r>
      </w:hyperlink>
      <w:r w:rsidRPr="008D6446">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1DEC774F" w14:textId="2A038A80" w:rsidR="00073512" w:rsidRPr="008D6446" w:rsidRDefault="00073512" w:rsidP="007E69DD">
      <w:pPr>
        <w:pStyle w:val="ListParagraph"/>
        <w:numPr>
          <w:ilvl w:val="1"/>
          <w:numId w:val="39"/>
        </w:numPr>
        <w:spacing w:after="160" w:line="252" w:lineRule="auto"/>
        <w:ind w:left="1276"/>
        <w:jc w:val="both"/>
        <w:rPr>
          <w:rFonts w:cstheme="majorBidi"/>
          <w:color w:val="000000" w:themeColor="text1"/>
        </w:rPr>
      </w:pPr>
      <w:r w:rsidRPr="008D6446">
        <w:rPr>
          <w:rFonts w:cstheme="majorBidi"/>
          <w:color w:val="000000" w:themeColor="text1"/>
        </w:rPr>
        <w:t xml:space="preserve">Observed deterioration in the patient’s condition </w:t>
      </w:r>
      <w:r w:rsidRPr="008D6446">
        <w:rPr>
          <w:rFonts w:cstheme="majorBidi"/>
          <w:color w:val="000000" w:themeColor="text1"/>
        </w:rPr>
        <w:fldChar w:fldCharType="begin">
          <w:fldData xml:space="preserve">PEVuZE5vdGU+PENpdGU+PEF1dGhvcj5IYWxsaXdlbGw8L0F1dGhvcj48WWVhcj4yMDA0PC9ZZWFy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OTA0LTg8L3BhZ2VzPjx2b2x1bWU+NTQ8L3ZvbHVtZT48bnVtYmVyPjUwOTwvbnVt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cGFnZXM+Nzk2LTgwMzwvcGFnZXM+PHZvbHVtZT4zMjwvdm9sdW1lPjxudW1i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jIsIDMwLCAzOSwgNTBdPC9EaXNw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OTA0LTg8L3BhZ2VzPjx2b2x1bWU+NTQ8L3ZvbHVtZT48bnVtYmVyPjUwOTwvbnVt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cGFnZXM+Nzk2LTgwMzwvcGFnZXM+PHZvbHVtZT4zMjwvdm9sdW1lPjxudW1i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22" w:tooltip="Curtis, 2008 #2295" w:history="1">
        <w:r w:rsidR="00565A42">
          <w:rPr>
            <w:rFonts w:cstheme="majorBidi"/>
            <w:noProof/>
            <w:color w:val="000000" w:themeColor="text1"/>
          </w:rPr>
          <w:t>22</w:t>
        </w:r>
      </w:hyperlink>
      <w:r w:rsidR="007C0184">
        <w:rPr>
          <w:rFonts w:cstheme="majorBidi"/>
          <w:noProof/>
          <w:color w:val="000000" w:themeColor="text1"/>
        </w:rPr>
        <w:t xml:space="preserve">, </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 xml:space="preserve">, </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13A9E180" w14:textId="59FB7243" w:rsidR="00073512" w:rsidRPr="008D6446" w:rsidRDefault="00073512" w:rsidP="007E69DD">
      <w:pPr>
        <w:pStyle w:val="ListParagraph"/>
        <w:numPr>
          <w:ilvl w:val="1"/>
          <w:numId w:val="39"/>
        </w:numPr>
        <w:spacing w:after="160" w:line="252" w:lineRule="auto"/>
        <w:ind w:left="1276"/>
        <w:jc w:val="both"/>
        <w:rPr>
          <w:rFonts w:cstheme="majorBidi"/>
          <w:color w:val="000000" w:themeColor="text1"/>
        </w:rPr>
      </w:pPr>
      <w:r w:rsidRPr="008D6446">
        <w:rPr>
          <w:rFonts w:cstheme="majorBidi"/>
          <w:color w:val="000000" w:themeColor="text1"/>
        </w:rPr>
        <w:t xml:space="preserve">Age above 70 years </w:t>
      </w:r>
      <w:r w:rsidRPr="008D6446">
        <w:rPr>
          <w:rFonts w:cstheme="majorBidi"/>
          <w:color w:val="000000" w:themeColor="text1"/>
        </w:rPr>
        <w:fldChar w:fldCharType="begin">
          <w:fldData xml:space="preserve">PEVuZE5vdGU+PENpdGU+PEF1dGhvcj5DcmF3Zm9yZDwvQXV0aG9yPjxZZWFyPjIwMTA8L1llYXI+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3OTYtODAzPC9wYWdlcz48dm9sdW1lPjMyPC92b2x1bWU+PG51bWJlcj4zPC9u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==
</w:fldData>
        </w:fldChar>
      </w:r>
      <w:r w:rsidRPr="008D6446">
        <w:rPr>
          <w:rFonts w:cstheme="majorBidi"/>
          <w:color w:val="000000" w:themeColor="text1"/>
        </w:rPr>
        <w:instrText xml:space="preserve"> ADDIN EN.CITE </w:instrText>
      </w:r>
      <w:r w:rsidRPr="008D6446">
        <w:rPr>
          <w:rFonts w:cstheme="majorBidi"/>
          <w:color w:val="000000" w:themeColor="text1"/>
        </w:rPr>
        <w:fldChar w:fldCharType="begin">
          <w:fldData xml:space="preserve">PEVuZE5vdGU+PENpdGU+PEF1dGhvcj5DcmF3Zm9yZDwvQXV0aG9yPjxZZWFyPjIwMTA8L1llYXI+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==
</w:fldData>
        </w:fldChar>
      </w:r>
      <w:r w:rsidRPr="008D6446">
        <w:rPr>
          <w:rFonts w:cstheme="majorBidi"/>
          <w:color w:val="000000" w:themeColor="text1"/>
        </w:rPr>
        <w:instrText xml:space="preserve"> ADDIN EN.CITE.DATA </w:instrText>
      </w:r>
      <w:r w:rsidRPr="008D6446">
        <w:rPr>
          <w:rFonts w:cstheme="majorBidi"/>
          <w:color w:val="000000" w:themeColor="text1"/>
        </w:rPr>
      </w:r>
      <w:r w:rsidRPr="008D6446">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Pr="008D6446">
        <w:rPr>
          <w:rFonts w:cstheme="majorBidi"/>
          <w:noProof/>
          <w:color w:val="000000" w:themeColor="text1"/>
        </w:rPr>
        <w:t>[</w:t>
      </w:r>
      <w:hyperlink w:anchor="_ENREF_18" w:tooltip="Crawford, 2010 #32" w:history="1">
        <w:r w:rsidR="00565A42" w:rsidRPr="008D6446">
          <w:rPr>
            <w:rFonts w:cstheme="majorBidi"/>
            <w:noProof/>
            <w:color w:val="000000" w:themeColor="text1"/>
          </w:rPr>
          <w:t>18</w:t>
        </w:r>
      </w:hyperlink>
      <w:r w:rsidRPr="008D6446">
        <w:rPr>
          <w:rFonts w:cstheme="majorBidi"/>
          <w:noProof/>
          <w:color w:val="000000" w:themeColor="text1"/>
        </w:rPr>
        <w:t xml:space="preserve">, </w:t>
      </w:r>
      <w:hyperlink w:anchor="_ENREF_22" w:tooltip="Curtis, 2008 #2295" w:history="1">
        <w:r w:rsidR="00565A42" w:rsidRPr="008D6446">
          <w:rPr>
            <w:rFonts w:cstheme="majorBidi"/>
            <w:noProof/>
            <w:color w:val="000000" w:themeColor="text1"/>
          </w:rPr>
          <w:t>22</w:t>
        </w:r>
      </w:hyperlink>
      <w:r w:rsidRPr="008D6446">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773CB022" w14:textId="4AB6E95D" w:rsidR="00073512" w:rsidRPr="008D6446" w:rsidRDefault="00073512" w:rsidP="007E69DD">
      <w:pPr>
        <w:pStyle w:val="ListParagraph"/>
        <w:numPr>
          <w:ilvl w:val="1"/>
          <w:numId w:val="39"/>
        </w:numPr>
        <w:spacing w:after="160" w:line="252" w:lineRule="auto"/>
        <w:ind w:left="1276"/>
        <w:jc w:val="both"/>
        <w:rPr>
          <w:rFonts w:cstheme="majorBidi"/>
          <w:color w:val="000000" w:themeColor="text1"/>
        </w:rPr>
      </w:pPr>
      <w:r w:rsidRPr="008D6446">
        <w:rPr>
          <w:rFonts w:cstheme="majorBidi"/>
          <w:color w:val="000000" w:themeColor="text1"/>
        </w:rPr>
        <w:t xml:space="preserve">Assessment of therapy options </w:t>
      </w:r>
      <w:r w:rsidRPr="008D6446">
        <w:rPr>
          <w:rFonts w:cstheme="majorBidi"/>
          <w:color w:val="000000" w:themeColor="text1"/>
        </w:rPr>
        <w:fldChar w:fldCharType="begin">
          <w:fldData xml:space="preserve">PEVuZE5vdGU+PENpdGU+PEF1dGhvcj5IYWxsaXdlbGw8L0F1dGhvcj48WWVhcj4yMDA0PC9ZZWFy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kwNC04PC9wYWdlcz48dm9sdW1lPjU0PC92b2x1bWU+PG51bWJlcj41MDk8L251bWJlcj48a2V5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zAsIDUwXTwvRGlzcGxheVRleHQ+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kwNC04PC9wYWdlcz48dm9sdW1lPjU0PC92b2x1bWU+PG51bWJlcj41MDk8L251bWJlcj48a2V5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6E3DF0E0" w14:textId="6B3DFEAE" w:rsidR="00073512" w:rsidRPr="008D6446" w:rsidRDefault="00073512" w:rsidP="007E69DD">
      <w:pPr>
        <w:pStyle w:val="ListParagraph"/>
        <w:numPr>
          <w:ilvl w:val="0"/>
          <w:numId w:val="91"/>
        </w:numPr>
        <w:spacing w:after="160" w:line="252" w:lineRule="auto"/>
        <w:jc w:val="both"/>
        <w:rPr>
          <w:rFonts w:cstheme="majorBidi"/>
          <w:color w:val="000000" w:themeColor="text1"/>
        </w:rPr>
      </w:pPr>
      <w:r w:rsidRPr="008D6446">
        <w:rPr>
          <w:rFonts w:cstheme="majorBidi"/>
          <w:color w:val="000000" w:themeColor="text1"/>
        </w:rPr>
        <w:t xml:space="preserve">Discussions should be prepared and </w:t>
      </w:r>
      <w:r w:rsidR="00AE6CA0">
        <w:rPr>
          <w:rFonts w:cstheme="majorBidi"/>
          <w:color w:val="000000" w:themeColor="text1"/>
        </w:rPr>
        <w:t>include</w:t>
      </w:r>
      <w:r w:rsidRPr="008D6446">
        <w:rPr>
          <w:rFonts w:cstheme="majorBidi"/>
          <w:color w:val="000000" w:themeColor="text1"/>
        </w:rPr>
        <w:t xml:space="preserve"> the implications of diagnosis</w:t>
      </w:r>
      <w:r w:rsidR="00AE6CA0">
        <w:rPr>
          <w:rFonts w:cstheme="majorBidi"/>
          <w:color w:val="000000" w:themeColor="text1"/>
        </w:rPr>
        <w:t xml:space="preserve"> and of possible outcomes of life-sustaining treatments</w:t>
      </w:r>
      <w:r w:rsidRPr="008D6446">
        <w:rPr>
          <w:rFonts w:cstheme="majorBidi"/>
          <w:color w:val="000000" w:themeColor="text1"/>
        </w:rPr>
        <w:t xml:space="preserve"> </w:t>
      </w:r>
      <w:r w:rsidRPr="008D6446">
        <w:rPr>
          <w:rFonts w:cstheme="majorBidi"/>
          <w:color w:val="000000" w:themeColor="text1"/>
        </w:rPr>
        <w:fldChar w:fldCharType="begin">
          <w:fldData xml:space="preserve">PEVuZE5vdGU+PENpdGU+PEF1dGhvcj5IYWxsaXdlbGw8L0F1dGhvcj48WWVhcj4yMDA0PC9ZZWFy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zAsIDUwLCA1NV08L0Rpc3BsYXlU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 xml:space="preserve">, </w:t>
      </w:r>
      <w:hyperlink w:anchor="_ENREF_55" w:tooltip="Quill, 2009 #2068" w:history="1">
        <w:r w:rsidR="00565A42">
          <w:rPr>
            <w:rFonts w:cstheme="majorBidi"/>
            <w:noProof/>
            <w:color w:val="000000" w:themeColor="text1"/>
          </w:rPr>
          <w:t>55</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 xml:space="preserve">. Patient’s understanding about his/her condition and his/her desired informational needs should be sought </w:t>
      </w:r>
      <w:r w:rsidRPr="008D6446">
        <w:rPr>
          <w:rFonts w:cstheme="majorBidi"/>
          <w:color w:val="000000" w:themeColor="text1"/>
        </w:rPr>
        <w:fldChar w:fldCharType="begin"/>
      </w:r>
      <w:r w:rsidR="007C0184">
        <w:rPr>
          <w:rFonts w:cstheme="majorBidi"/>
          <w:color w:val="000000" w:themeColor="text1"/>
        </w:rPr>
        <w:instrText xml:space="preserve"> ADDIN EN.CITE &lt;EndNote&gt;&lt;Cite&gt;&lt;Author&gt;Ahia&lt;/Author&gt;&lt;Year&gt;2014&lt;/Year&gt;&lt;RecNum&gt;4968&lt;/RecNum&gt;&lt;DisplayText&gt;[50]&lt;/DisplayText&gt;&lt;record&gt;&lt;rec-number&gt;4968&lt;/rec-number&gt;&lt;foreign-keys&gt;&lt;key app="EN" db-id="0esa92s5w9e0pvea02sxfd0j0xpaweezveae" timestamp="1430852049"&gt;4968&lt;/key&gt;&lt;/foreign-keys&gt;&lt;ref-type name="Journal Article"&gt;17&lt;/ref-type&gt;&lt;contributors&gt;&lt;authors&gt;&lt;author&gt;Ahia, Chad L.&lt;/author&gt;&lt;author&gt;Blais, Christopher M.&lt;/author&gt;&lt;/authors&gt;&lt;/contributors&gt;&lt;auth-address&gt;The University of Queensland School of Medicine, Ochsner Clinical School, New Orleans, LA.&amp;#xD;The University of Queensland School of Medicine, Ochsner Clinical School, New Orleans, LA ; Section of Palliative Medicine, Department of Pulmonary and Critical Care Medicine, and Department of Infectious Disease, Ochsner Clinic Foundation, New Orleans, LA.&lt;/auth-address&gt;&lt;titles&gt;&lt;title&gt;Primary palliative care for the general internist: integrating goals of care discussions into the outpatient setting&lt;/title&gt;&lt;secondary-title&gt;The Ochsner Journal&lt;/secondary-title&gt;&lt;/titles&gt;&lt;periodical&gt;&lt;full-title&gt;The Ochsner Journal&lt;/full-title&gt;&lt;/periodical&gt;&lt;pages&gt;704-711&lt;/pages&gt;&lt;volume&gt;14&lt;/volume&gt;&lt;number&gt;4&lt;/number&gt;&lt;keywords&gt;&lt;keyword&gt;Advance care planning&lt;/keyword&gt;&lt;keyword&gt;advance directives&lt;/keyword&gt;&lt;keyword&gt;palliative care&lt;/keyword&gt;&lt;keyword&gt;patient care planning&lt;/keyword&gt;&lt;keyword&gt;primary care physicians&lt;/keyword&gt;&lt;/keywords&gt;&lt;dates&gt;&lt;year&gt;2014&lt;/year&gt;&lt;/dates&gt;&lt;pub-location&gt;United States&lt;/pub-location&gt;&lt;publisher&gt;Allen Press, Inc. for Ochsner Clinic Foundation&lt;/publisher&gt;&lt;isbn&gt;1524-5012&lt;/isbn&gt;&lt;accession-num&gt;25598737&lt;/accession-num&gt;&lt;urls&gt;&lt;related-urls&gt;&lt;url&gt;http://search.ebscohost.com/login.aspx?direct=true&amp;amp;db=cmedm&amp;amp;AN=25598737&amp;amp;site=ehost-live&lt;/url&gt;&lt;/related-urls&gt;&lt;/urls&gt;&lt;remote-database-name&gt;cmedm&lt;/remote-database-name&gt;&lt;remote-database-provider&gt;EBSCOhost&lt;/remote-database-provider&gt;&lt;/record&gt;&lt;/Cite&gt;&lt;/EndNote&gt;</w:instrText>
      </w:r>
      <w:r w:rsidRPr="008D6446">
        <w:rPr>
          <w:rFonts w:cstheme="majorBidi"/>
          <w:color w:val="000000" w:themeColor="text1"/>
        </w:rPr>
        <w:fldChar w:fldCharType="separate"/>
      </w:r>
      <w:r w:rsidR="007C0184">
        <w:rPr>
          <w:rFonts w:cstheme="majorBidi"/>
          <w:noProof/>
          <w:color w:val="000000" w:themeColor="text1"/>
        </w:rPr>
        <w:t>[</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 xml:space="preserve">. </w:t>
      </w:r>
      <w:r w:rsidR="00FF40A2">
        <w:rPr>
          <w:rFonts w:cstheme="majorBidi"/>
          <w:color w:val="000000" w:themeColor="text1"/>
        </w:rPr>
        <w:t>Patient’s relatives should be included in discussions</w:t>
      </w:r>
      <w:r w:rsidR="00645DE9">
        <w:rPr>
          <w:rFonts w:cstheme="majorBidi"/>
          <w:color w:val="000000" w:themeColor="text1"/>
        </w:rPr>
        <w:t>,</w:t>
      </w:r>
      <w:r w:rsidR="00FF40A2">
        <w:rPr>
          <w:rFonts w:cstheme="majorBidi"/>
          <w:color w:val="000000" w:themeColor="text1"/>
        </w:rPr>
        <w:t xml:space="preserve"> if </w:t>
      </w:r>
      <w:r w:rsidR="00180FF7">
        <w:rPr>
          <w:rFonts w:cstheme="majorBidi"/>
          <w:color w:val="000000" w:themeColor="text1"/>
        </w:rPr>
        <w:t xml:space="preserve">the </w:t>
      </w:r>
      <w:r w:rsidR="00FF40A2">
        <w:rPr>
          <w:rFonts w:cstheme="majorBidi"/>
          <w:color w:val="000000" w:themeColor="text1"/>
        </w:rPr>
        <w:t>patient so desire</w:t>
      </w:r>
      <w:r w:rsidR="00180FF7">
        <w:rPr>
          <w:rFonts w:cstheme="majorBidi"/>
          <w:color w:val="000000" w:themeColor="text1"/>
        </w:rPr>
        <w:t>s</w:t>
      </w:r>
      <w:r w:rsidR="00FF40A2">
        <w:rPr>
          <w:rFonts w:cstheme="majorBidi"/>
          <w:color w:val="000000" w:themeColor="text1"/>
        </w:rPr>
        <w:t xml:space="preserve"> </w:t>
      </w:r>
      <w:r w:rsidR="00FF40A2">
        <w:rPr>
          <w:rFonts w:cstheme="majorBidi"/>
          <w:color w:val="000000" w:themeColor="text1"/>
        </w:rPr>
        <w:fldChar w:fldCharType="begin">
          <w:fldData xml:space="preserve">PEVuZE5vdGU+PENpdGU+PEF1dGhvcj5DdXJ0aXM8L0F1dGhvcj48WWVhcj4yMDA4PC9ZZWFyPjxS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dXJ0aXM8L0F1dGhvcj48WWVhcj4yMDA4PC9ZZWFyPjxS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FF40A2">
        <w:rPr>
          <w:rFonts w:cstheme="majorBidi"/>
          <w:color w:val="000000" w:themeColor="text1"/>
        </w:rPr>
      </w:r>
      <w:r w:rsidR="00FF40A2">
        <w:rPr>
          <w:rFonts w:cstheme="majorBidi"/>
          <w:color w:val="000000" w:themeColor="text1"/>
        </w:rPr>
        <w:fldChar w:fldCharType="separate"/>
      </w:r>
      <w:r w:rsidR="007C0184">
        <w:rPr>
          <w:rFonts w:cstheme="majorBidi"/>
          <w:noProof/>
          <w:color w:val="000000" w:themeColor="text1"/>
        </w:rPr>
        <w:t>[</w:t>
      </w:r>
      <w:hyperlink w:anchor="_ENREF_41" w:tooltip="Schmidt, 2014 #8282" w:history="1">
        <w:r w:rsidR="00565A42">
          <w:rPr>
            <w:rFonts w:cstheme="majorBidi"/>
            <w:noProof/>
            <w:color w:val="000000" w:themeColor="text1"/>
          </w:rPr>
          <w:t>41</w:t>
        </w:r>
      </w:hyperlink>
      <w:r w:rsidR="007C0184">
        <w:rPr>
          <w:rFonts w:cstheme="majorBidi"/>
          <w:noProof/>
          <w:color w:val="000000" w:themeColor="text1"/>
        </w:rPr>
        <w:t xml:space="preserve">, </w:t>
      </w:r>
      <w:hyperlink w:anchor="_ENREF_49" w:tooltip="Curtis, 2008 #482" w:history="1">
        <w:r w:rsidR="00565A42">
          <w:rPr>
            <w:rFonts w:cstheme="majorBidi"/>
            <w:noProof/>
            <w:color w:val="000000" w:themeColor="text1"/>
          </w:rPr>
          <w:t>49</w:t>
        </w:r>
      </w:hyperlink>
      <w:r w:rsidR="007C0184">
        <w:rPr>
          <w:rFonts w:cstheme="majorBidi"/>
          <w:noProof/>
          <w:color w:val="000000" w:themeColor="text1"/>
        </w:rPr>
        <w:t>]</w:t>
      </w:r>
      <w:r w:rsidR="00FF40A2">
        <w:rPr>
          <w:rFonts w:cstheme="majorBidi"/>
          <w:color w:val="000000" w:themeColor="text1"/>
        </w:rPr>
        <w:fldChar w:fldCharType="end"/>
      </w:r>
      <w:r w:rsidR="00645DE9">
        <w:rPr>
          <w:rFonts w:cstheme="majorBidi"/>
          <w:color w:val="000000" w:themeColor="text1"/>
        </w:rPr>
        <w:t>.</w:t>
      </w:r>
      <w:r w:rsidR="00FF40A2">
        <w:rPr>
          <w:rFonts w:cstheme="majorBidi"/>
          <w:color w:val="000000" w:themeColor="text1"/>
        </w:rPr>
        <w:t xml:space="preserve"> </w:t>
      </w:r>
      <w:r w:rsidRPr="008D6446">
        <w:rPr>
          <w:rFonts w:cstheme="majorBidi"/>
          <w:color w:val="000000" w:themeColor="text1"/>
        </w:rPr>
        <w:t xml:space="preserve">In agreement with this, clinicians should identify and </w:t>
      </w:r>
      <w:r w:rsidRPr="001A0924">
        <w:rPr>
          <w:rFonts w:cstheme="majorBidi"/>
          <w:color w:val="000000" w:themeColor="text1"/>
        </w:rPr>
        <w:t xml:space="preserve">acknowledge </w:t>
      </w:r>
      <w:r w:rsidRPr="008D6446">
        <w:rPr>
          <w:rFonts w:cstheme="majorBidi"/>
          <w:color w:val="000000" w:themeColor="text1"/>
        </w:rPr>
        <w:t xml:space="preserve">patient’s preferences </w:t>
      </w:r>
      <w:r w:rsidRPr="008D6446">
        <w:rPr>
          <w:rFonts w:cstheme="majorBidi"/>
          <w:color w:val="000000" w:themeColor="text1"/>
        </w:rPr>
        <w:fldChar w:fldCharType="begin">
          <w:fldData xml:space="preserve">PEVuZE5vdGU+PENpdGU+PEF1dGhvcj5RdWlsbDwvQXV0aG9yPjxZZWFyPjIwMDk8L1llYXI+PFJl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RdWlsbDwvQXV0aG9yPjxZZWFyPjIwMDk8L1llYXI+PFJl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55" w:tooltip="Quill, 2009 #2068" w:history="1">
        <w:r w:rsidR="00565A42">
          <w:rPr>
            <w:rFonts w:cstheme="majorBidi"/>
            <w:noProof/>
            <w:color w:val="000000" w:themeColor="text1"/>
          </w:rPr>
          <w:t>55</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594EAA33" w14:textId="3CF83FCB" w:rsidR="00073512" w:rsidRPr="008D6446" w:rsidRDefault="00A50E05" w:rsidP="007E69DD">
      <w:pPr>
        <w:pStyle w:val="ListParagraph"/>
        <w:numPr>
          <w:ilvl w:val="0"/>
          <w:numId w:val="91"/>
        </w:numPr>
        <w:spacing w:after="160" w:line="252" w:lineRule="auto"/>
        <w:jc w:val="both"/>
        <w:rPr>
          <w:rFonts w:cstheme="majorBidi"/>
          <w:color w:val="000000" w:themeColor="text1"/>
        </w:rPr>
      </w:pPr>
      <w:r w:rsidRPr="001A0924">
        <w:rPr>
          <w:rFonts w:cstheme="majorBidi"/>
          <w:color w:val="000000" w:themeColor="text1"/>
        </w:rPr>
        <w:t>C</w:t>
      </w:r>
      <w:r w:rsidR="00073512" w:rsidRPr="001A0924">
        <w:rPr>
          <w:rFonts w:cstheme="majorBidi"/>
          <w:color w:val="000000" w:themeColor="text1"/>
        </w:rPr>
        <w:t>linician</w:t>
      </w:r>
      <w:r w:rsidR="00073512" w:rsidRPr="008D6446">
        <w:rPr>
          <w:rFonts w:cstheme="majorBidi"/>
          <w:color w:val="000000" w:themeColor="text1"/>
        </w:rPr>
        <w:t xml:space="preserve"> should share his/her medical opinion and propose a philosophy and plan of treatment, considering the patient’s needs and wishes </w:t>
      </w:r>
      <w:r w:rsidR="00073512" w:rsidRPr="008D6446">
        <w:rPr>
          <w:rFonts w:cstheme="majorBidi"/>
          <w:color w:val="000000" w:themeColor="text1"/>
        </w:rPr>
        <w:fldChar w:fldCharType="begin">
          <w:fldData xml:space="preserve">PEVuZE5vdGU+PENpdGU+PEF1dGhvcj5RdWlsbDwvQXV0aG9yPjxZZWFyPjIwMDk8L1llYXI+PFJl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RdWlsbDwvQXV0aG9yPjxZZWFyPjIwMDk8L1llYXI+PFJl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073512" w:rsidRPr="008D6446">
        <w:rPr>
          <w:rFonts w:cstheme="majorBidi"/>
          <w:color w:val="000000" w:themeColor="text1"/>
        </w:rPr>
      </w:r>
      <w:r w:rsidR="00073512" w:rsidRPr="008D6446">
        <w:rPr>
          <w:rFonts w:cstheme="majorBidi"/>
          <w:color w:val="000000" w:themeColor="text1"/>
        </w:rPr>
        <w:fldChar w:fldCharType="separate"/>
      </w:r>
      <w:r w:rsidR="007C0184">
        <w:rPr>
          <w:rFonts w:cstheme="majorBidi"/>
          <w:noProof/>
          <w:color w:val="000000" w:themeColor="text1"/>
        </w:rPr>
        <w:t>[</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 xml:space="preserve">, </w:t>
      </w:r>
      <w:hyperlink w:anchor="_ENREF_55" w:tooltip="Quill, 2009 #2068" w:history="1">
        <w:r w:rsidR="00565A42">
          <w:rPr>
            <w:rFonts w:cstheme="majorBidi"/>
            <w:noProof/>
            <w:color w:val="000000" w:themeColor="text1"/>
          </w:rPr>
          <w:t>55</w:t>
        </w:r>
      </w:hyperlink>
      <w:r w:rsidR="007C0184">
        <w:rPr>
          <w:rFonts w:cstheme="majorBidi"/>
          <w:noProof/>
          <w:color w:val="000000" w:themeColor="text1"/>
        </w:rPr>
        <w:t>]</w:t>
      </w:r>
      <w:r w:rsidR="00073512" w:rsidRPr="008D6446">
        <w:rPr>
          <w:rFonts w:cstheme="majorBidi"/>
          <w:color w:val="000000" w:themeColor="text1"/>
        </w:rPr>
        <w:fldChar w:fldCharType="end"/>
      </w:r>
      <w:r w:rsidR="00073512" w:rsidRPr="008D6446">
        <w:rPr>
          <w:rFonts w:cstheme="majorBidi"/>
          <w:color w:val="000000" w:themeColor="text1"/>
        </w:rPr>
        <w:t>. During this, patients may feel upset or emotional</w:t>
      </w:r>
      <w:r w:rsidR="00073512" w:rsidRPr="001A0924">
        <w:rPr>
          <w:rFonts w:cstheme="majorBidi"/>
          <w:color w:val="000000" w:themeColor="text1"/>
        </w:rPr>
        <w:t>,</w:t>
      </w:r>
      <w:r w:rsidRPr="001A0924">
        <w:rPr>
          <w:rFonts w:cstheme="majorBidi"/>
          <w:color w:val="000000" w:themeColor="text1"/>
        </w:rPr>
        <w:t xml:space="preserve"> therefore,</w:t>
      </w:r>
      <w:r w:rsidR="00073512" w:rsidRPr="00992C36">
        <w:rPr>
          <w:rFonts w:cstheme="majorBidi"/>
          <w:color w:val="000000" w:themeColor="text1"/>
        </w:rPr>
        <w:t xml:space="preserve"> support</w:t>
      </w:r>
      <w:r w:rsidR="00073512" w:rsidRPr="00D80699">
        <w:rPr>
          <w:rFonts w:cstheme="majorBidi"/>
          <w:color w:val="000000" w:themeColor="text1"/>
        </w:rPr>
        <w:t xml:space="preserve"> should</w:t>
      </w:r>
      <w:r w:rsidR="00073512" w:rsidRPr="008D6446">
        <w:rPr>
          <w:rFonts w:cstheme="majorBidi"/>
          <w:color w:val="000000" w:themeColor="text1"/>
        </w:rPr>
        <w:t xml:space="preserve"> be provided </w:t>
      </w:r>
      <w:r w:rsidR="00073512" w:rsidRPr="008D6446">
        <w:rPr>
          <w:rFonts w:cstheme="majorBidi"/>
          <w:color w:val="000000" w:themeColor="text1"/>
        </w:rPr>
        <w:fldChar w:fldCharType="begin">
          <w:fldData xml:space="preserve">PEVuZE5vdGU+PENpdGU+PEF1dGhvcj5IYWxsaXdlbGw8L0F1dGhvcj48WWVhcj4yMDA0PC9ZZWFy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kwNC04PC9wYWdlcz48dm9sdW1lPjU0PC92b2x1bWU+PG51bWJlcj41MDk8L251bWJlcj48a2V5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zAsIDUwXTwvRGlzcGxheVRleHQ+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kwNC04PC9wYWdlcz48dm9sdW1lPjU0PC92b2x1bWU+PG51bWJlcj41MDk8L251bWJlcj48a2V5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073512" w:rsidRPr="008D6446">
        <w:rPr>
          <w:rFonts w:cstheme="majorBidi"/>
          <w:color w:val="000000" w:themeColor="text1"/>
        </w:rPr>
      </w:r>
      <w:r w:rsidR="00073512" w:rsidRPr="008D6446">
        <w:rPr>
          <w:rFonts w:cstheme="majorBidi"/>
          <w:color w:val="000000" w:themeColor="text1"/>
        </w:rPr>
        <w:fldChar w:fldCharType="separate"/>
      </w:r>
      <w:r w:rsidR="007C0184">
        <w:rPr>
          <w:rFonts w:cstheme="majorBidi"/>
          <w:noProof/>
          <w:color w:val="000000" w:themeColor="text1"/>
        </w:rPr>
        <w:t>[</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00073512" w:rsidRPr="008D6446">
        <w:rPr>
          <w:rFonts w:cstheme="majorBidi"/>
          <w:color w:val="000000" w:themeColor="text1"/>
        </w:rPr>
        <w:fldChar w:fldCharType="end"/>
      </w:r>
      <w:r w:rsidR="00073512" w:rsidRPr="008D6446">
        <w:rPr>
          <w:rFonts w:cstheme="majorBidi"/>
          <w:color w:val="000000" w:themeColor="text1"/>
        </w:rPr>
        <w:t xml:space="preserve">. Any disagreements identified should be negotiated with the patient, to come to a shared decision </w:t>
      </w:r>
      <w:r w:rsidR="00073512" w:rsidRPr="008D6446">
        <w:rPr>
          <w:rFonts w:cstheme="majorBidi"/>
          <w:color w:val="000000" w:themeColor="text1"/>
        </w:rPr>
        <w:fldChar w:fldCharType="begin">
          <w:fldData xml:space="preserve">PEVuZE5vdGU+PENpdGU+PEF1dGhvcj5RdWlsbDwvQXV0aG9yPjxZZWFyPjIwMDk8L1llYXI+PFJl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RdWlsbDwvQXV0aG9yPjxZZWFyPjIwMDk8L1llYXI+PFJl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073512" w:rsidRPr="008D6446">
        <w:rPr>
          <w:rFonts w:cstheme="majorBidi"/>
          <w:color w:val="000000" w:themeColor="text1"/>
        </w:rPr>
      </w:r>
      <w:r w:rsidR="00073512" w:rsidRPr="008D6446">
        <w:rPr>
          <w:rFonts w:cstheme="majorBidi"/>
          <w:color w:val="000000" w:themeColor="text1"/>
        </w:rPr>
        <w:fldChar w:fldCharType="separate"/>
      </w:r>
      <w:r w:rsidR="007C0184">
        <w:rPr>
          <w:rFonts w:cstheme="majorBidi"/>
          <w:noProof/>
          <w:color w:val="000000" w:themeColor="text1"/>
        </w:rPr>
        <w:t>[</w:t>
      </w:r>
      <w:hyperlink w:anchor="_ENREF_24" w:tooltip="Kass-Bartelmes, 2004 #638" w:history="1">
        <w:r w:rsidR="00565A42">
          <w:rPr>
            <w:rFonts w:cstheme="majorBidi"/>
            <w:noProof/>
            <w:color w:val="000000" w:themeColor="text1"/>
          </w:rPr>
          <w:t>24</w:t>
        </w:r>
      </w:hyperlink>
      <w:r w:rsidR="007C0184">
        <w:rPr>
          <w:rFonts w:cstheme="majorBidi"/>
          <w:noProof/>
          <w:color w:val="000000" w:themeColor="text1"/>
        </w:rPr>
        <w:t xml:space="preserve">, </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 xml:space="preserve">, </w:t>
      </w:r>
      <w:hyperlink w:anchor="_ENREF_55" w:tooltip="Quill, 2009 #2068" w:history="1">
        <w:r w:rsidR="00565A42">
          <w:rPr>
            <w:rFonts w:cstheme="majorBidi"/>
            <w:noProof/>
            <w:color w:val="000000" w:themeColor="text1"/>
          </w:rPr>
          <w:t>55</w:t>
        </w:r>
      </w:hyperlink>
      <w:r w:rsidR="007C0184">
        <w:rPr>
          <w:rFonts w:cstheme="majorBidi"/>
          <w:noProof/>
          <w:color w:val="000000" w:themeColor="text1"/>
        </w:rPr>
        <w:t>]</w:t>
      </w:r>
      <w:r w:rsidR="00073512" w:rsidRPr="008D6446">
        <w:rPr>
          <w:rFonts w:cstheme="majorBidi"/>
          <w:color w:val="000000" w:themeColor="text1"/>
        </w:rPr>
        <w:fldChar w:fldCharType="end"/>
      </w:r>
      <w:r w:rsidR="00073512" w:rsidRPr="008D6446">
        <w:rPr>
          <w:rFonts w:cstheme="majorBidi"/>
          <w:color w:val="000000" w:themeColor="text1"/>
        </w:rPr>
        <w:t>;</w:t>
      </w:r>
    </w:p>
    <w:p w14:paraId="39E444DD" w14:textId="5C31C6C5" w:rsidR="00073512" w:rsidRPr="008D6446" w:rsidRDefault="00073512" w:rsidP="007E69DD">
      <w:pPr>
        <w:pStyle w:val="ListParagraph"/>
        <w:numPr>
          <w:ilvl w:val="0"/>
          <w:numId w:val="91"/>
        </w:numPr>
        <w:spacing w:after="160" w:line="252" w:lineRule="auto"/>
        <w:jc w:val="both"/>
      </w:pPr>
      <w:r w:rsidRPr="008D6446">
        <w:rPr>
          <w:rFonts w:cstheme="majorBidi"/>
          <w:color w:val="000000" w:themeColor="text1"/>
        </w:rPr>
        <w:t>Patients m</w:t>
      </w:r>
      <w:r w:rsidR="00227709">
        <w:rPr>
          <w:rFonts w:cstheme="majorBidi"/>
          <w:color w:val="000000" w:themeColor="text1"/>
        </w:rPr>
        <w:t>a</w:t>
      </w:r>
      <w:r w:rsidRPr="008D6446">
        <w:rPr>
          <w:rFonts w:cstheme="majorBidi"/>
          <w:color w:val="000000" w:themeColor="text1"/>
        </w:rPr>
        <w:t xml:space="preserve">y request burdensome treatments, in this case harm-reduction strategies should be chosen </w:t>
      </w:r>
      <w:r w:rsidRPr="008D6446">
        <w:rPr>
          <w:rFonts w:cstheme="majorBidi"/>
          <w:color w:val="000000" w:themeColor="text1"/>
        </w:rPr>
        <w:fldChar w:fldCharType="begin">
          <w:fldData xml:space="preserve">PEVuZE5vdGU+PENpdGU+PEF1dGhvcj5RdWlsbDwvQXV0aG9yPjxZZWFyPjIwMDk8L1llYXI+PFJl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RdWlsbDwvQXV0aG9yPjxZZWFyPjIwMDk8L1llYXI+PFJl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55" w:tooltip="Quill, 2009 #2068" w:history="1">
        <w:r w:rsidR="00565A42">
          <w:rPr>
            <w:rFonts w:cstheme="majorBidi"/>
            <w:noProof/>
            <w:color w:val="000000" w:themeColor="text1"/>
          </w:rPr>
          <w:t>55</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 xml:space="preserve">. Considering this, all patients should set goals and plan for the future with their clinicians </w:t>
      </w:r>
      <w:r w:rsidRPr="008D6446">
        <w:rPr>
          <w:rFonts w:cstheme="majorBidi"/>
          <w:color w:val="000000" w:themeColor="text1"/>
        </w:rPr>
        <w:fldChar w:fldCharType="begin"/>
      </w:r>
      <w:r w:rsidR="007C0184">
        <w:rPr>
          <w:rFonts w:cstheme="majorBidi"/>
          <w:color w:val="000000" w:themeColor="text1"/>
        </w:rPr>
        <w:instrText xml:space="preserve"> ADDIN EN.CITE &lt;EndNote&gt;&lt;Cite&gt;&lt;Author&gt;Ahia&lt;/Author&gt;&lt;Year&gt;2014&lt;/Year&gt;&lt;RecNum&gt;4968&lt;/RecNum&gt;&lt;DisplayText&gt;[50]&lt;/DisplayText&gt;&lt;record&gt;&lt;rec-number&gt;4968&lt;/rec-number&gt;&lt;foreign-keys&gt;&lt;key app="EN" db-id="0esa92s5w9e0pvea02sxfd0j0xpaweezveae" timestamp="1430852049"&gt;4968&lt;/key&gt;&lt;/foreign-keys&gt;&lt;ref-type name="Journal Article"&gt;17&lt;/ref-type&gt;&lt;contributors&gt;&lt;authors&gt;&lt;author&gt;Ahia, Chad L.&lt;/author&gt;&lt;author&gt;Blais, Christopher M.&lt;/author&gt;&lt;/authors&gt;&lt;/contributors&gt;&lt;auth-address&gt;The University of Queensland School of Medicine, Ochsner Clinical School, New Orleans, LA.&amp;#xD;The University of Queensland School of Medicine, Ochsner Clinical School, New Orleans, LA ; Section of Palliative Medicine, Department of Pulmonary and Critical Care Medicine, and Department of Infectious Disease, Ochsner Clinic Foundation, New Orleans, LA.&lt;/auth-address&gt;&lt;titles&gt;&lt;title&gt;Primary palliative care for the general internist: integrating goals of care discussions into the outpatient setting&lt;/title&gt;&lt;secondary-title&gt;The Ochsner Journal&lt;/secondary-title&gt;&lt;/titles&gt;&lt;periodical&gt;&lt;full-title&gt;The Ochsner Journal&lt;/full-title&gt;&lt;/periodical&gt;&lt;pages&gt;704-711&lt;/pages&gt;&lt;volume&gt;14&lt;/volume&gt;&lt;number&gt;4&lt;/number&gt;&lt;keywords&gt;&lt;keyword&gt;Advance care planning&lt;/keyword&gt;&lt;keyword&gt;advance directives&lt;/keyword&gt;&lt;keyword&gt;palliative care&lt;/keyword&gt;&lt;keyword&gt;patient care planning&lt;/keyword&gt;&lt;keyword&gt;primary care physicians&lt;/keyword&gt;&lt;/keywords&gt;&lt;dates&gt;&lt;year&gt;2014&lt;/year&gt;&lt;/dates&gt;&lt;pub-location&gt;United States&lt;/pub-location&gt;&lt;publisher&gt;Allen Press, Inc. for Ochsner Clinic Foundation&lt;/publisher&gt;&lt;isbn&gt;1524-5012&lt;/isbn&gt;&lt;accession-num&gt;25598737&lt;/accession-num&gt;&lt;urls&gt;&lt;related-urls&gt;&lt;url&gt;http://search.ebscohost.com/login.aspx?direct=true&amp;amp;db=cmedm&amp;amp;AN=25598737&amp;amp;site=ehost-live&lt;/url&gt;&lt;/related-urls&gt;&lt;/urls&gt;&lt;remote-database-name&gt;cmedm&lt;/remote-database-name&gt;&lt;remote-database-provider&gt;EBSCOhost&lt;/remote-database-provider&gt;&lt;/record&gt;&lt;/Cite&gt;&lt;/EndNote&gt;</w:instrText>
      </w:r>
      <w:r w:rsidRPr="008D6446">
        <w:rPr>
          <w:rFonts w:cstheme="majorBidi"/>
          <w:color w:val="000000" w:themeColor="text1"/>
        </w:rPr>
        <w:fldChar w:fldCharType="separate"/>
      </w:r>
      <w:r w:rsidR="007C0184">
        <w:rPr>
          <w:rFonts w:cstheme="majorBidi"/>
          <w:noProof/>
          <w:color w:val="000000" w:themeColor="text1"/>
        </w:rPr>
        <w:t>[</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0532A011" w14:textId="398A022C" w:rsidR="00073512" w:rsidRPr="008D6446" w:rsidRDefault="00073512" w:rsidP="007E69DD">
      <w:pPr>
        <w:pStyle w:val="ListParagraph"/>
        <w:numPr>
          <w:ilvl w:val="0"/>
          <w:numId w:val="91"/>
        </w:numPr>
        <w:spacing w:after="160" w:line="252" w:lineRule="auto"/>
        <w:jc w:val="both"/>
      </w:pPr>
      <w:r w:rsidRPr="008D6446">
        <w:rPr>
          <w:rFonts w:cstheme="majorBidi"/>
          <w:color w:val="000000" w:themeColor="text1"/>
        </w:rPr>
        <w:t xml:space="preserve">Clinicians should document all the information discussed and agreed, and should work closely with other professionals to ensure that the patient’s wishes are fulfilled </w:t>
      </w:r>
      <w:r w:rsidRPr="008D6446">
        <w:rPr>
          <w:rFonts w:cstheme="majorBidi"/>
          <w:color w:val="000000" w:themeColor="text1"/>
        </w:rPr>
        <w:fldChar w:fldCharType="begin">
          <w:fldData xml:space="preserve">PEVuZE5vdGU+PENpdGU+PEF1dGhvcj5BaGlhPC9BdXRob3I+PFllYXI+MjAxNDwvWWVhcj48UmVj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BaGlhPC9BdXRob3I+PFllYXI+MjAxNDwvWWVhcj48UmVj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26" w:tooltip="You, 2014 #4969" w:history="1">
        <w:r w:rsidR="00565A42">
          <w:rPr>
            <w:rFonts w:cstheme="majorBidi"/>
            <w:noProof/>
            <w:color w:val="000000" w:themeColor="text1"/>
          </w:rPr>
          <w:t>26</w:t>
        </w:r>
      </w:hyperlink>
      <w:r w:rsidR="007C0184">
        <w:rPr>
          <w:rFonts w:cstheme="majorBidi"/>
          <w:noProof/>
          <w:color w:val="000000" w:themeColor="text1"/>
        </w:rPr>
        <w:t xml:space="preserve">, </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 xml:space="preserve">. </w:t>
      </w:r>
      <w:r w:rsidRPr="008D6446">
        <w:rPr>
          <w:rFonts w:cstheme="majorBidi"/>
          <w:color w:val="000000" w:themeColor="text1"/>
        </w:rPr>
        <w:lastRenderedPageBreak/>
        <w:t xml:space="preserve">Conversations should be restarted when new triggers arise or whenever the patient requires. </w:t>
      </w:r>
      <w:r w:rsidRPr="008D6446">
        <w:rPr>
          <w:rFonts w:cstheme="majorBidi"/>
          <w:color w:val="000000" w:themeColor="text1"/>
        </w:rPr>
        <w:fldChar w:fldCharType="begin">
          <w:fldData xml:space="preserve">PEVuZE5vdGU+PENpdGU+PEF1dGhvcj5IYWxsaXdlbGw8L0F1dGhvcj48WWVhcj4yMDA0PC9ZZWFy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kwNC04PC9wYWdlcz48dm9sdW1lPjU0PC92b2x1bWU+PG51bWJlcj41MDk8L251bWJlcj48a2V5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zAsIDUwXTwvRGlzcGxheVRleHQ+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kwNC04PC9wYWdlcz48dm9sdW1lPjU0PC92b2x1bWU+PG51bWJlcj41MDk8L251bWJlcj48a2V5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8D6446">
        <w:rPr>
          <w:rFonts w:cstheme="majorBidi"/>
          <w:color w:val="000000" w:themeColor="text1"/>
        </w:rPr>
      </w:r>
      <w:r w:rsidRPr="008D6446">
        <w:rPr>
          <w:rFonts w:cstheme="majorBidi"/>
          <w:color w:val="000000" w:themeColor="text1"/>
        </w:rPr>
        <w:fldChar w:fldCharType="separate"/>
      </w:r>
      <w:r w:rsidR="007C0184">
        <w:rPr>
          <w:rFonts w:cstheme="majorBidi"/>
          <w:noProof/>
          <w:color w:val="000000" w:themeColor="text1"/>
        </w:rPr>
        <w:t>[</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50" w:tooltip="Ahia, 2014 #4968" w:history="1">
        <w:r w:rsidR="00565A42">
          <w:rPr>
            <w:rFonts w:cstheme="majorBidi"/>
            <w:noProof/>
            <w:color w:val="000000" w:themeColor="text1"/>
          </w:rPr>
          <w:t>50</w:t>
        </w:r>
      </w:hyperlink>
      <w:r w:rsidR="007C0184">
        <w:rPr>
          <w:rFonts w:cstheme="majorBidi"/>
          <w:noProof/>
          <w:color w:val="000000" w:themeColor="text1"/>
        </w:rPr>
        <w:t>]</w:t>
      </w:r>
      <w:r w:rsidRPr="008D6446">
        <w:rPr>
          <w:rFonts w:cstheme="majorBidi"/>
          <w:color w:val="000000" w:themeColor="text1"/>
        </w:rPr>
        <w:fldChar w:fldCharType="end"/>
      </w:r>
      <w:r w:rsidRPr="008D6446">
        <w:rPr>
          <w:rFonts w:cstheme="majorBidi"/>
          <w:color w:val="000000" w:themeColor="text1"/>
        </w:rPr>
        <w:t>.</w:t>
      </w:r>
    </w:p>
    <w:p w14:paraId="43650E05" w14:textId="77777777" w:rsidR="00526F75" w:rsidRPr="00C07005" w:rsidRDefault="00526F75" w:rsidP="005877A6">
      <w:pPr>
        <w:jc w:val="both"/>
        <w:rPr>
          <w:rFonts w:cstheme="majorBidi"/>
          <w:color w:val="000000" w:themeColor="text1"/>
        </w:rPr>
      </w:pPr>
    </w:p>
    <w:p w14:paraId="18376285" w14:textId="64BFFA63" w:rsidR="00E873EE" w:rsidRPr="00C07005" w:rsidRDefault="001F5B46" w:rsidP="005877A6">
      <w:pPr>
        <w:pStyle w:val="Heading1"/>
        <w:spacing w:before="0" w:after="200"/>
      </w:pPr>
      <w:r w:rsidRPr="00C07005">
        <w:t>Discussion</w:t>
      </w:r>
    </w:p>
    <w:p w14:paraId="1F30A667" w14:textId="4BBA5706" w:rsidR="001D4B9C" w:rsidRPr="00C07005" w:rsidRDefault="000827E1" w:rsidP="00C00A40">
      <w:pPr>
        <w:jc w:val="both"/>
        <w:rPr>
          <w:rFonts w:cstheme="majorBidi"/>
          <w:color w:val="000000" w:themeColor="text1"/>
        </w:rPr>
      </w:pPr>
      <w:r w:rsidRPr="00C07005">
        <w:rPr>
          <w:rFonts w:cstheme="majorBidi"/>
          <w:color w:val="000000" w:themeColor="text1"/>
        </w:rPr>
        <w:t xml:space="preserve">The majority of studies included in the review showed that only a small percentage of patients with COPD had discussed </w:t>
      </w:r>
      <w:r w:rsidR="0079779D" w:rsidRPr="00C07005">
        <w:t>palliative</w:t>
      </w:r>
      <w:r w:rsidRPr="00C07005">
        <w:rPr>
          <w:rFonts w:cstheme="majorBidi"/>
          <w:color w:val="000000" w:themeColor="text1"/>
        </w:rPr>
        <w:t xml:space="preserve"> care with their clinicians. </w:t>
      </w:r>
      <w:r w:rsidR="00CB14BD" w:rsidRPr="00C07005">
        <w:rPr>
          <w:rFonts w:cstheme="majorBidi"/>
          <w:color w:val="000000" w:themeColor="text1"/>
        </w:rPr>
        <w:t xml:space="preserve">Clinicians in those studies </w:t>
      </w:r>
      <w:r w:rsidRPr="00C07005">
        <w:rPr>
          <w:rFonts w:cstheme="majorBidi"/>
          <w:color w:val="000000" w:themeColor="text1"/>
        </w:rPr>
        <w:t xml:space="preserve">reported several reasons behind this, such as the unpredictability of COPD, the fear of destroying </w:t>
      </w:r>
      <w:r w:rsidR="00D92B67" w:rsidRPr="00C07005">
        <w:rPr>
          <w:rFonts w:cstheme="majorBidi"/>
          <w:color w:val="000000" w:themeColor="text1"/>
        </w:rPr>
        <w:t>patient</w:t>
      </w:r>
      <w:r w:rsidR="005E2226">
        <w:rPr>
          <w:rFonts w:cstheme="majorBidi"/>
          <w:color w:val="000000" w:themeColor="text1"/>
        </w:rPr>
        <w:t>s’</w:t>
      </w:r>
      <w:r w:rsidR="00D92B67" w:rsidRPr="00C07005">
        <w:rPr>
          <w:rFonts w:cstheme="majorBidi"/>
          <w:color w:val="000000" w:themeColor="text1"/>
        </w:rPr>
        <w:t xml:space="preserve"> </w:t>
      </w:r>
      <w:r w:rsidRPr="00C07005">
        <w:rPr>
          <w:rFonts w:cstheme="majorBidi"/>
          <w:color w:val="000000" w:themeColor="text1"/>
        </w:rPr>
        <w:t>hope</w:t>
      </w:r>
      <w:r w:rsidR="00CB14BD" w:rsidRPr="00C07005">
        <w:rPr>
          <w:rFonts w:cstheme="majorBidi"/>
          <w:color w:val="000000" w:themeColor="text1"/>
        </w:rPr>
        <w:t>,</w:t>
      </w:r>
      <w:r w:rsidRPr="00C07005">
        <w:rPr>
          <w:rFonts w:cstheme="majorBidi"/>
          <w:color w:val="000000" w:themeColor="text1"/>
        </w:rPr>
        <w:t xml:space="preserve"> and the lack of </w:t>
      </w:r>
      <w:r w:rsidR="008876BE" w:rsidRPr="00C07005">
        <w:rPr>
          <w:rFonts w:cstheme="majorBidi"/>
          <w:color w:val="000000" w:themeColor="text1"/>
        </w:rPr>
        <w:t>understanding</w:t>
      </w:r>
      <w:r w:rsidRPr="00C07005">
        <w:rPr>
          <w:rFonts w:cstheme="majorBidi"/>
          <w:color w:val="000000" w:themeColor="text1"/>
        </w:rPr>
        <w:t xml:space="preserve"> about </w:t>
      </w:r>
      <w:r w:rsidR="0079779D" w:rsidRPr="00C07005">
        <w:t>palliative</w:t>
      </w:r>
      <w:r w:rsidRPr="00C07005">
        <w:rPr>
          <w:rFonts w:cstheme="majorBidi"/>
          <w:color w:val="000000" w:themeColor="text1"/>
        </w:rPr>
        <w:t xml:space="preserve"> care and COPD by patients and physicians. </w:t>
      </w:r>
    </w:p>
    <w:p w14:paraId="585AA751" w14:textId="7007B445" w:rsidR="00F41AB5" w:rsidRDefault="007265E6" w:rsidP="007E69DD">
      <w:pPr>
        <w:jc w:val="both"/>
        <w:rPr>
          <w:rFonts w:cstheme="majorBidi"/>
          <w:color w:val="000000" w:themeColor="text1"/>
        </w:rPr>
      </w:pPr>
      <w:r w:rsidRPr="00C07005">
        <w:rPr>
          <w:rFonts w:cstheme="majorBidi"/>
          <w:color w:val="000000" w:themeColor="text1"/>
        </w:rPr>
        <w:t xml:space="preserve">The small proportion of </w:t>
      </w:r>
      <w:r w:rsidR="001D4B9C" w:rsidRPr="00C07005">
        <w:rPr>
          <w:rFonts w:cstheme="majorBidi"/>
          <w:color w:val="000000" w:themeColor="text1"/>
        </w:rPr>
        <w:t xml:space="preserve">COPD </w:t>
      </w:r>
      <w:r w:rsidRPr="00C07005">
        <w:rPr>
          <w:rFonts w:cstheme="majorBidi"/>
          <w:color w:val="000000" w:themeColor="text1"/>
        </w:rPr>
        <w:t xml:space="preserve">patients who receive </w:t>
      </w:r>
      <w:r w:rsidR="0079779D" w:rsidRPr="00C07005">
        <w:t>palliative</w:t>
      </w:r>
      <w:r w:rsidRPr="00C07005">
        <w:rPr>
          <w:rFonts w:cstheme="majorBidi"/>
          <w:color w:val="000000" w:themeColor="text1"/>
        </w:rPr>
        <w:t xml:space="preserve"> care </w:t>
      </w:r>
      <w:r w:rsidR="001D4B9C" w:rsidRPr="00C07005">
        <w:rPr>
          <w:rFonts w:cstheme="majorBidi"/>
          <w:color w:val="000000" w:themeColor="text1"/>
        </w:rPr>
        <w:t xml:space="preserve">may be a </w:t>
      </w:r>
      <w:r w:rsidRPr="00C07005">
        <w:rPr>
          <w:rFonts w:cstheme="majorBidi"/>
          <w:color w:val="000000" w:themeColor="text1"/>
        </w:rPr>
        <w:t>reflect</w:t>
      </w:r>
      <w:r w:rsidR="001D4B9C" w:rsidRPr="00C07005">
        <w:rPr>
          <w:rFonts w:cstheme="majorBidi"/>
          <w:color w:val="000000" w:themeColor="text1"/>
        </w:rPr>
        <w:t>ion of</w:t>
      </w:r>
      <w:r w:rsidRPr="00C07005">
        <w:rPr>
          <w:rFonts w:cstheme="majorBidi"/>
          <w:color w:val="000000" w:themeColor="text1"/>
        </w:rPr>
        <w:t xml:space="preserve"> the lack of </w:t>
      </w:r>
      <w:r w:rsidR="007D6DD4" w:rsidRPr="00C07005">
        <w:t>conversations</w:t>
      </w:r>
      <w:r w:rsidRPr="00C07005">
        <w:rPr>
          <w:rFonts w:cstheme="majorBidi"/>
          <w:color w:val="000000" w:themeColor="text1"/>
        </w:rPr>
        <w:t xml:space="preserve"> between patients and clinicians.</w:t>
      </w:r>
      <w:r w:rsidR="00201944" w:rsidRPr="00C07005">
        <w:rPr>
          <w:rFonts w:cstheme="majorBidi"/>
          <w:color w:val="000000" w:themeColor="text1"/>
        </w:rPr>
        <w:t xml:space="preserve"> </w:t>
      </w:r>
      <w:r w:rsidR="001D4B9C" w:rsidRPr="00C07005">
        <w:rPr>
          <w:rFonts w:cstheme="majorBidi"/>
          <w:color w:val="000000" w:themeColor="text1"/>
        </w:rPr>
        <w:t>However, t</w:t>
      </w:r>
      <w:r w:rsidR="00C33830" w:rsidRPr="00C07005">
        <w:rPr>
          <w:rFonts w:cstheme="majorBidi"/>
          <w:color w:val="000000" w:themeColor="text1"/>
        </w:rPr>
        <w:t xml:space="preserve">he lack of accurate prognostic tools in COPD makes it difficult for clinicians to </w:t>
      </w:r>
      <w:r w:rsidR="001D4B9C" w:rsidRPr="00C07005">
        <w:rPr>
          <w:rFonts w:cstheme="majorBidi"/>
          <w:color w:val="000000" w:themeColor="text1"/>
        </w:rPr>
        <w:t xml:space="preserve">judge </w:t>
      </w:r>
      <w:r w:rsidR="00C33830" w:rsidRPr="00C07005">
        <w:rPr>
          <w:rFonts w:cstheme="majorBidi"/>
          <w:color w:val="000000" w:themeColor="text1"/>
        </w:rPr>
        <w:t>when</w:t>
      </w:r>
      <w:r w:rsidR="001D4B9C" w:rsidRPr="00C07005">
        <w:rPr>
          <w:rFonts w:cstheme="majorBidi"/>
          <w:color w:val="000000" w:themeColor="text1"/>
        </w:rPr>
        <w:t xml:space="preserve"> </w:t>
      </w:r>
      <w:r w:rsidR="00C33830" w:rsidRPr="00C07005">
        <w:rPr>
          <w:rFonts w:cstheme="majorBidi"/>
          <w:color w:val="000000" w:themeColor="text1"/>
        </w:rPr>
        <w:t xml:space="preserve">the ideal time to initiate palliative care </w:t>
      </w:r>
      <w:r w:rsidR="001F5B46" w:rsidRPr="00C07005">
        <w:rPr>
          <w:rFonts w:cstheme="majorBidi"/>
          <w:color w:val="000000" w:themeColor="text1"/>
        </w:rPr>
        <w:t>discussion</w:t>
      </w:r>
      <w:r w:rsidR="00C33830" w:rsidRPr="00C07005">
        <w:rPr>
          <w:rFonts w:cstheme="majorBidi"/>
          <w:color w:val="000000" w:themeColor="text1"/>
        </w:rPr>
        <w:t>s</w:t>
      </w:r>
      <w:r w:rsidR="00AF5772" w:rsidRPr="00C07005">
        <w:rPr>
          <w:rFonts w:cstheme="majorBidi"/>
          <w:color w:val="000000" w:themeColor="text1"/>
        </w:rPr>
        <w:t xml:space="preserve"> is</w:t>
      </w:r>
      <w:r w:rsidR="00C33830" w:rsidRPr="00C07005">
        <w:rPr>
          <w:rFonts w:cstheme="majorBidi"/>
          <w:color w:val="000000" w:themeColor="text1"/>
        </w:rPr>
        <w:t xml:space="preserve">. </w:t>
      </w:r>
      <w:r w:rsidR="0002627D" w:rsidRPr="00C07005">
        <w:rPr>
          <w:rFonts w:cstheme="majorBidi"/>
          <w:color w:val="000000" w:themeColor="text1"/>
        </w:rPr>
        <w:t xml:space="preserve">Various tools have been suggested, </w:t>
      </w:r>
      <w:r w:rsidR="001D4B9C" w:rsidRPr="00C07005">
        <w:rPr>
          <w:rFonts w:cstheme="majorBidi"/>
          <w:color w:val="000000" w:themeColor="text1"/>
        </w:rPr>
        <w:t xml:space="preserve">but </w:t>
      </w:r>
      <w:r w:rsidR="0002627D" w:rsidRPr="00C07005">
        <w:rPr>
          <w:rFonts w:cstheme="majorBidi"/>
          <w:color w:val="000000" w:themeColor="text1"/>
        </w:rPr>
        <w:t xml:space="preserve">most of them </w:t>
      </w:r>
      <w:r w:rsidR="001D4B9C" w:rsidRPr="00C07005">
        <w:rPr>
          <w:rFonts w:cstheme="majorBidi"/>
          <w:color w:val="000000" w:themeColor="text1"/>
        </w:rPr>
        <w:t>have inadequate prognostic ability</w:t>
      </w:r>
      <w:r w:rsidR="0002627D" w:rsidRPr="00C07005">
        <w:rPr>
          <w:rFonts w:cstheme="majorBidi"/>
          <w:color w:val="000000" w:themeColor="text1"/>
        </w:rPr>
        <w:t xml:space="preserve">. </w:t>
      </w:r>
      <w:r w:rsidR="00895F96" w:rsidRPr="00C07005">
        <w:rPr>
          <w:rFonts w:cstheme="majorBidi"/>
          <w:color w:val="000000" w:themeColor="text1"/>
        </w:rPr>
        <w:t>For example, t</w:t>
      </w:r>
      <w:r w:rsidR="00B965A9" w:rsidRPr="00C07005">
        <w:rPr>
          <w:rFonts w:cstheme="majorBidi"/>
          <w:color w:val="000000" w:themeColor="text1"/>
        </w:rPr>
        <w:t xml:space="preserve">he </w:t>
      </w:r>
      <w:r w:rsidR="00B965A9" w:rsidRPr="00C07005">
        <w:t>tools</w:t>
      </w:r>
      <w:r w:rsidR="00876EF2" w:rsidRPr="00C07005">
        <w:t xml:space="preserve"> used during the SUPPORT </w:t>
      </w:r>
      <w:r w:rsidR="00E57558" w:rsidRPr="00C07005">
        <w:t>study</w:t>
      </w:r>
      <w:r w:rsidR="00895F96" w:rsidRPr="00C07005">
        <w:t xml:space="preserve"> showed that, at 5 days prior to death, patients with COPD were predicted to have &gt;50% chance</w:t>
      </w:r>
      <w:r w:rsidR="00876EF2" w:rsidRPr="00C07005">
        <w:t xml:space="preserve"> of surviving for 6 months</w:t>
      </w:r>
      <w:r w:rsidR="00930988" w:rsidRPr="00C07005">
        <w:t xml:space="preserve"> </w:t>
      </w:r>
      <w:r w:rsidR="006730FD" w:rsidRPr="00C07005">
        <w:fldChar w:fldCharType="begin"/>
      </w:r>
      <w:r w:rsidR="0074328B" w:rsidRPr="00C07005">
        <w:instrText xml:space="preserve"> ADDIN EN.CITE &lt;EndNote&gt;&lt;Cite&gt;&lt;Author&gt;Curtis&lt;/Author&gt;&lt;Year&gt;2008&lt;/Year&gt;&lt;RecNum&gt;2295&lt;/RecNum&gt;&lt;DisplayText&gt;[22]&lt;/DisplayText&gt;&lt;record&gt;&lt;rec-number&gt;2295&lt;/rec-number&gt;&lt;foreign-keys&gt;&lt;key app="EN" db-id="0esa92s5w9e0pvea02sxfd0j0xpaweezveae" timestamp="1420313097"&gt;2295&lt;/key&gt;&lt;/foreign-keys&gt;&lt;ref-type name="Journal Article"&gt;17&lt;/ref-type&gt;&lt;contributors&gt;&lt;authors&gt;&lt;author&gt;Curtis, J. R.&lt;/author&gt;&lt;/authors&gt;&lt;/contributors&gt;&lt;auth-address&gt;Division of Pulmonary and Critical Care Medicine, Harborview Medical Center, University of Washington, 325 Ninth Avenue, Seattle, WA 98104-2499, USA. jrc@u.washington.edu&lt;/auth-address&gt;&lt;titles&gt;&lt;title&gt;Palliative and end-of-life care for patients with severe COP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96-803&lt;/pages&gt;&lt;volume&gt;32&lt;/volume&gt;&lt;number&gt;3&lt;/number&gt;&lt;keywords&gt;&lt;keyword&gt;Advance Care Planning&lt;/keyword&gt;&lt;keyword&gt;Attitude to Death&lt;/keyword&gt;&lt;keyword&gt;Humans&lt;/keyword&gt;&lt;keyword&gt;*Palliative Care&lt;/keyword&gt;&lt;keyword&gt;Physician-Patient Relations&lt;/keyword&gt;&lt;keyword&gt;Pulmonary Disease, Chronic Obstructive/*therapy&lt;/keyword&gt;&lt;keyword&gt;*Terminal Care&lt;/keyword&gt;&lt;/keywords&gt;&lt;dates&gt;&lt;year&gt;2008&lt;/year&gt;&lt;pub-dates&gt;&lt;date&gt;Sep&lt;/date&gt;&lt;/pub-dates&gt;&lt;/dates&gt;&lt;isbn&gt;1399-3003 (Electronic)&amp;#xD;0903-1936 (Linking)&lt;/isbn&gt;&lt;accession-num&gt;17989116&lt;/accession-num&gt;&lt;urls&gt;&lt;related-urls&gt;&lt;url&gt;http://www.ncbi.nlm.nih.gov/pubmed/17989116&lt;/url&gt;&lt;url&gt;http://erj.ersjournals.com/content/32/3/796.full.pdf&lt;/url&gt;&lt;/related-urls&gt;&lt;/urls&gt;&lt;electronic-resource-num&gt;10.1183/09031936.00126107&lt;/electronic-resource-num&gt;&lt;/record&gt;&lt;/Cite&gt;&lt;/EndNote&gt;</w:instrText>
      </w:r>
      <w:r w:rsidR="006730FD" w:rsidRPr="00C07005">
        <w:fldChar w:fldCharType="separate"/>
      </w:r>
      <w:r w:rsidR="0074328B" w:rsidRPr="00C07005">
        <w:rPr>
          <w:noProof/>
        </w:rPr>
        <w:t>[</w:t>
      </w:r>
      <w:hyperlink w:anchor="_ENREF_22" w:tooltip="Curtis, 2008 #2295" w:history="1">
        <w:r w:rsidR="00565A42" w:rsidRPr="00C07005">
          <w:rPr>
            <w:noProof/>
          </w:rPr>
          <w:t>22</w:t>
        </w:r>
      </w:hyperlink>
      <w:r w:rsidR="0074328B" w:rsidRPr="00C07005">
        <w:rPr>
          <w:noProof/>
        </w:rPr>
        <w:t>]</w:t>
      </w:r>
      <w:r w:rsidR="006730FD" w:rsidRPr="00C07005">
        <w:fldChar w:fldCharType="end"/>
      </w:r>
      <w:r w:rsidR="00876EF2" w:rsidRPr="00C07005">
        <w:t>.</w:t>
      </w:r>
      <w:r w:rsidR="00930988" w:rsidRPr="00C07005">
        <w:t xml:space="preserve"> Other tools can be </w:t>
      </w:r>
      <w:r w:rsidR="00347A94" w:rsidRPr="00C07005">
        <w:t>included in this list, such as BODE</w:t>
      </w:r>
      <w:r w:rsidR="008D32CF">
        <w:t>, DECAF</w:t>
      </w:r>
      <w:r w:rsidR="00347A94" w:rsidRPr="00C07005">
        <w:t xml:space="preserve"> and DOSE score.</w:t>
      </w:r>
      <w:r w:rsidR="00E605C7" w:rsidRPr="00C07005">
        <w:t xml:space="preserve"> DOSE score can be used </w:t>
      </w:r>
      <w:r w:rsidR="00133083" w:rsidRPr="00C07005">
        <w:t xml:space="preserve">as a prognostic instrument for mortality in COPD, </w:t>
      </w:r>
      <w:r w:rsidR="00BF3256" w:rsidRPr="00C07005">
        <w:t xml:space="preserve">however </w:t>
      </w:r>
      <w:r w:rsidR="00133083" w:rsidRPr="00C07005">
        <w:t xml:space="preserve">only 57.1% of patients with the highest score died </w:t>
      </w:r>
      <w:r w:rsidR="00BF3256" w:rsidRPr="00C07005">
        <w:t>with</w:t>
      </w:r>
      <w:r w:rsidR="00133083" w:rsidRPr="00C07005">
        <w:t>in 5 years</w:t>
      </w:r>
      <w:r w:rsidR="00E779FB" w:rsidRPr="00C07005">
        <w:t xml:space="preserve"> of follow-up</w:t>
      </w:r>
      <w:r w:rsidR="00853595" w:rsidRPr="00C07005">
        <w:t xml:space="preserve"> </w:t>
      </w:r>
      <w:r w:rsidR="00030094" w:rsidRPr="00C07005">
        <w:fldChar w:fldCharType="begin"/>
      </w:r>
      <w:r w:rsidR="00073512">
        <w:instrText xml:space="preserve"> ADDIN EN.CITE &lt;EndNote&gt;&lt;Cite&gt;&lt;Author&gt;Sundh&lt;/Author&gt;&lt;Year&gt;2012&lt;/Year&gt;&lt;RecNum&gt;1531&lt;/RecNum&gt;&lt;DisplayText&gt;[58]&lt;/DisplayText&gt;&lt;record&gt;&lt;rec-number&gt;1531&lt;/rec-number&gt;&lt;foreign-keys&gt;&lt;key app="EN" db-id="0esa92s5w9e0pvea02sxfd0j0xpaweezveae" timestamp="1417728356"&gt;1531&lt;/key&gt;&lt;/foreign-keys&gt;&lt;ref-type name="Journal Article"&gt;17&lt;/ref-type&gt;&lt;contributors&gt;&lt;authors&gt;&lt;author&gt;Sundh, J.&lt;/author&gt;&lt;author&gt;Janson, C.&lt;/author&gt;&lt;author&gt;Lisspers, K.&lt;/author&gt;&lt;author&gt;Ställberg, B.&lt;/author&gt;&lt;author&gt;Montgomery, S.&lt;/author&gt;&lt;/authors&gt;&lt;/contributors&gt;&lt;auth-address&gt;Department of Respiratory Medicine, Örebro University Hospital, School of Health and Medical Science, Örebro University, Örebro, Sweden&lt;/auth-address&gt;&lt;titles&gt;&lt;title&gt;The Dyspnoea, Obstruction, Smoking, Exacerbation (DOSE) index is predictive of mortality in COPD&lt;/title&gt;&lt;secondary-title&gt;Primary Care Respiratory Journal&lt;/secondary-title&gt;&lt;/titles&gt;&lt;periodical&gt;&lt;full-title&gt;Primary Care Respiratory Journal&lt;/full-title&gt;&lt;/periodical&gt;&lt;pages&gt;295-301&lt;/pages&gt;&lt;volume&gt;21&lt;/volume&gt;&lt;number&gt;3&lt;/number&gt;&lt;keywords&gt;&lt;keyword&gt;Pulmonary Disease, Chronic Obstructive -- Mortality&lt;/keyword&gt;&lt;keyword&gt;Adult&lt;/keyword&gt;&lt;keyword&gt;Aged&lt;/keyword&gt;&lt;keyword&gt;Disease Progression&lt;/keyword&gt;&lt;keyword&gt;Dyspnea -- Etiology&lt;/keyword&gt;&lt;keyword&gt;Female&lt;/keyword&gt;&lt;keyword&gt;Human&lt;/keyword&gt;&lt;keyword&gt;Male&lt;/keyword&gt;&lt;keyword&gt;Middle Age&lt;/keyword&gt;&lt;keyword&gt;Prognosis&lt;/keyword&gt;&lt;keyword&gt;Prospective Studies&lt;/keyword&gt;&lt;keyword&gt;Pulmonary Disease, Chronic Obstructive -- Complications&lt;/keyword&gt;&lt;keyword&gt;Severity of Illness Indices&lt;/keyword&gt;&lt;keyword&gt;Smoking&lt;/keyword&gt;&lt;/keywords&gt;&lt;dates&gt;&lt;year&gt;2012&lt;/year&gt;&lt;/dates&gt;&lt;isbn&gt;1471-4418&lt;/isbn&gt;&lt;accession-num&gt;2011682205. Language: English. Entry Date: 20130222. Revision Date: 20130222. Publication Type: journal article&lt;/accession-num&gt;&lt;urls&gt;&lt;related-urls&gt;&lt;url&gt;http://search.ebscohost.com/login.aspx?direct=true&amp;amp;db=rzh&amp;amp;AN=2011682205&amp;amp;site=ehost-live&lt;/url&gt;&lt;/related-urls&gt;&lt;/urls&gt;&lt;remote-database-name&gt;rzh&lt;/remote-database-name&gt;&lt;remote-database-provider&gt;EBSCOhost&lt;/remote-database-provider&gt;&lt;/record&gt;&lt;/Cite&gt;&lt;/EndNote&gt;</w:instrText>
      </w:r>
      <w:r w:rsidR="00030094" w:rsidRPr="00C07005">
        <w:fldChar w:fldCharType="separate"/>
      </w:r>
      <w:r w:rsidR="00073512">
        <w:rPr>
          <w:noProof/>
        </w:rPr>
        <w:t>[</w:t>
      </w:r>
      <w:hyperlink w:anchor="_ENREF_58" w:tooltip="Sundh, 2012 #1531" w:history="1">
        <w:r w:rsidR="00565A42">
          <w:rPr>
            <w:noProof/>
          </w:rPr>
          <w:t>58</w:t>
        </w:r>
      </w:hyperlink>
      <w:r w:rsidR="00073512">
        <w:rPr>
          <w:noProof/>
        </w:rPr>
        <w:t>]</w:t>
      </w:r>
      <w:r w:rsidR="00030094" w:rsidRPr="00C07005">
        <w:fldChar w:fldCharType="end"/>
      </w:r>
      <w:r w:rsidR="00133083" w:rsidRPr="00C07005">
        <w:t>.</w:t>
      </w:r>
      <w:r w:rsidR="009F2F9F" w:rsidRPr="00C07005">
        <w:t xml:space="preserve"> </w:t>
      </w:r>
      <w:r w:rsidR="00CB0FB5" w:rsidRPr="00C07005">
        <w:t xml:space="preserve">When looking at the BODE score, </w:t>
      </w:r>
      <w:r w:rsidR="00F847CB" w:rsidRPr="00C07005">
        <w:t>63.</w:t>
      </w:r>
      <w:r w:rsidR="00C56B53" w:rsidRPr="00C07005">
        <w:t xml:space="preserve">2% of patients with the highest BODE score were </w:t>
      </w:r>
      <w:r w:rsidR="00E779FB" w:rsidRPr="00C07005">
        <w:t xml:space="preserve">still </w:t>
      </w:r>
      <w:r w:rsidR="00C56B53" w:rsidRPr="00C07005">
        <w:t xml:space="preserve">alive </w:t>
      </w:r>
      <w:r w:rsidR="007B564E" w:rsidRPr="00C07005">
        <w:t>at</w:t>
      </w:r>
      <w:r w:rsidR="00C56B53" w:rsidRPr="00C07005">
        <w:t xml:space="preserve"> 3 years</w:t>
      </w:r>
      <w:r w:rsidR="00030094" w:rsidRPr="00C07005">
        <w:t xml:space="preserve"> </w:t>
      </w:r>
      <w:r w:rsidR="00030094" w:rsidRPr="00C07005">
        <w:fldChar w:fldCharType="begin">
          <w:fldData xml:space="preserve">PEVuZE5vdGU+PENpdGU+PEF1dGhvcj5Fc3RlYmFuPC9BdXRob3I+PFllYXI+MjAxMDwvWWVhcj48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</w:fldData>
        </w:fldChar>
      </w:r>
      <w:r w:rsidR="00073512">
        <w:instrText xml:space="preserve"> ADDIN EN.CITE </w:instrText>
      </w:r>
      <w:r w:rsidR="00073512">
        <w:fldChar w:fldCharType="begin">
          <w:fldData xml:space="preserve">PEVuZE5vdGU+PENpdGU+PEF1dGhvcj5Fc3RlYmFuPC9BdXRob3I+PFllYXI+MjAxMDwvWWVhcj48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</w:fldData>
        </w:fldChar>
      </w:r>
      <w:r w:rsidR="00073512">
        <w:instrText xml:space="preserve"> ADDIN EN.CITE.DATA </w:instrText>
      </w:r>
      <w:r w:rsidR="00073512">
        <w:fldChar w:fldCharType="end"/>
      </w:r>
      <w:r w:rsidR="00030094" w:rsidRPr="00C07005">
        <w:fldChar w:fldCharType="separate"/>
      </w:r>
      <w:r w:rsidR="00073512">
        <w:rPr>
          <w:noProof/>
        </w:rPr>
        <w:t>[</w:t>
      </w:r>
      <w:hyperlink w:anchor="_ENREF_59" w:tooltip="Esteban, 2010 #1555" w:history="1">
        <w:r w:rsidR="00565A42">
          <w:rPr>
            <w:noProof/>
          </w:rPr>
          <w:t>59</w:t>
        </w:r>
      </w:hyperlink>
      <w:r w:rsidR="00073512">
        <w:rPr>
          <w:noProof/>
        </w:rPr>
        <w:t>]</w:t>
      </w:r>
      <w:r w:rsidR="00030094" w:rsidRPr="00C07005">
        <w:fldChar w:fldCharType="end"/>
      </w:r>
      <w:r w:rsidR="00C56B53" w:rsidRPr="00C07005">
        <w:t xml:space="preserve">. </w:t>
      </w:r>
      <w:r w:rsidR="00BF3256" w:rsidRPr="00C07005">
        <w:t>This shows t</w:t>
      </w:r>
      <w:r w:rsidR="00347A94" w:rsidRPr="00C07005">
        <w:t xml:space="preserve">he unpredictability </w:t>
      </w:r>
      <w:r w:rsidR="00BF3256" w:rsidRPr="00C07005">
        <w:t>and complexity of COPD, and</w:t>
      </w:r>
      <w:r w:rsidR="00347A94" w:rsidRPr="00C07005">
        <w:t xml:space="preserve"> make</w:t>
      </w:r>
      <w:r w:rsidR="00BF3256" w:rsidRPr="00C07005">
        <w:t>s</w:t>
      </w:r>
      <w:r w:rsidR="00347A94" w:rsidRPr="00C07005">
        <w:t xml:space="preserve"> it challenging to predict with certainty when a patient is approaching the end of life.</w:t>
      </w:r>
      <w:r w:rsidR="00347A94" w:rsidRPr="00C07005">
        <w:rPr>
          <w:rFonts w:cstheme="majorBidi"/>
        </w:rPr>
        <w:t xml:space="preserve"> Therefore</w:t>
      </w:r>
      <w:r w:rsidR="00347A94" w:rsidRPr="00C07005">
        <w:rPr>
          <w:rFonts w:cstheme="majorBidi"/>
          <w:color w:val="000000" w:themeColor="text1"/>
        </w:rPr>
        <w:t xml:space="preserve">, early </w:t>
      </w:r>
      <w:r w:rsidR="007D6DD4" w:rsidRPr="00C07005">
        <w:t>conversations</w:t>
      </w:r>
      <w:r w:rsidR="00347A94" w:rsidRPr="00C07005">
        <w:rPr>
          <w:rFonts w:cstheme="majorBidi"/>
          <w:color w:val="000000" w:themeColor="text1"/>
        </w:rPr>
        <w:t xml:space="preserve"> about all aspects of the disease </w:t>
      </w:r>
      <w:r w:rsidR="001D4B9C" w:rsidRPr="00C07005">
        <w:rPr>
          <w:rFonts w:cstheme="majorBidi"/>
          <w:color w:val="000000" w:themeColor="text1"/>
        </w:rPr>
        <w:t xml:space="preserve">should be </w:t>
      </w:r>
      <w:r w:rsidR="00AB7FEF" w:rsidRPr="00C07005">
        <w:rPr>
          <w:rFonts w:cstheme="majorBidi"/>
          <w:color w:val="000000" w:themeColor="text1"/>
        </w:rPr>
        <w:t>hel</w:t>
      </w:r>
      <w:r w:rsidR="001D4B9C" w:rsidRPr="00C07005">
        <w:rPr>
          <w:rFonts w:cstheme="majorBidi"/>
          <w:color w:val="000000" w:themeColor="text1"/>
        </w:rPr>
        <w:t xml:space="preserve">d and these should include </w:t>
      </w:r>
      <w:r w:rsidR="001F5B46" w:rsidRPr="00C07005">
        <w:rPr>
          <w:rFonts w:cstheme="majorBidi"/>
          <w:color w:val="000000" w:themeColor="text1"/>
        </w:rPr>
        <w:t>discussion</w:t>
      </w:r>
      <w:r w:rsidR="00AF5772" w:rsidRPr="00C07005">
        <w:rPr>
          <w:rFonts w:cstheme="majorBidi"/>
          <w:color w:val="000000" w:themeColor="text1"/>
        </w:rPr>
        <w:t>s</w:t>
      </w:r>
      <w:r w:rsidR="001D4B9C" w:rsidRPr="00C07005">
        <w:rPr>
          <w:rFonts w:cstheme="majorBidi"/>
          <w:color w:val="000000" w:themeColor="text1"/>
        </w:rPr>
        <w:t xml:space="preserve"> </w:t>
      </w:r>
      <w:r w:rsidR="00347A94" w:rsidRPr="00C07005">
        <w:rPr>
          <w:rFonts w:cstheme="majorBidi"/>
          <w:color w:val="000000" w:themeColor="text1"/>
        </w:rPr>
        <w:t xml:space="preserve">about </w:t>
      </w:r>
      <w:r w:rsidR="0079779D" w:rsidRPr="00C07005">
        <w:t>palliative</w:t>
      </w:r>
      <w:r w:rsidR="00347A94" w:rsidRPr="00C07005">
        <w:rPr>
          <w:rFonts w:cstheme="majorBidi"/>
          <w:color w:val="000000" w:themeColor="text1"/>
        </w:rPr>
        <w:t xml:space="preserve"> care</w:t>
      </w:r>
      <w:r w:rsidR="001D4B9C" w:rsidRPr="00C07005">
        <w:rPr>
          <w:rFonts w:cstheme="majorBidi"/>
          <w:color w:val="000000" w:themeColor="text1"/>
        </w:rPr>
        <w:t xml:space="preserve"> </w:t>
      </w:r>
      <w:r w:rsidR="009572C5" w:rsidRPr="00C07005">
        <w:rPr>
          <w:rFonts w:cstheme="majorBidi"/>
          <w:color w:val="000000" w:themeColor="text1"/>
        </w:rPr>
        <w:t>interventions</w:t>
      </w:r>
      <w:r w:rsidR="00AF5772" w:rsidRPr="00C07005">
        <w:rPr>
          <w:rFonts w:cstheme="majorBidi"/>
          <w:color w:val="000000" w:themeColor="text1"/>
        </w:rPr>
        <w:t>,</w:t>
      </w:r>
      <w:r w:rsidR="001D4B9C" w:rsidRPr="00C07005">
        <w:rPr>
          <w:rFonts w:cstheme="majorBidi"/>
          <w:color w:val="000000" w:themeColor="text1"/>
        </w:rPr>
        <w:t xml:space="preserve"> as well as preferences for end of life care</w:t>
      </w:r>
      <w:r w:rsidR="00347A94" w:rsidRPr="00C07005">
        <w:rPr>
          <w:rFonts w:cstheme="majorBidi"/>
          <w:color w:val="000000" w:themeColor="text1"/>
        </w:rPr>
        <w:t>.</w:t>
      </w:r>
    </w:p>
    <w:p w14:paraId="46A960B7" w14:textId="1CE1FA13" w:rsidR="005E2226" w:rsidRDefault="005E2226" w:rsidP="00D753E3">
      <w:pPr>
        <w:jc w:val="both"/>
        <w:rPr>
          <w:rFonts w:cstheme="majorBidi"/>
          <w:color w:val="000000" w:themeColor="text1"/>
        </w:rPr>
      </w:pPr>
      <w:r>
        <w:rPr>
          <w:rFonts w:cstheme="majorBidi"/>
          <w:color w:val="000000" w:themeColor="text1"/>
        </w:rPr>
        <w:t xml:space="preserve">Another important factor when communicating palliative care with COPD patients </w:t>
      </w:r>
      <w:r w:rsidR="00FB38A5">
        <w:rPr>
          <w:rFonts w:cstheme="majorBidi"/>
          <w:color w:val="000000" w:themeColor="text1"/>
        </w:rPr>
        <w:t xml:space="preserve">was the patient’s willingness to discuss this with a clinician. Most of the papers highlighted the importance of patients’ willingness to discuss palliative care </w:t>
      </w:r>
      <w:r w:rsidR="00F76F44">
        <w:rPr>
          <w:rFonts w:cstheme="majorBidi"/>
          <w:color w:val="000000" w:themeColor="text1"/>
        </w:rPr>
        <w:t>as a key factor to a successful discussion.</w:t>
      </w:r>
      <w:r>
        <w:rPr>
          <w:rFonts w:cstheme="majorBidi"/>
          <w:color w:val="000000" w:themeColor="text1"/>
        </w:rPr>
        <w:t xml:space="preserve"> </w:t>
      </w:r>
      <w:r w:rsidR="00F76F44">
        <w:rPr>
          <w:rFonts w:cstheme="majorBidi"/>
          <w:color w:val="000000" w:themeColor="text1"/>
        </w:rPr>
        <w:t>Two studies showed that 3</w:t>
      </w:r>
      <w:r w:rsidR="0011556E">
        <w:rPr>
          <w:rFonts w:cstheme="majorBidi"/>
          <w:color w:val="000000" w:themeColor="text1"/>
        </w:rPr>
        <w:t>3</w:t>
      </w:r>
      <w:r w:rsidR="00F76F44">
        <w:rPr>
          <w:rFonts w:cstheme="majorBidi"/>
          <w:color w:val="000000" w:themeColor="text1"/>
        </w:rPr>
        <w:t xml:space="preserve">% of patients did </w:t>
      </w:r>
      <w:r w:rsidR="00073512">
        <w:rPr>
          <w:rFonts w:cstheme="majorBidi"/>
          <w:color w:val="000000" w:themeColor="text1"/>
        </w:rPr>
        <w:t xml:space="preserve">not </w:t>
      </w:r>
      <w:r w:rsidR="00F76F44">
        <w:rPr>
          <w:rFonts w:cstheme="majorBidi"/>
          <w:color w:val="000000" w:themeColor="text1"/>
        </w:rPr>
        <w:t xml:space="preserve">wish to discuss palliative care, however further research looking into patients’ willingness to discuss palliative care was not found. </w:t>
      </w:r>
      <w:r w:rsidR="00511B78">
        <w:rPr>
          <w:rFonts w:cstheme="majorBidi"/>
          <w:color w:val="000000" w:themeColor="text1"/>
        </w:rPr>
        <w:t xml:space="preserve">The recruitment of patients not willing to discuss this topic may </w:t>
      </w:r>
      <w:r w:rsidR="006D6F5B">
        <w:rPr>
          <w:rFonts w:cstheme="majorBidi"/>
          <w:color w:val="000000" w:themeColor="text1"/>
        </w:rPr>
        <w:t xml:space="preserve">have </w:t>
      </w:r>
      <w:r w:rsidR="00511B78">
        <w:rPr>
          <w:rFonts w:cstheme="majorBidi"/>
          <w:color w:val="000000" w:themeColor="text1"/>
        </w:rPr>
        <w:t>pose</w:t>
      </w:r>
      <w:r w:rsidR="006D6F5B">
        <w:rPr>
          <w:rFonts w:cstheme="majorBidi"/>
          <w:color w:val="000000" w:themeColor="text1"/>
        </w:rPr>
        <w:t>d</w:t>
      </w:r>
      <w:r w:rsidR="00511B78">
        <w:rPr>
          <w:rFonts w:cstheme="majorBidi"/>
          <w:color w:val="000000" w:themeColor="text1"/>
        </w:rPr>
        <w:t xml:space="preserve"> very difficult, hence, the lack of research in this area. </w:t>
      </w:r>
      <w:r w:rsidR="001E3955">
        <w:rPr>
          <w:rFonts w:cstheme="majorBidi"/>
          <w:color w:val="000000" w:themeColor="text1"/>
        </w:rPr>
        <w:t xml:space="preserve">The hypothetical explanation </w:t>
      </w:r>
      <w:r w:rsidR="00106CD1">
        <w:rPr>
          <w:rFonts w:cstheme="majorBidi"/>
          <w:color w:val="000000" w:themeColor="text1"/>
        </w:rPr>
        <w:t xml:space="preserve">that led </w:t>
      </w:r>
      <w:r w:rsidR="009D6472">
        <w:rPr>
          <w:rFonts w:cstheme="majorBidi"/>
          <w:color w:val="000000" w:themeColor="text1"/>
        </w:rPr>
        <w:t xml:space="preserve">these </w:t>
      </w:r>
      <w:r w:rsidR="00106CD1">
        <w:rPr>
          <w:rFonts w:cstheme="majorBidi"/>
          <w:color w:val="000000" w:themeColor="text1"/>
        </w:rPr>
        <w:t xml:space="preserve">patients </w:t>
      </w:r>
      <w:r w:rsidR="00F1526A">
        <w:rPr>
          <w:rFonts w:cstheme="majorBidi"/>
          <w:color w:val="000000" w:themeColor="text1"/>
        </w:rPr>
        <w:t>to participate in the studies</w:t>
      </w:r>
      <w:r w:rsidR="00106CD1">
        <w:rPr>
          <w:rFonts w:cstheme="majorBidi"/>
          <w:color w:val="000000" w:themeColor="text1"/>
        </w:rPr>
        <w:t xml:space="preserve"> was that</w:t>
      </w:r>
      <w:r w:rsidR="001E3955">
        <w:rPr>
          <w:rFonts w:cstheme="majorBidi"/>
          <w:color w:val="000000" w:themeColor="text1"/>
        </w:rPr>
        <w:t xml:space="preserve"> </w:t>
      </w:r>
      <w:r w:rsidR="00C62ED1">
        <w:rPr>
          <w:rFonts w:cstheme="majorBidi"/>
          <w:color w:val="000000" w:themeColor="text1"/>
        </w:rPr>
        <w:t>the studies targeted mainly healthcare professionals</w:t>
      </w:r>
      <w:r w:rsidR="00F1526A">
        <w:rPr>
          <w:rFonts w:cstheme="majorBidi"/>
          <w:color w:val="000000" w:themeColor="text1"/>
        </w:rPr>
        <w:t>, instead of patients themselves</w:t>
      </w:r>
      <w:r w:rsidR="00C62ED1">
        <w:rPr>
          <w:rFonts w:cstheme="majorBidi"/>
          <w:color w:val="000000" w:themeColor="text1"/>
        </w:rPr>
        <w:t xml:space="preserve">. </w:t>
      </w:r>
      <w:r w:rsidR="00511B78">
        <w:rPr>
          <w:rFonts w:cstheme="majorBidi"/>
          <w:color w:val="000000" w:themeColor="text1"/>
        </w:rPr>
        <w:t>Despite this, several actions can be taken in clinical practice t</w:t>
      </w:r>
      <w:r w:rsidR="00C83671">
        <w:rPr>
          <w:rFonts w:cstheme="majorBidi"/>
          <w:color w:val="000000" w:themeColor="text1"/>
        </w:rPr>
        <w:t xml:space="preserve">o reduce the impact of this, these actions include: picking up cues </w:t>
      </w:r>
      <w:r w:rsidR="00E24B71">
        <w:rPr>
          <w:rFonts w:cstheme="majorBidi"/>
          <w:color w:val="000000" w:themeColor="text1"/>
        </w:rPr>
        <w:t>about</w:t>
      </w:r>
      <w:r w:rsidR="00C83671">
        <w:rPr>
          <w:rFonts w:cstheme="majorBidi"/>
          <w:color w:val="000000" w:themeColor="text1"/>
        </w:rPr>
        <w:t xml:space="preserve"> patients’ readiness/willingness to discuss</w:t>
      </w:r>
      <w:r w:rsidR="00E24B71">
        <w:rPr>
          <w:rFonts w:cstheme="majorBidi"/>
          <w:color w:val="000000" w:themeColor="text1"/>
        </w:rPr>
        <w:t xml:space="preserve"> palliative care, slowly titrating</w:t>
      </w:r>
      <w:r w:rsidR="00C83671">
        <w:rPr>
          <w:rFonts w:cstheme="majorBidi"/>
          <w:color w:val="000000" w:themeColor="text1"/>
        </w:rPr>
        <w:t xml:space="preserve"> the amount of information provided to patients about palliative care (this should be done according with the patient’s own pace) and </w:t>
      </w:r>
      <w:r w:rsidR="00073512">
        <w:rPr>
          <w:rFonts w:cstheme="majorBidi"/>
          <w:color w:val="000000" w:themeColor="text1"/>
        </w:rPr>
        <w:t>when patients/relatives raise this subject on their own.</w:t>
      </w:r>
      <w:r w:rsidR="00565FDD">
        <w:rPr>
          <w:rFonts w:cstheme="majorBidi"/>
          <w:color w:val="000000" w:themeColor="text1"/>
        </w:rPr>
        <w:t xml:space="preserve"> </w:t>
      </w:r>
    </w:p>
    <w:p w14:paraId="4323D861" w14:textId="6A5C3F33" w:rsidR="005958FD" w:rsidRPr="00C07005" w:rsidRDefault="00BB55C1" w:rsidP="00D753E3">
      <w:pPr>
        <w:jc w:val="both"/>
        <w:rPr>
          <w:rFonts w:cstheme="majorBidi"/>
          <w:color w:val="000000" w:themeColor="text1"/>
        </w:rPr>
      </w:pPr>
      <w:r w:rsidRPr="00C07005">
        <w:rPr>
          <w:rFonts w:cstheme="majorBidi"/>
          <w:color w:val="000000" w:themeColor="text1"/>
        </w:rPr>
        <w:t>The quality of end of life care communication was found to be poor and this was mainly because most topics were</w:t>
      </w:r>
      <w:r w:rsidR="006F0A4C" w:rsidRPr="00C07005">
        <w:rPr>
          <w:rFonts w:cstheme="majorBidi"/>
          <w:color w:val="000000" w:themeColor="text1"/>
        </w:rPr>
        <w:t xml:space="preserve"> </w:t>
      </w:r>
      <w:r w:rsidRPr="00C07005">
        <w:rPr>
          <w:rFonts w:cstheme="majorBidi"/>
          <w:color w:val="000000" w:themeColor="text1"/>
        </w:rPr>
        <w:t>n</w:t>
      </w:r>
      <w:r w:rsidR="006F0A4C" w:rsidRPr="00C07005">
        <w:rPr>
          <w:rFonts w:cstheme="majorBidi"/>
          <w:color w:val="000000" w:themeColor="text1"/>
        </w:rPr>
        <w:t>o</w:t>
      </w:r>
      <w:r w:rsidRPr="00C07005">
        <w:rPr>
          <w:rFonts w:cstheme="majorBidi"/>
          <w:color w:val="000000" w:themeColor="text1"/>
        </w:rPr>
        <w:t>t discussed</w:t>
      </w:r>
      <w:r w:rsidR="00CC5627">
        <w:rPr>
          <w:rFonts w:cstheme="majorBidi"/>
          <w:color w:val="000000" w:themeColor="text1"/>
        </w:rPr>
        <w:t xml:space="preserve"> </w:t>
      </w:r>
      <w:r w:rsidR="00CC5627" w:rsidRPr="00C07005">
        <w:rPr>
          <w:rFonts w:cstheme="majorBidi"/>
          <w:color w:val="000000" w:themeColor="text1"/>
        </w:rPr>
        <w:t xml:space="preserve">(refer to </w:t>
      </w:r>
      <w:r w:rsidR="00CC5627">
        <w:rPr>
          <w:rFonts w:cstheme="majorBidi"/>
          <w:b/>
          <w:bCs/>
          <w:color w:val="000000" w:themeColor="text1"/>
        </w:rPr>
        <w:t>Table 3</w:t>
      </w:r>
      <w:r w:rsidR="00CC5627" w:rsidRPr="00C07005">
        <w:rPr>
          <w:rFonts w:cstheme="majorBidi"/>
          <w:color w:val="000000" w:themeColor="text1"/>
        </w:rPr>
        <w:t xml:space="preserve"> for further information)</w:t>
      </w:r>
      <w:r w:rsidRPr="00C07005">
        <w:rPr>
          <w:rFonts w:cstheme="majorBidi"/>
          <w:color w:val="000000" w:themeColor="text1"/>
        </w:rPr>
        <w:t xml:space="preserve">. However, when </w:t>
      </w:r>
      <w:r w:rsidR="002D0C11" w:rsidRPr="00C07005">
        <w:rPr>
          <w:rFonts w:cstheme="majorBidi"/>
          <w:color w:val="000000" w:themeColor="text1"/>
        </w:rPr>
        <w:t xml:space="preserve">topics </w:t>
      </w:r>
      <w:r w:rsidRPr="00C07005">
        <w:rPr>
          <w:rFonts w:cstheme="majorBidi"/>
          <w:color w:val="000000" w:themeColor="text1"/>
        </w:rPr>
        <w:t xml:space="preserve">were discussed </w:t>
      </w:r>
      <w:r w:rsidR="005958FD" w:rsidRPr="00C07005">
        <w:rPr>
          <w:rFonts w:cstheme="majorBidi"/>
          <w:color w:val="000000" w:themeColor="text1"/>
        </w:rPr>
        <w:t>the quality was found to be moderate to good. Thi</w:t>
      </w:r>
      <w:r w:rsidR="00072127" w:rsidRPr="00C07005">
        <w:rPr>
          <w:rFonts w:cstheme="majorBidi"/>
          <w:color w:val="000000" w:themeColor="text1"/>
        </w:rPr>
        <w:t xml:space="preserve">s suggests that the problem resided </w:t>
      </w:r>
      <w:r w:rsidR="005958FD" w:rsidRPr="00C07005">
        <w:rPr>
          <w:rFonts w:cstheme="majorBidi"/>
          <w:color w:val="000000" w:themeColor="text1"/>
        </w:rPr>
        <w:t xml:space="preserve">in the initiation of conversations and not in the </w:t>
      </w:r>
      <w:r w:rsidR="00072127" w:rsidRPr="00C07005">
        <w:rPr>
          <w:rFonts w:cstheme="majorBidi"/>
          <w:color w:val="000000" w:themeColor="text1"/>
        </w:rPr>
        <w:t>clinician</w:t>
      </w:r>
      <w:r w:rsidR="005958FD" w:rsidRPr="00C07005">
        <w:rPr>
          <w:rFonts w:cstheme="majorBidi"/>
          <w:color w:val="000000" w:themeColor="text1"/>
        </w:rPr>
        <w:t>s’ skills</w:t>
      </w:r>
      <w:r w:rsidR="00FF0BC2" w:rsidRPr="00C07005">
        <w:rPr>
          <w:rFonts w:cstheme="majorBidi"/>
          <w:color w:val="000000" w:themeColor="text1"/>
        </w:rPr>
        <w:t xml:space="preserve"> </w:t>
      </w:r>
      <w:r w:rsidR="00FF0BC2" w:rsidRPr="00C07005">
        <w:rPr>
          <w:rFonts w:cstheme="majorBidi"/>
          <w:color w:val="000000" w:themeColor="text1"/>
        </w:rPr>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FF0BC2" w:rsidRPr="00C07005">
        <w:rPr>
          <w:rFonts w:cstheme="majorBidi"/>
          <w:color w:val="000000" w:themeColor="text1"/>
        </w:rPr>
      </w:r>
      <w:r w:rsidR="00FF0BC2" w:rsidRPr="00C07005">
        <w:rPr>
          <w:rFonts w:cstheme="majorBidi"/>
          <w:color w:val="000000" w:themeColor="text1"/>
        </w:rPr>
        <w:fldChar w:fldCharType="separate"/>
      </w:r>
      <w:r w:rsidR="007C0184">
        <w:rPr>
          <w:rFonts w:cstheme="majorBidi"/>
          <w:noProof/>
          <w:color w:val="000000" w:themeColor="text1"/>
        </w:rPr>
        <w:t>[</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w:t>
      </w:r>
      <w:r w:rsidR="00FF0BC2" w:rsidRPr="00C07005">
        <w:rPr>
          <w:rFonts w:cstheme="majorBidi"/>
          <w:color w:val="000000" w:themeColor="text1"/>
        </w:rPr>
        <w:fldChar w:fldCharType="end"/>
      </w:r>
      <w:r w:rsidR="005958FD" w:rsidRPr="00C07005">
        <w:rPr>
          <w:rFonts w:cstheme="majorBidi"/>
          <w:color w:val="000000" w:themeColor="text1"/>
        </w:rPr>
        <w:t xml:space="preserve">. Therefore, it is suggested that healthcare professionals should make these </w:t>
      </w:r>
      <w:r w:rsidR="007D6DD4" w:rsidRPr="00C07005">
        <w:t>conversations</w:t>
      </w:r>
      <w:r w:rsidR="005958FD" w:rsidRPr="00C07005">
        <w:rPr>
          <w:rFonts w:cstheme="majorBidi"/>
          <w:color w:val="000000" w:themeColor="text1"/>
        </w:rPr>
        <w:t xml:space="preserve"> part of their day-to-day agenda. </w:t>
      </w:r>
      <w:r w:rsidR="003B2AE1" w:rsidRPr="00C07005">
        <w:rPr>
          <w:rFonts w:cstheme="majorBidi"/>
          <w:color w:val="000000" w:themeColor="text1"/>
        </w:rPr>
        <w:t xml:space="preserve">A </w:t>
      </w:r>
      <w:r w:rsidR="003B2AE1" w:rsidRPr="001A0924">
        <w:rPr>
          <w:rFonts w:cstheme="majorBidi"/>
          <w:color w:val="000000" w:themeColor="text1"/>
        </w:rPr>
        <w:t>lack of detailed</w:t>
      </w:r>
      <w:r w:rsidR="003B2AE1" w:rsidRPr="00C07005">
        <w:rPr>
          <w:rFonts w:cstheme="majorBidi"/>
          <w:color w:val="000000" w:themeColor="text1"/>
        </w:rPr>
        <w:t xml:space="preserve"> information about the frequency and quality of conversations was </w:t>
      </w:r>
      <w:r w:rsidR="007E376F" w:rsidRPr="00C07005">
        <w:rPr>
          <w:rFonts w:cstheme="majorBidi"/>
          <w:color w:val="000000" w:themeColor="text1"/>
        </w:rPr>
        <w:t xml:space="preserve">also </w:t>
      </w:r>
      <w:r w:rsidR="003B2AE1" w:rsidRPr="00C07005">
        <w:rPr>
          <w:rFonts w:cstheme="majorBidi"/>
          <w:color w:val="000000" w:themeColor="text1"/>
        </w:rPr>
        <w:t>noted.</w:t>
      </w:r>
      <w:r w:rsidR="00894E2C" w:rsidRPr="00C07005">
        <w:rPr>
          <w:rFonts w:cstheme="majorBidi"/>
          <w:color w:val="000000" w:themeColor="text1"/>
        </w:rPr>
        <w:t xml:space="preserve"> </w:t>
      </w:r>
      <w:r w:rsidR="00EA6636" w:rsidRPr="00C07005">
        <w:rPr>
          <w:rFonts w:cstheme="majorBidi"/>
          <w:color w:val="000000" w:themeColor="text1"/>
        </w:rPr>
        <w:t>If important topics were not discussed, the quality of communication related to these topics cannot be assessed.</w:t>
      </w:r>
      <w:r w:rsidR="002F3D64" w:rsidRPr="00C07005">
        <w:rPr>
          <w:rFonts w:cstheme="majorBidi"/>
          <w:color w:val="000000" w:themeColor="text1"/>
        </w:rPr>
        <w:t xml:space="preserve"> This leaves</w:t>
      </w:r>
      <w:r w:rsidR="00EA6636" w:rsidRPr="00C07005">
        <w:rPr>
          <w:rFonts w:cstheme="majorBidi"/>
          <w:color w:val="000000" w:themeColor="text1"/>
        </w:rPr>
        <w:t xml:space="preserve"> a large proportion of the </w:t>
      </w:r>
      <w:r w:rsidR="005E39F6" w:rsidRPr="00C07005">
        <w:t>conversation</w:t>
      </w:r>
      <w:r w:rsidR="00EA6636" w:rsidRPr="00C07005">
        <w:rPr>
          <w:rFonts w:cstheme="majorBidi"/>
          <w:color w:val="000000" w:themeColor="text1"/>
        </w:rPr>
        <w:t xml:space="preserve"> </w:t>
      </w:r>
      <w:r w:rsidR="00A51AE7" w:rsidRPr="00C07005">
        <w:rPr>
          <w:rFonts w:cstheme="majorBidi"/>
          <w:color w:val="000000" w:themeColor="text1"/>
        </w:rPr>
        <w:t xml:space="preserve">with </w:t>
      </w:r>
      <w:r w:rsidR="002F3D64" w:rsidRPr="00C07005">
        <w:rPr>
          <w:rFonts w:cstheme="majorBidi"/>
          <w:color w:val="000000" w:themeColor="text1"/>
        </w:rPr>
        <w:t xml:space="preserve">unknown </w:t>
      </w:r>
      <w:r w:rsidR="00A51AE7" w:rsidRPr="00C07005">
        <w:rPr>
          <w:rFonts w:cstheme="majorBidi"/>
          <w:color w:val="000000" w:themeColor="text1"/>
        </w:rPr>
        <w:t>quality</w:t>
      </w:r>
      <w:r w:rsidR="003B2AE1" w:rsidRPr="00C07005">
        <w:rPr>
          <w:rFonts w:cstheme="majorBidi"/>
          <w:color w:val="000000" w:themeColor="text1"/>
        </w:rPr>
        <w:t xml:space="preserve">. </w:t>
      </w:r>
    </w:p>
    <w:p w14:paraId="5130E245" w14:textId="38B0737B" w:rsidR="00BB55C1" w:rsidRPr="00C07005" w:rsidRDefault="005958FD" w:rsidP="00BE2938">
      <w:pPr>
        <w:jc w:val="both"/>
        <w:rPr>
          <w:rFonts w:cstheme="majorBidi"/>
          <w:color w:val="000000" w:themeColor="text1"/>
        </w:rPr>
      </w:pPr>
      <w:r w:rsidRPr="001A0924">
        <w:rPr>
          <w:rFonts w:cstheme="majorBidi"/>
          <w:color w:val="000000" w:themeColor="text1"/>
        </w:rPr>
        <w:lastRenderedPageBreak/>
        <w:t xml:space="preserve">Patients </w:t>
      </w:r>
      <w:r w:rsidR="00725135" w:rsidRPr="00440B11">
        <w:rPr>
          <w:rFonts w:cstheme="majorBidi"/>
          <w:color w:val="000000" w:themeColor="text1"/>
        </w:rPr>
        <w:t xml:space="preserve">with previous palliative care </w:t>
      </w:r>
      <w:r w:rsidR="002A5039" w:rsidRPr="00440B11">
        <w:rPr>
          <w:rFonts w:cstheme="majorBidi"/>
          <w:color w:val="000000" w:themeColor="text1"/>
        </w:rPr>
        <w:t>discuss</w:t>
      </w:r>
      <w:r w:rsidR="00725135" w:rsidRPr="0064586D">
        <w:rPr>
          <w:rFonts w:cstheme="majorBidi"/>
          <w:color w:val="000000" w:themeColor="text1"/>
        </w:rPr>
        <w:t>ions</w:t>
      </w:r>
      <w:r w:rsidR="002A5039" w:rsidRPr="0064586D">
        <w:rPr>
          <w:rFonts w:cstheme="majorBidi"/>
          <w:color w:val="000000" w:themeColor="text1"/>
        </w:rPr>
        <w:t xml:space="preserve"> </w:t>
      </w:r>
      <w:r w:rsidRPr="001A0924">
        <w:rPr>
          <w:rFonts w:cstheme="majorBidi"/>
          <w:color w:val="000000" w:themeColor="text1"/>
        </w:rPr>
        <w:t>were</w:t>
      </w:r>
      <w:r w:rsidRPr="00C07005">
        <w:rPr>
          <w:rFonts w:cstheme="majorBidi"/>
          <w:color w:val="000000" w:themeColor="text1"/>
        </w:rPr>
        <w:t xml:space="preserve"> found to rate their medical care and </w:t>
      </w:r>
      <w:r w:rsidR="00072127" w:rsidRPr="00C07005">
        <w:rPr>
          <w:rFonts w:cstheme="majorBidi"/>
          <w:color w:val="000000" w:themeColor="text1"/>
        </w:rPr>
        <w:t>their clinicians</w:t>
      </w:r>
      <w:r w:rsidRPr="00C07005">
        <w:rPr>
          <w:rFonts w:cstheme="majorBidi"/>
          <w:color w:val="000000" w:themeColor="text1"/>
        </w:rPr>
        <w:t>’ skills higher than patients who did</w:t>
      </w:r>
      <w:r w:rsidR="00D20381" w:rsidRPr="00C07005">
        <w:rPr>
          <w:rFonts w:cstheme="majorBidi"/>
          <w:color w:val="000000" w:themeColor="text1"/>
        </w:rPr>
        <w:t xml:space="preserve"> </w:t>
      </w:r>
      <w:r w:rsidRPr="00C07005">
        <w:rPr>
          <w:rFonts w:cstheme="majorBidi"/>
          <w:color w:val="000000" w:themeColor="text1"/>
        </w:rPr>
        <w:t>n</w:t>
      </w:r>
      <w:r w:rsidR="00D20381" w:rsidRPr="00C07005">
        <w:rPr>
          <w:rFonts w:cstheme="majorBidi"/>
          <w:color w:val="000000" w:themeColor="text1"/>
        </w:rPr>
        <w:t>o</w:t>
      </w:r>
      <w:r w:rsidRPr="00C07005">
        <w:rPr>
          <w:rFonts w:cstheme="majorBidi"/>
          <w:color w:val="000000" w:themeColor="text1"/>
        </w:rPr>
        <w:t xml:space="preserve">t. This </w:t>
      </w:r>
      <w:r w:rsidR="00217EF8" w:rsidRPr="00C07005">
        <w:rPr>
          <w:rFonts w:cstheme="majorBidi"/>
          <w:color w:val="000000" w:themeColor="text1"/>
        </w:rPr>
        <w:t>may be</w:t>
      </w:r>
      <w:r w:rsidR="00966F0F" w:rsidRPr="00C07005">
        <w:rPr>
          <w:rFonts w:cstheme="majorBidi"/>
          <w:color w:val="000000" w:themeColor="text1"/>
        </w:rPr>
        <w:t xml:space="preserve"> because they had a </w:t>
      </w:r>
      <w:r w:rsidR="001F5B46" w:rsidRPr="00C07005">
        <w:rPr>
          <w:rFonts w:cstheme="majorBidi"/>
          <w:color w:val="000000" w:themeColor="text1"/>
        </w:rPr>
        <w:t>discussion</w:t>
      </w:r>
      <w:r w:rsidR="00966F0F" w:rsidRPr="00C07005">
        <w:rPr>
          <w:rFonts w:cstheme="majorBidi"/>
          <w:color w:val="000000" w:themeColor="text1"/>
        </w:rPr>
        <w:t xml:space="preserve"> about preferences of care with their clinicians</w:t>
      </w:r>
      <w:r w:rsidR="00217EF8" w:rsidRPr="00C07005">
        <w:rPr>
          <w:rFonts w:cstheme="majorBidi"/>
          <w:color w:val="000000" w:themeColor="text1"/>
        </w:rPr>
        <w:t xml:space="preserve"> which meant that </w:t>
      </w:r>
      <w:r w:rsidRPr="00C07005">
        <w:rPr>
          <w:rFonts w:cstheme="majorBidi"/>
          <w:color w:val="000000" w:themeColor="text1"/>
        </w:rPr>
        <w:t xml:space="preserve">their wishes </w:t>
      </w:r>
      <w:r w:rsidR="00217EF8" w:rsidRPr="00C07005">
        <w:rPr>
          <w:rFonts w:cstheme="majorBidi"/>
          <w:color w:val="000000" w:themeColor="text1"/>
        </w:rPr>
        <w:t xml:space="preserve">were </w:t>
      </w:r>
      <w:r w:rsidRPr="00C07005">
        <w:rPr>
          <w:rFonts w:cstheme="majorBidi"/>
          <w:color w:val="000000" w:themeColor="text1"/>
        </w:rPr>
        <w:t>respect</w:t>
      </w:r>
      <w:r w:rsidR="00072127" w:rsidRPr="00C07005">
        <w:rPr>
          <w:rFonts w:cstheme="majorBidi"/>
          <w:color w:val="000000" w:themeColor="text1"/>
        </w:rPr>
        <w:t>ed</w:t>
      </w:r>
      <w:r w:rsidRPr="00C07005">
        <w:rPr>
          <w:rFonts w:cstheme="majorBidi"/>
          <w:color w:val="000000" w:themeColor="text1"/>
        </w:rPr>
        <w:t xml:space="preserve"> and the</w:t>
      </w:r>
      <w:r w:rsidR="00217EF8" w:rsidRPr="00C07005">
        <w:rPr>
          <w:rFonts w:cstheme="majorBidi"/>
          <w:color w:val="000000" w:themeColor="text1"/>
        </w:rPr>
        <w:t>ir</w:t>
      </w:r>
      <w:r w:rsidRPr="00C07005">
        <w:rPr>
          <w:rFonts w:cstheme="majorBidi"/>
          <w:color w:val="000000" w:themeColor="text1"/>
        </w:rPr>
        <w:t xml:space="preserve"> care adjusted to their preferences.</w:t>
      </w:r>
      <w:r w:rsidR="002D0C11" w:rsidRPr="00C07005">
        <w:rPr>
          <w:rFonts w:cstheme="majorBidi"/>
          <w:color w:val="000000" w:themeColor="text1"/>
        </w:rPr>
        <w:t xml:space="preserve"> This suggests an important link between </w:t>
      </w:r>
      <w:r w:rsidR="0079779D" w:rsidRPr="00C07005">
        <w:t>palliative</w:t>
      </w:r>
      <w:r w:rsidR="002D0C11" w:rsidRPr="00C07005">
        <w:rPr>
          <w:rFonts w:cstheme="majorBidi"/>
          <w:color w:val="000000" w:themeColor="text1"/>
        </w:rPr>
        <w:t xml:space="preserve"> care </w:t>
      </w:r>
      <w:r w:rsidR="001F5B46" w:rsidRPr="00C07005">
        <w:rPr>
          <w:rFonts w:cstheme="majorBidi"/>
          <w:color w:val="000000" w:themeColor="text1"/>
        </w:rPr>
        <w:t>discussion</w:t>
      </w:r>
      <w:r w:rsidR="002D0C11" w:rsidRPr="00C07005">
        <w:rPr>
          <w:rFonts w:cstheme="majorBidi"/>
          <w:color w:val="000000" w:themeColor="text1"/>
        </w:rPr>
        <w:t>s and patient assessments of care quality</w:t>
      </w:r>
      <w:r w:rsidR="00217EF8" w:rsidRPr="00C07005">
        <w:rPr>
          <w:rFonts w:cstheme="majorBidi"/>
          <w:color w:val="000000" w:themeColor="text1"/>
        </w:rPr>
        <w:t xml:space="preserve"> and should be explored in future work.</w:t>
      </w:r>
      <w:r w:rsidRPr="00C07005">
        <w:rPr>
          <w:rFonts w:cstheme="majorBidi"/>
          <w:color w:val="000000" w:themeColor="text1"/>
        </w:rPr>
        <w:t xml:space="preserve"> However, </w:t>
      </w:r>
      <w:r w:rsidR="00284029" w:rsidRPr="00C07005">
        <w:rPr>
          <w:rFonts w:cstheme="majorBidi"/>
          <w:color w:val="000000" w:themeColor="text1"/>
        </w:rPr>
        <w:t xml:space="preserve">it was noted </w:t>
      </w:r>
      <w:r w:rsidR="00217EF8" w:rsidRPr="00C07005">
        <w:rPr>
          <w:rFonts w:cstheme="majorBidi"/>
          <w:color w:val="000000" w:themeColor="text1"/>
        </w:rPr>
        <w:t>a paucity of i</w:t>
      </w:r>
      <w:r w:rsidR="00A84E51" w:rsidRPr="00C07005">
        <w:rPr>
          <w:rFonts w:cstheme="majorBidi"/>
          <w:color w:val="000000" w:themeColor="text1"/>
        </w:rPr>
        <w:t>n-depth information about the</w:t>
      </w:r>
      <w:r w:rsidR="003461C7" w:rsidRPr="00C07005">
        <w:rPr>
          <w:rFonts w:cstheme="majorBidi"/>
          <w:color w:val="000000" w:themeColor="text1"/>
        </w:rPr>
        <w:t xml:space="preserve"> impact </w:t>
      </w:r>
      <w:r w:rsidR="000606D1" w:rsidRPr="00C07005">
        <w:rPr>
          <w:rFonts w:cstheme="majorBidi"/>
          <w:color w:val="000000" w:themeColor="text1"/>
        </w:rPr>
        <w:t xml:space="preserve">and the importance </w:t>
      </w:r>
      <w:r w:rsidR="003461C7" w:rsidRPr="00C07005">
        <w:rPr>
          <w:rFonts w:cstheme="majorBidi"/>
          <w:color w:val="000000" w:themeColor="text1"/>
        </w:rPr>
        <w:t xml:space="preserve">of </w:t>
      </w:r>
      <w:r w:rsidR="007D6DD4" w:rsidRPr="00C07005">
        <w:t>conversations</w:t>
      </w:r>
      <w:r w:rsidR="003461C7" w:rsidRPr="00C07005">
        <w:rPr>
          <w:rFonts w:cstheme="majorBidi"/>
          <w:color w:val="000000" w:themeColor="text1"/>
        </w:rPr>
        <w:t xml:space="preserve"> </w:t>
      </w:r>
      <w:r w:rsidR="00217EF8" w:rsidRPr="00C07005">
        <w:rPr>
          <w:rFonts w:cstheme="majorBidi"/>
          <w:color w:val="000000" w:themeColor="text1"/>
        </w:rPr>
        <w:t xml:space="preserve">for </w:t>
      </w:r>
      <w:r w:rsidR="000606D1" w:rsidRPr="00C07005">
        <w:rPr>
          <w:rFonts w:cstheme="majorBidi"/>
          <w:color w:val="000000" w:themeColor="text1"/>
        </w:rPr>
        <w:t xml:space="preserve">patients </w:t>
      </w:r>
      <w:r w:rsidR="00217EF8" w:rsidRPr="00C07005">
        <w:rPr>
          <w:rFonts w:cstheme="majorBidi"/>
          <w:color w:val="000000" w:themeColor="text1"/>
        </w:rPr>
        <w:t xml:space="preserve">so </w:t>
      </w:r>
      <w:r w:rsidR="001B334C" w:rsidRPr="00C07005">
        <w:rPr>
          <w:rFonts w:cstheme="majorBidi"/>
          <w:color w:val="000000" w:themeColor="text1"/>
        </w:rPr>
        <w:t xml:space="preserve">further </w:t>
      </w:r>
      <w:r w:rsidR="00353746" w:rsidRPr="00C07005">
        <w:rPr>
          <w:rFonts w:cstheme="majorBidi"/>
          <w:color w:val="000000" w:themeColor="text1"/>
        </w:rPr>
        <w:t xml:space="preserve">qualitative </w:t>
      </w:r>
      <w:r w:rsidRPr="00C07005">
        <w:rPr>
          <w:rFonts w:cstheme="majorBidi"/>
          <w:color w:val="000000" w:themeColor="text1"/>
        </w:rPr>
        <w:t xml:space="preserve">research is required to explore </w:t>
      </w:r>
      <w:r w:rsidR="00353746" w:rsidRPr="00C07005">
        <w:rPr>
          <w:rFonts w:cstheme="majorBidi"/>
          <w:color w:val="000000" w:themeColor="text1"/>
        </w:rPr>
        <w:t xml:space="preserve">the importance and impact of </w:t>
      </w:r>
      <w:r w:rsidR="007D6DD4" w:rsidRPr="00C07005">
        <w:t>conversations</w:t>
      </w:r>
      <w:r w:rsidR="00353746" w:rsidRPr="00C07005">
        <w:rPr>
          <w:rFonts w:cstheme="majorBidi"/>
          <w:color w:val="000000" w:themeColor="text1"/>
        </w:rPr>
        <w:t xml:space="preserve">, </w:t>
      </w:r>
      <w:r w:rsidR="00861EB4" w:rsidRPr="00C07005">
        <w:rPr>
          <w:rFonts w:cstheme="majorBidi"/>
          <w:color w:val="000000" w:themeColor="text1"/>
        </w:rPr>
        <w:t xml:space="preserve">and </w:t>
      </w:r>
      <w:r w:rsidR="00353746" w:rsidRPr="00C07005">
        <w:rPr>
          <w:rFonts w:cstheme="majorBidi"/>
          <w:color w:val="000000" w:themeColor="text1"/>
        </w:rPr>
        <w:t xml:space="preserve">to understand with certainty which factors of </w:t>
      </w:r>
      <w:r w:rsidR="001F5B46" w:rsidRPr="00C07005">
        <w:rPr>
          <w:rFonts w:cstheme="majorBidi"/>
          <w:color w:val="000000" w:themeColor="text1"/>
        </w:rPr>
        <w:t>discussion</w:t>
      </w:r>
      <w:r w:rsidR="00353746" w:rsidRPr="00C07005">
        <w:rPr>
          <w:rFonts w:cstheme="majorBidi"/>
          <w:color w:val="000000" w:themeColor="text1"/>
        </w:rPr>
        <w:t xml:space="preserve">s </w:t>
      </w:r>
      <w:r w:rsidR="00EB1AE6" w:rsidRPr="00C07005">
        <w:rPr>
          <w:rFonts w:cstheme="majorBidi"/>
          <w:color w:val="000000" w:themeColor="text1"/>
        </w:rPr>
        <w:t xml:space="preserve">have greater </w:t>
      </w:r>
      <w:r w:rsidR="00353746" w:rsidRPr="00C07005">
        <w:rPr>
          <w:rFonts w:cstheme="majorBidi"/>
          <w:color w:val="000000" w:themeColor="text1"/>
        </w:rPr>
        <w:t>impact</w:t>
      </w:r>
      <w:r w:rsidR="001B334C" w:rsidRPr="00C07005">
        <w:rPr>
          <w:rFonts w:cstheme="majorBidi"/>
          <w:color w:val="000000" w:themeColor="text1"/>
        </w:rPr>
        <w:t xml:space="preserve"> for</w:t>
      </w:r>
      <w:r w:rsidR="00EB1AE6" w:rsidRPr="00C07005">
        <w:rPr>
          <w:rFonts w:cstheme="majorBidi"/>
          <w:color w:val="000000" w:themeColor="text1"/>
        </w:rPr>
        <w:t xml:space="preserve"> patients</w:t>
      </w:r>
      <w:r w:rsidRPr="00C07005">
        <w:rPr>
          <w:rFonts w:cstheme="majorBidi"/>
          <w:color w:val="000000" w:themeColor="text1"/>
        </w:rPr>
        <w:t>.</w:t>
      </w:r>
    </w:p>
    <w:p w14:paraId="5B655385" w14:textId="4BEA4E30" w:rsidR="00290B7C" w:rsidRPr="00C07005" w:rsidRDefault="00290B7C" w:rsidP="00725135">
      <w:pPr>
        <w:jc w:val="both"/>
        <w:rPr>
          <w:rFonts w:cstheme="majorBidi"/>
          <w:color w:val="000000" w:themeColor="text1"/>
        </w:rPr>
      </w:pPr>
      <w:r w:rsidRPr="00C07005">
        <w:rPr>
          <w:rFonts w:cstheme="majorBidi"/>
          <w:color w:val="000000" w:themeColor="text1"/>
        </w:rPr>
        <w:t xml:space="preserve">Participants stated that the preferred clinician with whom to have the </w:t>
      </w:r>
      <w:r w:rsidR="005E39F6" w:rsidRPr="00C07005">
        <w:t>conversation</w:t>
      </w:r>
      <w:r w:rsidRPr="00C07005">
        <w:rPr>
          <w:rFonts w:cstheme="majorBidi"/>
          <w:color w:val="000000" w:themeColor="text1"/>
        </w:rPr>
        <w:t xml:space="preserve"> was their GP and the best place was within outpatient clinics or GP appointments. Although participants reported that the best time was early in the disease trajectory, the majority of </w:t>
      </w:r>
      <w:r w:rsidR="007D6DD4" w:rsidRPr="00C07005">
        <w:t>conversations</w:t>
      </w:r>
      <w:r w:rsidRPr="00C07005">
        <w:rPr>
          <w:rFonts w:cstheme="majorBidi"/>
          <w:color w:val="000000" w:themeColor="text1"/>
        </w:rPr>
        <w:t xml:space="preserve"> happened very late in the disease trajectory</w:t>
      </w:r>
      <w:r w:rsidR="00577D15" w:rsidRPr="00C07005">
        <w:rPr>
          <w:rFonts w:cstheme="majorBidi"/>
          <w:color w:val="000000" w:themeColor="text1"/>
        </w:rPr>
        <w:t xml:space="preserve">. </w:t>
      </w:r>
      <w:r w:rsidRPr="00C07005">
        <w:rPr>
          <w:rFonts w:cstheme="majorBidi"/>
          <w:color w:val="000000" w:themeColor="text1"/>
        </w:rPr>
        <w:t xml:space="preserve">The need for earlier, planned and stress-free </w:t>
      </w:r>
      <w:r w:rsidR="007D6DD4" w:rsidRPr="00C07005">
        <w:t>conversations</w:t>
      </w:r>
      <w:r w:rsidRPr="00C07005">
        <w:rPr>
          <w:rFonts w:cstheme="majorBidi"/>
          <w:color w:val="000000" w:themeColor="text1"/>
        </w:rPr>
        <w:t xml:space="preserve"> make further research very important.</w:t>
      </w:r>
      <w:r w:rsidR="00861EB4" w:rsidRPr="00C07005">
        <w:rPr>
          <w:rFonts w:cstheme="majorBidi"/>
          <w:color w:val="000000" w:themeColor="text1"/>
        </w:rPr>
        <w:t xml:space="preserve"> </w:t>
      </w:r>
      <w:r w:rsidR="00577D15" w:rsidRPr="00C07005">
        <w:rPr>
          <w:rFonts w:cstheme="majorBidi"/>
          <w:color w:val="000000" w:themeColor="text1"/>
        </w:rPr>
        <w:t>M</w:t>
      </w:r>
      <w:r w:rsidR="00861EB4" w:rsidRPr="00C07005">
        <w:rPr>
          <w:rFonts w:cstheme="majorBidi"/>
          <w:color w:val="000000" w:themeColor="text1"/>
        </w:rPr>
        <w:t xml:space="preserve">ost of </w:t>
      </w:r>
      <w:r w:rsidR="00A51DC1" w:rsidRPr="00C07005">
        <w:rPr>
          <w:rFonts w:cstheme="majorBidi"/>
          <w:color w:val="000000" w:themeColor="text1"/>
        </w:rPr>
        <w:t xml:space="preserve">this data </w:t>
      </w:r>
      <w:r w:rsidR="00A5548B" w:rsidRPr="00C07005">
        <w:rPr>
          <w:rFonts w:cstheme="majorBidi"/>
          <w:color w:val="000000" w:themeColor="text1"/>
        </w:rPr>
        <w:t>was</w:t>
      </w:r>
      <w:r w:rsidR="00A51DC1" w:rsidRPr="00C07005">
        <w:rPr>
          <w:rFonts w:cstheme="majorBidi"/>
          <w:color w:val="000000" w:themeColor="text1"/>
        </w:rPr>
        <w:t xml:space="preserve"> generated from quantitative research,</w:t>
      </w:r>
      <w:r w:rsidR="00861EB4" w:rsidRPr="00C07005">
        <w:rPr>
          <w:rFonts w:cstheme="majorBidi"/>
          <w:color w:val="000000" w:themeColor="text1"/>
        </w:rPr>
        <w:t xml:space="preserve"> </w:t>
      </w:r>
      <w:r w:rsidR="00D272B7" w:rsidRPr="00C07005">
        <w:rPr>
          <w:rFonts w:cstheme="majorBidi"/>
          <w:color w:val="000000" w:themeColor="text1"/>
        </w:rPr>
        <w:t xml:space="preserve">yet </w:t>
      </w:r>
      <w:r w:rsidR="00861EB4" w:rsidRPr="00C07005">
        <w:rPr>
          <w:rFonts w:cstheme="majorBidi"/>
          <w:color w:val="000000" w:themeColor="text1"/>
        </w:rPr>
        <w:t xml:space="preserve">much could be gained from in-depth </w:t>
      </w:r>
      <w:r w:rsidR="00A51DC1" w:rsidRPr="00C07005">
        <w:rPr>
          <w:rFonts w:cstheme="majorBidi"/>
          <w:color w:val="000000" w:themeColor="text1"/>
        </w:rPr>
        <w:t>qualitative research</w:t>
      </w:r>
      <w:r w:rsidR="00861EB4" w:rsidRPr="00C07005">
        <w:rPr>
          <w:rFonts w:cstheme="majorBidi"/>
          <w:color w:val="000000" w:themeColor="text1"/>
        </w:rPr>
        <w:t xml:space="preserve"> specifically </w:t>
      </w:r>
      <w:r w:rsidR="00A96912" w:rsidRPr="00C07005">
        <w:rPr>
          <w:rFonts w:cstheme="majorBidi"/>
          <w:color w:val="000000" w:themeColor="text1"/>
        </w:rPr>
        <w:t xml:space="preserve">collecting </w:t>
      </w:r>
      <w:r w:rsidR="00A51DC1" w:rsidRPr="00C07005">
        <w:rPr>
          <w:rFonts w:cstheme="majorBidi"/>
          <w:color w:val="000000" w:themeColor="text1"/>
        </w:rPr>
        <w:t xml:space="preserve">information from patients describing the most appropriate </w:t>
      </w:r>
      <w:r w:rsidR="00AF1366" w:rsidRPr="00C07005">
        <w:rPr>
          <w:rFonts w:cstheme="majorBidi"/>
          <w:color w:val="000000" w:themeColor="text1"/>
        </w:rPr>
        <w:t xml:space="preserve">timing, place and </w:t>
      </w:r>
      <w:r w:rsidR="00A51DC1" w:rsidRPr="00C07005">
        <w:rPr>
          <w:rFonts w:cstheme="majorBidi"/>
          <w:color w:val="000000" w:themeColor="text1"/>
        </w:rPr>
        <w:t xml:space="preserve">person to discuss </w:t>
      </w:r>
      <w:r w:rsidR="00AF1366" w:rsidRPr="00C07005">
        <w:rPr>
          <w:rFonts w:cstheme="majorBidi"/>
          <w:color w:val="000000" w:themeColor="text1"/>
        </w:rPr>
        <w:t>palliative care, describing th</w:t>
      </w:r>
      <w:r w:rsidR="003970DF" w:rsidRPr="00C07005">
        <w:rPr>
          <w:rFonts w:cstheme="majorBidi"/>
          <w:color w:val="000000" w:themeColor="text1"/>
        </w:rPr>
        <w:t xml:space="preserve">e reasons behind their choices and suggesting ways to achieve their preferences at all times. </w:t>
      </w:r>
    </w:p>
    <w:p w14:paraId="259F0844" w14:textId="4733E635" w:rsidR="005619CF" w:rsidRPr="00565A42" w:rsidRDefault="007764FA" w:rsidP="0039099B">
      <w:pPr>
        <w:jc w:val="both"/>
        <w:rPr>
          <w:color w:val="000000" w:themeColor="text1"/>
        </w:rPr>
      </w:pPr>
      <w:r w:rsidRPr="00C07005">
        <w:rPr>
          <w:rFonts w:cstheme="majorBidi"/>
          <w:color w:val="000000" w:themeColor="text1"/>
        </w:rPr>
        <w:t>S</w:t>
      </w:r>
      <w:r w:rsidR="003371F7" w:rsidRPr="00C07005">
        <w:rPr>
          <w:rFonts w:cstheme="majorBidi"/>
          <w:color w:val="000000" w:themeColor="text1"/>
        </w:rPr>
        <w:t xml:space="preserve">everal </w:t>
      </w:r>
      <w:r w:rsidRPr="00C07005">
        <w:rPr>
          <w:rFonts w:cstheme="majorBidi"/>
          <w:color w:val="000000" w:themeColor="text1"/>
        </w:rPr>
        <w:t xml:space="preserve">studies tested the effect of </w:t>
      </w:r>
      <w:r w:rsidR="003371F7" w:rsidRPr="00C07005">
        <w:rPr>
          <w:rFonts w:cstheme="majorBidi"/>
          <w:color w:val="000000" w:themeColor="text1"/>
        </w:rPr>
        <w:t>interventions</w:t>
      </w:r>
      <w:r w:rsidR="0039099B" w:rsidRPr="0039099B">
        <w:rPr>
          <w:rFonts w:cstheme="majorBidi"/>
          <w:color w:val="000000" w:themeColor="text1"/>
        </w:rPr>
        <w:t xml:space="preserve"> </w:t>
      </w:r>
      <w:r w:rsidR="0039099B">
        <w:rPr>
          <w:rFonts w:cstheme="majorBidi"/>
          <w:color w:val="000000" w:themeColor="text1"/>
        </w:rPr>
        <w:t>on improving</w:t>
      </w:r>
      <w:r w:rsidR="0039099B" w:rsidRPr="00C07005">
        <w:rPr>
          <w:rFonts w:cstheme="majorBidi"/>
          <w:color w:val="000000" w:themeColor="text1"/>
        </w:rPr>
        <w:t xml:space="preserve"> the frequency and/or quality of palliative care discussions</w:t>
      </w:r>
      <w:r w:rsidR="00BF5101">
        <w:rPr>
          <w:rFonts w:cstheme="majorBidi"/>
          <w:color w:val="000000" w:themeColor="text1"/>
        </w:rPr>
        <w:t>,</w:t>
      </w:r>
      <w:r w:rsidR="003371F7" w:rsidRPr="00C07005">
        <w:rPr>
          <w:rFonts w:cstheme="majorBidi"/>
          <w:color w:val="000000" w:themeColor="text1"/>
        </w:rPr>
        <w:t xml:space="preserve"> </w:t>
      </w:r>
      <w:r w:rsidR="0039099B">
        <w:rPr>
          <w:rFonts w:cstheme="majorBidi"/>
          <w:color w:val="000000" w:themeColor="text1"/>
        </w:rPr>
        <w:t>however, all studies</w:t>
      </w:r>
      <w:r w:rsidR="003371F7" w:rsidRPr="00C07005">
        <w:rPr>
          <w:rFonts w:cstheme="majorBidi"/>
          <w:color w:val="000000" w:themeColor="text1"/>
        </w:rPr>
        <w:t xml:space="preserve"> had a </w:t>
      </w:r>
      <w:r w:rsidR="003371F7" w:rsidRPr="00565A42">
        <w:rPr>
          <w:rFonts w:cstheme="majorBidi"/>
          <w:color w:val="000000" w:themeColor="text1"/>
        </w:rPr>
        <w:t>small impact</w:t>
      </w:r>
      <w:r w:rsidR="00831775" w:rsidRPr="00565A42">
        <w:rPr>
          <w:rFonts w:cstheme="majorBidi"/>
          <w:color w:val="000000" w:themeColor="text1"/>
        </w:rPr>
        <w:t xml:space="preserve"> on discussions</w:t>
      </w:r>
      <w:r w:rsidR="003371F7" w:rsidRPr="00565A42">
        <w:rPr>
          <w:rFonts w:cstheme="majorBidi"/>
          <w:color w:val="000000" w:themeColor="text1"/>
        </w:rPr>
        <w:t>. .</w:t>
      </w:r>
      <w:r w:rsidR="00215361" w:rsidRPr="00565A42">
        <w:rPr>
          <w:rFonts w:cstheme="majorBidi"/>
          <w:color w:val="000000" w:themeColor="text1"/>
        </w:rPr>
        <w:t xml:space="preserve"> </w:t>
      </w:r>
      <w:r w:rsidR="00BF5101" w:rsidRPr="00565A42">
        <w:rPr>
          <w:rFonts w:cstheme="majorBidi"/>
          <w:color w:val="000000" w:themeColor="text1"/>
        </w:rPr>
        <w:t>O</w:t>
      </w:r>
      <w:r w:rsidR="005619CF" w:rsidRPr="00565A42">
        <w:rPr>
          <w:color w:val="000000"/>
        </w:rPr>
        <w:t xml:space="preserve">nly one study focused on improving and measuring physicians’ skills at the end of the study </w:t>
      </w:r>
      <w:r w:rsidR="005619CF" w:rsidRPr="00565A42">
        <w:rPr>
          <w:color w:val="000000"/>
        </w:rPr>
        <w:fldChar w:fldCharType="begin">
          <w:fldData xml:space="preserve">PEVuZE5vdGU+PENpdGU+PEF1dGhvcj5Tem11aWxvd2ljejwvQXV0aG9yPjxZZWFyPjIwMTA8L1ll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</w:fldData>
        </w:fldChar>
      </w:r>
      <w:r w:rsidR="00D14BD3" w:rsidRPr="00565A42">
        <w:rPr>
          <w:color w:val="000000"/>
        </w:rPr>
        <w:instrText xml:space="preserve"> ADDIN EN.CITE </w:instrText>
      </w:r>
      <w:r w:rsidR="00D14BD3" w:rsidRPr="00565A42">
        <w:rPr>
          <w:color w:val="000000"/>
        </w:rPr>
        <w:fldChar w:fldCharType="begin">
          <w:fldData xml:space="preserve">PEVuZE5vdGU+PENpdGU+PEF1dGhvcj5Tem11aWxvd2ljejwvQXV0aG9yPjxZZWFyPjIwMTA8L1ll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</w:fldData>
        </w:fldChar>
      </w:r>
      <w:r w:rsidR="00D14BD3" w:rsidRPr="00565A42">
        <w:rPr>
          <w:color w:val="000000"/>
        </w:rPr>
        <w:instrText xml:space="preserve"> ADDIN EN.CITE.DATA </w:instrText>
      </w:r>
      <w:r w:rsidR="00D14BD3" w:rsidRPr="00565A42">
        <w:rPr>
          <w:color w:val="000000"/>
        </w:rPr>
      </w:r>
      <w:r w:rsidR="00D14BD3" w:rsidRPr="00565A42">
        <w:rPr>
          <w:color w:val="000000"/>
        </w:rPr>
        <w:fldChar w:fldCharType="end"/>
      </w:r>
      <w:r w:rsidR="005619CF" w:rsidRPr="00565A42">
        <w:rPr>
          <w:color w:val="000000"/>
        </w:rPr>
      </w:r>
      <w:r w:rsidR="005619CF" w:rsidRPr="00565A42">
        <w:rPr>
          <w:color w:val="000000"/>
        </w:rPr>
        <w:fldChar w:fldCharType="separate"/>
      </w:r>
      <w:r w:rsidR="00D14BD3" w:rsidRPr="00565A42">
        <w:rPr>
          <w:noProof/>
          <w:color w:val="000000"/>
        </w:rPr>
        <w:t>[</w:t>
      </w:r>
      <w:hyperlink w:anchor="_ENREF_57" w:tooltip="Szmuilowicz, 2010 #5573" w:history="1">
        <w:r w:rsidR="00565A42" w:rsidRPr="00565A42">
          <w:rPr>
            <w:noProof/>
            <w:color w:val="000000"/>
          </w:rPr>
          <w:t>57</w:t>
        </w:r>
      </w:hyperlink>
      <w:r w:rsidR="00D14BD3" w:rsidRPr="00565A42">
        <w:rPr>
          <w:noProof/>
          <w:color w:val="000000"/>
        </w:rPr>
        <w:t>]</w:t>
      </w:r>
      <w:r w:rsidR="005619CF" w:rsidRPr="00565A42">
        <w:rPr>
          <w:color w:val="000000"/>
        </w:rPr>
        <w:fldChar w:fldCharType="end"/>
      </w:r>
      <w:r w:rsidR="00BF5101" w:rsidRPr="00565A42">
        <w:rPr>
          <w:color w:val="000000"/>
        </w:rPr>
        <w:t xml:space="preserve">, whilst the other </w:t>
      </w:r>
      <w:r w:rsidR="005619CF" w:rsidRPr="00565A42">
        <w:rPr>
          <w:color w:val="000000"/>
        </w:rPr>
        <w:t>studie</w:t>
      </w:r>
      <w:r w:rsidR="006D6F5B" w:rsidRPr="006D6F5B">
        <w:rPr>
          <w:color w:val="000000"/>
        </w:rPr>
        <w:t>s focused on the impact of the</w:t>
      </w:r>
      <w:r w:rsidR="005619CF" w:rsidRPr="00565A42">
        <w:rPr>
          <w:color w:val="000000"/>
        </w:rPr>
        <w:t xml:space="preserve"> interventions in improving the frequency and/or quality of discussions. This study concluded that only </w:t>
      </w:r>
      <w:r w:rsidR="00E5101F">
        <w:rPr>
          <w:color w:val="000000"/>
        </w:rPr>
        <w:t>“responding to emotion”</w:t>
      </w:r>
      <w:r w:rsidR="005619CF" w:rsidRPr="00565A42">
        <w:rPr>
          <w:color w:val="000000"/>
        </w:rPr>
        <w:t xml:space="preserve"> improved in </w:t>
      </w:r>
      <w:r w:rsidR="00D64B3C" w:rsidRPr="00565A42">
        <w:rPr>
          <w:color w:val="000000"/>
        </w:rPr>
        <w:t>clinicians’ skills and that</w:t>
      </w:r>
      <w:r w:rsidR="005619CF" w:rsidRPr="00565A42">
        <w:rPr>
          <w:color w:val="000000"/>
        </w:rPr>
        <w:t xml:space="preserve"> clinicians tended to lose their skills with time, especially when considering emotional empathy. </w:t>
      </w:r>
      <w:r w:rsidR="00D64B3C" w:rsidRPr="00565A42">
        <w:rPr>
          <w:color w:val="000000"/>
        </w:rPr>
        <w:t>A</w:t>
      </w:r>
      <w:r w:rsidR="005619CF" w:rsidRPr="00565A42">
        <w:rPr>
          <w:color w:val="000000"/>
        </w:rPr>
        <w:t xml:space="preserve">nother study showed that when clinicians do discuss palliative care their discussions are rated as moderate to good by patients </w:t>
      </w:r>
      <w:r w:rsidR="005619CF" w:rsidRPr="00565A42">
        <w:rPr>
          <w:color w:val="000000" w:themeColor="text1"/>
        </w:rPr>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D14BD3" w:rsidRPr="00565A42">
        <w:rPr>
          <w:color w:val="000000" w:themeColor="text1"/>
        </w:rPr>
        <w:instrText xml:space="preserve"> ADDIN EN.CITE </w:instrText>
      </w:r>
      <w:r w:rsidR="00D14BD3" w:rsidRPr="00565A42">
        <w:rPr>
          <w:color w:val="000000" w:themeColor="text1"/>
        </w:rPr>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D14BD3" w:rsidRPr="00565A42">
        <w:rPr>
          <w:color w:val="000000" w:themeColor="text1"/>
        </w:rPr>
        <w:instrText xml:space="preserve"> ADDIN EN.CITE.DATA </w:instrText>
      </w:r>
      <w:r w:rsidR="00D14BD3" w:rsidRPr="00565A42">
        <w:rPr>
          <w:color w:val="000000" w:themeColor="text1"/>
        </w:rPr>
      </w:r>
      <w:r w:rsidR="00D14BD3" w:rsidRPr="00565A42">
        <w:rPr>
          <w:color w:val="000000" w:themeColor="text1"/>
        </w:rPr>
        <w:fldChar w:fldCharType="end"/>
      </w:r>
      <w:r w:rsidR="005619CF" w:rsidRPr="00565A42">
        <w:rPr>
          <w:color w:val="000000" w:themeColor="text1"/>
        </w:rPr>
      </w:r>
      <w:r w:rsidR="005619CF" w:rsidRPr="00565A42">
        <w:rPr>
          <w:color w:val="000000" w:themeColor="text1"/>
        </w:rPr>
        <w:fldChar w:fldCharType="separate"/>
      </w:r>
      <w:r w:rsidR="00D14BD3" w:rsidRPr="00565A42">
        <w:rPr>
          <w:noProof/>
          <w:color w:val="000000" w:themeColor="text1"/>
        </w:rPr>
        <w:t>[</w:t>
      </w:r>
      <w:hyperlink w:anchor="_ENREF_39" w:tooltip="Houben, 2015 #4512" w:history="1">
        <w:r w:rsidR="00565A42" w:rsidRPr="00565A42">
          <w:rPr>
            <w:noProof/>
            <w:color w:val="000000" w:themeColor="text1"/>
          </w:rPr>
          <w:t>39</w:t>
        </w:r>
      </w:hyperlink>
      <w:r w:rsidR="00D14BD3" w:rsidRPr="00565A42">
        <w:rPr>
          <w:noProof/>
          <w:color w:val="000000" w:themeColor="text1"/>
        </w:rPr>
        <w:t>]</w:t>
      </w:r>
      <w:r w:rsidR="005619CF" w:rsidRPr="00565A42">
        <w:rPr>
          <w:color w:val="000000" w:themeColor="text1"/>
        </w:rPr>
        <w:fldChar w:fldCharType="end"/>
      </w:r>
      <w:r w:rsidR="005619CF" w:rsidRPr="00565A42">
        <w:rPr>
          <w:color w:val="000000" w:themeColor="text1"/>
        </w:rPr>
        <w:t>. This suggests</w:t>
      </w:r>
      <w:r w:rsidR="00E5101F">
        <w:rPr>
          <w:color w:val="000000" w:themeColor="text1"/>
        </w:rPr>
        <w:t xml:space="preserve"> that</w:t>
      </w:r>
      <w:r w:rsidR="005619CF" w:rsidRPr="00565A42">
        <w:rPr>
          <w:color w:val="000000" w:themeColor="text1"/>
        </w:rPr>
        <w:t xml:space="preserve"> </w:t>
      </w:r>
      <w:r w:rsidR="007E69DD" w:rsidRPr="00C07005">
        <w:rPr>
          <w:rFonts w:cstheme="majorBidi"/>
          <w:color w:val="000000" w:themeColor="text1"/>
        </w:rPr>
        <w:t xml:space="preserve">the quality and frequency of </w:t>
      </w:r>
      <w:r w:rsidR="007E69DD" w:rsidRPr="00C07005">
        <w:t>conversations</w:t>
      </w:r>
      <w:r w:rsidR="007E69DD" w:rsidRPr="00C07005">
        <w:rPr>
          <w:rFonts w:cstheme="majorBidi"/>
          <w:color w:val="000000" w:themeColor="text1"/>
        </w:rPr>
        <w:t xml:space="preserve"> were not linked with lack of skills </w:t>
      </w:r>
      <w:r w:rsidR="007E69DD" w:rsidRPr="00AB3BDF">
        <w:rPr>
          <w:rFonts w:cstheme="majorBidi"/>
          <w:color w:val="000000" w:themeColor="text1"/>
        </w:rPr>
        <w:t>of clinicians</w:t>
      </w:r>
      <w:r w:rsidR="007E69DD" w:rsidRPr="007E69DD">
        <w:rPr>
          <w:rFonts w:cstheme="majorBidi"/>
          <w:color w:val="000000" w:themeColor="text1"/>
        </w:rPr>
        <w:t xml:space="preserve">, but with the high number of barriers for </w:t>
      </w:r>
      <w:r w:rsidR="007E69DD" w:rsidRPr="007E69DD">
        <w:t>conversations</w:t>
      </w:r>
      <w:r w:rsidR="007E69DD" w:rsidRPr="007E69DD">
        <w:rPr>
          <w:rFonts w:cstheme="majorBidi"/>
          <w:color w:val="000000" w:themeColor="text1"/>
        </w:rPr>
        <w:t xml:space="preserve"> and the difficulty </w:t>
      </w:r>
      <w:r w:rsidR="009D399E">
        <w:rPr>
          <w:rFonts w:cstheme="majorBidi"/>
          <w:color w:val="000000" w:themeColor="text1"/>
        </w:rPr>
        <w:t>in</w:t>
      </w:r>
      <w:r w:rsidR="007E69DD" w:rsidRPr="007E69DD">
        <w:rPr>
          <w:rFonts w:cstheme="majorBidi"/>
          <w:color w:val="000000" w:themeColor="text1"/>
        </w:rPr>
        <w:t xml:space="preserve"> initiating them </w:t>
      </w:r>
      <w:r w:rsidR="007E69DD" w:rsidRPr="00AB3BDF">
        <w:rPr>
          <w:rFonts w:cstheme="majorBidi"/>
          <w:color w:val="000000" w:themeColor="text1"/>
        </w:rPr>
        <w:fldChar w:fldCharType="begin">
          <w:fldData xml:space="preserve">PEVuZE5vdGU+PENpdGU+PEF1dGhvcj5BdTwvQXV0aG9yPjxZZWFyPjIwMTI8L1llYXI+PFJlY051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</w:fldData>
        </w:fldChar>
      </w:r>
      <w:r w:rsidR="007E69DD" w:rsidRPr="00525674">
        <w:rPr>
          <w:rFonts w:cstheme="majorBidi"/>
          <w:color w:val="000000" w:themeColor="text1"/>
        </w:rPr>
        <w:instrText xml:space="preserve"> ADDIN EN.CITE </w:instrText>
      </w:r>
      <w:r w:rsidR="007E69DD" w:rsidRPr="00525674">
        <w:rPr>
          <w:rFonts w:cstheme="majorBidi"/>
          <w:color w:val="000000" w:themeColor="text1"/>
        </w:rPr>
        <w:fldChar w:fldCharType="begin">
          <w:fldData xml:space="preserve">PEVuZE5vdGU+PENpdGU+PEF1dGhvcj5BdTwvQXV0aG9yPjxZZWFyPjIwMTI8L1llYXI+PFJlY051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</w:fldData>
        </w:fldChar>
      </w:r>
      <w:r w:rsidR="007E69DD" w:rsidRPr="00525674">
        <w:rPr>
          <w:rFonts w:cstheme="majorBidi"/>
          <w:color w:val="000000" w:themeColor="text1"/>
        </w:rPr>
        <w:instrText xml:space="preserve"> ADDIN EN.CITE.DATA </w:instrText>
      </w:r>
      <w:r w:rsidR="007E69DD" w:rsidRPr="00525674">
        <w:rPr>
          <w:rFonts w:cstheme="majorBidi"/>
          <w:color w:val="000000" w:themeColor="text1"/>
        </w:rPr>
      </w:r>
      <w:r w:rsidR="007E69DD" w:rsidRPr="00525674">
        <w:rPr>
          <w:rFonts w:cstheme="majorBidi"/>
          <w:color w:val="000000" w:themeColor="text1"/>
        </w:rPr>
        <w:fldChar w:fldCharType="end"/>
      </w:r>
      <w:r w:rsidR="007E69DD" w:rsidRPr="00AB3BDF">
        <w:rPr>
          <w:rFonts w:cstheme="majorBidi"/>
          <w:color w:val="000000" w:themeColor="text1"/>
        </w:rPr>
      </w:r>
      <w:r w:rsidR="007E69DD" w:rsidRPr="00AB3BDF">
        <w:rPr>
          <w:rFonts w:cstheme="majorBidi"/>
          <w:color w:val="000000" w:themeColor="text1"/>
        </w:rPr>
        <w:fldChar w:fldCharType="separate"/>
      </w:r>
      <w:r w:rsidR="007E69DD" w:rsidRPr="00AB3BDF">
        <w:rPr>
          <w:rFonts w:cstheme="majorBidi"/>
          <w:noProof/>
          <w:color w:val="000000" w:themeColor="text1"/>
        </w:rPr>
        <w:t>[</w:t>
      </w:r>
      <w:hyperlink w:anchor="_ENREF_36" w:tooltip="Au, 2012 #222" w:history="1">
        <w:r w:rsidR="00565A42" w:rsidRPr="007E69DD">
          <w:rPr>
            <w:rFonts w:cstheme="majorBidi"/>
            <w:noProof/>
            <w:color w:val="000000" w:themeColor="text1"/>
          </w:rPr>
          <w:t>36</w:t>
        </w:r>
      </w:hyperlink>
      <w:r w:rsidR="007E69DD" w:rsidRPr="00AB3BDF">
        <w:rPr>
          <w:rFonts w:cstheme="majorBidi"/>
          <w:noProof/>
          <w:color w:val="000000" w:themeColor="text1"/>
        </w:rPr>
        <w:t xml:space="preserve">, </w:t>
      </w:r>
      <w:hyperlink w:anchor="_ENREF_56" w:tooltip="Simpson, 2011 #4945" w:history="1">
        <w:r w:rsidR="00565A42" w:rsidRPr="007E69DD">
          <w:rPr>
            <w:rFonts w:cstheme="majorBidi"/>
            <w:noProof/>
            <w:color w:val="000000" w:themeColor="text1"/>
          </w:rPr>
          <w:t>56</w:t>
        </w:r>
      </w:hyperlink>
      <w:r w:rsidR="007E69DD" w:rsidRPr="00AB3BDF">
        <w:rPr>
          <w:rFonts w:cstheme="majorBidi"/>
          <w:noProof/>
          <w:color w:val="000000" w:themeColor="text1"/>
        </w:rPr>
        <w:t xml:space="preserve">, </w:t>
      </w:r>
      <w:hyperlink w:anchor="_ENREF_57" w:tooltip="Szmuilowicz, 2010 #5573" w:history="1">
        <w:r w:rsidR="00565A42" w:rsidRPr="007E69DD">
          <w:rPr>
            <w:rFonts w:cstheme="majorBidi"/>
            <w:noProof/>
            <w:color w:val="000000" w:themeColor="text1"/>
          </w:rPr>
          <w:t>57</w:t>
        </w:r>
      </w:hyperlink>
      <w:r w:rsidR="007E69DD" w:rsidRPr="00AB3BDF">
        <w:rPr>
          <w:rFonts w:cstheme="majorBidi"/>
          <w:noProof/>
          <w:color w:val="000000" w:themeColor="text1"/>
        </w:rPr>
        <w:t>]</w:t>
      </w:r>
      <w:r w:rsidR="007E69DD" w:rsidRPr="00AB3BDF">
        <w:rPr>
          <w:rFonts w:cstheme="majorBidi"/>
          <w:color w:val="000000" w:themeColor="text1"/>
        </w:rPr>
        <w:fldChar w:fldCharType="end"/>
      </w:r>
      <w:r w:rsidR="005619CF" w:rsidRPr="00565A42">
        <w:rPr>
          <w:color w:val="000000" w:themeColor="text1"/>
        </w:rPr>
        <w:t xml:space="preserve">. Hence, the little impact of interventions in improving discussions. </w:t>
      </w:r>
      <w:r w:rsidR="00D64B3C" w:rsidRPr="00565A42">
        <w:rPr>
          <w:color w:val="000000" w:themeColor="text1"/>
        </w:rPr>
        <w:t>M</w:t>
      </w:r>
      <w:r w:rsidR="005619CF" w:rsidRPr="00565A42">
        <w:rPr>
          <w:color w:val="000000" w:themeColor="text1"/>
        </w:rPr>
        <w:t>inimizing the barriers</w:t>
      </w:r>
      <w:r w:rsidR="00D64B3C" w:rsidRPr="00565A42">
        <w:rPr>
          <w:color w:val="000000" w:themeColor="text1"/>
        </w:rPr>
        <w:t xml:space="preserve"> </w:t>
      </w:r>
      <w:r w:rsidR="00F940D4">
        <w:rPr>
          <w:color w:val="000000" w:themeColor="text1"/>
        </w:rPr>
        <w:t>for</w:t>
      </w:r>
      <w:r w:rsidR="00D64B3C" w:rsidRPr="00565A42">
        <w:rPr>
          <w:color w:val="000000" w:themeColor="text1"/>
        </w:rPr>
        <w:t xml:space="preserve"> discussions about palliative care</w:t>
      </w:r>
      <w:r w:rsidR="005619CF" w:rsidRPr="00565A42">
        <w:rPr>
          <w:color w:val="000000" w:themeColor="text1"/>
        </w:rPr>
        <w:t xml:space="preserve"> will greatly enhance the</w:t>
      </w:r>
      <w:r w:rsidR="00D64B3C" w:rsidRPr="00565A42">
        <w:rPr>
          <w:color w:val="000000" w:themeColor="text1"/>
        </w:rPr>
        <w:t>ir frequency and quality.</w:t>
      </w:r>
    </w:p>
    <w:p w14:paraId="75FC2D9F" w14:textId="2084B90B" w:rsidR="00937B4F" w:rsidRPr="00C07005" w:rsidRDefault="007D47D2" w:rsidP="007E69DD">
      <w:pPr>
        <w:jc w:val="both"/>
      </w:pPr>
      <w:bookmarkStart w:id="10" w:name="_Toc422148389"/>
      <w:r w:rsidRPr="00C07005">
        <w:rPr>
          <w:rFonts w:cstheme="majorBidi"/>
          <w:color w:val="000000" w:themeColor="text1"/>
        </w:rPr>
        <w:t>T</w:t>
      </w:r>
      <w:r w:rsidR="000C1FC6" w:rsidRPr="00C07005">
        <w:rPr>
          <w:rFonts w:cstheme="majorBidi"/>
          <w:color w:val="000000" w:themeColor="text1"/>
        </w:rPr>
        <w:t xml:space="preserve">he frequency of </w:t>
      </w:r>
      <w:r w:rsidR="00667E88" w:rsidRPr="00C07005">
        <w:rPr>
          <w:rFonts w:cstheme="majorBidi"/>
          <w:color w:val="000000" w:themeColor="text1"/>
        </w:rPr>
        <w:t>end of life</w:t>
      </w:r>
      <w:r w:rsidR="000C1FC6" w:rsidRPr="00C07005">
        <w:rPr>
          <w:rFonts w:cstheme="majorBidi"/>
          <w:color w:val="000000" w:themeColor="text1"/>
        </w:rPr>
        <w:t xml:space="preserve"> care </w:t>
      </w:r>
      <w:r w:rsidR="007D6DD4" w:rsidRPr="00C07005">
        <w:t>conversations</w:t>
      </w:r>
      <w:r w:rsidR="000C1FC6" w:rsidRPr="00C07005">
        <w:rPr>
          <w:rFonts w:cstheme="majorBidi"/>
          <w:color w:val="000000" w:themeColor="text1"/>
        </w:rPr>
        <w:t xml:space="preserve"> in cancer</w:t>
      </w:r>
      <w:r w:rsidR="005807DC" w:rsidRPr="00C07005">
        <w:rPr>
          <w:rFonts w:cstheme="majorBidi"/>
          <w:color w:val="000000" w:themeColor="text1"/>
        </w:rPr>
        <w:t xml:space="preserve"> </w:t>
      </w:r>
      <w:r w:rsidR="00667E88" w:rsidRPr="00C07005">
        <w:rPr>
          <w:rFonts w:cstheme="majorBidi"/>
          <w:color w:val="000000" w:themeColor="text1"/>
        </w:rPr>
        <w:t xml:space="preserve">is remarkably </w:t>
      </w:r>
      <w:r w:rsidR="005807DC" w:rsidRPr="00C07005">
        <w:rPr>
          <w:rFonts w:cstheme="majorBidi"/>
          <w:color w:val="000000" w:themeColor="text1"/>
        </w:rPr>
        <w:t xml:space="preserve">similar to the frequency seen </w:t>
      </w:r>
      <w:r w:rsidR="000C1FC6" w:rsidRPr="00C07005">
        <w:rPr>
          <w:rFonts w:cstheme="majorBidi"/>
          <w:color w:val="000000" w:themeColor="text1"/>
        </w:rPr>
        <w:t xml:space="preserve">in COPD, 21-37% </w:t>
      </w:r>
      <w:r w:rsidR="000C1FC6" w:rsidRPr="00C07005">
        <w:rPr>
          <w:rFonts w:cstheme="majorBidi"/>
          <w:color w:val="000000" w:themeColor="text1"/>
        </w:rPr>
        <w:fldChar w:fldCharType="begin">
          <w:fldData xml:space="preserve">PEVuZE5vdGU+PENpdGU+PEF1dGhvcj5XcmlnaHQ8L0F1dGhvcj48WWVhcj4yMDA4PC9ZZWFyPjxS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xNjY1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</w:fldData>
        </w:fldChar>
      </w:r>
      <w:r w:rsidR="00073512">
        <w:rPr>
          <w:rFonts w:cstheme="majorBidi"/>
          <w:color w:val="000000" w:themeColor="text1"/>
        </w:rPr>
        <w:instrText xml:space="preserve"> ADDIN EN.CITE </w:instrText>
      </w:r>
      <w:r w:rsidR="00073512">
        <w:rPr>
          <w:rFonts w:cstheme="majorBidi"/>
          <w:color w:val="000000" w:themeColor="text1"/>
        </w:rPr>
        <w:fldChar w:fldCharType="begin">
          <w:fldData xml:space="preserve">PEVuZE5vdGU+PENpdGU+PEF1dGhvcj5XcmlnaHQ8L0F1dGhvcj48WWVhcj4yMDA4PC9ZZWFyPjxS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xNjY1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</w:fldData>
        </w:fldChar>
      </w:r>
      <w:r w:rsidR="00073512">
        <w:rPr>
          <w:rFonts w:cstheme="majorBidi"/>
          <w:color w:val="000000" w:themeColor="text1"/>
        </w:rPr>
        <w:instrText xml:space="preserve"> ADDIN EN.CITE.DATA </w:instrText>
      </w:r>
      <w:r w:rsidR="00073512">
        <w:rPr>
          <w:rFonts w:cstheme="majorBidi"/>
          <w:color w:val="000000" w:themeColor="text1"/>
        </w:rPr>
      </w:r>
      <w:r w:rsidR="00073512">
        <w:rPr>
          <w:rFonts w:cstheme="majorBidi"/>
          <w:color w:val="000000" w:themeColor="text1"/>
        </w:rPr>
        <w:fldChar w:fldCharType="end"/>
      </w:r>
      <w:r w:rsidR="000C1FC6" w:rsidRPr="00C07005">
        <w:rPr>
          <w:rFonts w:cstheme="majorBidi"/>
          <w:color w:val="000000" w:themeColor="text1"/>
        </w:rPr>
      </w:r>
      <w:r w:rsidR="000C1FC6" w:rsidRPr="00C07005">
        <w:rPr>
          <w:rFonts w:cstheme="majorBidi"/>
          <w:color w:val="000000" w:themeColor="text1"/>
        </w:rPr>
        <w:fldChar w:fldCharType="separate"/>
      </w:r>
      <w:r w:rsidR="00073512">
        <w:rPr>
          <w:rFonts w:cstheme="majorBidi"/>
          <w:noProof/>
          <w:color w:val="000000" w:themeColor="text1"/>
        </w:rPr>
        <w:t>[</w:t>
      </w:r>
      <w:hyperlink w:anchor="_ENREF_60" w:tooltip="Wright, 2008 #2359" w:history="1">
        <w:r w:rsidR="00565A42">
          <w:rPr>
            <w:rFonts w:cstheme="majorBidi"/>
            <w:noProof/>
            <w:color w:val="000000" w:themeColor="text1"/>
          </w:rPr>
          <w:t>60</w:t>
        </w:r>
      </w:hyperlink>
      <w:r w:rsidR="00073512">
        <w:rPr>
          <w:rFonts w:cstheme="majorBidi"/>
          <w:noProof/>
          <w:color w:val="000000" w:themeColor="text1"/>
        </w:rPr>
        <w:t xml:space="preserve">, </w:t>
      </w:r>
      <w:hyperlink w:anchor="_ENREF_61" w:tooltip="Zhang, 2009 #5565" w:history="1">
        <w:r w:rsidR="00565A42">
          <w:rPr>
            <w:rFonts w:cstheme="majorBidi"/>
            <w:noProof/>
            <w:color w:val="000000" w:themeColor="text1"/>
          </w:rPr>
          <w:t>61</w:t>
        </w:r>
      </w:hyperlink>
      <w:r w:rsidR="00073512">
        <w:rPr>
          <w:rFonts w:cstheme="majorBidi"/>
          <w:noProof/>
          <w:color w:val="000000" w:themeColor="text1"/>
        </w:rPr>
        <w:t>]</w:t>
      </w:r>
      <w:r w:rsidR="000C1FC6" w:rsidRPr="00C07005">
        <w:rPr>
          <w:rFonts w:cstheme="majorBidi"/>
          <w:color w:val="000000" w:themeColor="text1"/>
        </w:rPr>
        <w:fldChar w:fldCharType="end"/>
      </w:r>
      <w:r w:rsidR="005807DC" w:rsidRPr="00C07005">
        <w:rPr>
          <w:rFonts w:cstheme="majorBidi"/>
          <w:color w:val="000000" w:themeColor="text1"/>
        </w:rPr>
        <w:t xml:space="preserve">. </w:t>
      </w:r>
      <w:r w:rsidRPr="00C07005">
        <w:rPr>
          <w:rFonts w:cstheme="majorBidi"/>
          <w:color w:val="000000" w:themeColor="text1"/>
        </w:rPr>
        <w:t>However, several differences between patients with COPD and cancer were highlighted</w:t>
      </w:r>
      <w:r w:rsidR="00667E88" w:rsidRPr="00C07005">
        <w:rPr>
          <w:rFonts w:cstheme="majorBidi"/>
          <w:color w:val="000000" w:themeColor="text1"/>
        </w:rPr>
        <w:t xml:space="preserve"> when considering </w:t>
      </w:r>
      <w:r w:rsidR="005B19A2" w:rsidRPr="00C07005">
        <w:rPr>
          <w:rFonts w:cstheme="majorBidi"/>
          <w:color w:val="000000" w:themeColor="text1"/>
        </w:rPr>
        <w:t>these</w:t>
      </w:r>
      <w:r w:rsidR="00667E88" w:rsidRPr="00C07005">
        <w:rPr>
          <w:rFonts w:cstheme="majorBidi"/>
          <w:color w:val="000000" w:themeColor="text1"/>
        </w:rPr>
        <w:t xml:space="preserve"> </w:t>
      </w:r>
      <w:r w:rsidR="001F5B46" w:rsidRPr="00C07005">
        <w:rPr>
          <w:rFonts w:cstheme="majorBidi"/>
          <w:color w:val="000000" w:themeColor="text1"/>
        </w:rPr>
        <w:t>discussion</w:t>
      </w:r>
      <w:r w:rsidR="00667E88" w:rsidRPr="00C07005">
        <w:rPr>
          <w:rFonts w:cstheme="majorBidi"/>
          <w:color w:val="000000" w:themeColor="text1"/>
        </w:rPr>
        <w:t>s</w:t>
      </w:r>
      <w:r w:rsidRPr="00C07005">
        <w:rPr>
          <w:rFonts w:cstheme="majorBidi"/>
          <w:color w:val="000000" w:themeColor="text1"/>
        </w:rPr>
        <w:t xml:space="preserve">. </w:t>
      </w:r>
      <w:r w:rsidR="00290B7C" w:rsidRPr="00C07005">
        <w:rPr>
          <w:rFonts w:cstheme="majorBidi"/>
          <w:color w:val="000000" w:themeColor="text1"/>
        </w:rPr>
        <w:t xml:space="preserve">The majority of </w:t>
      </w:r>
      <w:r w:rsidR="005D01FD" w:rsidRPr="00C07005">
        <w:rPr>
          <w:rFonts w:cstheme="majorBidi"/>
          <w:color w:val="000000" w:themeColor="text1"/>
        </w:rPr>
        <w:t xml:space="preserve">these </w:t>
      </w:r>
      <w:r w:rsidR="00290B7C" w:rsidRPr="00C07005">
        <w:rPr>
          <w:rFonts w:cstheme="majorBidi"/>
          <w:color w:val="000000" w:themeColor="text1"/>
        </w:rPr>
        <w:t xml:space="preserve">differences are thought to be disease-related and due to the awareness that the general public has of both diseases. </w:t>
      </w:r>
      <w:r w:rsidR="00425BB6" w:rsidRPr="00C07005">
        <w:rPr>
          <w:rFonts w:cstheme="majorBidi"/>
          <w:color w:val="000000" w:themeColor="text1"/>
        </w:rPr>
        <w:t>C</w:t>
      </w:r>
      <w:r w:rsidR="00667E88" w:rsidRPr="00C07005">
        <w:t xml:space="preserve">ancer brings the expectation of death and </w:t>
      </w:r>
      <w:r w:rsidR="005B19A2" w:rsidRPr="00C07005">
        <w:t xml:space="preserve">hence </w:t>
      </w:r>
      <w:r w:rsidR="00667E88" w:rsidRPr="00C07005">
        <w:t>people with cancer expect conversation</w:t>
      </w:r>
      <w:r w:rsidR="005B19A2" w:rsidRPr="00C07005">
        <w:t>s regarding ultimate prognosis and its impact on treatment and care</w:t>
      </w:r>
      <w:r w:rsidR="00667E88" w:rsidRPr="00C07005">
        <w:t>, whereas in COPD the progression over time is variable and difficult to predict</w:t>
      </w:r>
      <w:r w:rsidR="005B19A2" w:rsidRPr="00C07005">
        <w:t>, consequently these aspects of care planning are not expected or requested</w:t>
      </w:r>
      <w:r w:rsidR="00667E88" w:rsidRPr="00C07005">
        <w:t xml:space="preserve"> </w:t>
      </w:r>
      <w:r w:rsidR="00667E88" w:rsidRPr="00C07005">
        <w:fldChar w:fldCharType="begin"/>
      </w:r>
      <w:r w:rsidR="0074328B" w:rsidRPr="00C07005">
        <w:instrText xml:space="preserve"> ADDIN EN.CITE &lt;EndNote&gt;&lt;Cite&gt;&lt;Author&gt;Crawford&lt;/Author&gt;&lt;Year&gt;2010&lt;/Year&gt;&lt;RecNum&gt;32&lt;/RecNum&gt;&lt;DisplayText&gt;[18]&lt;/DisplayText&gt;&lt;record&gt;&lt;rec-number&gt;32&lt;/rec-number&gt;&lt;foreign-keys&gt;&lt;key app="EN" db-id="0esa92s5w9e0pvea02sxfd0j0xpaweezveae" timestamp="1415991685"&gt;32&lt;/key&gt;&lt;key app="ENWeb" db-id=""&gt;0&lt;/key&gt;&lt;/foreign-keys&gt;&lt;ref-type name="Journal Article"&gt;17&lt;/ref-type&gt;&lt;contributors&gt;&lt;authors&gt;&lt;author&gt;Crawford, A.&lt;/author&gt;&lt;/authors&gt;&lt;/contributors&gt;&lt;auth-address&gt;Team Lead, Community Respiratory Services, Outer North East London Community Services, NHS Waltham Forest&lt;/auth-address&gt;&lt;titles&gt;&lt;title&gt;Respiratory practitioners&amp;apos; experience of end-of-life discussions in COPD&lt;/title&gt;&lt;secondary-title&gt;British Journal of Nursing&lt;/secondary-title&gt;&lt;/titles&gt;&lt;periodical&gt;&lt;full-title&gt;British Journal of Nursing&lt;/full-title&gt;&lt;/periodical&gt;&lt;pages&gt;1164-1169&lt;/pages&gt;&lt;volume&gt;19&lt;/volume&gt;&lt;number&gt;18&lt;/number&gt;&lt;keywords&gt;&lt;keyword&gt;Lung Diseases, Obstructive&lt;/keyword&gt;&lt;keyword&gt;Health Personnel&lt;/keyword&gt;&lt;keyword&gt;Communication&lt;/keyword&gt;&lt;keyword&gt;Hospice Care&lt;/keyword&gt;&lt;keyword&gt;Qualitative Studies&lt;/keyword&gt;&lt;keyword&gt;Phenomenological Research&lt;/keyword&gt;&lt;keyword&gt;Interviews&lt;/keyword&gt;&lt;keyword&gt;Purposive Sample&lt;/keyword&gt;&lt;keyword&gt;Thematic Analysis&lt;/keyword&gt;&lt;keyword&gt;Audiorecording&lt;/keyword&gt;&lt;keyword&gt;Emotions&lt;/keyword&gt;&lt;keyword&gt;Empathy&lt;/keyword&gt;&lt;/keywords&gt;&lt;dates&gt;&lt;year&gt;2010&lt;/year&gt;&lt;/dates&gt;&lt;isbn&gt;0966-0461&lt;/isbn&gt;&lt;accession-num&gt;2010831579. Language: English. Entry Date: 20101105. Revision Date: 20140808. Publication Type: journal article&lt;/accession-num&gt;&lt;urls&gt;&lt;related-urls&gt;&lt;url&gt;http://search.ebscohost.com/login.aspx?direct=true&amp;amp;db=rzh&amp;amp;AN=2010831579&amp;amp;site=eds-live&lt;/url&gt;&lt;/related-urls&gt;&lt;/urls&gt;&lt;remote-database-name&gt;rzh&lt;/remote-database-name&gt;&lt;remote-database-provider&gt;EBSCOhost&lt;/remote-database-provider&gt;&lt;/record&gt;&lt;/Cite&gt;&lt;/EndNote&gt;</w:instrText>
      </w:r>
      <w:r w:rsidR="00667E88" w:rsidRPr="00C07005">
        <w:fldChar w:fldCharType="separate"/>
      </w:r>
      <w:r w:rsidR="0074328B" w:rsidRPr="00C07005">
        <w:rPr>
          <w:noProof/>
        </w:rPr>
        <w:t>[</w:t>
      </w:r>
      <w:hyperlink w:anchor="_ENREF_18" w:tooltip="Crawford, 2010 #32" w:history="1">
        <w:r w:rsidR="00565A42" w:rsidRPr="00C07005">
          <w:rPr>
            <w:noProof/>
          </w:rPr>
          <w:t>18</w:t>
        </w:r>
      </w:hyperlink>
      <w:r w:rsidR="0074328B" w:rsidRPr="00C07005">
        <w:rPr>
          <w:noProof/>
        </w:rPr>
        <w:t>]</w:t>
      </w:r>
      <w:r w:rsidR="00667E88" w:rsidRPr="00C07005">
        <w:fldChar w:fldCharType="end"/>
      </w:r>
      <w:r w:rsidR="00667E88" w:rsidRPr="00C07005">
        <w:t xml:space="preserve">. </w:t>
      </w:r>
      <w:r w:rsidR="004B7BF1" w:rsidRPr="00C07005">
        <w:rPr>
          <w:rFonts w:cstheme="majorBidi"/>
          <w:color w:val="000000" w:themeColor="text1"/>
        </w:rPr>
        <w:t>P</w:t>
      </w:r>
      <w:r w:rsidR="00290B7C" w:rsidRPr="00C07005">
        <w:rPr>
          <w:rFonts w:cstheme="majorBidi"/>
          <w:color w:val="000000" w:themeColor="text1"/>
        </w:rPr>
        <w:t xml:space="preserve">atients </w:t>
      </w:r>
      <w:r w:rsidR="00387890" w:rsidRPr="00C07005">
        <w:rPr>
          <w:rFonts w:cstheme="majorBidi"/>
          <w:color w:val="000000" w:themeColor="text1"/>
        </w:rPr>
        <w:t xml:space="preserve">and healthcare professionals </w:t>
      </w:r>
      <w:r w:rsidR="00290B7C" w:rsidRPr="00C07005">
        <w:rPr>
          <w:rFonts w:cstheme="majorBidi"/>
          <w:color w:val="000000" w:themeColor="text1"/>
        </w:rPr>
        <w:t xml:space="preserve">need further education regarding all illness-related aspects, including the inevitable life-limiting character of COPD. </w:t>
      </w:r>
      <w:r w:rsidR="00937B4F" w:rsidRPr="00C07005">
        <w:t xml:space="preserve"> </w:t>
      </w:r>
    </w:p>
    <w:p w14:paraId="159D8EA8" w14:textId="77777777" w:rsidR="00D42C20" w:rsidRPr="00C07005" w:rsidRDefault="00D42C20" w:rsidP="005877A6">
      <w:pPr>
        <w:pStyle w:val="Heading2"/>
        <w:spacing w:before="0" w:after="200"/>
      </w:pPr>
    </w:p>
    <w:p w14:paraId="5A2CF973" w14:textId="77777777" w:rsidR="007506F7" w:rsidRPr="00C07005" w:rsidRDefault="007506F7" w:rsidP="005877A6">
      <w:pPr>
        <w:pStyle w:val="Heading2"/>
        <w:spacing w:before="0" w:after="200"/>
      </w:pPr>
      <w:r w:rsidRPr="00C07005">
        <w:t>Strengths and Limitations</w:t>
      </w:r>
      <w:bookmarkEnd w:id="10"/>
    </w:p>
    <w:p w14:paraId="0A6A8D8B" w14:textId="189B0A90" w:rsidR="00E873EE" w:rsidRPr="00C07005" w:rsidRDefault="00A522EE" w:rsidP="002E6B43">
      <w:pPr>
        <w:jc w:val="both"/>
        <w:rPr>
          <w:rFonts w:cstheme="majorBidi"/>
        </w:rPr>
      </w:pPr>
      <w:r w:rsidRPr="00C07005">
        <w:rPr>
          <w:rFonts w:cstheme="majorBidi"/>
          <w:color w:val="000000" w:themeColor="text1"/>
        </w:rPr>
        <w:t xml:space="preserve">Our </w:t>
      </w:r>
      <w:r w:rsidR="00964536" w:rsidRPr="00C07005">
        <w:rPr>
          <w:rFonts w:cstheme="majorBidi"/>
          <w:color w:val="000000" w:themeColor="text1"/>
        </w:rPr>
        <w:t xml:space="preserve">findings </w:t>
      </w:r>
      <w:r w:rsidRPr="00C07005">
        <w:rPr>
          <w:rFonts w:cstheme="majorBidi"/>
          <w:color w:val="000000" w:themeColor="text1"/>
        </w:rPr>
        <w:t>follow a systematic</w:t>
      </w:r>
      <w:r w:rsidR="009C21DF" w:rsidRPr="00C07005">
        <w:rPr>
          <w:rFonts w:cstheme="majorBidi"/>
          <w:color w:val="000000" w:themeColor="text1"/>
        </w:rPr>
        <w:t xml:space="preserve"> literature search</w:t>
      </w:r>
      <w:r w:rsidRPr="00C07005">
        <w:rPr>
          <w:rFonts w:cstheme="majorBidi"/>
          <w:color w:val="000000" w:themeColor="text1"/>
        </w:rPr>
        <w:t xml:space="preserve"> and include data from only moderate or high quality papers, thus </w:t>
      </w:r>
      <w:r w:rsidR="00CE4BCD" w:rsidRPr="00C07005">
        <w:rPr>
          <w:rFonts w:cstheme="majorBidi"/>
          <w:color w:val="000000" w:themeColor="text1"/>
        </w:rPr>
        <w:t xml:space="preserve">enriching the quality of the information presented and increasing </w:t>
      </w:r>
      <w:r w:rsidR="001F2745" w:rsidRPr="00C07005">
        <w:rPr>
          <w:rFonts w:cstheme="majorBidi"/>
          <w:color w:val="000000" w:themeColor="text1"/>
        </w:rPr>
        <w:t>reliability</w:t>
      </w:r>
      <w:r w:rsidR="009C21DF" w:rsidRPr="00C07005">
        <w:rPr>
          <w:rFonts w:cstheme="majorBidi"/>
          <w:color w:val="000000" w:themeColor="text1"/>
        </w:rPr>
        <w:t xml:space="preserve">. </w:t>
      </w:r>
      <w:r w:rsidR="00297F3C" w:rsidRPr="00C07005">
        <w:rPr>
          <w:rFonts w:cstheme="majorBidi"/>
          <w:color w:val="000000" w:themeColor="text1"/>
        </w:rPr>
        <w:t xml:space="preserve">Finally, the </w:t>
      </w:r>
      <w:r w:rsidR="00D932DE">
        <w:rPr>
          <w:rFonts w:cstheme="majorBidi"/>
          <w:color w:val="000000" w:themeColor="text1"/>
        </w:rPr>
        <w:lastRenderedPageBreak/>
        <w:t>use of</w:t>
      </w:r>
      <w:r w:rsidR="00E21AE6">
        <w:rPr>
          <w:rFonts w:cstheme="majorBidi"/>
          <w:color w:val="000000" w:themeColor="text1"/>
        </w:rPr>
        <w:t xml:space="preserve"> a</w:t>
      </w:r>
      <w:r w:rsidR="00D932DE">
        <w:rPr>
          <w:rFonts w:cstheme="majorBidi"/>
          <w:color w:val="000000" w:themeColor="text1"/>
        </w:rPr>
        <w:t xml:space="preserve"> </w:t>
      </w:r>
      <w:r w:rsidR="00297F3C" w:rsidRPr="00C07005">
        <w:rPr>
          <w:rFonts w:cstheme="majorBidi"/>
          <w:color w:val="000000" w:themeColor="text1"/>
        </w:rPr>
        <w:t xml:space="preserve">narrative </w:t>
      </w:r>
      <w:r w:rsidR="00D932DE">
        <w:rPr>
          <w:rFonts w:cstheme="majorBidi"/>
          <w:color w:val="000000" w:themeColor="text1"/>
        </w:rPr>
        <w:t xml:space="preserve">synthesis framework </w:t>
      </w:r>
      <w:r w:rsidR="002E6B43">
        <w:rPr>
          <w:rFonts w:cstheme="majorBidi"/>
        </w:rPr>
        <w:t>provided a systematic approach</w:t>
      </w:r>
      <w:r w:rsidR="002E6B43" w:rsidRPr="00C07005">
        <w:rPr>
          <w:rFonts w:cstheme="majorBidi"/>
          <w:color w:val="000000" w:themeColor="text1"/>
        </w:rPr>
        <w:t xml:space="preserve"> </w:t>
      </w:r>
      <w:r w:rsidR="00297F3C" w:rsidRPr="00C07005">
        <w:rPr>
          <w:rFonts w:cstheme="majorBidi"/>
          <w:color w:val="000000" w:themeColor="text1"/>
        </w:rPr>
        <w:t xml:space="preserve">to process, analyse and synthesize </w:t>
      </w:r>
      <w:r w:rsidR="00E21AE6">
        <w:rPr>
          <w:rFonts w:cstheme="majorBidi"/>
          <w:color w:val="000000" w:themeColor="text1"/>
        </w:rPr>
        <w:t xml:space="preserve">the </w:t>
      </w:r>
      <w:r w:rsidR="00297F3C" w:rsidRPr="00C07005">
        <w:rPr>
          <w:rFonts w:cstheme="majorBidi"/>
          <w:color w:val="000000" w:themeColor="text1"/>
        </w:rPr>
        <w:t>data</w:t>
      </w:r>
      <w:r w:rsidR="002E6B43">
        <w:rPr>
          <w:rFonts w:cstheme="majorBidi"/>
          <w:color w:val="000000" w:themeColor="text1"/>
        </w:rPr>
        <w:t xml:space="preserve"> extracted from the research studies</w:t>
      </w:r>
      <w:r w:rsidR="00297F3C" w:rsidRPr="00C07005">
        <w:rPr>
          <w:rFonts w:cstheme="majorBidi"/>
        </w:rPr>
        <w:t>.</w:t>
      </w:r>
    </w:p>
    <w:p w14:paraId="34C4BC07" w14:textId="4C41EB40" w:rsidR="00F10094" w:rsidRPr="00C07005" w:rsidRDefault="00CE4BCD" w:rsidP="003121F4">
      <w:pPr>
        <w:jc w:val="both"/>
        <w:rPr>
          <w:rFonts w:cstheme="majorBidi"/>
        </w:rPr>
      </w:pPr>
      <w:r w:rsidRPr="00C07005">
        <w:rPr>
          <w:rFonts w:cstheme="majorBidi"/>
        </w:rPr>
        <w:t>However, o</w:t>
      </w:r>
      <w:r w:rsidR="00F10094" w:rsidRPr="00C07005">
        <w:rPr>
          <w:rFonts w:cstheme="majorBidi"/>
        </w:rPr>
        <w:t>nly papers written in English were included</w:t>
      </w:r>
      <w:r w:rsidRPr="00C07005">
        <w:rPr>
          <w:rFonts w:cstheme="majorBidi"/>
        </w:rPr>
        <w:t xml:space="preserve"> which may</w:t>
      </w:r>
      <w:r w:rsidR="00F10094" w:rsidRPr="00C07005">
        <w:rPr>
          <w:rFonts w:cstheme="majorBidi"/>
        </w:rPr>
        <w:t xml:space="preserve"> have excluded important information, </w:t>
      </w:r>
      <w:r w:rsidR="009E2910" w:rsidRPr="00C07005">
        <w:rPr>
          <w:rFonts w:cstheme="majorBidi"/>
        </w:rPr>
        <w:t>potentially leading to</w:t>
      </w:r>
      <w:r w:rsidR="00F10094" w:rsidRPr="00C07005">
        <w:rPr>
          <w:rFonts w:cstheme="majorBidi"/>
        </w:rPr>
        <w:t xml:space="preserve"> cultural and demographic</w:t>
      </w:r>
      <w:r w:rsidR="009E2910" w:rsidRPr="00C07005">
        <w:rPr>
          <w:rFonts w:cstheme="majorBidi"/>
        </w:rPr>
        <w:t xml:space="preserve"> bias</w:t>
      </w:r>
      <w:r w:rsidR="00F10094" w:rsidRPr="00C07005">
        <w:rPr>
          <w:rFonts w:cstheme="majorBidi"/>
        </w:rPr>
        <w:t>.</w:t>
      </w:r>
      <w:r w:rsidR="009E2910" w:rsidRPr="00C07005">
        <w:rPr>
          <w:rFonts w:cstheme="majorBidi"/>
        </w:rPr>
        <w:t xml:space="preserve"> However, only two papers fell into this </w:t>
      </w:r>
      <w:r w:rsidR="009E2910" w:rsidRPr="001A0924">
        <w:rPr>
          <w:rFonts w:cstheme="majorBidi"/>
        </w:rPr>
        <w:t>category</w:t>
      </w:r>
      <w:r w:rsidR="008A659B" w:rsidRPr="001A0924">
        <w:rPr>
          <w:rFonts w:cstheme="majorBidi"/>
        </w:rPr>
        <w:t xml:space="preserve"> and</w:t>
      </w:r>
      <w:r w:rsidR="009E2910" w:rsidRPr="00D80699">
        <w:rPr>
          <w:rFonts w:cstheme="majorBidi"/>
        </w:rPr>
        <w:t xml:space="preserve"> had</w:t>
      </w:r>
      <w:r w:rsidR="009E2910" w:rsidRPr="00C07005">
        <w:rPr>
          <w:rFonts w:cstheme="majorBidi"/>
        </w:rPr>
        <w:t xml:space="preserve"> poor quality. </w:t>
      </w:r>
      <w:r w:rsidR="00F10094" w:rsidRPr="00C07005">
        <w:rPr>
          <w:rFonts w:cstheme="majorBidi"/>
        </w:rPr>
        <w:t xml:space="preserve">A second limitation is the small number of </w:t>
      </w:r>
      <w:r w:rsidR="00AA5134" w:rsidRPr="00C07005">
        <w:rPr>
          <w:rFonts w:cstheme="majorBidi"/>
        </w:rPr>
        <w:t>paper</w:t>
      </w:r>
      <w:r w:rsidR="00F10094" w:rsidRPr="00C07005">
        <w:rPr>
          <w:rFonts w:cstheme="majorBidi"/>
        </w:rPr>
        <w:t xml:space="preserve">s, especially the lack of controlled trials and objective comparisons of approaches and their influence on outcomes for patients. </w:t>
      </w:r>
      <w:r w:rsidR="00F17093">
        <w:rPr>
          <w:rFonts w:cstheme="majorBidi"/>
        </w:rPr>
        <w:t>Another</w:t>
      </w:r>
      <w:r w:rsidR="00F10094" w:rsidRPr="00C07005">
        <w:rPr>
          <w:rFonts w:cstheme="majorBidi"/>
        </w:rPr>
        <w:t xml:space="preserve"> limitation is the number of COPD patients contained in the </w:t>
      </w:r>
      <w:r w:rsidR="00AA5134" w:rsidRPr="00C07005">
        <w:rPr>
          <w:rFonts w:cstheme="majorBidi"/>
        </w:rPr>
        <w:t>paper</w:t>
      </w:r>
      <w:r w:rsidR="00F10094" w:rsidRPr="00C07005">
        <w:rPr>
          <w:rFonts w:cstheme="majorBidi"/>
        </w:rPr>
        <w:t xml:space="preserve">s. </w:t>
      </w:r>
      <w:r w:rsidR="00AA5134" w:rsidRPr="00C07005">
        <w:rPr>
          <w:rFonts w:cstheme="majorBidi"/>
        </w:rPr>
        <w:t>Paper</w:t>
      </w:r>
      <w:r w:rsidR="00BF7B65" w:rsidRPr="00C07005">
        <w:rPr>
          <w:rFonts w:cstheme="majorBidi"/>
        </w:rPr>
        <w:t>s were o</w:t>
      </w:r>
      <w:r w:rsidR="00F10094" w:rsidRPr="00C07005">
        <w:rPr>
          <w:rFonts w:cstheme="majorBidi"/>
        </w:rPr>
        <w:t xml:space="preserve">nly included </w:t>
      </w:r>
      <w:r w:rsidR="00BF7B65" w:rsidRPr="00C07005">
        <w:rPr>
          <w:rFonts w:cstheme="majorBidi"/>
        </w:rPr>
        <w:t>if</w:t>
      </w:r>
      <w:r w:rsidR="00F10094" w:rsidRPr="00C07005">
        <w:rPr>
          <w:rFonts w:cstheme="majorBidi"/>
        </w:rPr>
        <w:t xml:space="preserve"> </w:t>
      </w:r>
      <w:r w:rsidR="0031240B" w:rsidRPr="00C07005">
        <w:rPr>
          <w:rFonts w:cstheme="majorBidi"/>
        </w:rPr>
        <w:t xml:space="preserve">their sample included </w:t>
      </w:r>
      <w:r w:rsidR="00F10094" w:rsidRPr="00C07005">
        <w:rPr>
          <w:rFonts w:cstheme="majorBidi"/>
        </w:rPr>
        <w:t xml:space="preserve">at least 50% COPD patients. </w:t>
      </w:r>
      <w:r w:rsidR="00E40F45" w:rsidRPr="00C07005">
        <w:rPr>
          <w:rFonts w:cstheme="majorBidi"/>
        </w:rPr>
        <w:t xml:space="preserve">However, this </w:t>
      </w:r>
      <w:r w:rsidR="00F10094" w:rsidRPr="00C07005">
        <w:rPr>
          <w:rFonts w:cstheme="majorBidi"/>
        </w:rPr>
        <w:t>may have</w:t>
      </w:r>
      <w:r w:rsidR="000A1107" w:rsidRPr="00C07005">
        <w:rPr>
          <w:rFonts w:cstheme="majorBidi"/>
        </w:rPr>
        <w:t xml:space="preserve"> only</w:t>
      </w:r>
      <w:r w:rsidR="00F10094" w:rsidRPr="00C07005">
        <w:rPr>
          <w:rFonts w:cstheme="majorBidi"/>
        </w:rPr>
        <w:t xml:space="preserve"> excluded </w:t>
      </w:r>
      <w:r w:rsidR="00BB71B8" w:rsidRPr="00C07005">
        <w:rPr>
          <w:rFonts w:cstheme="majorBidi"/>
        </w:rPr>
        <w:t>a</w:t>
      </w:r>
      <w:r w:rsidR="00E40F45" w:rsidRPr="00C07005">
        <w:rPr>
          <w:rFonts w:cstheme="majorBidi"/>
        </w:rPr>
        <w:t xml:space="preserve"> marginal amount of information</w:t>
      </w:r>
      <w:r w:rsidR="00F10094" w:rsidRPr="00C07005">
        <w:rPr>
          <w:rFonts w:cstheme="majorBidi"/>
        </w:rPr>
        <w:t>.</w:t>
      </w:r>
      <w:r w:rsidR="00F17093">
        <w:rPr>
          <w:rFonts w:cstheme="majorBidi"/>
        </w:rPr>
        <w:t xml:space="preserve"> </w:t>
      </w:r>
      <w:r w:rsidR="003121F4">
        <w:rPr>
          <w:rFonts w:cstheme="majorBidi"/>
        </w:rPr>
        <w:t>The</w:t>
      </w:r>
      <w:r w:rsidR="00F17093">
        <w:rPr>
          <w:rFonts w:cstheme="majorBidi"/>
        </w:rPr>
        <w:t xml:space="preserve"> last limitation </w:t>
      </w:r>
      <w:r w:rsidR="008B3425">
        <w:rPr>
          <w:rFonts w:cstheme="majorBidi"/>
        </w:rPr>
        <w:t>was</w:t>
      </w:r>
      <w:r w:rsidR="00F17093">
        <w:rPr>
          <w:rFonts w:cstheme="majorBidi"/>
        </w:rPr>
        <w:t xml:space="preserve"> the </w:t>
      </w:r>
      <w:r w:rsidR="00044B41">
        <w:rPr>
          <w:rFonts w:cstheme="majorBidi"/>
        </w:rPr>
        <w:t xml:space="preserve">use of one </w:t>
      </w:r>
      <w:r w:rsidR="00C15E0D">
        <w:rPr>
          <w:rFonts w:cstheme="majorBidi"/>
        </w:rPr>
        <w:t>author</w:t>
      </w:r>
      <w:r w:rsidR="00044B41">
        <w:rPr>
          <w:rFonts w:cstheme="majorBidi"/>
        </w:rPr>
        <w:t xml:space="preserve"> when screening for papers in databases, websites, journals and reference list</w:t>
      </w:r>
      <w:r w:rsidR="002D1185">
        <w:rPr>
          <w:rFonts w:cstheme="majorBidi"/>
        </w:rPr>
        <w:t>s</w:t>
      </w:r>
      <w:r w:rsidR="00044B41">
        <w:rPr>
          <w:rFonts w:cstheme="majorBidi"/>
        </w:rPr>
        <w:t xml:space="preserve">. </w:t>
      </w:r>
      <w:r w:rsidR="008B3425">
        <w:rPr>
          <w:rFonts w:cstheme="majorBidi"/>
        </w:rPr>
        <w:t xml:space="preserve">By having only one </w:t>
      </w:r>
      <w:r w:rsidR="00C15E0D">
        <w:rPr>
          <w:rFonts w:cstheme="majorBidi"/>
        </w:rPr>
        <w:t>author</w:t>
      </w:r>
      <w:r w:rsidR="008B3425">
        <w:rPr>
          <w:rFonts w:cstheme="majorBidi"/>
        </w:rPr>
        <w:t xml:space="preserve"> screening </w:t>
      </w:r>
      <w:r w:rsidR="003121F4">
        <w:rPr>
          <w:rFonts w:cstheme="majorBidi"/>
        </w:rPr>
        <w:t xml:space="preserve">the </w:t>
      </w:r>
      <w:r w:rsidR="008B3425">
        <w:rPr>
          <w:rFonts w:cstheme="majorBidi"/>
        </w:rPr>
        <w:t>papers, this may have resulted in some papers being missed. However, to mitigate this</w:t>
      </w:r>
      <w:r w:rsidR="00C15E0D">
        <w:rPr>
          <w:rFonts w:cstheme="majorBidi"/>
        </w:rPr>
        <w:t>,</w:t>
      </w:r>
      <w:r w:rsidR="008B3425">
        <w:rPr>
          <w:rFonts w:cstheme="majorBidi"/>
        </w:rPr>
        <w:t xml:space="preserve"> </w:t>
      </w:r>
      <w:r w:rsidR="009362B9">
        <w:rPr>
          <w:rFonts w:cstheme="majorBidi"/>
        </w:rPr>
        <w:t xml:space="preserve">all </w:t>
      </w:r>
      <w:r w:rsidR="00C15E0D">
        <w:rPr>
          <w:rFonts w:cstheme="majorBidi"/>
        </w:rPr>
        <w:t>authors</w:t>
      </w:r>
      <w:r w:rsidR="009362B9">
        <w:rPr>
          <w:rFonts w:cstheme="majorBidi"/>
        </w:rPr>
        <w:t xml:space="preserve"> agreed on the inclusion of all papers, </w:t>
      </w:r>
      <w:r w:rsidR="00D46778">
        <w:rPr>
          <w:rFonts w:cstheme="majorBidi"/>
        </w:rPr>
        <w:t>the reference lists of the included papers and of papers related with the subject w</w:t>
      </w:r>
      <w:r w:rsidR="00C15E0D">
        <w:rPr>
          <w:rFonts w:cstheme="majorBidi"/>
        </w:rPr>
        <w:t>ere</w:t>
      </w:r>
      <w:r w:rsidR="00A34285">
        <w:rPr>
          <w:rFonts w:cstheme="majorBidi"/>
        </w:rPr>
        <w:t xml:space="preserve"> screened and an objective </w:t>
      </w:r>
      <w:r w:rsidR="00C15E0D">
        <w:rPr>
          <w:rFonts w:cstheme="majorBidi"/>
        </w:rPr>
        <w:t xml:space="preserve">search strategy was developed by all </w:t>
      </w:r>
      <w:r w:rsidR="008146D2">
        <w:rPr>
          <w:rFonts w:cstheme="majorBidi"/>
        </w:rPr>
        <w:t>authors</w:t>
      </w:r>
      <w:r w:rsidR="00C15E0D">
        <w:rPr>
          <w:rFonts w:cstheme="majorBidi"/>
        </w:rPr>
        <w:t xml:space="preserve"> before the screening process.</w:t>
      </w:r>
    </w:p>
    <w:p w14:paraId="7A6E2AA9" w14:textId="77777777" w:rsidR="000D3F30" w:rsidRPr="00C07005" w:rsidRDefault="000D3F30" w:rsidP="005877A6">
      <w:pPr>
        <w:jc w:val="both"/>
        <w:rPr>
          <w:rFonts w:cstheme="majorBidi"/>
          <w:color w:val="000000" w:themeColor="text1"/>
        </w:rPr>
      </w:pPr>
    </w:p>
    <w:p w14:paraId="1CC56294" w14:textId="77777777" w:rsidR="003E0ABF" w:rsidRPr="00C07005" w:rsidRDefault="003E0ABF" w:rsidP="005877A6">
      <w:pPr>
        <w:pStyle w:val="Heading1"/>
        <w:spacing w:before="0" w:after="200"/>
        <w:jc w:val="both"/>
      </w:pPr>
      <w:bookmarkStart w:id="11" w:name="_Toc422148390"/>
      <w:r w:rsidRPr="00C07005">
        <w:t>Conclusion</w:t>
      </w:r>
      <w:bookmarkEnd w:id="11"/>
    </w:p>
    <w:p w14:paraId="136D4056" w14:textId="4F7BAB8F" w:rsidR="001C7099" w:rsidRPr="00C07005" w:rsidRDefault="003E0ABF" w:rsidP="0079779D">
      <w:pPr>
        <w:jc w:val="both"/>
      </w:pPr>
      <w:r w:rsidRPr="00C07005">
        <w:t>In conclusion, the current</w:t>
      </w:r>
      <w:r w:rsidR="00662F8B" w:rsidRPr="00C07005">
        <w:t xml:space="preserve"> </w:t>
      </w:r>
      <w:r w:rsidRPr="00C07005">
        <w:t xml:space="preserve">literature </w:t>
      </w:r>
      <w:r w:rsidR="008046CB" w:rsidRPr="00C07005">
        <w:t xml:space="preserve">suggests </w:t>
      </w:r>
      <w:r w:rsidRPr="00C07005">
        <w:t xml:space="preserve">that </w:t>
      </w:r>
      <w:r w:rsidR="005B19A2" w:rsidRPr="00C07005">
        <w:t xml:space="preserve">despite evidence of real benefit when conducted, </w:t>
      </w:r>
      <w:r w:rsidRPr="00C07005">
        <w:t xml:space="preserve">the frequency and quality of </w:t>
      </w:r>
      <w:r w:rsidR="0079779D" w:rsidRPr="00C07005">
        <w:t>palliative</w:t>
      </w:r>
      <w:r w:rsidRPr="00C07005">
        <w:t xml:space="preserve"> care </w:t>
      </w:r>
      <w:r w:rsidR="007D6DD4" w:rsidRPr="00C07005">
        <w:t>conversations</w:t>
      </w:r>
      <w:r w:rsidR="005B19A2" w:rsidRPr="00C07005">
        <w:t xml:space="preserve"> between patients and health care professionals</w:t>
      </w:r>
      <w:r w:rsidRPr="00C07005">
        <w:t xml:space="preserve"> </w:t>
      </w:r>
      <w:r w:rsidR="008046CB" w:rsidRPr="00C07005">
        <w:t xml:space="preserve">is </w:t>
      </w:r>
      <w:r w:rsidRPr="00C07005">
        <w:t>poor</w:t>
      </w:r>
      <w:r w:rsidR="005B19A2" w:rsidRPr="00C07005">
        <w:t>. P</w:t>
      </w:r>
      <w:r w:rsidR="00662F8B" w:rsidRPr="00C07005">
        <w:t xml:space="preserve">atients and physicians </w:t>
      </w:r>
      <w:r w:rsidR="00795633" w:rsidRPr="00C07005">
        <w:t xml:space="preserve">cite a large number of </w:t>
      </w:r>
      <w:r w:rsidRPr="00C07005">
        <w:t>barriers</w:t>
      </w:r>
      <w:r w:rsidR="00795633" w:rsidRPr="00C07005">
        <w:t>; and</w:t>
      </w:r>
      <w:r w:rsidRPr="00C07005">
        <w:t xml:space="preserve"> most topics </w:t>
      </w:r>
      <w:r w:rsidR="008046CB" w:rsidRPr="00C07005">
        <w:t xml:space="preserve">are </w:t>
      </w:r>
      <w:r w:rsidR="00714CC9" w:rsidRPr="00C07005">
        <w:t>not discussed</w:t>
      </w:r>
      <w:r w:rsidR="00714CC9" w:rsidRPr="001A0924">
        <w:t>.</w:t>
      </w:r>
      <w:r w:rsidR="00714CC9" w:rsidRPr="00992C36">
        <w:t xml:space="preserve"> W</w:t>
      </w:r>
      <w:r w:rsidRPr="00C07005">
        <w:t xml:space="preserve">hen </w:t>
      </w:r>
      <w:r w:rsidR="001F5B46" w:rsidRPr="00C07005">
        <w:t>discussion</w:t>
      </w:r>
      <w:r w:rsidRPr="00C07005">
        <w:t xml:space="preserve">s </w:t>
      </w:r>
      <w:r w:rsidR="008046CB" w:rsidRPr="00C07005">
        <w:t xml:space="preserve">do take place </w:t>
      </w:r>
      <w:r w:rsidRPr="00C07005">
        <w:t xml:space="preserve">they </w:t>
      </w:r>
      <w:r w:rsidR="008046CB" w:rsidRPr="00C07005">
        <w:t>do so at</w:t>
      </w:r>
      <w:r w:rsidR="00212F9E" w:rsidRPr="00C07005">
        <w:t xml:space="preserve"> an advanced stage</w:t>
      </w:r>
      <w:r w:rsidR="005B19A2" w:rsidRPr="00C07005">
        <w:t xml:space="preserve"> of disease</w:t>
      </w:r>
      <w:r w:rsidR="00212F9E" w:rsidRPr="00C07005">
        <w:t>,</w:t>
      </w:r>
      <w:r w:rsidRPr="00C07005">
        <w:t xml:space="preserve"> </w:t>
      </w:r>
      <w:r w:rsidR="005B19A2" w:rsidRPr="00C07005">
        <w:t xml:space="preserve">often </w:t>
      </w:r>
      <w:r w:rsidRPr="00C07005">
        <w:t xml:space="preserve">in a busy, acute and stressful environment and </w:t>
      </w:r>
      <w:r w:rsidR="005B19A2" w:rsidRPr="00C07005">
        <w:t xml:space="preserve">often </w:t>
      </w:r>
      <w:r w:rsidRPr="00C07005">
        <w:t xml:space="preserve">with clinicians who </w:t>
      </w:r>
      <w:r w:rsidR="008046CB" w:rsidRPr="00C07005">
        <w:t xml:space="preserve">do </w:t>
      </w:r>
      <w:r w:rsidR="00212F9E" w:rsidRPr="00C07005">
        <w:t>n</w:t>
      </w:r>
      <w:r w:rsidR="00852BA7" w:rsidRPr="00C07005">
        <w:t>o</w:t>
      </w:r>
      <w:r w:rsidRPr="00C07005">
        <w:t xml:space="preserve">t </w:t>
      </w:r>
      <w:r w:rsidR="008046CB" w:rsidRPr="00C07005">
        <w:t xml:space="preserve">have an established relationship with </w:t>
      </w:r>
      <w:r w:rsidRPr="00C07005">
        <w:t xml:space="preserve">the patient. Moreover, differences </w:t>
      </w:r>
      <w:r w:rsidR="00795633" w:rsidRPr="00C07005">
        <w:t xml:space="preserve">in experiences </w:t>
      </w:r>
      <w:r w:rsidRPr="00C07005">
        <w:t>between patients with cancer and COPD</w:t>
      </w:r>
      <w:r w:rsidR="00795633" w:rsidRPr="00C07005">
        <w:t xml:space="preserve"> suggest that long-standing inequalities based on diagnosis continue to pervade</w:t>
      </w:r>
      <w:r w:rsidRPr="00C07005">
        <w:t>.</w:t>
      </w:r>
      <w:r w:rsidR="00212F9E" w:rsidRPr="00C07005">
        <w:t xml:space="preserve"> </w:t>
      </w:r>
    </w:p>
    <w:p w14:paraId="46A88950" w14:textId="1744BED7" w:rsidR="00C55D26" w:rsidRPr="00C07005" w:rsidRDefault="00795633" w:rsidP="00E958BB">
      <w:pPr>
        <w:jc w:val="both"/>
      </w:pPr>
      <w:r w:rsidRPr="00C07005">
        <w:t xml:space="preserve">Given the relationship between </w:t>
      </w:r>
      <w:r w:rsidR="007D6DD4" w:rsidRPr="00C07005">
        <w:t>conversations</w:t>
      </w:r>
      <w:r w:rsidRPr="00C07005">
        <w:t xml:space="preserve"> about care and the meeting of patient preferences, t</w:t>
      </w:r>
      <w:r w:rsidR="00290B7C" w:rsidRPr="00C07005">
        <w:t>h</w:t>
      </w:r>
      <w:r w:rsidR="005B19A2" w:rsidRPr="00C07005">
        <w:t>is</w:t>
      </w:r>
      <w:r w:rsidR="00290B7C" w:rsidRPr="00C07005">
        <w:t xml:space="preserve"> lack of </w:t>
      </w:r>
      <w:r w:rsidR="005B19A2" w:rsidRPr="00C07005">
        <w:t xml:space="preserve">optimal </w:t>
      </w:r>
      <w:r w:rsidR="00290B7C" w:rsidRPr="00C07005">
        <w:t>communication between clinician</w:t>
      </w:r>
      <w:r w:rsidR="00DB524C" w:rsidRPr="00C07005">
        <w:t>s</w:t>
      </w:r>
      <w:r w:rsidR="00290B7C" w:rsidRPr="00C07005">
        <w:t xml:space="preserve"> and patient</w:t>
      </w:r>
      <w:r w:rsidR="00DB524C" w:rsidRPr="00C07005">
        <w:t>s</w:t>
      </w:r>
      <w:r w:rsidR="00290B7C" w:rsidRPr="00C07005">
        <w:t xml:space="preserve"> </w:t>
      </w:r>
      <w:r w:rsidRPr="00C07005">
        <w:t xml:space="preserve">is likely to impact upon care quality, </w:t>
      </w:r>
      <w:r w:rsidR="005B19A2" w:rsidRPr="00C07005">
        <w:t xml:space="preserve">patient </w:t>
      </w:r>
      <w:r w:rsidRPr="00C07005">
        <w:t xml:space="preserve">satisfaction, and ultimately, the likelihood of </w:t>
      </w:r>
      <w:r w:rsidR="00290B7C" w:rsidRPr="00C07005">
        <w:t xml:space="preserve">a “good death.” </w:t>
      </w:r>
      <w:r w:rsidR="000350DC" w:rsidRPr="00C07005">
        <w:t xml:space="preserve">Further research </w:t>
      </w:r>
      <w:r w:rsidR="00371BAD" w:rsidRPr="00C07005">
        <w:t>needs to</w:t>
      </w:r>
      <w:r w:rsidR="000350DC" w:rsidRPr="00C07005">
        <w:t xml:space="preserve"> </w:t>
      </w:r>
      <w:r w:rsidR="005B19A2" w:rsidRPr="00C07005">
        <w:t xml:space="preserve">be performed to guide </w:t>
      </w:r>
      <w:r w:rsidR="000350DC" w:rsidRPr="00C07005">
        <w:t>develop</w:t>
      </w:r>
      <w:r w:rsidR="005B19A2" w:rsidRPr="00C07005">
        <w:t xml:space="preserve">ment </w:t>
      </w:r>
      <w:r w:rsidR="000350DC" w:rsidRPr="00C07005">
        <w:t>and test</w:t>
      </w:r>
      <w:r w:rsidR="005B19A2" w:rsidRPr="00C07005">
        <w:t>ing of</w:t>
      </w:r>
      <w:r w:rsidR="000350DC" w:rsidRPr="00C07005">
        <w:t xml:space="preserve"> new pathways and practices to improve outcomes for COPD patients by ensuring timely and appropriate </w:t>
      </w:r>
      <w:r w:rsidR="005B19A2" w:rsidRPr="00C07005">
        <w:t xml:space="preserve">integrated </w:t>
      </w:r>
      <w:r w:rsidR="0079779D" w:rsidRPr="00C07005">
        <w:t>palliative</w:t>
      </w:r>
      <w:r w:rsidR="00652677" w:rsidRPr="00C07005">
        <w:t xml:space="preserve"> care and advance care planning</w:t>
      </w:r>
      <w:r w:rsidR="000350DC" w:rsidRPr="00C07005">
        <w:t xml:space="preserve"> through open </w:t>
      </w:r>
      <w:r w:rsidR="001F5B46" w:rsidRPr="00C07005">
        <w:t>discussion</w:t>
      </w:r>
      <w:r w:rsidR="000350DC" w:rsidRPr="00C07005">
        <w:t>s</w:t>
      </w:r>
      <w:r w:rsidR="00652677" w:rsidRPr="00C07005">
        <w:t xml:space="preserve"> with healthcare professionals</w:t>
      </w:r>
      <w:r w:rsidR="000350DC" w:rsidRPr="00C07005">
        <w:t>.</w:t>
      </w:r>
      <w:bookmarkStart w:id="12" w:name="_Toc422148398"/>
      <w:r w:rsidR="00C55D26" w:rsidRPr="00C07005">
        <w:br w:type="page"/>
      </w:r>
    </w:p>
    <w:p w14:paraId="25B2B2E3" w14:textId="53856370" w:rsidR="007268B4" w:rsidRDefault="007268B4" w:rsidP="007268B4">
      <w:pPr>
        <w:jc w:val="center"/>
        <w:rPr>
          <w:b/>
          <w:bCs/>
          <w:sz w:val="24"/>
          <w:szCs w:val="24"/>
        </w:rPr>
      </w:pPr>
      <w:bookmarkStart w:id="13" w:name="_Toc422740619"/>
      <w:r w:rsidRPr="00C07005">
        <w:rPr>
          <w:b/>
          <w:bCs/>
          <w:sz w:val="24"/>
          <w:szCs w:val="24"/>
        </w:rPr>
        <w:lastRenderedPageBreak/>
        <w:t>Tables and Figures</w:t>
      </w:r>
    </w:p>
    <w:p w14:paraId="263F2517" w14:textId="77777777" w:rsidR="00EF27C8" w:rsidRDefault="00EF27C8" w:rsidP="007268B4">
      <w:pPr>
        <w:jc w:val="center"/>
        <w:rPr>
          <w:b/>
          <w:bCs/>
          <w:sz w:val="24"/>
          <w:szCs w:val="24"/>
        </w:rPr>
      </w:pPr>
    </w:p>
    <w:tbl>
      <w:tblPr>
        <w:tblStyle w:val="PlainTable3"/>
        <w:tblW w:w="0" w:type="auto"/>
        <w:tblLook w:val="04A0" w:firstRow="1" w:lastRow="0" w:firstColumn="1" w:lastColumn="0" w:noHBand="0" w:noVBand="1"/>
      </w:tblPr>
      <w:tblGrid>
        <w:gridCol w:w="1272"/>
        <w:gridCol w:w="7745"/>
      </w:tblGrid>
      <w:tr w:rsidR="00EF27C8" w:rsidRPr="00B76E7E" w14:paraId="0F7DB4DE" w14:textId="77777777" w:rsidTr="00714E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7" w:type="dxa"/>
            <w:gridSpan w:val="2"/>
          </w:tcPr>
          <w:p w14:paraId="643CE72E" w14:textId="122EBE17" w:rsidR="00EF27C8" w:rsidRPr="004745C6" w:rsidRDefault="00EF27C8" w:rsidP="00EF27C8">
            <w:pPr>
              <w:pStyle w:val="Caption"/>
              <w:keepNext/>
              <w:jc w:val="center"/>
              <w:rPr>
                <w:caps w:val="0"/>
                <w:color w:val="auto"/>
                <w:sz w:val="20"/>
                <w:szCs w:val="20"/>
              </w:rPr>
            </w:pPr>
            <w:bookmarkStart w:id="14" w:name="_Toc429433616"/>
            <w:r w:rsidRPr="009B3D0A">
              <w:rPr>
                <w:color w:val="auto"/>
                <w:sz w:val="20"/>
                <w:szCs w:val="20"/>
              </w:rPr>
              <w:t xml:space="preserve">Table </w:t>
            </w:r>
            <w:r>
              <w:rPr>
                <w:color w:val="auto"/>
                <w:sz w:val="20"/>
                <w:szCs w:val="20"/>
              </w:rPr>
              <w:t>1</w:t>
            </w:r>
            <w:r w:rsidRPr="009B3D0A">
              <w:rPr>
                <w:noProof/>
                <w:color w:val="auto"/>
                <w:sz w:val="20"/>
                <w:szCs w:val="20"/>
              </w:rPr>
              <w:t xml:space="preserve"> </w:t>
            </w:r>
            <w:r w:rsidRPr="009B3D0A">
              <w:rPr>
                <w:b w:val="0"/>
                <w:bCs w:val="0"/>
                <w:noProof/>
                <w:color w:val="auto"/>
                <w:sz w:val="20"/>
                <w:szCs w:val="20"/>
              </w:rPr>
              <w:t>Database</w:t>
            </w:r>
            <w:r>
              <w:rPr>
                <w:b w:val="0"/>
                <w:bCs w:val="0"/>
                <w:noProof/>
                <w:color w:val="auto"/>
                <w:sz w:val="20"/>
                <w:szCs w:val="20"/>
              </w:rPr>
              <w:t>s and Websites Searched</w:t>
            </w:r>
            <w:bookmarkEnd w:id="14"/>
          </w:p>
        </w:tc>
      </w:tr>
      <w:tr w:rsidR="00EF27C8" w:rsidRPr="00B76E7E" w14:paraId="1D5201F9" w14:textId="77777777" w:rsidTr="00714E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2" w:type="dxa"/>
            <w:tcBorders>
              <w:right w:val="single" w:sz="4" w:space="0" w:color="auto"/>
            </w:tcBorders>
          </w:tcPr>
          <w:p w14:paraId="6490645D" w14:textId="77777777" w:rsidR="00EF27C8" w:rsidRPr="004745C6" w:rsidRDefault="00EF27C8" w:rsidP="00714EF5">
            <w:pPr>
              <w:pStyle w:val="Caption"/>
              <w:keepNext/>
              <w:rPr>
                <w:b w:val="0"/>
                <w:bCs w:val="0"/>
                <w:i w:val="0"/>
                <w:iCs w:val="0"/>
                <w:color w:val="auto"/>
                <w:sz w:val="20"/>
                <w:szCs w:val="20"/>
              </w:rPr>
            </w:pPr>
            <w:bookmarkStart w:id="15" w:name="_Toc422153410"/>
            <w:bookmarkStart w:id="16" w:name="_Toc422911284"/>
            <w:bookmarkStart w:id="17" w:name="_Toc429433617"/>
            <w:r>
              <w:rPr>
                <w:b w:val="0"/>
                <w:bCs w:val="0"/>
                <w:i w:val="0"/>
                <w:iCs w:val="0"/>
                <w:color w:val="auto"/>
                <w:sz w:val="20"/>
                <w:szCs w:val="20"/>
              </w:rPr>
              <w:t>Databases Searched</w:t>
            </w:r>
            <w:bookmarkEnd w:id="15"/>
            <w:bookmarkEnd w:id="16"/>
            <w:bookmarkEnd w:id="17"/>
          </w:p>
        </w:tc>
        <w:tc>
          <w:tcPr>
            <w:tcW w:w="7745" w:type="dxa"/>
            <w:tcBorders>
              <w:left w:val="single" w:sz="4" w:space="0" w:color="auto"/>
            </w:tcBorders>
          </w:tcPr>
          <w:p w14:paraId="12673B13" w14:textId="77777777" w:rsidR="00EF27C8" w:rsidRPr="004745C6" w:rsidRDefault="00EF27C8" w:rsidP="00714EF5">
            <w:pPr>
              <w:pStyle w:val="Caption"/>
              <w:keepNext/>
              <w:jc w:val="both"/>
              <w:cnfStyle w:val="000000100000" w:firstRow="0" w:lastRow="0" w:firstColumn="0" w:lastColumn="0" w:oddVBand="0" w:evenVBand="0" w:oddHBand="1" w:evenHBand="0" w:firstRowFirstColumn="0" w:firstRowLastColumn="0" w:lastRowFirstColumn="0" w:lastRowLastColumn="0"/>
              <w:rPr>
                <w:i w:val="0"/>
                <w:iCs w:val="0"/>
                <w:caps/>
                <w:color w:val="auto"/>
                <w:sz w:val="20"/>
                <w:szCs w:val="20"/>
              </w:rPr>
            </w:pPr>
            <w:bookmarkStart w:id="18" w:name="_Toc422153411"/>
            <w:bookmarkStart w:id="19" w:name="_Toc422911285"/>
            <w:bookmarkStart w:id="20" w:name="_Toc429433618"/>
            <w:r w:rsidRPr="004745C6">
              <w:rPr>
                <w:rFonts w:cstheme="majorBidi"/>
                <w:i w:val="0"/>
                <w:iCs w:val="0"/>
                <w:color w:val="000000" w:themeColor="text1"/>
                <w:sz w:val="22"/>
                <w:szCs w:val="22"/>
              </w:rPr>
              <w:t>Medline; CINAHL; PsycINFO; HMIC; AMED; Web of Science; ASSIA; IBSS; Delphis; PubMed; ScienceDirect; Cochrane Library; EMBASE; BNI; AgeInfo and Scopus</w:t>
            </w:r>
            <w:bookmarkEnd w:id="18"/>
            <w:bookmarkEnd w:id="19"/>
            <w:bookmarkEnd w:id="20"/>
          </w:p>
        </w:tc>
      </w:tr>
      <w:tr w:rsidR="00EF27C8" w:rsidRPr="00B76E7E" w14:paraId="54597E6A" w14:textId="77777777" w:rsidTr="00714EF5">
        <w:tc>
          <w:tcPr>
            <w:cnfStyle w:val="001000000000" w:firstRow="0" w:lastRow="0" w:firstColumn="1" w:lastColumn="0" w:oddVBand="0" w:evenVBand="0" w:oddHBand="0" w:evenHBand="0" w:firstRowFirstColumn="0" w:firstRowLastColumn="0" w:lastRowFirstColumn="0" w:lastRowLastColumn="0"/>
            <w:tcW w:w="1272" w:type="dxa"/>
            <w:tcBorders>
              <w:right w:val="single" w:sz="4" w:space="0" w:color="auto"/>
            </w:tcBorders>
          </w:tcPr>
          <w:p w14:paraId="6E227E87" w14:textId="77777777" w:rsidR="00EF27C8" w:rsidRDefault="00EF27C8" w:rsidP="00714EF5">
            <w:pPr>
              <w:pStyle w:val="Caption"/>
              <w:keepNext/>
              <w:rPr>
                <w:b w:val="0"/>
                <w:bCs w:val="0"/>
                <w:i w:val="0"/>
                <w:iCs w:val="0"/>
                <w:color w:val="auto"/>
                <w:sz w:val="20"/>
                <w:szCs w:val="20"/>
              </w:rPr>
            </w:pPr>
            <w:bookmarkStart w:id="21" w:name="_Toc422153412"/>
            <w:bookmarkStart w:id="22" w:name="_Toc422911286"/>
            <w:bookmarkStart w:id="23" w:name="_Toc429433619"/>
            <w:r>
              <w:rPr>
                <w:b w:val="0"/>
                <w:bCs w:val="0"/>
                <w:i w:val="0"/>
                <w:iCs w:val="0"/>
                <w:color w:val="auto"/>
                <w:sz w:val="20"/>
                <w:szCs w:val="20"/>
              </w:rPr>
              <w:t>Websites</w:t>
            </w:r>
            <w:bookmarkEnd w:id="21"/>
            <w:bookmarkEnd w:id="22"/>
            <w:bookmarkEnd w:id="23"/>
            <w:r>
              <w:rPr>
                <w:b w:val="0"/>
                <w:bCs w:val="0"/>
                <w:i w:val="0"/>
                <w:iCs w:val="0"/>
                <w:color w:val="auto"/>
                <w:sz w:val="20"/>
                <w:szCs w:val="20"/>
              </w:rPr>
              <w:t xml:space="preserve"> </w:t>
            </w:r>
          </w:p>
        </w:tc>
        <w:tc>
          <w:tcPr>
            <w:tcW w:w="7745" w:type="dxa"/>
            <w:tcBorders>
              <w:left w:val="single" w:sz="4" w:space="0" w:color="auto"/>
            </w:tcBorders>
          </w:tcPr>
          <w:p w14:paraId="3C5CEF6A" w14:textId="55CF1895" w:rsidR="00EF27C8" w:rsidRPr="004745C6" w:rsidRDefault="00EF27C8" w:rsidP="00714EF5">
            <w:pPr>
              <w:jc w:val="both"/>
              <w:cnfStyle w:val="000000000000" w:firstRow="0" w:lastRow="0" w:firstColumn="0" w:lastColumn="0" w:oddVBand="0" w:evenVBand="0" w:oddHBand="0" w:evenHBand="0" w:firstRowFirstColumn="0" w:firstRowLastColumn="0" w:lastRowFirstColumn="0" w:lastRowLastColumn="0"/>
              <w:rPr>
                <w:rFonts w:cstheme="majorBidi"/>
                <w:i/>
                <w:iCs/>
                <w:color w:val="000000" w:themeColor="text1"/>
              </w:rPr>
            </w:pPr>
            <w:r w:rsidRPr="003B2CEC">
              <w:rPr>
                <w:rFonts w:cstheme="majorBidi"/>
                <w:color w:val="000000" w:themeColor="text1"/>
              </w:rPr>
              <w:t xml:space="preserve">Thorax Website; British Thoracic Society (BTS); National Institute For Health And Care </w:t>
            </w:r>
            <w:r w:rsidRPr="001A0924">
              <w:rPr>
                <w:rFonts w:cstheme="majorBidi"/>
                <w:color w:val="000000" w:themeColor="text1"/>
              </w:rPr>
              <w:t>Excellence (N</w:t>
            </w:r>
            <w:r w:rsidR="002B4156" w:rsidRPr="00992C36">
              <w:rPr>
                <w:rFonts w:cstheme="majorBidi"/>
                <w:color w:val="000000" w:themeColor="text1"/>
              </w:rPr>
              <w:t>ICE</w:t>
            </w:r>
            <w:r w:rsidRPr="00D80699">
              <w:rPr>
                <w:rFonts w:cstheme="majorBidi"/>
                <w:color w:val="000000" w:themeColor="text1"/>
              </w:rPr>
              <w:t>); Medical</w:t>
            </w:r>
            <w:r w:rsidRPr="003B2CEC">
              <w:rPr>
                <w:rFonts w:cstheme="majorBidi"/>
                <w:color w:val="000000" w:themeColor="text1"/>
              </w:rPr>
              <w:t xml:space="preserve"> Research Council (MRC);</w:t>
            </w:r>
            <w:r>
              <w:rPr>
                <w:rFonts w:cstheme="majorBidi"/>
                <w:color w:val="000000" w:themeColor="text1"/>
              </w:rPr>
              <w:t xml:space="preserve"> Department Of Health (DoH</w:t>
            </w:r>
            <w:r w:rsidRPr="003B2CEC">
              <w:rPr>
                <w:rFonts w:cstheme="majorBidi"/>
                <w:color w:val="000000" w:themeColor="text1"/>
              </w:rPr>
              <w:t>);</w:t>
            </w:r>
            <w:r>
              <w:rPr>
                <w:rFonts w:cstheme="majorBidi"/>
                <w:color w:val="000000" w:themeColor="text1"/>
              </w:rPr>
              <w:t xml:space="preserve"> </w:t>
            </w:r>
            <w:r w:rsidRPr="003B2CEC">
              <w:rPr>
                <w:rFonts w:cstheme="majorBidi"/>
                <w:color w:val="000000" w:themeColor="text1"/>
              </w:rPr>
              <w:t>Economic And Social Research Council (E</w:t>
            </w:r>
            <w:r>
              <w:rPr>
                <w:rFonts w:cstheme="majorBidi"/>
                <w:color w:val="000000" w:themeColor="text1"/>
              </w:rPr>
              <w:t>SRC</w:t>
            </w:r>
            <w:r w:rsidRPr="003B2CEC">
              <w:rPr>
                <w:rFonts w:cstheme="majorBidi"/>
                <w:color w:val="000000" w:themeColor="text1"/>
              </w:rPr>
              <w:t>);</w:t>
            </w:r>
            <w:r>
              <w:rPr>
                <w:rFonts w:cstheme="majorBidi"/>
                <w:color w:val="000000" w:themeColor="text1"/>
              </w:rPr>
              <w:t xml:space="preserve"> </w:t>
            </w:r>
            <w:r w:rsidRPr="003B2CEC">
              <w:rPr>
                <w:rFonts w:cstheme="majorBidi"/>
                <w:color w:val="000000" w:themeColor="text1"/>
              </w:rPr>
              <w:t>National Institute For Health Research (NIHR);</w:t>
            </w:r>
            <w:r>
              <w:rPr>
                <w:rFonts w:cstheme="majorBidi"/>
                <w:color w:val="000000" w:themeColor="text1"/>
              </w:rPr>
              <w:t xml:space="preserve"> </w:t>
            </w:r>
            <w:r w:rsidRPr="003B2CEC">
              <w:rPr>
                <w:rFonts w:cstheme="majorBidi"/>
                <w:color w:val="000000" w:themeColor="text1"/>
              </w:rPr>
              <w:t>American Thoracic Association (A</w:t>
            </w:r>
            <w:r>
              <w:rPr>
                <w:rFonts w:cstheme="majorBidi"/>
                <w:color w:val="000000" w:themeColor="text1"/>
              </w:rPr>
              <w:t>TS</w:t>
            </w:r>
            <w:r w:rsidRPr="003B2CEC">
              <w:rPr>
                <w:rFonts w:cstheme="majorBidi"/>
                <w:color w:val="000000" w:themeColor="text1"/>
              </w:rPr>
              <w:t>);</w:t>
            </w:r>
            <w:r>
              <w:rPr>
                <w:rFonts w:cstheme="majorBidi"/>
                <w:color w:val="000000" w:themeColor="text1"/>
              </w:rPr>
              <w:t xml:space="preserve"> British Lung Foundation (BLS</w:t>
            </w:r>
            <w:r w:rsidRPr="003B2CEC">
              <w:rPr>
                <w:rFonts w:cstheme="majorBidi"/>
                <w:color w:val="000000" w:themeColor="text1"/>
              </w:rPr>
              <w:t>);</w:t>
            </w:r>
            <w:r>
              <w:rPr>
                <w:rFonts w:cstheme="majorBidi"/>
                <w:color w:val="000000" w:themeColor="text1"/>
              </w:rPr>
              <w:t xml:space="preserve"> </w:t>
            </w:r>
            <w:r w:rsidRPr="003B2CEC">
              <w:rPr>
                <w:rFonts w:cstheme="majorBidi"/>
                <w:color w:val="000000" w:themeColor="text1"/>
              </w:rPr>
              <w:t>The National Council For Palliative Care (N</w:t>
            </w:r>
            <w:r>
              <w:rPr>
                <w:rFonts w:cstheme="majorBidi"/>
                <w:color w:val="000000" w:themeColor="text1"/>
              </w:rPr>
              <w:t>CPC</w:t>
            </w:r>
            <w:r w:rsidRPr="003B2CEC">
              <w:rPr>
                <w:rFonts w:cstheme="majorBidi"/>
                <w:color w:val="000000" w:themeColor="text1"/>
              </w:rPr>
              <w:t>);</w:t>
            </w:r>
            <w:r>
              <w:rPr>
                <w:rFonts w:cstheme="majorBidi"/>
                <w:color w:val="000000" w:themeColor="text1"/>
              </w:rPr>
              <w:t xml:space="preserve"> </w:t>
            </w:r>
            <w:r w:rsidRPr="003B2CEC">
              <w:rPr>
                <w:rFonts w:cstheme="majorBidi"/>
                <w:color w:val="000000" w:themeColor="text1"/>
              </w:rPr>
              <w:t>The European Association For Palliative Care (EAPC);</w:t>
            </w:r>
            <w:r>
              <w:rPr>
                <w:rFonts w:cstheme="majorBidi"/>
                <w:color w:val="000000" w:themeColor="text1"/>
              </w:rPr>
              <w:t xml:space="preserve"> </w:t>
            </w:r>
            <w:r w:rsidRPr="003B2CEC">
              <w:rPr>
                <w:rFonts w:cstheme="majorBidi"/>
                <w:color w:val="000000" w:themeColor="text1"/>
              </w:rPr>
              <w:t>Associa</w:t>
            </w:r>
            <w:r>
              <w:rPr>
                <w:rFonts w:cstheme="majorBidi"/>
                <w:color w:val="000000" w:themeColor="text1"/>
              </w:rPr>
              <w:t>tion For Palliative Medicine (APM</w:t>
            </w:r>
            <w:r w:rsidRPr="003B2CEC">
              <w:rPr>
                <w:rFonts w:cstheme="majorBidi"/>
                <w:color w:val="000000" w:themeColor="text1"/>
              </w:rPr>
              <w:t>).</w:t>
            </w:r>
          </w:p>
        </w:tc>
      </w:tr>
    </w:tbl>
    <w:p w14:paraId="7C814252" w14:textId="77777777" w:rsidR="00EF27C8" w:rsidRDefault="00EF27C8" w:rsidP="007268B4">
      <w:pPr>
        <w:jc w:val="center"/>
        <w:rPr>
          <w:b/>
          <w:bCs/>
          <w:sz w:val="24"/>
          <w:szCs w:val="24"/>
        </w:rPr>
      </w:pPr>
    </w:p>
    <w:p w14:paraId="6937FB38" w14:textId="77777777" w:rsidR="00EF27C8" w:rsidRDefault="00EF27C8" w:rsidP="007268B4">
      <w:pPr>
        <w:jc w:val="center"/>
        <w:rPr>
          <w:b/>
          <w:bCs/>
          <w:sz w:val="24"/>
          <w:szCs w:val="24"/>
        </w:rPr>
      </w:pPr>
    </w:p>
    <w:p w14:paraId="434EDA42" w14:textId="44DF47D3" w:rsidR="00EF27C8" w:rsidRPr="00C07005" w:rsidRDefault="00EF27C8" w:rsidP="00EF27C8">
      <w:pPr>
        <w:rPr>
          <w:b/>
          <w:bCs/>
          <w:sz w:val="24"/>
          <w:szCs w:val="24"/>
        </w:rPr>
      </w:pPr>
      <w:r>
        <w:rPr>
          <w:b/>
          <w:bCs/>
          <w:sz w:val="24"/>
          <w:szCs w:val="24"/>
        </w:rPr>
        <w:br w:type="page"/>
      </w:r>
    </w:p>
    <w:tbl>
      <w:tblPr>
        <w:tblStyle w:val="PlainTable31"/>
        <w:tblpPr w:leftFromText="180" w:rightFromText="180" w:vertAnchor="text" w:horzAnchor="margin" w:tblpY="127"/>
        <w:tblW w:w="0" w:type="auto"/>
        <w:tblLook w:val="04A0" w:firstRow="1" w:lastRow="0" w:firstColumn="1" w:lastColumn="0" w:noHBand="0" w:noVBand="1"/>
      </w:tblPr>
      <w:tblGrid>
        <w:gridCol w:w="1604"/>
        <w:gridCol w:w="7412"/>
      </w:tblGrid>
      <w:tr w:rsidR="005400B2" w:rsidRPr="00C07005" w14:paraId="788C3A88" w14:textId="77777777" w:rsidTr="000E487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6" w:type="dxa"/>
            <w:gridSpan w:val="2"/>
          </w:tcPr>
          <w:p w14:paraId="5A83421D" w14:textId="63624C82" w:rsidR="005400B2" w:rsidRPr="00C07005" w:rsidRDefault="00EF27C8" w:rsidP="008014C9">
            <w:pPr>
              <w:pStyle w:val="Caption"/>
              <w:keepNext/>
              <w:jc w:val="center"/>
            </w:pPr>
            <w:bookmarkStart w:id="24" w:name="_Toc422740620"/>
            <w:bookmarkEnd w:id="13"/>
            <w:r>
              <w:rPr>
                <w:color w:val="auto"/>
                <w:sz w:val="20"/>
                <w:szCs w:val="20"/>
              </w:rPr>
              <w:lastRenderedPageBreak/>
              <w:t>Table 2</w:t>
            </w:r>
            <w:r w:rsidR="005400B2" w:rsidRPr="00C07005">
              <w:rPr>
                <w:color w:val="auto"/>
                <w:sz w:val="20"/>
                <w:szCs w:val="20"/>
              </w:rPr>
              <w:t xml:space="preserve"> </w:t>
            </w:r>
            <w:r w:rsidR="005400B2" w:rsidRPr="00C07005">
              <w:rPr>
                <w:b w:val="0"/>
                <w:bCs w:val="0"/>
                <w:color w:val="auto"/>
                <w:sz w:val="20"/>
                <w:szCs w:val="20"/>
              </w:rPr>
              <w:t>Inclusion criteria of papers selected for review</w:t>
            </w:r>
            <w:bookmarkEnd w:id="24"/>
          </w:p>
        </w:tc>
      </w:tr>
      <w:tr w:rsidR="005400B2" w:rsidRPr="00C07005" w14:paraId="360F2FAB" w14:textId="77777777" w:rsidTr="000E4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Pr>
          <w:p w14:paraId="36AE781B" w14:textId="77777777" w:rsidR="005400B2" w:rsidRPr="00C07005" w:rsidRDefault="005400B2" w:rsidP="008014C9">
            <w:pPr>
              <w:spacing w:after="120"/>
              <w:jc w:val="both"/>
              <w:rPr>
                <w:rFonts w:cstheme="majorBidi"/>
                <w:b w:val="0"/>
                <w:bCs w:val="0"/>
                <w:color w:val="000000" w:themeColor="text1"/>
              </w:rPr>
            </w:pPr>
            <w:r w:rsidRPr="00C07005">
              <w:rPr>
                <w:rFonts w:cstheme="majorBidi"/>
                <w:color w:val="000000" w:themeColor="text1"/>
              </w:rPr>
              <w:t xml:space="preserve">Paper Language </w:t>
            </w:r>
          </w:p>
        </w:tc>
        <w:tc>
          <w:tcPr>
            <w:tcW w:w="7412" w:type="dxa"/>
          </w:tcPr>
          <w:p w14:paraId="5E4271A8" w14:textId="77777777" w:rsidR="005400B2" w:rsidRPr="00C07005" w:rsidRDefault="005400B2" w:rsidP="008014C9">
            <w:pPr>
              <w:spacing w:after="120"/>
              <w:jc w:val="both"/>
              <w:cnfStyle w:val="000000100000" w:firstRow="0" w:lastRow="0" w:firstColumn="0" w:lastColumn="0" w:oddVBand="0" w:evenVBand="0" w:oddHBand="1" w:evenHBand="0" w:firstRowFirstColumn="0" w:firstRowLastColumn="0" w:lastRowFirstColumn="0" w:lastRowLastColumn="0"/>
              <w:rPr>
                <w:rFonts w:cstheme="majorBidi"/>
              </w:rPr>
            </w:pPr>
            <w:r w:rsidRPr="00C07005">
              <w:rPr>
                <w:rFonts w:cstheme="majorBidi"/>
              </w:rPr>
              <w:t>Papers were included if written in English. The first language of all authors is English, therefore the inclusion of papers written in any other language would pose a barrier to thoroughly analyse the papers.</w:t>
            </w:r>
          </w:p>
        </w:tc>
      </w:tr>
      <w:tr w:rsidR="005400B2" w:rsidRPr="00C07005" w14:paraId="421A5EA7" w14:textId="77777777" w:rsidTr="000E4872">
        <w:tc>
          <w:tcPr>
            <w:cnfStyle w:val="001000000000" w:firstRow="0" w:lastRow="0" w:firstColumn="1" w:lastColumn="0" w:oddVBand="0" w:evenVBand="0" w:oddHBand="0" w:evenHBand="0" w:firstRowFirstColumn="0" w:firstRowLastColumn="0" w:lastRowFirstColumn="0" w:lastRowLastColumn="0"/>
            <w:tcW w:w="1604" w:type="dxa"/>
          </w:tcPr>
          <w:p w14:paraId="7FA493B3" w14:textId="77777777" w:rsidR="005400B2" w:rsidRPr="00C07005" w:rsidRDefault="005400B2" w:rsidP="008014C9">
            <w:pPr>
              <w:spacing w:after="120"/>
              <w:jc w:val="both"/>
              <w:rPr>
                <w:rFonts w:cstheme="majorBidi"/>
                <w:b w:val="0"/>
                <w:bCs w:val="0"/>
              </w:rPr>
            </w:pPr>
            <w:r w:rsidRPr="00C07005">
              <w:rPr>
                <w:rFonts w:cstheme="majorBidi"/>
              </w:rPr>
              <w:t xml:space="preserve">Participants </w:t>
            </w:r>
          </w:p>
        </w:tc>
        <w:tc>
          <w:tcPr>
            <w:tcW w:w="7412" w:type="dxa"/>
          </w:tcPr>
          <w:p w14:paraId="67C33F66" w14:textId="258AEAC3" w:rsidR="005400B2" w:rsidRPr="00C07005" w:rsidRDefault="005400B2" w:rsidP="008014C9">
            <w:pPr>
              <w:spacing w:after="120"/>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The participants included were people with COPD and healthcare professionals aged above 18 years old.</w:t>
            </w:r>
            <w:r w:rsidR="009F7D0D">
              <w:rPr>
                <w:rFonts w:cstheme="majorBidi"/>
              </w:rPr>
              <w:t xml:space="preserve"> The COPD diagnosis should </w:t>
            </w:r>
            <w:r w:rsidR="00D2643F">
              <w:rPr>
                <w:rFonts w:cstheme="majorBidi"/>
              </w:rPr>
              <w:t xml:space="preserve">be </w:t>
            </w:r>
            <w:r w:rsidR="009F7D0D">
              <w:rPr>
                <w:rFonts w:cstheme="majorBidi"/>
              </w:rPr>
              <w:t>done according with the Global Initiative for Chronic Obstructive Lung Disease (GOLD)</w:t>
            </w:r>
            <w:r w:rsidR="00D2643F">
              <w:rPr>
                <w:rFonts w:cstheme="majorBidi"/>
              </w:rPr>
              <w:t>, in which a spirometry is performed showing a FEV1/FVC lower than 70%.</w:t>
            </w:r>
          </w:p>
          <w:p w14:paraId="4864122F" w14:textId="0003D47F" w:rsidR="005400B2" w:rsidRPr="00C07005" w:rsidRDefault="005400B2" w:rsidP="008014C9">
            <w:pPr>
              <w:spacing w:after="120"/>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Papers were included if the sample represented 50% or more of patients with COPD, except if the papers were purposely comparing COPD with other diseases.</w:t>
            </w:r>
            <w:r w:rsidR="00372AB0">
              <w:rPr>
                <w:rFonts w:cstheme="majorBidi"/>
              </w:rPr>
              <w:t xml:space="preserve"> Papers had to include approximately the same amount </w:t>
            </w:r>
            <w:r w:rsidR="003E0024">
              <w:rPr>
                <w:rFonts w:cstheme="majorBidi"/>
              </w:rPr>
              <w:t xml:space="preserve">of </w:t>
            </w:r>
            <w:r w:rsidR="00372AB0">
              <w:rPr>
                <w:rFonts w:cstheme="majorBidi"/>
              </w:rPr>
              <w:t xml:space="preserve">COPD patients and patients with other conditions. </w:t>
            </w:r>
            <w:r w:rsidR="004C4A4F">
              <w:rPr>
                <w:rFonts w:cstheme="majorBidi"/>
              </w:rPr>
              <w:t xml:space="preserve">A 10% margin was used to include or exclude </w:t>
            </w:r>
            <w:r w:rsidR="00E02046">
              <w:rPr>
                <w:rFonts w:cstheme="majorBidi"/>
              </w:rPr>
              <w:t>papers</w:t>
            </w:r>
            <w:r w:rsidR="004C4A4F">
              <w:rPr>
                <w:rFonts w:cstheme="majorBidi"/>
              </w:rPr>
              <w:t xml:space="preserve">. </w:t>
            </w:r>
            <w:r w:rsidR="00D63E52">
              <w:rPr>
                <w:rFonts w:cstheme="majorBidi"/>
              </w:rPr>
              <w:t xml:space="preserve">However, the 10% margin was only applied to the larger categories of patients with other diseases. </w:t>
            </w:r>
          </w:p>
        </w:tc>
      </w:tr>
      <w:tr w:rsidR="005400B2" w:rsidRPr="00C07005" w14:paraId="5E863A2B" w14:textId="77777777" w:rsidTr="000E4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Pr>
          <w:p w14:paraId="08AE14BF" w14:textId="326C2551" w:rsidR="005400B2" w:rsidRPr="00C07005" w:rsidRDefault="005400B2" w:rsidP="008014C9">
            <w:pPr>
              <w:spacing w:after="120"/>
              <w:jc w:val="both"/>
              <w:rPr>
                <w:rFonts w:cstheme="majorBidi"/>
              </w:rPr>
            </w:pPr>
            <w:r w:rsidRPr="00C07005">
              <w:rPr>
                <w:rFonts w:cstheme="majorBidi"/>
              </w:rPr>
              <w:t>Study Design</w:t>
            </w:r>
          </w:p>
        </w:tc>
        <w:tc>
          <w:tcPr>
            <w:tcW w:w="7412" w:type="dxa"/>
          </w:tcPr>
          <w:p w14:paraId="195EA254" w14:textId="64959059" w:rsidR="005400B2" w:rsidRPr="00C07005" w:rsidRDefault="005400B2" w:rsidP="008014C9">
            <w:pPr>
              <w:spacing w:after="120"/>
              <w:jc w:val="both"/>
              <w:cnfStyle w:val="000000100000" w:firstRow="0" w:lastRow="0" w:firstColumn="0" w:lastColumn="0" w:oddVBand="0" w:evenVBand="0" w:oddHBand="1" w:evenHBand="0" w:firstRowFirstColumn="0" w:firstRowLastColumn="0" w:lastRowFirstColumn="0" w:lastRowLastColumn="0"/>
              <w:rPr>
                <w:rFonts w:cstheme="majorBidi"/>
              </w:rPr>
            </w:pPr>
            <w:r w:rsidRPr="00C07005">
              <w:rPr>
                <w:rFonts w:cstheme="majorBidi"/>
              </w:rPr>
              <w:t>All study designs were included in the review. The main purpose of the review was to identify and analyse all data published regarding this subject. Therefore, all study designs were included.</w:t>
            </w:r>
          </w:p>
        </w:tc>
      </w:tr>
      <w:tr w:rsidR="005400B2" w:rsidRPr="00C07005" w14:paraId="5D811B94" w14:textId="77777777" w:rsidTr="000E4872">
        <w:tc>
          <w:tcPr>
            <w:cnfStyle w:val="001000000000" w:firstRow="0" w:lastRow="0" w:firstColumn="1" w:lastColumn="0" w:oddVBand="0" w:evenVBand="0" w:oddHBand="0" w:evenHBand="0" w:firstRowFirstColumn="0" w:firstRowLastColumn="0" w:lastRowFirstColumn="0" w:lastRowLastColumn="0"/>
            <w:tcW w:w="1604" w:type="dxa"/>
          </w:tcPr>
          <w:p w14:paraId="5E7272AA" w14:textId="77777777" w:rsidR="005400B2" w:rsidRPr="00C07005" w:rsidRDefault="005400B2" w:rsidP="008014C9">
            <w:pPr>
              <w:spacing w:after="120"/>
              <w:jc w:val="both"/>
              <w:rPr>
                <w:rFonts w:cstheme="majorBidi"/>
              </w:rPr>
            </w:pPr>
            <w:r w:rsidRPr="00C07005">
              <w:rPr>
                <w:rFonts w:cstheme="majorBidi"/>
              </w:rPr>
              <w:t xml:space="preserve">Study Quality </w:t>
            </w:r>
          </w:p>
        </w:tc>
        <w:tc>
          <w:tcPr>
            <w:tcW w:w="7412" w:type="dxa"/>
          </w:tcPr>
          <w:p w14:paraId="67A5C4F0" w14:textId="372A5680" w:rsidR="005400B2" w:rsidRPr="00C07005" w:rsidRDefault="005400B2" w:rsidP="008014C9">
            <w:pPr>
              <w:spacing w:after="120"/>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 xml:space="preserve">Papers were included if presented high or moderate quality. The inclusion of papers with low </w:t>
            </w:r>
            <w:r w:rsidR="002A4098">
              <w:rPr>
                <w:rFonts w:cstheme="majorBidi"/>
              </w:rPr>
              <w:t xml:space="preserve">quality </w:t>
            </w:r>
            <w:r w:rsidRPr="00C07005">
              <w:rPr>
                <w:rFonts w:cstheme="majorBidi"/>
              </w:rPr>
              <w:t>would contaminate the overall findings and conclusion of the review, leading to inaccurate and unreliable data.</w:t>
            </w:r>
          </w:p>
        </w:tc>
      </w:tr>
      <w:tr w:rsidR="005400B2" w:rsidRPr="00C07005" w14:paraId="4F1F19C5" w14:textId="77777777" w:rsidTr="000E4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Pr>
          <w:p w14:paraId="3D0BE84A" w14:textId="77777777" w:rsidR="005400B2" w:rsidRPr="00C07005" w:rsidRDefault="005400B2" w:rsidP="008014C9">
            <w:pPr>
              <w:spacing w:after="120"/>
              <w:jc w:val="both"/>
              <w:rPr>
                <w:rFonts w:cstheme="majorBidi"/>
              </w:rPr>
            </w:pPr>
            <w:r w:rsidRPr="00C07005">
              <w:rPr>
                <w:rFonts w:cstheme="majorBidi"/>
              </w:rPr>
              <w:t>Country Restriction</w:t>
            </w:r>
          </w:p>
        </w:tc>
        <w:tc>
          <w:tcPr>
            <w:tcW w:w="7412" w:type="dxa"/>
          </w:tcPr>
          <w:p w14:paraId="0CDB2B77" w14:textId="1238627F" w:rsidR="005400B2" w:rsidRPr="00C07005" w:rsidRDefault="005400B2" w:rsidP="008014C9">
            <w:pPr>
              <w:spacing w:after="120"/>
              <w:jc w:val="both"/>
              <w:cnfStyle w:val="000000100000" w:firstRow="0" w:lastRow="0" w:firstColumn="0" w:lastColumn="0" w:oddVBand="0" w:evenVBand="0" w:oddHBand="1" w:evenHBand="0" w:firstRowFirstColumn="0" w:firstRowLastColumn="0" w:lastRowFirstColumn="0" w:lastRowLastColumn="0"/>
              <w:rPr>
                <w:rFonts w:cstheme="majorBidi"/>
              </w:rPr>
            </w:pPr>
            <w:r w:rsidRPr="00C07005">
              <w:rPr>
                <w:rFonts w:cstheme="majorBidi"/>
              </w:rPr>
              <w:t xml:space="preserve">Only papers from North America, Europe, Australia and New Zealand were included. This is thought relevant as literature from countries with different cultural believes towards health and from countries with small healthcare resources would not provide relevant and usable data for a European and North American society. </w:t>
            </w:r>
          </w:p>
        </w:tc>
      </w:tr>
      <w:tr w:rsidR="005400B2" w:rsidRPr="00C07005" w14:paraId="098B2480" w14:textId="77777777" w:rsidTr="000E4872">
        <w:tc>
          <w:tcPr>
            <w:cnfStyle w:val="001000000000" w:firstRow="0" w:lastRow="0" w:firstColumn="1" w:lastColumn="0" w:oddVBand="0" w:evenVBand="0" w:oddHBand="0" w:evenHBand="0" w:firstRowFirstColumn="0" w:firstRowLastColumn="0" w:lastRowFirstColumn="0" w:lastRowLastColumn="0"/>
            <w:tcW w:w="1604" w:type="dxa"/>
          </w:tcPr>
          <w:p w14:paraId="772C747A" w14:textId="77777777" w:rsidR="005400B2" w:rsidRPr="00C07005" w:rsidRDefault="005400B2" w:rsidP="008014C9">
            <w:pPr>
              <w:spacing w:after="120"/>
              <w:jc w:val="both"/>
              <w:rPr>
                <w:rFonts w:cstheme="majorBidi"/>
                <w:b w:val="0"/>
                <w:bCs w:val="0"/>
              </w:rPr>
            </w:pPr>
            <w:r w:rsidRPr="00C07005">
              <w:rPr>
                <w:rFonts w:cstheme="majorBidi"/>
              </w:rPr>
              <w:t>Information PResented in Papers</w:t>
            </w:r>
          </w:p>
        </w:tc>
        <w:tc>
          <w:tcPr>
            <w:tcW w:w="7412" w:type="dxa"/>
          </w:tcPr>
          <w:p w14:paraId="7F7D6B52" w14:textId="4D854DFE" w:rsidR="005400B2" w:rsidRPr="00C07005" w:rsidRDefault="005400B2" w:rsidP="008014C9">
            <w:pPr>
              <w:spacing w:after="120"/>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 xml:space="preserve">Papers were included if </w:t>
            </w:r>
            <w:r w:rsidR="000704F8">
              <w:rPr>
                <w:rFonts w:cstheme="majorBidi"/>
              </w:rPr>
              <w:t>more than 50%</w:t>
            </w:r>
            <w:r w:rsidRPr="00C07005">
              <w:rPr>
                <w:rFonts w:cstheme="majorBidi"/>
              </w:rPr>
              <w:t xml:space="preserve"> of the information included was about palliative care </w:t>
            </w:r>
            <w:r w:rsidRPr="00C07005">
              <w:t>conversations</w:t>
            </w:r>
            <w:r w:rsidRPr="00C07005">
              <w:rPr>
                <w:rFonts w:cstheme="majorBidi"/>
              </w:rPr>
              <w:t xml:space="preserve"> with COPD patients. </w:t>
            </w:r>
            <w:r w:rsidR="000704F8">
              <w:rPr>
                <w:rFonts w:cstheme="majorBidi"/>
              </w:rPr>
              <w:t>This was done using word count</w:t>
            </w:r>
            <w:r w:rsidR="003E0024">
              <w:rPr>
                <w:rFonts w:cstheme="majorBidi"/>
              </w:rPr>
              <w:t>. T</w:t>
            </w:r>
            <w:r w:rsidR="000704F8">
              <w:rPr>
                <w:rFonts w:cstheme="majorBidi"/>
              </w:rPr>
              <w:t>he papers excluded using this approach contained 30% or less of relevant</w:t>
            </w:r>
            <w:r w:rsidR="003E0024">
              <w:rPr>
                <w:rFonts w:cstheme="majorBidi"/>
              </w:rPr>
              <w:t xml:space="preserve"> information</w:t>
            </w:r>
            <w:r w:rsidR="000704F8">
              <w:rPr>
                <w:rFonts w:cstheme="majorBidi"/>
              </w:rPr>
              <w:t xml:space="preserve">. Furthermore, the information contained in these papers did not present new information about the topic discussed. </w:t>
            </w:r>
          </w:p>
        </w:tc>
      </w:tr>
      <w:tr w:rsidR="005400B2" w:rsidRPr="00C07005" w14:paraId="17A9164A" w14:textId="77777777" w:rsidTr="000E48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Pr>
          <w:p w14:paraId="3A03F1C8" w14:textId="77777777" w:rsidR="005400B2" w:rsidRPr="00C07005" w:rsidRDefault="005400B2" w:rsidP="008014C9">
            <w:pPr>
              <w:spacing w:after="120"/>
              <w:jc w:val="both"/>
              <w:rPr>
                <w:rFonts w:cstheme="majorBidi"/>
                <w:b w:val="0"/>
                <w:bCs w:val="0"/>
                <w:color w:val="000000" w:themeColor="text1"/>
              </w:rPr>
            </w:pPr>
            <w:r w:rsidRPr="00C07005">
              <w:rPr>
                <w:rFonts w:cstheme="majorBidi"/>
                <w:color w:val="000000" w:themeColor="text1"/>
              </w:rPr>
              <w:t>Intervention</w:t>
            </w:r>
          </w:p>
        </w:tc>
        <w:tc>
          <w:tcPr>
            <w:tcW w:w="7412" w:type="dxa"/>
          </w:tcPr>
          <w:p w14:paraId="445F50BC" w14:textId="77777777" w:rsidR="005400B2" w:rsidRPr="00C07005" w:rsidRDefault="005400B2" w:rsidP="008014C9">
            <w:pPr>
              <w:jc w:val="both"/>
              <w:cnfStyle w:val="000000100000" w:firstRow="0" w:lastRow="0" w:firstColumn="0" w:lastColumn="0" w:oddVBand="0" w:evenVBand="0" w:oddHBand="1" w:evenHBand="0" w:firstRowFirstColumn="0" w:firstRowLastColumn="0" w:lastRowFirstColumn="0" w:lastRowLastColumn="0"/>
              <w:rPr>
                <w:rFonts w:cstheme="majorBidi"/>
              </w:rPr>
            </w:pPr>
            <w:r w:rsidRPr="00C07005">
              <w:t>Conversations</w:t>
            </w:r>
            <w:r w:rsidRPr="00C07005">
              <w:rPr>
                <w:rFonts w:cstheme="majorBidi"/>
              </w:rPr>
              <w:t xml:space="preserve"> included were conversations about the topic – palliative care –between a person with COPD and a healthcare professional.</w:t>
            </w:r>
          </w:p>
        </w:tc>
      </w:tr>
      <w:tr w:rsidR="005400B2" w:rsidRPr="00C07005" w14:paraId="0BE1B08A" w14:textId="77777777" w:rsidTr="000E4872">
        <w:tc>
          <w:tcPr>
            <w:cnfStyle w:val="001000000000" w:firstRow="0" w:lastRow="0" w:firstColumn="1" w:lastColumn="0" w:oddVBand="0" w:evenVBand="0" w:oddHBand="0" w:evenHBand="0" w:firstRowFirstColumn="0" w:firstRowLastColumn="0" w:lastRowFirstColumn="0" w:lastRowLastColumn="0"/>
            <w:tcW w:w="1604" w:type="dxa"/>
          </w:tcPr>
          <w:p w14:paraId="4CC8CE21" w14:textId="4359F8F6" w:rsidR="005400B2" w:rsidRPr="00C07005" w:rsidRDefault="001F5B46" w:rsidP="008014C9">
            <w:pPr>
              <w:spacing w:after="120"/>
              <w:jc w:val="both"/>
              <w:rPr>
                <w:rFonts w:cstheme="majorBidi"/>
                <w:color w:val="000000" w:themeColor="text1"/>
              </w:rPr>
            </w:pPr>
            <w:r w:rsidRPr="00C07005">
              <w:rPr>
                <w:rFonts w:cstheme="majorBidi"/>
                <w:color w:val="000000" w:themeColor="text1"/>
              </w:rPr>
              <w:t>Discussion</w:t>
            </w:r>
            <w:r w:rsidR="005400B2" w:rsidRPr="00C07005">
              <w:rPr>
                <w:rFonts w:cstheme="majorBidi"/>
                <w:color w:val="000000" w:themeColor="text1"/>
              </w:rPr>
              <w:t xml:space="preserve"> Topics</w:t>
            </w:r>
          </w:p>
        </w:tc>
        <w:tc>
          <w:tcPr>
            <w:tcW w:w="7412" w:type="dxa"/>
          </w:tcPr>
          <w:p w14:paraId="4E989923" w14:textId="1E91E224" w:rsidR="005400B2" w:rsidRPr="00C07005" w:rsidRDefault="003C2479" w:rsidP="008014C9">
            <w:pPr>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 xml:space="preserve">The </w:t>
            </w:r>
            <w:r w:rsidRPr="00C07005">
              <w:t>palliative</w:t>
            </w:r>
            <w:r w:rsidRPr="00C07005">
              <w:rPr>
                <w:rFonts w:cstheme="majorBidi"/>
              </w:rPr>
              <w:t xml:space="preserve"> care</w:t>
            </w:r>
            <w:r w:rsidR="005400B2" w:rsidRPr="00C07005">
              <w:rPr>
                <w:rFonts w:cstheme="majorBidi"/>
              </w:rPr>
              <w:t xml:space="preserve"> </w:t>
            </w:r>
            <w:r w:rsidR="001F5B46" w:rsidRPr="00C07005">
              <w:rPr>
                <w:rFonts w:cstheme="majorBidi"/>
              </w:rPr>
              <w:t>discussion</w:t>
            </w:r>
            <w:r w:rsidR="005400B2" w:rsidRPr="00C07005">
              <w:rPr>
                <w:rFonts w:cstheme="majorBidi"/>
              </w:rPr>
              <w:t xml:space="preserve">s addressed at least one of the following topics: </w:t>
            </w:r>
          </w:p>
          <w:p w14:paraId="4F37A2B0" w14:textId="30D03877"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 xml:space="preserve">“What are the patient’s wishes and preferences for </w:t>
            </w:r>
            <w:r w:rsidR="0079779D" w:rsidRPr="00C07005">
              <w:t>palliative</w:t>
            </w:r>
            <w:r w:rsidRPr="00C07005">
              <w:rPr>
                <w:rFonts w:cstheme="majorBidi"/>
              </w:rPr>
              <w:t xml:space="preserve"> and end of life care?”</w:t>
            </w:r>
          </w:p>
          <w:p w14:paraId="24692503" w14:textId="7A278D70" w:rsidR="005400B2" w:rsidRPr="00C07005" w:rsidRDefault="005400B2" w:rsidP="00FC326C">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What is the patient’s</w:t>
            </w:r>
            <w:r w:rsidR="00FC326C">
              <w:rPr>
                <w:rFonts w:cstheme="majorBidi"/>
              </w:rPr>
              <w:t xml:space="preserve"> and clinician’s</w:t>
            </w:r>
            <w:r w:rsidRPr="00C07005">
              <w:rPr>
                <w:rFonts w:cstheme="majorBidi"/>
              </w:rPr>
              <w:t xml:space="preserve"> understanding of palliative care?”</w:t>
            </w:r>
          </w:p>
          <w:p w14:paraId="70BDAD38" w14:textId="77777777"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What care can be offered to the dying patient?”</w:t>
            </w:r>
          </w:p>
          <w:p w14:paraId="37AB21F9" w14:textId="77777777"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What may the end of life care and/or death look like?”</w:t>
            </w:r>
          </w:p>
          <w:p w14:paraId="3B432533" w14:textId="77777777"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What may the future be like?”</w:t>
            </w:r>
          </w:p>
          <w:p w14:paraId="19F6E3E8" w14:textId="77777777"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What are the patient’s preferences for life-sustaining treatments?”</w:t>
            </w:r>
          </w:p>
          <w:p w14:paraId="2F91EE9C" w14:textId="0E0DD986"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How long does the patien</w:t>
            </w:r>
            <w:r w:rsidRPr="00992C36">
              <w:rPr>
                <w:rFonts w:cstheme="majorBidi"/>
              </w:rPr>
              <w:t>t ha</w:t>
            </w:r>
            <w:r w:rsidR="006F32A1" w:rsidRPr="00992C36">
              <w:rPr>
                <w:rFonts w:cstheme="majorBidi"/>
              </w:rPr>
              <w:t>ve</w:t>
            </w:r>
            <w:r w:rsidRPr="00D80699">
              <w:rPr>
                <w:rFonts w:cstheme="majorBidi"/>
              </w:rPr>
              <w:t xml:space="preserve"> to</w:t>
            </w:r>
            <w:r w:rsidRPr="00C07005">
              <w:rPr>
                <w:rFonts w:cstheme="majorBidi"/>
              </w:rPr>
              <w:t xml:space="preserve"> live?”</w:t>
            </w:r>
          </w:p>
          <w:p w14:paraId="0C7B9A69" w14:textId="77777777"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What is the desired place of death?”</w:t>
            </w:r>
          </w:p>
          <w:p w14:paraId="7CDF6969" w14:textId="77777777"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Who would the patient like to be present in the time of death?”</w:t>
            </w:r>
          </w:p>
          <w:p w14:paraId="21DBD4FC" w14:textId="77777777" w:rsidR="005400B2" w:rsidRPr="00C07005" w:rsidRDefault="005400B2" w:rsidP="008014C9">
            <w:pPr>
              <w:pStyle w:val="ListParagraph"/>
              <w:numPr>
                <w:ilvl w:val="0"/>
                <w:numId w:val="44"/>
              </w:numPr>
              <w:ind w:left="464"/>
              <w:jc w:val="both"/>
              <w:cnfStyle w:val="000000000000" w:firstRow="0" w:lastRow="0" w:firstColumn="0" w:lastColumn="0" w:oddVBand="0" w:evenVBand="0" w:oddHBand="0" w:evenHBand="0" w:firstRowFirstColumn="0" w:firstRowLastColumn="0" w:lastRowFirstColumn="0" w:lastRowLastColumn="0"/>
              <w:rPr>
                <w:rFonts w:cstheme="majorBidi"/>
              </w:rPr>
            </w:pPr>
            <w:r w:rsidRPr="00C07005">
              <w:rPr>
                <w:rFonts w:cstheme="majorBidi"/>
              </w:rPr>
              <w:t>“What are the arrangements for after death?”</w:t>
            </w:r>
          </w:p>
          <w:p w14:paraId="09869A7F" w14:textId="77777777" w:rsidR="005400B2" w:rsidRPr="00C07005" w:rsidRDefault="005400B2" w:rsidP="008014C9">
            <w:pPr>
              <w:jc w:val="both"/>
              <w:cnfStyle w:val="000000000000" w:firstRow="0" w:lastRow="0" w:firstColumn="0" w:lastColumn="0" w:oddVBand="0" w:evenVBand="0" w:oddHBand="0" w:evenHBand="0" w:firstRowFirstColumn="0" w:firstRowLastColumn="0" w:lastRowFirstColumn="0" w:lastRowLastColumn="0"/>
              <w:rPr>
                <w:rFonts w:cstheme="majorBidi"/>
              </w:rPr>
            </w:pPr>
          </w:p>
        </w:tc>
      </w:tr>
    </w:tbl>
    <w:p w14:paraId="69A4BCB4" w14:textId="77777777" w:rsidR="008014C9" w:rsidRDefault="008014C9" w:rsidP="006550E7">
      <w:pPr>
        <w:tabs>
          <w:tab w:val="left" w:pos="2196"/>
        </w:tabs>
        <w:rPr>
          <w:b/>
          <w:bCs/>
        </w:rPr>
      </w:pPr>
    </w:p>
    <w:p w14:paraId="5CC0D8A6" w14:textId="56FDB605" w:rsidR="00E3719C" w:rsidRPr="00C07005" w:rsidRDefault="00E3719C" w:rsidP="006550E7">
      <w:pPr>
        <w:tabs>
          <w:tab w:val="left" w:pos="2196"/>
        </w:tabs>
        <w:rPr>
          <w:rFonts w:cstheme="majorBidi"/>
          <w:color w:val="000000" w:themeColor="text1"/>
        </w:rPr>
      </w:pPr>
      <w:r w:rsidRPr="00C07005">
        <w:rPr>
          <w:b/>
          <w:bCs/>
        </w:rPr>
        <w:lastRenderedPageBreak/>
        <w:t xml:space="preserve">Figure </w:t>
      </w:r>
      <w:r w:rsidRPr="00C07005">
        <w:rPr>
          <w:b/>
          <w:bCs/>
        </w:rPr>
        <w:fldChar w:fldCharType="begin"/>
      </w:r>
      <w:r w:rsidRPr="00C07005">
        <w:rPr>
          <w:b/>
          <w:bCs/>
        </w:rPr>
        <w:instrText xml:space="preserve"> SEQ Figure \* ARABIC </w:instrText>
      </w:r>
      <w:r w:rsidRPr="00C07005">
        <w:rPr>
          <w:b/>
          <w:bCs/>
        </w:rPr>
        <w:fldChar w:fldCharType="separate"/>
      </w:r>
      <w:r w:rsidR="00031D85">
        <w:rPr>
          <w:b/>
          <w:bCs/>
          <w:noProof/>
        </w:rPr>
        <w:t>1</w:t>
      </w:r>
      <w:r w:rsidRPr="00C07005">
        <w:rPr>
          <w:b/>
          <w:bCs/>
        </w:rPr>
        <w:fldChar w:fldCharType="end"/>
      </w:r>
      <w:r w:rsidRPr="00C07005">
        <w:t xml:space="preserve"> Literature Search Flow Diagram</w:t>
      </w:r>
    </w:p>
    <w:p w14:paraId="29315C57" w14:textId="71FCF977" w:rsidR="00E3719C" w:rsidRPr="00C07005" w:rsidRDefault="008014C9" w:rsidP="00E3719C">
      <w:pPr>
        <w:tabs>
          <w:tab w:val="left" w:pos="2196"/>
        </w:tabs>
        <w:jc w:val="center"/>
        <w:rPr>
          <w:rFonts w:cstheme="majorBidi"/>
          <w:color w:val="000000" w:themeColor="text1"/>
        </w:rPr>
      </w:pPr>
      <w:r w:rsidRPr="00C07005">
        <w:rPr>
          <w:noProof/>
          <w:lang w:eastAsia="en-GB"/>
        </w:rPr>
        <mc:AlternateContent>
          <mc:Choice Requires="wpg">
            <w:drawing>
              <wp:anchor distT="0" distB="0" distL="114300" distR="114300" simplePos="0" relativeHeight="251669504" behindDoc="1" locked="0" layoutInCell="1" allowOverlap="1" wp14:anchorId="1A442E93" wp14:editId="30CC1B96">
                <wp:simplePos x="0" y="0"/>
                <wp:positionH relativeFrom="margin">
                  <wp:posOffset>150283</wp:posOffset>
                </wp:positionH>
                <wp:positionV relativeFrom="paragraph">
                  <wp:posOffset>249318</wp:posOffset>
                </wp:positionV>
                <wp:extent cx="5242560" cy="6029325"/>
                <wp:effectExtent l="0" t="0" r="15240" b="28575"/>
                <wp:wrapTight wrapText="bothSides">
                  <wp:wrapPolygon edited="0">
                    <wp:start x="2355" y="0"/>
                    <wp:lineTo x="2355" y="1706"/>
                    <wp:lineTo x="3924" y="2184"/>
                    <wp:lineTo x="5808" y="2184"/>
                    <wp:lineTo x="5808" y="2798"/>
                    <wp:lineTo x="6515" y="3276"/>
                    <wp:lineTo x="7535" y="3276"/>
                    <wp:lineTo x="7535" y="3617"/>
                    <wp:lineTo x="9733" y="4368"/>
                    <wp:lineTo x="7535" y="4368"/>
                    <wp:lineTo x="7221" y="4436"/>
                    <wp:lineTo x="7221" y="6074"/>
                    <wp:lineTo x="8398" y="6552"/>
                    <wp:lineTo x="2119" y="6756"/>
                    <wp:lineTo x="1805" y="6825"/>
                    <wp:lineTo x="1805" y="8531"/>
                    <wp:lineTo x="2590" y="8736"/>
                    <wp:lineTo x="5651" y="8736"/>
                    <wp:lineTo x="2119" y="9691"/>
                    <wp:lineTo x="2119" y="12011"/>
                    <wp:lineTo x="2747" y="13103"/>
                    <wp:lineTo x="2747" y="14536"/>
                    <wp:lineTo x="4709" y="15287"/>
                    <wp:lineTo x="2904" y="15355"/>
                    <wp:lineTo x="2669" y="15424"/>
                    <wp:lineTo x="2355" y="17471"/>
                    <wp:lineTo x="0" y="18154"/>
                    <wp:lineTo x="0" y="19928"/>
                    <wp:lineTo x="4160" y="20747"/>
                    <wp:lineTo x="4160" y="21634"/>
                    <wp:lineTo x="7692" y="21634"/>
                    <wp:lineTo x="7692" y="20747"/>
                    <wp:lineTo x="8477" y="20747"/>
                    <wp:lineTo x="12480" y="19860"/>
                    <wp:lineTo x="12480" y="18563"/>
                    <wp:lineTo x="21584" y="17949"/>
                    <wp:lineTo x="21584" y="11056"/>
                    <wp:lineTo x="12166" y="10919"/>
                    <wp:lineTo x="21506" y="10100"/>
                    <wp:lineTo x="21584" y="6893"/>
                    <wp:lineTo x="21113" y="6825"/>
                    <wp:lineTo x="11381" y="6552"/>
                    <wp:lineTo x="13029" y="6552"/>
                    <wp:lineTo x="14285" y="6074"/>
                    <wp:lineTo x="14363" y="4504"/>
                    <wp:lineTo x="13971" y="4368"/>
                    <wp:lineTo x="11930" y="4368"/>
                    <wp:lineTo x="14128" y="3617"/>
                    <wp:lineTo x="14049" y="3276"/>
                    <wp:lineTo x="15070" y="3276"/>
                    <wp:lineTo x="16012" y="2730"/>
                    <wp:lineTo x="15933" y="2184"/>
                    <wp:lineTo x="18523" y="2184"/>
                    <wp:lineTo x="20172" y="1774"/>
                    <wp:lineTo x="20093" y="0"/>
                    <wp:lineTo x="2355" y="0"/>
                  </wp:wrapPolygon>
                </wp:wrapTight>
                <wp:docPr id="65" name="Group 65"/>
                <wp:cNvGraphicFramePr/>
                <a:graphic xmlns:a="http://schemas.openxmlformats.org/drawingml/2006/main">
                  <a:graphicData uri="http://schemas.microsoft.com/office/word/2010/wordprocessingGroup">
                    <wpg:wgp>
                      <wpg:cNvGrpSpPr/>
                      <wpg:grpSpPr>
                        <a:xfrm>
                          <a:off x="0" y="0"/>
                          <a:ext cx="5242560" cy="6029325"/>
                          <a:chOff x="-438518" y="239968"/>
                          <a:chExt cx="6441907" cy="7121460"/>
                        </a:xfrm>
                      </wpg:grpSpPr>
                      <wps:wsp>
                        <wps:cNvPr id="66" name="Straight Arrow Connector 66"/>
                        <wps:cNvCnPr/>
                        <wps:spPr>
                          <a:xfrm>
                            <a:off x="1287780" y="4888230"/>
                            <a:ext cx="0" cy="449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 name="Text Box 21"/>
                        <wps:cNvSpPr txBox="1"/>
                        <wps:spPr>
                          <a:xfrm>
                            <a:off x="403860" y="5332621"/>
                            <a:ext cx="1836419" cy="3158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F7CA96" w14:textId="21C99B39" w:rsidR="00D9609C" w:rsidRDefault="00D9609C" w:rsidP="00CD2AE7">
                              <w:pPr>
                                <w:jc w:val="center"/>
                              </w:pPr>
                              <w:r>
                                <w:t>37 papers inclu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68" name="Group 68"/>
                        <wpg:cNvGrpSpPr/>
                        <wpg:grpSpPr>
                          <a:xfrm>
                            <a:off x="304002" y="5615940"/>
                            <a:ext cx="2073830" cy="638872"/>
                            <a:chOff x="304002" y="5615940"/>
                            <a:chExt cx="2073830" cy="638872"/>
                          </a:xfrm>
                        </wpg:grpSpPr>
                        <wps:wsp>
                          <wps:cNvPr id="69" name="Straight Connector 69"/>
                          <wps:cNvCnPr/>
                          <wps:spPr>
                            <a:xfrm>
                              <a:off x="1310457" y="5615940"/>
                              <a:ext cx="326" cy="217278"/>
                            </a:xfrm>
                            <a:prstGeom prst="line">
                              <a:avLst/>
                            </a:prstGeom>
                          </wps:spPr>
                          <wps:style>
                            <a:lnRef idx="1">
                              <a:schemeClr val="dk1"/>
                            </a:lnRef>
                            <a:fillRef idx="0">
                              <a:schemeClr val="dk1"/>
                            </a:fillRef>
                            <a:effectRef idx="0">
                              <a:schemeClr val="dk1"/>
                            </a:effectRef>
                            <a:fontRef idx="minor">
                              <a:schemeClr val="tx1"/>
                            </a:fontRef>
                          </wps:style>
                          <wps:bodyPr/>
                        </wps:wsp>
                        <wps:wsp>
                          <wps:cNvPr id="70" name="Straight Connector 70"/>
                          <wps:cNvCnPr/>
                          <wps:spPr>
                            <a:xfrm>
                              <a:off x="304002" y="5788084"/>
                              <a:ext cx="2067480" cy="0"/>
                            </a:xfrm>
                            <a:prstGeom prst="line">
                              <a:avLst/>
                            </a:prstGeom>
                          </wps:spPr>
                          <wps:style>
                            <a:lnRef idx="1">
                              <a:schemeClr val="dk1"/>
                            </a:lnRef>
                            <a:fillRef idx="0">
                              <a:schemeClr val="dk1"/>
                            </a:fillRef>
                            <a:effectRef idx="0">
                              <a:schemeClr val="dk1"/>
                            </a:effectRef>
                            <a:fontRef idx="minor">
                              <a:schemeClr val="tx1"/>
                            </a:fontRef>
                          </wps:style>
                          <wps:bodyPr/>
                        </wps:wsp>
                        <wps:wsp>
                          <wps:cNvPr id="71" name="Straight Arrow Connector 71"/>
                          <wps:cNvCnPr/>
                          <wps:spPr>
                            <a:xfrm>
                              <a:off x="304002" y="5780465"/>
                              <a:ext cx="6350" cy="466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 name="Straight Arrow Connector 72"/>
                          <wps:cNvCnPr/>
                          <wps:spPr>
                            <a:xfrm>
                              <a:off x="2371482" y="5788087"/>
                              <a:ext cx="6350" cy="466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73" name="Text Box 32"/>
                        <wps:cNvSpPr txBox="1"/>
                        <wps:spPr>
                          <a:xfrm>
                            <a:off x="1937429" y="6260530"/>
                            <a:ext cx="1296005" cy="52263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C19E8D" w14:textId="77777777" w:rsidR="00D9609C" w:rsidRDefault="00D9609C" w:rsidP="00E3719C">
                              <w:pPr>
                                <w:jc w:val="center"/>
                              </w:pPr>
                              <w:r>
                                <w:t>14 quantitative studi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4" name="Text Box 33"/>
                        <wps:cNvSpPr txBox="1"/>
                        <wps:spPr>
                          <a:xfrm>
                            <a:off x="-438518" y="6252898"/>
                            <a:ext cx="1193813" cy="53025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308701" w14:textId="77777777" w:rsidR="00D9609C" w:rsidRDefault="00D9609C" w:rsidP="00E3719C">
                              <w:pPr>
                                <w:jc w:val="center"/>
                              </w:pPr>
                              <w:r>
                                <w:t>11 qualitative studi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75" name="Group 75"/>
                        <wpg:cNvGrpSpPr/>
                        <wpg:grpSpPr>
                          <a:xfrm>
                            <a:off x="148242" y="239968"/>
                            <a:ext cx="5855147" cy="5886175"/>
                            <a:chOff x="148242" y="239968"/>
                            <a:chExt cx="5855147" cy="5886175"/>
                          </a:xfrm>
                        </wpg:grpSpPr>
                        <wps:wsp>
                          <wps:cNvPr id="77" name="Text Box 11"/>
                          <wps:cNvSpPr txBox="1"/>
                          <wps:spPr>
                            <a:xfrm>
                              <a:off x="3200400" y="2514601"/>
                              <a:ext cx="2721841" cy="102509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400EF2" w14:textId="5CA5CFD2" w:rsidR="00D9609C" w:rsidRDefault="00D9609C" w:rsidP="00E3719C">
                                <w:pPr>
                                  <w:jc w:val="center"/>
                                </w:pPr>
                                <w:r>
                                  <w:t>27631 papers excluded on basis of not discussing one of the following topics: “Communication, “Palliative Care”, or “COP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8" name="Elbow Connector 78"/>
                          <wps:cNvCnPr/>
                          <wps:spPr>
                            <a:xfrm flipH="1">
                              <a:off x="2247900" y="2156460"/>
                              <a:ext cx="586740" cy="670560"/>
                            </a:xfrm>
                            <a:prstGeom prst="bentConnector3">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9" name="Elbow Connector 79"/>
                          <wps:cNvCnPr/>
                          <wps:spPr>
                            <a:xfrm>
                              <a:off x="2606040" y="2156460"/>
                              <a:ext cx="594360" cy="66294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a:off x="1303020" y="2990850"/>
                              <a:ext cx="0" cy="449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Straight Arrow Connector 81"/>
                          <wps:cNvCnPr/>
                          <wps:spPr>
                            <a:xfrm>
                              <a:off x="1303020" y="4040821"/>
                              <a:ext cx="0" cy="449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 name="Text Box 19"/>
                          <wps:cNvSpPr txBox="1"/>
                          <wps:spPr>
                            <a:xfrm>
                              <a:off x="419100" y="4490400"/>
                              <a:ext cx="1836420" cy="548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B8CC9F" w14:textId="77777777" w:rsidR="00D9609C" w:rsidRDefault="00D9609C" w:rsidP="00E3719C">
                                <w:pPr>
                                  <w:jc w:val="center"/>
                                </w:pPr>
                                <w:r>
                                  <w:t>214 full-text articles assessed for eligibil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83" name="Group 83"/>
                          <wpg:cNvGrpSpPr/>
                          <wpg:grpSpPr>
                            <a:xfrm>
                              <a:off x="304002" y="239968"/>
                              <a:ext cx="5204696" cy="2009839"/>
                              <a:chOff x="304002" y="239968"/>
                              <a:chExt cx="5204696" cy="2009839"/>
                            </a:xfrm>
                          </wpg:grpSpPr>
                          <wps:wsp>
                            <wps:cNvPr id="84" name="Straight Arrow Connector 84"/>
                            <wps:cNvCnPr/>
                            <wps:spPr>
                              <a:xfrm>
                                <a:off x="2788920" y="1234440"/>
                                <a:ext cx="0" cy="449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 name="Text Box 9"/>
                            <wps:cNvSpPr txBox="1"/>
                            <wps:spPr>
                              <a:xfrm>
                                <a:off x="1763401" y="1691641"/>
                                <a:ext cx="1997491" cy="5581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278F3F" w14:textId="77777777" w:rsidR="00D9609C" w:rsidRDefault="00D9609C" w:rsidP="00E3719C">
                                  <w:pPr>
                                    <w:jc w:val="center"/>
                                  </w:pPr>
                                  <w:r>
                                    <w:t>207 duplicates removed (total n=2783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8" name="Text Box 7"/>
                            <wps:cNvSpPr txBox="1"/>
                            <wps:spPr>
                              <a:xfrm>
                                <a:off x="1866900" y="916208"/>
                                <a:ext cx="1836419" cy="5086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776959" w14:textId="77777777" w:rsidR="00D9609C" w:rsidRDefault="00D9609C" w:rsidP="00E3719C">
                                  <w:pPr>
                                    <w:jc w:val="center"/>
                                  </w:pPr>
                                  <w:r>
                                    <w:t>28040 of records comb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 name="Elbow Connector 89"/>
                            <wps:cNvCnPr/>
                            <wps:spPr>
                              <a:xfrm>
                                <a:off x="1333500" y="579120"/>
                                <a:ext cx="525780" cy="594360"/>
                              </a:xfrm>
                              <a:prstGeom prst="bentConnector3">
                                <a:avLst>
                                  <a:gd name="adj1" fmla="val 0"/>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Elbow Connector 90"/>
                            <wps:cNvCnPr/>
                            <wps:spPr>
                              <a:xfrm flipH="1">
                                <a:off x="3695700" y="586740"/>
                                <a:ext cx="541020" cy="586740"/>
                              </a:xfrm>
                              <a:prstGeom prst="bentConnector3">
                                <a:avLst>
                                  <a:gd name="adj1" fmla="val 303"/>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Text Box 1"/>
                            <wps:cNvSpPr txBox="1"/>
                            <wps:spPr>
                              <a:xfrm>
                                <a:off x="304002" y="239968"/>
                                <a:ext cx="2216261" cy="57150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AC983C" w14:textId="77777777" w:rsidR="00D9609C" w:rsidRDefault="00D9609C" w:rsidP="00E3719C">
                                  <w:pPr>
                                    <w:jc w:val="center"/>
                                  </w:pPr>
                                  <w:r>
                                    <w:t>27997 records identified through database search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 name="Text Box 2"/>
                            <wps:cNvSpPr txBox="1"/>
                            <wps:spPr>
                              <a:xfrm>
                                <a:off x="3074255" y="247588"/>
                                <a:ext cx="2434443" cy="57150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191B4E" w14:textId="77777777" w:rsidR="00D9609C" w:rsidRDefault="00D9609C" w:rsidP="00E3719C">
                                  <w:pPr>
                                    <w:jc w:val="center"/>
                                  </w:pPr>
                                  <w:r>
                                    <w:t>43 additional records identified through Website search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91" name="Text Box 34"/>
                          <wps:cNvSpPr txBox="1"/>
                          <wps:spPr>
                            <a:xfrm>
                              <a:off x="3108960" y="3912423"/>
                              <a:ext cx="2894429" cy="2213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A4B156" w14:textId="00631D53" w:rsidR="00D9609C" w:rsidRDefault="00D9609C" w:rsidP="00A63964">
                                <w:pPr>
                                  <w:spacing w:after="0"/>
                                </w:pPr>
                                <w:r>
                                  <w:t>177 papers excluded:</w:t>
                                </w:r>
                              </w:p>
                              <w:p w14:paraId="0A33EE70" w14:textId="77777777" w:rsidR="00D9609C" w:rsidRDefault="00D9609C" w:rsidP="00E3719C">
                                <w:pPr>
                                  <w:pStyle w:val="ListParagraph"/>
                                  <w:numPr>
                                    <w:ilvl w:val="0"/>
                                    <w:numId w:val="5"/>
                                  </w:numPr>
                                  <w:spacing w:after="0"/>
                                </w:pPr>
                                <w:r>
                                  <w:t>73 irrelevant for the review question;</w:t>
                                </w:r>
                              </w:p>
                              <w:p w14:paraId="054EE907" w14:textId="77777777" w:rsidR="00D9609C" w:rsidRDefault="00D9609C" w:rsidP="00E3719C">
                                <w:pPr>
                                  <w:pStyle w:val="ListParagraph"/>
                                  <w:numPr>
                                    <w:ilvl w:val="0"/>
                                    <w:numId w:val="5"/>
                                  </w:numPr>
                                  <w:spacing w:after="0"/>
                                </w:pPr>
                                <w:r>
                                  <w:t>2 geographically irrelevant;</w:t>
                                </w:r>
                              </w:p>
                              <w:p w14:paraId="3F4E56B5" w14:textId="77777777" w:rsidR="00D9609C" w:rsidRDefault="00D9609C" w:rsidP="00E3719C">
                                <w:pPr>
                                  <w:pStyle w:val="ListParagraph"/>
                                  <w:numPr>
                                    <w:ilvl w:val="0"/>
                                    <w:numId w:val="5"/>
                                  </w:numPr>
                                  <w:spacing w:after="0"/>
                                </w:pPr>
                                <w:r>
                                  <w:t>18 general communication;</w:t>
                                </w:r>
                              </w:p>
                              <w:p w14:paraId="3B613B31" w14:textId="77777777" w:rsidR="00D9609C" w:rsidRDefault="00D9609C" w:rsidP="00E3719C">
                                <w:pPr>
                                  <w:pStyle w:val="ListParagraph"/>
                                  <w:numPr>
                                    <w:ilvl w:val="0"/>
                                    <w:numId w:val="5"/>
                                  </w:numPr>
                                  <w:spacing w:after="0"/>
                                </w:pPr>
                                <w:r>
                                  <w:t>46 not about COPD or small percentage of COPD patients;</w:t>
                                </w:r>
                              </w:p>
                              <w:p w14:paraId="1C288DAF" w14:textId="77777777" w:rsidR="00D9609C" w:rsidRDefault="00D9609C" w:rsidP="00E3719C">
                                <w:pPr>
                                  <w:pStyle w:val="ListParagraph"/>
                                  <w:numPr>
                                    <w:ilvl w:val="0"/>
                                    <w:numId w:val="5"/>
                                  </w:numPr>
                                </w:pPr>
                                <w:r>
                                  <w:t>38 small amount of relevant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Straight Arrow Connector 92"/>
                          <wps:cNvCnPr/>
                          <wps:spPr>
                            <a:xfrm flipV="1">
                              <a:off x="2263139" y="4760421"/>
                              <a:ext cx="838200" cy="76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 name="Text Box 17"/>
                          <wps:cNvSpPr txBox="1"/>
                          <wps:spPr>
                            <a:xfrm>
                              <a:off x="241873" y="3444239"/>
                              <a:ext cx="2106730" cy="7769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6DE111" w14:textId="5533CA9E" w:rsidR="00D9609C" w:rsidRDefault="00D9609C" w:rsidP="00E3719C">
                                <w:pPr>
                                  <w:jc w:val="center"/>
                                </w:pPr>
                                <w:r>
                                  <w:t>12 papers identified through citation searching of included studi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6" name="Text Box 10"/>
                          <wps:cNvSpPr txBox="1"/>
                          <wps:spPr>
                            <a:xfrm>
                              <a:off x="148242" y="2499359"/>
                              <a:ext cx="2099659" cy="55737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480140" w14:textId="785289EB" w:rsidR="00D9609C" w:rsidRDefault="00D9609C" w:rsidP="00E3719C">
                                <w:pPr>
                                  <w:jc w:val="center"/>
                                </w:pPr>
                                <w:r>
                                  <w:t>202 papers identified on basis of title and abstract scree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94" name="Straight Arrow Connector 94"/>
                        <wps:cNvCnPr>
                          <a:endCxn id="95" idx="0"/>
                        </wps:cNvCnPr>
                        <wps:spPr>
                          <a:xfrm>
                            <a:off x="1314651" y="5780474"/>
                            <a:ext cx="21166" cy="479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5" name="Text Box 38"/>
                        <wps:cNvSpPr txBox="1"/>
                        <wps:spPr>
                          <a:xfrm>
                            <a:off x="853610" y="6259643"/>
                            <a:ext cx="964413" cy="11017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EECE1A" w14:textId="7568B671" w:rsidR="00D9609C" w:rsidRDefault="00D9609C" w:rsidP="00CD2AE7">
                              <w:pPr>
                                <w:jc w:val="center"/>
                              </w:pPr>
                              <w:r>
                                <w:t>12 other study design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442E93" id="Group 65" o:spid="_x0000_s1026" style="position:absolute;left:0;text-align:left;margin-left:11.85pt;margin-top:19.65pt;width:412.8pt;height:474.75pt;z-index:-251646976;mso-position-horizontal-relative:margin;mso-width-relative:margin;mso-height-relative:margin" coordorigin="-4385,2399" coordsize="64419,71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">
                <v:shapetype id="_x0000_t32" coordsize="21600,21600" o:spt="32" o:oned="t" path="m,l21600,21600e" filled="f">
                  <v:path arrowok="t" fillok="f" o:connecttype="none"/>
                  <o:lock v:ext="edit" shapetype="t"/>
                </v:shapetype>
                <v:shape id="Straight Arrow Connector 66" o:spid="_x0000_s1027" type="#_x0000_t32" style="position:absolute;left:12877;top:4888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cftMAAAADbAAAADwAAAGRycy9kb3ducmV2LnhtbESP3YrCMBSE7xd8h3AEb5Y1VZYi1Sgi&#10;CN1LdR/g0Jxtis1JSdIf334jCF4OM/MNsztMthUD+dA4VrBaZiCIK6cbrhX83s5fGxAhImtsHZOC&#10;BwU47GcfOyy0G/lCwzXWIkE4FKjAxNgVUobKkMWwdB1x8v6ctxiT9LXUHscEt61cZ1kuLTacFgx2&#10;dDJU3a+9VeAGNj/fnzbeZV/djtiXp9GXSi3m03ELItIU3+FXu9QK8hyeX9IPkP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3nH7TAAAAA2wAAAA8AAAAAAAAAAAAAAAAA&#10;oQIAAGRycy9kb3ducmV2LnhtbFBLBQYAAAAABAAEAPkAAACOAwAAAAA=&#10;" strokecolor="black [3040]">
                  <v:stroke endarrow="block"/>
                </v:shape>
                <v:shapetype id="_x0000_t202" coordsize="21600,21600" o:spt="202" path="m,l,21600r21600,l21600,xe">
                  <v:stroke joinstyle="miter"/>
                  <v:path gradientshapeok="t" o:connecttype="rect"/>
                </v:shapetype>
                <v:shape id="Text Box 21" o:spid="_x0000_s1028" type="#_x0000_t202" style="position:absolute;left:4038;top:53326;width:18364;height:3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14:paraId="09F7CA96" w14:textId="21C99B39" w:rsidR="00D9609C" w:rsidRDefault="00D9609C" w:rsidP="00CD2AE7">
                        <w:pPr>
                          <w:jc w:val="center"/>
                        </w:pPr>
                        <w:r>
                          <w:t>37 papers included</w:t>
                        </w:r>
                      </w:p>
                    </w:txbxContent>
                  </v:textbox>
                </v:shape>
                <v:group id="Group 68" o:spid="_x0000_s1029" style="position:absolute;left:3040;top:56159;width:20738;height:6389" coordorigin="3040,56159" coordsize="20738,63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line id="Straight Connector 69" o:spid="_x0000_s1030" style="position:absolute;visibility:visible;mso-wrap-style:square" from="13104,56159" to="13107,583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hXnMEAAADbAAAADwAAAGRycy9kb3ducmV2LnhtbESPQWsCMRSE70L/Q3gFb5pVcdGtUUqx&#10;KPWkrffH5nV3cfOyJqnGf98IgsdhZr5hFqtoWnEh5xvLCkbDDARxaXXDlYKf78/BDIQPyBpby6Tg&#10;Rh5Wy5feAgttr7ynyyFUIkHYF6igDqErpPRlTQb90HbEyfu1zmBI0lVSO7wmuGnlOMtyabDhtFBj&#10;Rx81lafDn0mU0fFs5OY0x+OX27n1JI/TeFaq/xrf30AEiuEZfrS3WkE+h/uX9APk8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OFecwQAAANsAAAAPAAAAAAAAAAAAAAAA&#10;AKECAABkcnMvZG93bnJldi54bWxQSwUGAAAAAAQABAD5AAAAjwMAAAAA&#10;" strokecolor="black [3040]"/>
                  <v:line id="Straight Connector 70" o:spid="_x0000_s1031" style="position:absolute;visibility:visible;mso-wrap-style:square" from="3040,57880" to="23714,5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to3MMAAADbAAAADwAAAGRycy9kb3ducmV2LnhtbESPwU4CMRCG7yS+QzMm3qSLRpCVQgzB&#10;aOQEwn2yHXc3bKdLW6G8PXMw4Tj55/9mvtkiu06dKMTWs4HRsABFXHnbcm1g9/Px+AoqJmSLnWcy&#10;cKEIi/ndYIal9Wfe0GmbaiUQjiUaaFLqS61j1ZDDOPQ9sWS/PjhMMoZa24BngbtOPxXFWDtsWS40&#10;2NOyoeqw/XNCGe2PTn8eprj/Duuweh7nl3w05uE+v7+BSpTTbfm//WUNTOR7cREP0PM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baNzDAAAA2wAAAA8AAAAAAAAAAAAA&#10;AAAAoQIAAGRycy9kb3ducmV2LnhtbFBLBQYAAAAABAAEAPkAAACRAwAAAAA=&#10;" strokecolor="black [3040]"/>
                  <v:shape id="Straight Arrow Connector 71" o:spid="_x0000_s1032" type="#_x0000_t32" style="position:absolute;left:3040;top:57804;width:63;height:4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cRHcAAAADbAAAADwAAAGRycy9kb3ducmV2LnhtbESP3YrCMBSE7xf2HcJZ8GZZU0XWpRpF&#10;BKFe+vMAh+bYFJuTkqQ/vr0RhL0cZuYbZr0dbSN68qF2rGA2zUAQl07XXCm4Xg4/fyBCRNbYOCYF&#10;Dwqw3Xx+rDHXbuAT9edYiQThkKMCE2ObSxlKQxbD1LXEybs5bzEm6SupPQ4Jbhs5z7JfabHmtGCw&#10;pb2h8n7urALXszkuvm28y6687LAr9oMvlJp8jbsViEhj/A+/24VWsJz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fXER3AAAAA2wAAAA8AAAAAAAAAAAAAAAAA&#10;oQIAAGRycy9kb3ducmV2LnhtbFBLBQYAAAAABAAEAPkAAACOAwAAAAA=&#10;" strokecolor="black [3040]">
                    <v:stroke endarrow="block"/>
                  </v:shape>
                  <v:shape id="Straight Arrow Connector 72" o:spid="_x0000_s1033" type="#_x0000_t32" style="position:absolute;left:23714;top:57880;width:64;height:4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wWPasAAAADbAAAADwAAAGRycy9kb3ducmV2LnhtbESP3YrCMBSE7xf2HcJZ8GZZU0XWpRpF&#10;BKFe+vMAh+bYFJuTkqQ/vr0RhL0cZuYbZr0dbSN68qF2rGA2zUAQl07XXCm4Xg4/fyBCRNbYOCYF&#10;Dwqw3Xx+rDHXbuAT9edYiQThkKMCE2ObSxlKQxbD1LXEybs5bzEm6SupPQ4Jbhs5z7JfabHmtGCw&#10;pb2h8n7urALXszkuvm28y6687LAr9oMvlJp8jbsViEhj/A+/24VWsJzD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cFj2rAAAAA2wAAAA8AAAAAAAAAAAAAAAAA&#10;oQIAAGRycy9kb3ducmV2LnhtbFBLBQYAAAAABAAEAPkAAACOAwAAAAA=&#10;" strokecolor="black [3040]">
                    <v:stroke endarrow="block"/>
                  </v:shape>
                </v:group>
                <v:shape id="Text Box 32" o:spid="_x0000_s1034" type="#_x0000_t202" style="position:absolute;left:19374;top:62605;width:12960;height:5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oQtcIA&#10;AADbAAAADwAAAGRycy9kb3ducmV2LnhtbESPQUsDMRSE74L/ITzBm81qoa7bpkWlFsFTW+n5sXlN&#10;gpuXJUm36783QqHHYWa+YRar0XdioJhcYAWPkwoEcRu0Y6Pge//xUINIGVljF5gU/FKC1fL2ZoGN&#10;Dmfe0rDLRhQIpwYV2Jz7RsrUWvKYJqEnLt4xRI+5yGikjngucN/Jp6qaSY+Oy4LFnt4ttT+7k1ew&#10;fjMvpq0x2nWtnRvGw/HLbJS6vxtf5yAyjfkavrQ/tYLn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hC1wgAAANsAAAAPAAAAAAAAAAAAAAAAAJgCAABkcnMvZG93&#10;bnJldi54bWxQSwUGAAAAAAQABAD1AAAAhwMAAAAA&#10;" fillcolor="white [3201]" strokeweight=".5pt">
                  <v:textbox>
                    <w:txbxContent>
                      <w:p w14:paraId="51C19E8D" w14:textId="77777777" w:rsidR="00D9609C" w:rsidRDefault="00D9609C" w:rsidP="00E3719C">
                        <w:pPr>
                          <w:jc w:val="center"/>
                        </w:pPr>
                        <w:r>
                          <w:t>14 quantitative studies</w:t>
                        </w:r>
                      </w:p>
                    </w:txbxContent>
                  </v:textbox>
                </v:shape>
                <v:shape id="Text Box 33" o:spid="_x0000_s1035" type="#_x0000_t202" style="position:absolute;left:-4385;top:62528;width:11937;height:5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OIwcIA&#10;AADbAAAADwAAAGRycy9kb3ducmV2LnhtbESPQUsDMRSE74L/ITzBm80qpa7bpkWlFsFTW+n5sXlN&#10;gpuXJUm36783QqHHYWa+YRar0XdioJhcYAWPkwoEcRu0Y6Pge//xUINIGVljF5gU/FKC1fL2ZoGN&#10;Dmfe0rDLRhQIpwYV2Jz7RsrUWvKYJqEnLt4xRI+5yGikjngucN/Jp6qaSY+Oy4LFnt4ttT+7k1ew&#10;fjMvpq0x2nWtnRvGw/HLbJS6vxtf5yAyjfkavrQ/tYLn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s4jBwgAAANsAAAAPAAAAAAAAAAAAAAAAAJgCAABkcnMvZG93&#10;bnJldi54bWxQSwUGAAAAAAQABAD1AAAAhwMAAAAA&#10;" fillcolor="white [3201]" strokeweight=".5pt">
                  <v:textbox>
                    <w:txbxContent>
                      <w:p w14:paraId="08308701" w14:textId="77777777" w:rsidR="00D9609C" w:rsidRDefault="00D9609C" w:rsidP="00E3719C">
                        <w:pPr>
                          <w:jc w:val="center"/>
                        </w:pPr>
                        <w:r>
                          <w:t>11 qualitative studies</w:t>
                        </w:r>
                      </w:p>
                    </w:txbxContent>
                  </v:textbox>
                </v:shape>
                <v:group id="Group 75" o:spid="_x0000_s1036" style="position:absolute;left:1482;top:2399;width:58551;height:58862" coordorigin="1482,2399" coordsize="58551,588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Text Box 11" o:spid="_x0000_s1037" type="#_x0000_t202" style="position:absolute;left:32004;top:25146;width:27218;height:10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EWtsIA&#10;AADbAAAADwAAAGRycy9kb3ducmV2LnhtbESPQWsCMRSE74X+h/AKvdVse9B1NUpbVAqeqqXnx+aZ&#10;BDcvS5Ku239vCkKPw8x8wyzXo+/EQDG5wAqeJxUI4jZox0bB13H7VINIGVljF5gU/FKC9er+bomN&#10;Dhf+pOGQjSgQTg0qsDn3jZSpteQxTUJPXLxTiB5zkdFIHfFS4L6TL1U1lR4dlwWLPb1bas+HH69g&#10;82bmpq0x2k2tnRvG79Pe7JR6fBhfFyAyjfk/fGt/aAWzGfx9KT9Ar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YRa2wgAAANsAAAAPAAAAAAAAAAAAAAAAAJgCAABkcnMvZG93&#10;bnJldi54bWxQSwUGAAAAAAQABAD1AAAAhwMAAAAA&#10;" fillcolor="white [3201]" strokeweight=".5pt">
                    <v:textbox>
                      <w:txbxContent>
                        <w:p w14:paraId="11400EF2" w14:textId="5CA5CFD2" w:rsidR="00D9609C" w:rsidRDefault="00D9609C" w:rsidP="00E3719C">
                          <w:pPr>
                            <w:jc w:val="center"/>
                          </w:pPr>
                          <w:r>
                            <w:t>27631 papers excluded on basis of not discussing one of the following topics: “Communication, “Palliative Care”, or “COP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8" o:spid="_x0000_s1038" type="#_x0000_t34" style="position:absolute;left:22479;top:21564;width:5867;height:6706;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HNlMQAAADbAAAADwAAAGRycy9kb3ducmV2LnhtbERPy2rCQBTdF/yH4Qpuik7ahZXoKGIp&#10;PkC0vrC728w1SZu5EzKjJn/vLApdHs57NKlNIW5UudyygpdeBII4sTrnVMFh/9EdgHAeWWNhmRQ0&#10;5GAybj2NMNb2zp902/lUhBB2MSrIvC9jKV2SkUHXsyVx4C62MugDrFKpK7yHcFPI1yjqS4M5h4YM&#10;S5pllPzurkbB+vhcf8/Pzfvqpzlsy+X8wqevjVKddj0dgvBU+3/xn3uhFbyFseFL+AFy/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sc2UxAAAANsAAAAPAAAAAAAAAAAA&#10;AAAAAKECAABkcnMvZG93bnJldi54bWxQSwUGAAAAAAQABAD5AAAAkgMAAAAA&#10;" strokecolor="black [3213]">
                    <v:stroke endarrow="block"/>
                  </v:shape>
                  <v:shape id="Elbow Connector 79" o:spid="_x0000_s1039" type="#_x0000_t34" style="position:absolute;left:26060;top:21564;width:5944;height:663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0CsYAAADbAAAADwAAAGRycy9kb3ducmV2LnhtbESPT2vCQBTE70K/w/IKvZS6sYfUpm6k&#10;VIIeRGksPT+yL39o9m3Mrhr99K5Q8DjMzG+Y2XwwrThS7xrLCibjCARxYXXDlYKfXfYyBeE8ssbW&#10;Mik4k4N5+jCaYaLtib/pmPtKBAi7BBXU3neJlK6oyaAb2444eKXtDfog+0rqHk8Bblr5GkWxNNhw&#10;WKixo6+air/8YBTEB71fbp/jzbr43TaXRdm6LJso9fQ4fH6A8DT4e/i/vdIK3t7h9iX8AJl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24tArGAAAA2wAAAA8AAAAAAAAA&#10;AAAAAAAAoQIAAGRycy9kb3ducmV2LnhtbFBLBQYAAAAABAAEAPkAAACUAwAAAAA=&#10;" strokecolor="black [3040]">
                    <v:stroke endarrow="block"/>
                  </v:shape>
                  <v:shape id="Straight Arrow Connector 80" o:spid="_x0000_s1040" type="#_x0000_t32" style="position:absolute;left:13030;top:29908;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7Eob0AAADbAAAADwAAAGRycy9kb3ducmV2LnhtbERPy0rEMBTdC/5DuIIbmaaKDKU2MwwD&#10;Ql3azgdcmjtNaXNTkvTh35uF4PJw3tV5t5NYyYfBsYLXLAdB3Dk9cK/g1n4eChAhImucHJOCHwpw&#10;Pj0+VFhqt/E3rU3sRQrhUKICE+NcShk6QxZD5mbixN2dtxgT9L3UHrcUbif5ludHaXHg1GBwpquh&#10;bmwWq8CtbL7eX2wc5dK1F1zq6+ZrpZ6f9ssHiEh7/Bf/uWutoEjr05f0A+TpF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1OxKG9AAAA2wAAAA8AAAAAAAAAAAAAAAAAoQIA&#10;AGRycy9kb3ducmV2LnhtbFBLBQYAAAAABAAEAPkAAACLAwAAAAA=&#10;" strokecolor="black [3040]">
                    <v:stroke endarrow="block"/>
                  </v:shape>
                  <v:shape id="Straight Arrow Connector 81" o:spid="_x0000_s1041" type="#_x0000_t32" style="position:absolute;left:13030;top:40408;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JhOr8AAADbAAAADwAAAGRycy9kb3ducmV2LnhtbESP3YrCMBSE7wXfIRzBG1lTZRGpRhFB&#10;qJfqPsChOdsUm5OSpD/79htB8HKYmW+Y/XG0jejJh9qxgtUyA0FcOl1zpeDncfnagggRWWPjmBT8&#10;UYDjYTrZY67dwDfq77ESCcIhRwUmxjaXMpSGLIala4mT9+u8xZikr6T2OCS4beQ6yzbSYs1pwWBL&#10;Z0Pl895ZBa5nc/1e2PiUXfk4YVecB18oNZ+Npx2ISGP8hN/tQivYruD1Jf0Aefg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gJhOr8AAADbAAAADwAAAAAAAAAAAAAAAACh&#10;AgAAZHJzL2Rvd25yZXYueG1sUEsFBgAAAAAEAAQA+QAAAI0DAAAAAA==&#10;" strokecolor="black [3040]">
                    <v:stroke endarrow="block"/>
                  </v:shape>
                  <v:shape id="Text Box 19" o:spid="_x0000_s1042" type="#_x0000_t202" style="position:absolute;left:4191;top:44904;width:18364;height:5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PFCcEA&#10;AADbAAAADwAAAGRycy9kb3ducmV2LnhtbESPQWsCMRSE74X+h/CE3mpWD2W7GkWLLUJP1dLzY/NM&#10;gpuXJUnX7b83BcHjMDPfMMv16DsxUEwusILZtAJB3Abt2Cj4Pr4/1yBSRtbYBSYFf5RgvXp8WGKj&#10;w4W/aDhkIwqEU4MKbM59I2VqLXlM09ATF+8UosdcZDRSR7wUuO/kvKpepEfHZcFiT2+W2vPh1yvY&#10;bc2raWuMdldr54bx5/RpPpR6moybBYhMY76Hb+29VlDP4f9L+QFyd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DxQnBAAAA2wAAAA8AAAAAAAAAAAAAAAAAmAIAAGRycy9kb3du&#10;cmV2LnhtbFBLBQYAAAAABAAEAPUAAACGAwAAAAA=&#10;" fillcolor="white [3201]" strokeweight=".5pt">
                    <v:textbox>
                      <w:txbxContent>
                        <w:p w14:paraId="62B8CC9F" w14:textId="77777777" w:rsidR="00D9609C" w:rsidRDefault="00D9609C" w:rsidP="00E3719C">
                          <w:pPr>
                            <w:jc w:val="center"/>
                          </w:pPr>
                          <w:r>
                            <w:t>214 full-text articles assessed for eligibility</w:t>
                          </w:r>
                        </w:p>
                      </w:txbxContent>
                    </v:textbox>
                  </v:shape>
                  <v:group id="Group 83" o:spid="_x0000_s1043" style="position:absolute;left:3040;top:2399;width:52046;height:20099" coordorigin="3040,2399" coordsize="52046,20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eXJ6sQAAADbAAAA&#10;DwAAAAAAAAAAAAAAAACqAgAAZHJzL2Rvd25yZXYueG1sUEsFBgAAAAAEAAQA+gAAAJsDAAAAAA==&#10;">
                    <v:shape id="Straight Arrow Connector 84" o:spid="_x0000_s1044" type="#_x0000_t32" style="position:absolute;left:27889;top:12344;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XCor8AAADbAAAADwAAAGRycy9kb3ducmV2LnhtbESP3YrCMBSE7wXfIRzBG1nTFRGpRhFB&#10;qJerPsChOdsUm5OSpD/79kYQ9nKYmW+Y/XG0jejJh9qxgu9lBoK4dLrmSsHjfvnagggRWWPjmBT8&#10;UYDjYTrZY67dwD/U32IlEoRDjgpMjG0uZSgNWQxL1xIn79d5izFJX0ntcUhw28hVlm2kxZrTgsGW&#10;zobK562zClzP5rpe2PiUXXk/YVecB18oNZ+Npx2ISGP8D3/ahVawXcP7S/oB8vA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nXCor8AAADbAAAADwAAAAAAAAAAAAAAAACh&#10;AgAAZHJzL2Rvd25yZXYueG1sUEsFBgAAAAAEAAQA+QAAAI0DAAAAAA==&#10;" strokecolor="black [3040]">
                      <v:stroke endarrow="block"/>
                    </v:shape>
                    <v:shape id="Text Box 9" o:spid="_x0000_s1045" type="#_x0000_t202" style="position:absolute;left:17634;top:16916;width:19974;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RmkcIA&#10;AADbAAAADwAAAGRycy9kb3ducmV2LnhtbESPQWsCMRSE74X+h/AKvdVse6jrahRbbCl4qornx+aZ&#10;BDcvS5Ku23/fCEKPw8x8wyxWo+/EQDG5wAqeJxUI4jZox0bBYf/xVINIGVljF5gU/FKC1fL+boGN&#10;Dhf+pmGXjSgQTg0qsDn3jZSpteQxTUJPXLxTiB5zkdFIHfFS4L6TL1X1Kj06LgsWe3q31J53P17B&#10;5s3MTFtjtJtaOzeMx9PWfCr1+DCu5yAyjfk/fGt/aQX1FK5fy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tGaRwgAAANsAAAAPAAAAAAAAAAAAAAAAAJgCAABkcnMvZG93&#10;bnJldi54bWxQSwUGAAAAAAQABAD1AAAAhwMAAAAA&#10;" fillcolor="white [3201]" strokeweight=".5pt">
                      <v:textbox>
                        <w:txbxContent>
                          <w:p w14:paraId="04278F3F" w14:textId="77777777" w:rsidR="00D9609C" w:rsidRDefault="00D9609C" w:rsidP="00E3719C">
                            <w:pPr>
                              <w:jc w:val="center"/>
                            </w:pPr>
                            <w:r>
                              <w:t>207 duplicates removed (total n=27833)</w:t>
                            </w:r>
                          </w:p>
                        </w:txbxContent>
                      </v:textbox>
                    </v:shape>
                    <v:shape id="Text Box 7" o:spid="_x0000_s1046" type="#_x0000_t202" style="position:absolute;left:18669;top:9162;width:18364;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vy474A&#10;AADbAAAADwAAAGRycy9kb3ducmV2LnhtbERPTWsCMRC9F/ofwgjeatYeZLsaRYsthZ6q4nnYjElw&#10;M1mSdF3/vTkUeny879Vm9J0YKCYXWMF8VoEgboN2bBScjh8vNYiUkTV2gUnBnRJs1s9PK2x0uPEP&#10;DYdsRAnh1KACm3PfSJlaSx7TLPTEhbuE6DEXGI3UEW8l3HfytaoW0qPj0mCxp3dL7fXw6xXsd+bN&#10;tDVGu6+1c8N4vnybT6Wmk3G7BJFpzP/iP/eXVlCXseVL+Q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Er8uO+AAAA2wAAAA8AAAAAAAAAAAAAAAAAmAIAAGRycy9kb3ducmV2&#10;LnhtbFBLBQYAAAAABAAEAPUAAACDAwAAAAA=&#10;" fillcolor="white [3201]" strokeweight=".5pt">
                      <v:textbox>
                        <w:txbxContent>
                          <w:p w14:paraId="73776959" w14:textId="77777777" w:rsidR="00D9609C" w:rsidRDefault="00D9609C" w:rsidP="00E3719C">
                            <w:pPr>
                              <w:jc w:val="center"/>
                            </w:pPr>
                            <w:r>
                              <w:t>28040 of records combined</w:t>
                            </w:r>
                          </w:p>
                        </w:txbxContent>
                      </v:textbox>
                    </v:shape>
                    <v:shape id="Elbow Connector 89" o:spid="_x0000_s1047" type="#_x0000_t34" style="position:absolute;left:13335;top:5791;width:5257;height:594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3ELcQAAADbAAAADwAAAGRycy9kb3ducmV2LnhtbESPQYvCMBSE7wv+h/AEL4umeihuNYq4&#10;FD2IsiqeH82zLTYv3SZq9dcbYWGPw8x8w0znranEjRpXWlYwHEQgiDOrS84VHA9pfwzCeWSNlWVS&#10;8CAH81nnY4qJtnf+odve5yJA2CWooPC+TqR0WUEG3cDWxME728agD7LJpW7wHuCmkqMoiqXBksNC&#10;gTUtC8ou+6tREF/172r3GW832WlXPr/PlUvToVK9bruYgPDU+v/wX3utFYy/4P0l/AA5e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bcQtxAAAANsAAAAPAAAAAAAAAAAA&#10;AAAAAKECAABkcnMvZG93bnJldi54bWxQSwUGAAAAAAQABAD5AAAAkgMAAAAA&#10;" adj="0" strokecolor="black [3040]">
                      <v:stroke endarrow="block"/>
                    </v:shape>
                    <v:shape id="Elbow Connector 90" o:spid="_x0000_s1048" type="#_x0000_t34" style="position:absolute;left:36957;top:5867;width:5410;height:586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Hlfr8AAADbAAAADwAAAGRycy9kb3ducmV2LnhtbERPzWoCMRC+C32HMAVvmm0PUlejiKVQ&#10;eihUfYBxM+6uZibbJNX49s2h0OPH979cZ3bqSiH2Xgw8TStQJI23vbQGDvu3yQuomFAsOi9k4E4R&#10;1quH0RJr62/yRdddalUJkVijgS6lodY6Nh0xxqkfSAp38oExFRhabQPeSjg7/VxVM83YS2nocKBt&#10;R81l98MG8sd++/0ZnH3NzHw8O9fP786Y8WPeLEAlyulf/Od+twbmZX35Un6AXv0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EHlfr8AAADbAAAADwAAAAAAAAAAAAAAAACh&#10;AgAAZHJzL2Rvd25yZXYueG1sUEsFBgAAAAAEAAQA+QAAAI0DAAAAAA==&#10;" adj="65" strokecolor="black [3040]">
                      <v:stroke endarrow="block"/>
                    </v:shape>
                    <v:shape id="Text Box 1" o:spid="_x0000_s1049" type="#_x0000_t202" style="position:absolute;left:3040;top:2399;width:22162;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pdfcIA&#10;AADbAAAADwAAAGRycy9kb3ducmV2LnhtbESPQWsCMRSE74X+h/AKvdVsC5V1NYotthQ8VcXzY/NM&#10;gpuXJUnX7b9vBKHHYWa+YRar0XdioJhcYAXPkwoEcRu0Y6PgsP94qkGkjKyxC0wKfinBanl/t8BG&#10;hwt/07DLRhQIpwYV2Jz7RsrUWvKYJqEnLt4pRI+5yGikjngpcN/Jl6qaSo+Oy4LFnt4ttefdj1ew&#10;eTMz09YY7abWzg3j8bQ1n0o9PozrOYhMY/4P39pfWkH9Ctcv5Q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Kl19wgAAANsAAAAPAAAAAAAAAAAAAAAAAJgCAABkcnMvZG93&#10;bnJldi54bWxQSwUGAAAAAAQABAD1AAAAhwMAAAAA&#10;" fillcolor="white [3201]" strokeweight=".5pt">
                      <v:textbox>
                        <w:txbxContent>
                          <w:p w14:paraId="2FAC983C" w14:textId="77777777" w:rsidR="00D9609C" w:rsidRDefault="00D9609C" w:rsidP="00E3719C">
                            <w:pPr>
                              <w:jc w:val="center"/>
                            </w:pPr>
                            <w:r>
                              <w:t>27997 records identified through database searching</w:t>
                            </w:r>
                          </w:p>
                        </w:txbxContent>
                      </v:textbox>
                    </v:shape>
                    <v:shape id="Text Box 2" o:spid="_x0000_s1050" type="#_x0000_t202" style="position:absolute;left:30742;top:2475;width:2434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DCsEA&#10;AADbAAAADwAAAGRycy9kb3ducmV2LnhtbESPQWsCMRSE74X+h/AEbzVrD7JdjaLFlkJP1dLzY/NM&#10;gpuXJUnX9d83BcHjMDPfMKvN6DsxUEwusIL5rAJB3Abt2Cj4Pr491SBSRtbYBSYFV0qwWT8+rLDR&#10;4cJfNByyEQXCqUEFNue+kTK1ljymWeiJi3cK0WMuMhqpI14K3HfyuaoW0qPjsmCxp1dL7fnw6xXs&#10;d+bFtDVGu6+1c8P4c/o070pNJ+N2CSLTmO/hW/tDK6gX8P+l/A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wwrBAAAA2wAAAA8AAAAAAAAAAAAAAAAAmAIAAGRycy9kb3du&#10;cmV2LnhtbFBLBQYAAAAABAAEAPUAAACGAwAAAAA=&#10;" fillcolor="white [3201]" strokeweight=".5pt">
                      <v:textbox>
                        <w:txbxContent>
                          <w:p w14:paraId="03191B4E" w14:textId="77777777" w:rsidR="00D9609C" w:rsidRDefault="00D9609C" w:rsidP="00E3719C">
                            <w:pPr>
                              <w:jc w:val="center"/>
                            </w:pPr>
                            <w:r>
                              <w:t>43 additional records identified through Website searching</w:t>
                            </w:r>
                          </w:p>
                        </w:txbxContent>
                      </v:textbox>
                    </v:shape>
                  </v:group>
                  <v:shape id="Text Box 34" o:spid="_x0000_s1051" type="#_x0000_t202" style="position:absolute;left:31089;top:39124;width:28944;height:22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No8IA&#10;AADbAAAADwAAAGRycy9kb3ducmV2LnhtbESPT2sCMRTE74V+h/AKvdWsHsq6NYotthQ8+YeeH5tn&#10;Ety8LElct9++KQgeh5n5DbNYjb4TA8XkAiuYTioQxG3Qjo2C4+HzpQaRMrLGLjAp+KUEq+XjwwIb&#10;Ha68o2GfjSgQTg0qsDn3jZSpteQxTUJPXLxTiB5zkdFIHfFa4L6Ts6p6lR4dlwWLPX1Yas/7i1ew&#10;eTdz09YY7abWzg3jz2lrvpR6fhrXbyAyjfkevrW/tYL5FP6/lB8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M2jwgAAANsAAAAPAAAAAAAAAAAAAAAAAJgCAABkcnMvZG93&#10;bnJldi54bWxQSwUGAAAAAAQABAD1AAAAhwMAAAAA&#10;" fillcolor="white [3201]" strokeweight=".5pt">
                    <v:textbox>
                      <w:txbxContent>
                        <w:p w14:paraId="35A4B156" w14:textId="00631D53" w:rsidR="00D9609C" w:rsidRDefault="00D9609C" w:rsidP="00A63964">
                          <w:pPr>
                            <w:spacing w:after="0"/>
                          </w:pPr>
                          <w:r>
                            <w:t>177 papers excluded:</w:t>
                          </w:r>
                        </w:p>
                        <w:p w14:paraId="0A33EE70" w14:textId="77777777" w:rsidR="00D9609C" w:rsidRDefault="00D9609C" w:rsidP="00E3719C">
                          <w:pPr>
                            <w:pStyle w:val="ListParagraph"/>
                            <w:numPr>
                              <w:ilvl w:val="0"/>
                              <w:numId w:val="5"/>
                            </w:numPr>
                            <w:spacing w:after="0"/>
                          </w:pPr>
                          <w:r>
                            <w:t>73 irrelevant for the review question;</w:t>
                          </w:r>
                        </w:p>
                        <w:p w14:paraId="054EE907" w14:textId="77777777" w:rsidR="00D9609C" w:rsidRDefault="00D9609C" w:rsidP="00E3719C">
                          <w:pPr>
                            <w:pStyle w:val="ListParagraph"/>
                            <w:numPr>
                              <w:ilvl w:val="0"/>
                              <w:numId w:val="5"/>
                            </w:numPr>
                            <w:spacing w:after="0"/>
                          </w:pPr>
                          <w:r>
                            <w:t>2 geographically irrelevant;</w:t>
                          </w:r>
                        </w:p>
                        <w:p w14:paraId="3F4E56B5" w14:textId="77777777" w:rsidR="00D9609C" w:rsidRDefault="00D9609C" w:rsidP="00E3719C">
                          <w:pPr>
                            <w:pStyle w:val="ListParagraph"/>
                            <w:numPr>
                              <w:ilvl w:val="0"/>
                              <w:numId w:val="5"/>
                            </w:numPr>
                            <w:spacing w:after="0"/>
                          </w:pPr>
                          <w:r>
                            <w:t>18 general communication;</w:t>
                          </w:r>
                        </w:p>
                        <w:p w14:paraId="3B613B31" w14:textId="77777777" w:rsidR="00D9609C" w:rsidRDefault="00D9609C" w:rsidP="00E3719C">
                          <w:pPr>
                            <w:pStyle w:val="ListParagraph"/>
                            <w:numPr>
                              <w:ilvl w:val="0"/>
                              <w:numId w:val="5"/>
                            </w:numPr>
                            <w:spacing w:after="0"/>
                          </w:pPr>
                          <w:r>
                            <w:t>46 not about COPD or small percentage of COPD patients;</w:t>
                          </w:r>
                        </w:p>
                        <w:p w14:paraId="1C288DAF" w14:textId="77777777" w:rsidR="00D9609C" w:rsidRDefault="00D9609C" w:rsidP="00E3719C">
                          <w:pPr>
                            <w:pStyle w:val="ListParagraph"/>
                            <w:numPr>
                              <w:ilvl w:val="0"/>
                              <w:numId w:val="5"/>
                            </w:numPr>
                          </w:pPr>
                          <w:r>
                            <w:t>38 small amount of relevant information.</w:t>
                          </w:r>
                        </w:p>
                      </w:txbxContent>
                    </v:textbox>
                  </v:shape>
                  <v:shape id="Straight Arrow Connector 92" o:spid="_x0000_s1052" type="#_x0000_t32" style="position:absolute;left:22631;top:47604;width:8382;height: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iw/cMAAADbAAAADwAAAGRycy9kb3ducmV2LnhtbESPQYvCMBSE7wv+h/AEb2uqB9GuaVkE&#10;QdyDWAU9Pppn293mpTRZjf/eCILHYWa+YZZ5MK24Uu8aywom4wQEcWl1w5WC42H9OQfhPLLG1jIp&#10;uJODPBt8LDHV9sZ7uha+EhHCLkUFtfddKqUrazLoxrYjjt7F9gZ9lH0ldY+3CDetnCbJTBpsOC7U&#10;2NGqpvKv+DcKtqffy0Eem4CmCLPtT7LeteeJUqNh+P4C4Sn4d/jV3mgFiyk8v8QfIL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JYsP3DAAAA2wAAAA8AAAAAAAAAAAAA&#10;AAAAoQIAAGRycy9kb3ducmV2LnhtbFBLBQYAAAAABAAEAPkAAACRAwAAAAA=&#10;" strokecolor="black [3040]">
                    <v:stroke endarrow="block"/>
                  </v:shape>
                  <v:shape id="Text Box 17" o:spid="_x0000_s1053" type="#_x0000_t202" style="position:absolute;left:2418;top:34442;width:21068;height:7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2T8IA&#10;AADbAAAADwAAAGRycy9kb3ducmV2LnhtbESPQUsDMRSE74L/ITzBm82qIN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VvZPwgAAANsAAAAPAAAAAAAAAAAAAAAAAJgCAABkcnMvZG93&#10;bnJldi54bWxQSwUGAAAAAAQABAD1AAAAhwMAAAAA&#10;" fillcolor="white [3201]" strokeweight=".5pt">
                    <v:textbox>
                      <w:txbxContent>
                        <w:p w14:paraId="6F6DE111" w14:textId="5533CA9E" w:rsidR="00D9609C" w:rsidRDefault="00D9609C" w:rsidP="00E3719C">
                          <w:pPr>
                            <w:jc w:val="center"/>
                          </w:pPr>
                          <w:r>
                            <w:t>12 papers identified through citation searching of included studies</w:t>
                          </w:r>
                        </w:p>
                      </w:txbxContent>
                    </v:textbox>
                  </v:shape>
                  <v:shape id="Text Box 10" o:spid="_x0000_s1054" type="#_x0000_t202" style="position:absolute;left:1482;top:24993;width:20997;height:55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2zLcIA&#10;AADbAAAADwAAAGRycy9kb3ducmV2LnhtbESPQWsCMRSE74X+h/AK3mq2Peh2NUpbVAqeakvPj80z&#10;CW5eliRd13/fCEKPw8x8wyzXo+/EQDG5wAqephUI4jZox0bB99f2sQaRMrLGLjApuFCC9er+bomN&#10;Dmf+pOGQjSgQTg0qsDn3jZSpteQxTUNPXLxjiB5zkdFIHfFc4L6Tz1U1kx4dlwWLPb1bak+HX69g&#10;82ZeTFtjtJtaOzeMP8e92Sk1eRhfFyAyjfk/fGt/aAXzG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bMtwgAAANsAAAAPAAAAAAAAAAAAAAAAAJgCAABkcnMvZG93&#10;bnJldi54bWxQSwUGAAAAAAQABAD1AAAAhwMAAAAA&#10;" fillcolor="white [3201]" strokeweight=".5pt">
                    <v:textbox>
                      <w:txbxContent>
                        <w:p w14:paraId="56480140" w14:textId="785289EB" w:rsidR="00D9609C" w:rsidRDefault="00D9609C" w:rsidP="00E3719C">
                          <w:pPr>
                            <w:jc w:val="center"/>
                          </w:pPr>
                          <w:r>
                            <w:t>202 papers identified on basis of title and abstract screening</w:t>
                          </w:r>
                        </w:p>
                      </w:txbxContent>
                    </v:textbox>
                  </v:shape>
                </v:group>
                <v:shape id="Straight Arrow Connector 94" o:spid="_x0000_s1055" type="#_x0000_t32" style="position:absolute;left:13146;top:57804;width:212;height:47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xUf8AAAADbAAAADwAAAGRycy9kb3ducmV2LnhtbESP3YrCMBSE7wXfIRxhb0RTF5G1GkUE&#10;oXup7gMcmmNTbE5Kkv749mZhYS+HmfmG2R9H24iefKgdK1gtMxDEpdM1Vwp+7pfFF4gQkTU2jknB&#10;iwIcD9PJHnPtBr5Sf4uVSBAOOSowMba5lKE0ZDEsXUucvIfzFmOSvpLa45DgtpGfWbaRFmtOCwZb&#10;Ohsqn7fOKnA9m+/13Man7Mr7CbviPPhCqY/ZeNqBiDTG//Bfu9AKtm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esVH/AAAAA2wAAAA8AAAAAAAAAAAAAAAAA&#10;oQIAAGRycy9kb3ducmV2LnhtbFBLBQYAAAAABAAEAPkAAACOAwAAAAA=&#10;" strokecolor="black [3040]">
                  <v:stroke endarrow="block"/>
                </v:shape>
                <v:shape id="Text Box 38" o:spid="_x0000_s1056" type="#_x0000_t202" style="position:absolute;left:8536;top:62596;width:9644;height:11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PLoMIA&#10;AADbAAAADwAAAGRycy9kb3ducmV2LnhtbESPQUsDMRSE74L/ITzBm80qKN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88ugwgAAANsAAAAPAAAAAAAAAAAAAAAAAJgCAABkcnMvZG93&#10;bnJldi54bWxQSwUGAAAAAAQABAD1AAAAhwMAAAAA&#10;" fillcolor="white [3201]" strokeweight=".5pt">
                  <v:textbox>
                    <w:txbxContent>
                      <w:p w14:paraId="3EEECE1A" w14:textId="7568B671" w:rsidR="00D9609C" w:rsidRDefault="00D9609C" w:rsidP="00CD2AE7">
                        <w:pPr>
                          <w:jc w:val="center"/>
                        </w:pPr>
                        <w:r>
                          <w:t>12 other study designs</w:t>
                        </w:r>
                      </w:p>
                    </w:txbxContent>
                  </v:textbox>
                </v:shape>
                <w10:wrap type="tight" anchorx="margin"/>
              </v:group>
            </w:pict>
          </mc:Fallback>
        </mc:AlternateContent>
      </w:r>
    </w:p>
    <w:p w14:paraId="65B04E8B" w14:textId="77777777" w:rsidR="00E3719C" w:rsidRPr="00C07005" w:rsidRDefault="00E3719C" w:rsidP="00E3719C">
      <w:pPr>
        <w:tabs>
          <w:tab w:val="left" w:pos="2196"/>
        </w:tabs>
        <w:jc w:val="center"/>
        <w:rPr>
          <w:rFonts w:cstheme="majorBidi"/>
          <w:color w:val="000000" w:themeColor="text1"/>
        </w:rPr>
      </w:pPr>
    </w:p>
    <w:p w14:paraId="37C21BA3" w14:textId="77777777" w:rsidR="00E3719C" w:rsidRPr="00C07005" w:rsidRDefault="00E3719C" w:rsidP="00E3719C">
      <w:pPr>
        <w:tabs>
          <w:tab w:val="left" w:pos="2196"/>
        </w:tabs>
        <w:jc w:val="center"/>
        <w:rPr>
          <w:rFonts w:cstheme="majorBidi"/>
          <w:color w:val="000000" w:themeColor="text1"/>
        </w:rPr>
      </w:pPr>
    </w:p>
    <w:p w14:paraId="2CAB20B2" w14:textId="77777777" w:rsidR="00E3719C" w:rsidRPr="00C07005" w:rsidRDefault="00E3719C" w:rsidP="00E3719C">
      <w:pPr>
        <w:tabs>
          <w:tab w:val="left" w:pos="2196"/>
        </w:tabs>
        <w:jc w:val="center"/>
        <w:rPr>
          <w:rFonts w:cstheme="majorBidi"/>
          <w:color w:val="000000" w:themeColor="text1"/>
        </w:rPr>
      </w:pPr>
    </w:p>
    <w:p w14:paraId="3C121665" w14:textId="77777777" w:rsidR="00E3719C" w:rsidRPr="00C07005" w:rsidRDefault="00E3719C" w:rsidP="00E3719C">
      <w:pPr>
        <w:tabs>
          <w:tab w:val="left" w:pos="2196"/>
        </w:tabs>
        <w:jc w:val="center"/>
        <w:rPr>
          <w:rFonts w:cstheme="majorBidi"/>
          <w:color w:val="000000" w:themeColor="text1"/>
        </w:rPr>
      </w:pPr>
    </w:p>
    <w:p w14:paraId="1CF1F058" w14:textId="77777777" w:rsidR="00E3719C" w:rsidRPr="00C07005" w:rsidRDefault="00E3719C" w:rsidP="00E3719C">
      <w:pPr>
        <w:pStyle w:val="Heading2"/>
      </w:pPr>
    </w:p>
    <w:p w14:paraId="089E16AC" w14:textId="77777777" w:rsidR="00E3719C" w:rsidRPr="00C07005" w:rsidRDefault="00E3719C" w:rsidP="00E3719C">
      <w:pPr>
        <w:pStyle w:val="Heading2"/>
      </w:pPr>
    </w:p>
    <w:p w14:paraId="33D86887" w14:textId="77777777" w:rsidR="00E3719C" w:rsidRPr="00C07005" w:rsidRDefault="00E3719C" w:rsidP="00E3719C">
      <w:pPr>
        <w:pStyle w:val="Heading2"/>
      </w:pPr>
    </w:p>
    <w:p w14:paraId="102EC4AF" w14:textId="77777777" w:rsidR="00E3719C" w:rsidRPr="00C07005" w:rsidRDefault="00E3719C" w:rsidP="00E3719C"/>
    <w:p w14:paraId="6D3C258B" w14:textId="77777777" w:rsidR="00E3719C" w:rsidRPr="00C07005" w:rsidRDefault="00E3719C" w:rsidP="00E3719C">
      <w:pPr>
        <w:pStyle w:val="Heading2"/>
      </w:pPr>
    </w:p>
    <w:p w14:paraId="377939A3" w14:textId="77777777" w:rsidR="00E3719C" w:rsidRPr="00C07005" w:rsidRDefault="00E3719C" w:rsidP="00E3719C">
      <w:pPr>
        <w:pStyle w:val="Heading2"/>
      </w:pPr>
    </w:p>
    <w:p w14:paraId="40A4EAAC" w14:textId="77777777" w:rsidR="00E3719C" w:rsidRPr="00C07005" w:rsidRDefault="00E3719C" w:rsidP="00E3719C">
      <w:pPr>
        <w:pStyle w:val="Heading2"/>
      </w:pPr>
    </w:p>
    <w:p w14:paraId="11CB94C4" w14:textId="77777777" w:rsidR="00E3719C" w:rsidRPr="00C07005" w:rsidRDefault="00E3719C" w:rsidP="00E3719C">
      <w:pPr>
        <w:pStyle w:val="Heading2"/>
      </w:pPr>
    </w:p>
    <w:p w14:paraId="4A16D33B" w14:textId="77777777" w:rsidR="00E3719C" w:rsidRPr="00C07005" w:rsidRDefault="00E3719C" w:rsidP="00E3719C">
      <w:pPr>
        <w:pStyle w:val="Heading2"/>
      </w:pPr>
    </w:p>
    <w:p w14:paraId="68B268D4" w14:textId="77777777" w:rsidR="00E3719C" w:rsidRPr="00C07005" w:rsidRDefault="00E3719C" w:rsidP="00E3719C">
      <w:pPr>
        <w:pStyle w:val="Heading2"/>
      </w:pPr>
    </w:p>
    <w:p w14:paraId="1F6C8A86" w14:textId="77777777" w:rsidR="00E3719C" w:rsidRPr="00C07005" w:rsidRDefault="00E3719C" w:rsidP="00E3719C"/>
    <w:p w14:paraId="220AF3AC" w14:textId="77777777" w:rsidR="00E3719C" w:rsidRPr="00C07005" w:rsidRDefault="00E3719C" w:rsidP="00E3719C"/>
    <w:p w14:paraId="1932E1C8" w14:textId="77777777" w:rsidR="00C55D26" w:rsidRPr="00C07005" w:rsidRDefault="00C55D26"/>
    <w:p w14:paraId="500C7665" w14:textId="77777777" w:rsidR="00E3719C" w:rsidRPr="00C07005" w:rsidRDefault="00E3719C"/>
    <w:p w14:paraId="0926D823" w14:textId="77777777" w:rsidR="00E3719C" w:rsidRPr="00C07005" w:rsidRDefault="00E3719C"/>
    <w:p w14:paraId="323E6938" w14:textId="77777777" w:rsidR="00E3719C" w:rsidRPr="00C07005" w:rsidRDefault="00E3719C">
      <w:r w:rsidRPr="00C07005">
        <w:br w:type="page"/>
      </w:r>
    </w:p>
    <w:tbl>
      <w:tblPr>
        <w:tblStyle w:val="PlainTable3"/>
        <w:tblW w:w="0" w:type="auto"/>
        <w:tblLook w:val="04A0" w:firstRow="1" w:lastRow="0" w:firstColumn="1" w:lastColumn="0" w:noHBand="0" w:noVBand="1"/>
      </w:tblPr>
      <w:tblGrid>
        <w:gridCol w:w="5138"/>
        <w:gridCol w:w="3888"/>
      </w:tblGrid>
      <w:tr w:rsidR="00E56442" w:rsidRPr="00C07005" w14:paraId="6BFEC432" w14:textId="66AAD80C" w:rsidTr="001F4B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26" w:type="dxa"/>
            <w:gridSpan w:val="2"/>
          </w:tcPr>
          <w:p w14:paraId="432F3B4F" w14:textId="7FD655A3" w:rsidR="00E56442" w:rsidRPr="00C07005" w:rsidRDefault="00EF27C8" w:rsidP="00227709">
            <w:pPr>
              <w:jc w:val="center"/>
              <w:rPr>
                <w:sz w:val="20"/>
                <w:szCs w:val="20"/>
              </w:rPr>
            </w:pPr>
            <w:r>
              <w:rPr>
                <w:sz w:val="20"/>
                <w:szCs w:val="20"/>
              </w:rPr>
              <w:lastRenderedPageBreak/>
              <w:t>Table 3</w:t>
            </w:r>
            <w:r w:rsidR="00E56442" w:rsidRPr="00C07005">
              <w:rPr>
                <w:sz w:val="20"/>
                <w:szCs w:val="20"/>
              </w:rPr>
              <w:t xml:space="preserve"> </w:t>
            </w:r>
            <w:r w:rsidR="00E56442" w:rsidRPr="00C07005">
              <w:rPr>
                <w:b w:val="0"/>
                <w:bCs w:val="0"/>
                <w:sz w:val="20"/>
                <w:szCs w:val="20"/>
              </w:rPr>
              <w:t>topics discussed during palliative care conversations</w:t>
            </w:r>
            <w:r w:rsidR="00E56442" w:rsidRPr="00C07005">
              <w:rPr>
                <w:rStyle w:val="FootnoteReference"/>
                <w:b w:val="0"/>
                <w:bCs w:val="0"/>
                <w:sz w:val="20"/>
                <w:szCs w:val="20"/>
              </w:rPr>
              <w:footnoteReference w:id="3"/>
            </w:r>
          </w:p>
        </w:tc>
      </w:tr>
      <w:tr w:rsidR="00E56442" w:rsidRPr="00C07005" w14:paraId="5C471D3E" w14:textId="77777777" w:rsidTr="00FA3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8" w:type="dxa"/>
          </w:tcPr>
          <w:p w14:paraId="2FF2CD34" w14:textId="2B39E2BF" w:rsidR="00E56442" w:rsidRPr="00C07005" w:rsidRDefault="00E56442" w:rsidP="00E56442">
            <w:pPr>
              <w:jc w:val="center"/>
              <w:rPr>
                <w:rFonts w:cstheme="majorBidi"/>
              </w:rPr>
            </w:pPr>
            <w:r w:rsidRPr="00C07005">
              <w:rPr>
                <w:rFonts w:cstheme="majorBidi"/>
              </w:rPr>
              <w:t>Rarely discussed Topics</w:t>
            </w:r>
          </w:p>
        </w:tc>
        <w:tc>
          <w:tcPr>
            <w:tcW w:w="3888" w:type="dxa"/>
          </w:tcPr>
          <w:p w14:paraId="10B71FAE" w14:textId="7D0C5E5C" w:rsidR="00E56442" w:rsidRPr="00C07005" w:rsidRDefault="00E56442" w:rsidP="00E56442">
            <w:pPr>
              <w:jc w:val="center"/>
              <w:cnfStyle w:val="000000100000" w:firstRow="0" w:lastRow="0" w:firstColumn="0" w:lastColumn="0" w:oddVBand="0" w:evenVBand="0" w:oddHBand="1" w:evenHBand="0" w:firstRowFirstColumn="0" w:firstRowLastColumn="0" w:lastRowFirstColumn="0" w:lastRowLastColumn="0"/>
              <w:rPr>
                <w:rFonts w:cstheme="majorBidi"/>
                <w:b/>
                <w:bCs/>
                <w:caps/>
              </w:rPr>
            </w:pPr>
            <w:r w:rsidRPr="00C07005">
              <w:rPr>
                <w:rFonts w:cstheme="majorBidi"/>
                <w:b/>
                <w:bCs/>
                <w:caps/>
              </w:rPr>
              <w:t>Frequent Topics</w:t>
            </w:r>
          </w:p>
        </w:tc>
      </w:tr>
      <w:tr w:rsidR="00E56442" w:rsidRPr="00C07005" w14:paraId="18394647" w14:textId="060319EC" w:rsidTr="00FA3191">
        <w:tc>
          <w:tcPr>
            <w:cnfStyle w:val="001000000000" w:firstRow="0" w:lastRow="0" w:firstColumn="1" w:lastColumn="0" w:oddVBand="0" w:evenVBand="0" w:oddHBand="0" w:evenHBand="0" w:firstRowFirstColumn="0" w:firstRowLastColumn="0" w:lastRowFirstColumn="0" w:lastRowLastColumn="0"/>
            <w:tcW w:w="5138" w:type="dxa"/>
          </w:tcPr>
          <w:p w14:paraId="6849CD95" w14:textId="3410FA22" w:rsidR="00FA3191" w:rsidRPr="00C07005" w:rsidRDefault="00FA3191" w:rsidP="00177703">
            <w:pPr>
              <w:pStyle w:val="ListParagraph"/>
              <w:numPr>
                <w:ilvl w:val="0"/>
                <w:numId w:val="42"/>
              </w:numPr>
              <w:ind w:left="851" w:hanging="346"/>
              <w:jc w:val="both"/>
              <w:rPr>
                <w:rFonts w:cstheme="majorBidi"/>
                <w:b w:val="0"/>
                <w:bCs w:val="0"/>
              </w:rPr>
            </w:pPr>
            <w:r w:rsidRPr="00C07005">
              <w:rPr>
                <w:rFonts w:cstheme="majorBidi"/>
                <w:b w:val="0"/>
                <w:bCs w:val="0"/>
                <w:caps w:val="0"/>
              </w:rPr>
              <w:t xml:space="preserve">The process of dying and the </w:t>
            </w:r>
            <w:r w:rsidR="001F5B46" w:rsidRPr="00C07005">
              <w:rPr>
                <w:rFonts w:cstheme="majorBidi"/>
                <w:b w:val="0"/>
                <w:bCs w:val="0"/>
                <w:caps w:val="0"/>
              </w:rPr>
              <w:t>discussion</w:t>
            </w:r>
            <w:r w:rsidRPr="00C07005">
              <w:rPr>
                <w:rFonts w:cstheme="majorBidi"/>
                <w:b w:val="0"/>
                <w:bCs w:val="0"/>
                <w:caps w:val="0"/>
              </w:rPr>
              <w:t xml:space="preserve"> of prognosis;</w:t>
            </w:r>
          </w:p>
          <w:p w14:paraId="7260CB61" w14:textId="51BEC19C" w:rsidR="00FA3191" w:rsidRPr="00C07005" w:rsidRDefault="00FA3191" w:rsidP="000E0569">
            <w:pPr>
              <w:pStyle w:val="ListParagraph"/>
              <w:numPr>
                <w:ilvl w:val="0"/>
                <w:numId w:val="42"/>
              </w:numPr>
              <w:ind w:left="851" w:hanging="346"/>
              <w:jc w:val="both"/>
              <w:rPr>
                <w:rFonts w:cstheme="majorBidi"/>
                <w:b w:val="0"/>
                <w:bCs w:val="0"/>
              </w:rPr>
            </w:pPr>
            <w:r w:rsidRPr="00C07005">
              <w:rPr>
                <w:rFonts w:cstheme="majorBidi"/>
                <w:b w:val="0"/>
                <w:bCs w:val="0"/>
                <w:caps w:val="0"/>
              </w:rPr>
              <w:t>Spiritual or religious beliefs;</w:t>
            </w:r>
          </w:p>
          <w:p w14:paraId="06674AEB" w14:textId="2AAC41D8" w:rsidR="00FA3191" w:rsidRPr="00C07005" w:rsidRDefault="00FA3191" w:rsidP="000E0569">
            <w:pPr>
              <w:pStyle w:val="ListParagraph"/>
              <w:numPr>
                <w:ilvl w:val="0"/>
                <w:numId w:val="40"/>
              </w:numPr>
              <w:ind w:left="851"/>
              <w:jc w:val="both"/>
              <w:rPr>
                <w:rFonts w:cstheme="majorBidi"/>
                <w:b w:val="0"/>
                <w:bCs w:val="0"/>
              </w:rPr>
            </w:pPr>
            <w:r w:rsidRPr="00C07005">
              <w:rPr>
                <w:rFonts w:cstheme="majorBidi"/>
                <w:b w:val="0"/>
                <w:bCs w:val="0"/>
                <w:caps w:val="0"/>
              </w:rPr>
              <w:t>What dying might be like;</w:t>
            </w:r>
          </w:p>
          <w:p w14:paraId="43B1C474" w14:textId="4F1E5F5A" w:rsidR="00FA3191" w:rsidRPr="00C07005" w:rsidRDefault="00FA3191" w:rsidP="000E0569">
            <w:pPr>
              <w:pStyle w:val="ListParagraph"/>
              <w:numPr>
                <w:ilvl w:val="0"/>
                <w:numId w:val="40"/>
              </w:numPr>
              <w:ind w:left="851"/>
              <w:jc w:val="both"/>
              <w:rPr>
                <w:rFonts w:cstheme="majorBidi"/>
                <w:b w:val="0"/>
                <w:bCs w:val="0"/>
              </w:rPr>
            </w:pPr>
            <w:r w:rsidRPr="00C07005">
              <w:rPr>
                <w:rFonts w:cstheme="majorBidi"/>
                <w:b w:val="0"/>
                <w:bCs w:val="0"/>
                <w:caps w:val="0"/>
              </w:rPr>
              <w:t xml:space="preserve">How long the patient has </w:t>
            </w:r>
            <w:r w:rsidR="00501048">
              <w:rPr>
                <w:rFonts w:cstheme="majorBidi"/>
                <w:b w:val="0"/>
                <w:bCs w:val="0"/>
                <w:caps w:val="0"/>
              </w:rPr>
              <w:t xml:space="preserve">to </w:t>
            </w:r>
            <w:r w:rsidRPr="00C07005">
              <w:rPr>
                <w:rFonts w:cstheme="majorBidi"/>
                <w:b w:val="0"/>
                <w:bCs w:val="0"/>
                <w:caps w:val="0"/>
              </w:rPr>
              <w:t>live;</w:t>
            </w:r>
          </w:p>
          <w:p w14:paraId="15CA80FE" w14:textId="1720FCF9" w:rsidR="00FA3191" w:rsidRPr="00C07005" w:rsidRDefault="00FA3191" w:rsidP="000E0569">
            <w:pPr>
              <w:pStyle w:val="ListParagraph"/>
              <w:numPr>
                <w:ilvl w:val="0"/>
                <w:numId w:val="40"/>
              </w:numPr>
              <w:ind w:left="851"/>
              <w:jc w:val="both"/>
              <w:rPr>
                <w:rFonts w:cstheme="majorBidi"/>
                <w:b w:val="0"/>
                <w:bCs w:val="0"/>
              </w:rPr>
            </w:pPr>
            <w:r w:rsidRPr="00C07005">
              <w:rPr>
                <w:rFonts w:cstheme="majorBidi"/>
                <w:b w:val="0"/>
                <w:bCs w:val="0"/>
                <w:caps w:val="0"/>
              </w:rPr>
              <w:t>Getting sicker;</w:t>
            </w:r>
          </w:p>
          <w:p w14:paraId="14C34480" w14:textId="034FEAF5" w:rsidR="00FA3191" w:rsidRPr="00C07005" w:rsidRDefault="00FA3191" w:rsidP="000E0569">
            <w:pPr>
              <w:pStyle w:val="ListParagraph"/>
              <w:numPr>
                <w:ilvl w:val="0"/>
                <w:numId w:val="40"/>
              </w:numPr>
              <w:ind w:left="851"/>
              <w:jc w:val="both"/>
              <w:rPr>
                <w:rFonts w:cstheme="majorBidi"/>
                <w:b w:val="0"/>
                <w:bCs w:val="0"/>
              </w:rPr>
            </w:pPr>
            <w:r w:rsidRPr="00C07005">
              <w:rPr>
                <w:rFonts w:cstheme="majorBidi"/>
                <w:b w:val="0"/>
                <w:bCs w:val="0"/>
                <w:caps w:val="0"/>
              </w:rPr>
              <w:t>Future treatment decisions;</w:t>
            </w:r>
          </w:p>
          <w:p w14:paraId="27B9A69B" w14:textId="1C8F3592" w:rsidR="00FA3191" w:rsidRPr="00C07005" w:rsidRDefault="007D1FC5" w:rsidP="000E4872">
            <w:pPr>
              <w:pStyle w:val="ListParagraph"/>
              <w:numPr>
                <w:ilvl w:val="0"/>
                <w:numId w:val="40"/>
              </w:numPr>
              <w:ind w:left="851"/>
              <w:jc w:val="both"/>
            </w:pPr>
            <w:r w:rsidRPr="007D1FC5">
              <w:rPr>
                <w:rFonts w:cstheme="majorBidi"/>
                <w:b w:val="0"/>
                <w:bCs w:val="0"/>
                <w:caps w:val="0"/>
              </w:rPr>
              <w:t>Preferences for life sustaining treatments, such as</w:t>
            </w:r>
            <w:r>
              <w:rPr>
                <w:rFonts w:cstheme="majorBidi"/>
                <w:b w:val="0"/>
                <w:bCs w:val="0"/>
                <w:caps w:val="0"/>
              </w:rPr>
              <w:t xml:space="preserve"> </w:t>
            </w:r>
            <w:r w:rsidR="0011556E" w:rsidRPr="007D1FC5">
              <w:rPr>
                <w:rFonts w:cstheme="majorBidi"/>
                <w:b w:val="0"/>
                <w:bCs w:val="0"/>
                <w:caps w:val="0"/>
              </w:rPr>
              <w:t>intubation</w:t>
            </w:r>
            <w:r w:rsidR="0011556E" w:rsidRPr="007D1FC5">
              <w:rPr>
                <w:rFonts w:cstheme="majorBidi"/>
              </w:rPr>
              <w:t xml:space="preserve">, </w:t>
            </w:r>
            <w:r w:rsidR="0011556E" w:rsidRPr="00C238CD">
              <w:rPr>
                <w:rFonts w:cstheme="majorBidi"/>
                <w:b w:val="0"/>
                <w:bCs w:val="0"/>
                <w:caps w:val="0"/>
              </w:rPr>
              <w:t>tracheostomy</w:t>
            </w:r>
            <w:r w:rsidRPr="00C238CD">
              <w:rPr>
                <w:rFonts w:cstheme="majorBidi"/>
                <w:b w:val="0"/>
                <w:bCs w:val="0"/>
                <w:caps w:val="0"/>
              </w:rPr>
              <w:t>,</w:t>
            </w:r>
            <w:r w:rsidR="00C238CD">
              <w:rPr>
                <w:rFonts w:cstheme="majorBidi"/>
                <w:b w:val="0"/>
                <w:bCs w:val="0"/>
                <w:caps w:val="0"/>
              </w:rPr>
              <w:t xml:space="preserve"> oxygen, tube feeding, intravascular fluids and hospital care.</w:t>
            </w:r>
            <w:r w:rsidRPr="00C238CD">
              <w:rPr>
                <w:rFonts w:cstheme="majorBidi"/>
                <w:b w:val="0"/>
                <w:bCs w:val="0"/>
                <w:caps w:val="0"/>
              </w:rPr>
              <w:t xml:space="preserve"> </w:t>
            </w:r>
            <w:r w:rsidRPr="00C238CD">
              <w:rPr>
                <w:rFonts w:cstheme="majorBidi"/>
              </w:rPr>
              <w:t xml:space="preserve"> </w:t>
            </w:r>
          </w:p>
        </w:tc>
        <w:tc>
          <w:tcPr>
            <w:tcW w:w="3888" w:type="dxa"/>
          </w:tcPr>
          <w:p w14:paraId="60C31402" w14:textId="10766ED0" w:rsidR="00E56442" w:rsidRPr="00C07005" w:rsidRDefault="00E56442" w:rsidP="00177703">
            <w:pPr>
              <w:pStyle w:val="ListParagraph"/>
              <w:numPr>
                <w:ilvl w:val="0"/>
                <w:numId w:val="42"/>
              </w:numPr>
              <w:ind w:left="851" w:hanging="346"/>
              <w:jc w:val="both"/>
              <w:cnfStyle w:val="000000000000" w:firstRow="0" w:lastRow="0" w:firstColumn="0" w:lastColumn="0" w:oddVBand="0" w:evenVBand="0" w:oddHBand="0" w:evenHBand="0" w:firstRowFirstColumn="0" w:firstRowLastColumn="0" w:lastRowFirstColumn="0" w:lastRowLastColumn="0"/>
              <w:rPr>
                <w:rFonts w:cstheme="majorBidi"/>
                <w:b/>
                <w:bCs/>
                <w:caps/>
              </w:rPr>
            </w:pPr>
            <w:r w:rsidRPr="00C07005">
              <w:rPr>
                <w:rFonts w:cstheme="majorBidi"/>
              </w:rPr>
              <w:t xml:space="preserve">The possibility of an ICU admission; </w:t>
            </w:r>
          </w:p>
          <w:p w14:paraId="4E53A4A6" w14:textId="6A1A0003" w:rsidR="00E56442" w:rsidRPr="00C07005" w:rsidRDefault="00E56442" w:rsidP="00177703">
            <w:pPr>
              <w:pStyle w:val="ListParagraph"/>
              <w:numPr>
                <w:ilvl w:val="0"/>
                <w:numId w:val="42"/>
              </w:numPr>
              <w:ind w:left="851" w:hanging="346"/>
              <w:jc w:val="both"/>
              <w:cnfStyle w:val="000000000000" w:firstRow="0" w:lastRow="0" w:firstColumn="0" w:lastColumn="0" w:oddVBand="0" w:evenVBand="0" w:oddHBand="0" w:evenHBand="0" w:firstRowFirstColumn="0" w:firstRowLastColumn="0" w:lastRowFirstColumn="0" w:lastRowLastColumn="0"/>
              <w:rPr>
                <w:rFonts w:cstheme="majorBidi"/>
                <w:b/>
                <w:bCs/>
                <w:caps/>
              </w:rPr>
            </w:pPr>
            <w:r w:rsidRPr="00C07005">
              <w:rPr>
                <w:rFonts w:cstheme="majorBidi"/>
              </w:rPr>
              <w:t xml:space="preserve">The intubation procedure; </w:t>
            </w:r>
          </w:p>
          <w:p w14:paraId="2CBE17A4" w14:textId="6ADEFF4D" w:rsidR="00E56442" w:rsidRPr="00C07005" w:rsidRDefault="00E56442" w:rsidP="00177703">
            <w:pPr>
              <w:pStyle w:val="ListParagraph"/>
              <w:numPr>
                <w:ilvl w:val="0"/>
                <w:numId w:val="42"/>
              </w:numPr>
              <w:ind w:left="851" w:hanging="346"/>
              <w:jc w:val="both"/>
              <w:cnfStyle w:val="000000000000" w:firstRow="0" w:lastRow="0" w:firstColumn="0" w:lastColumn="0" w:oddVBand="0" w:evenVBand="0" w:oddHBand="0" w:evenHBand="0" w:firstRowFirstColumn="0" w:firstRowLastColumn="0" w:lastRowFirstColumn="0" w:lastRowLastColumn="0"/>
              <w:rPr>
                <w:rFonts w:cstheme="majorBidi"/>
                <w:b/>
                <w:bCs/>
                <w:caps/>
              </w:rPr>
            </w:pPr>
            <w:r w:rsidRPr="00C07005">
              <w:rPr>
                <w:rFonts w:cstheme="majorBidi"/>
              </w:rPr>
              <w:t xml:space="preserve">The patient’s inability to speak or to eat while being ventilated; </w:t>
            </w:r>
          </w:p>
          <w:p w14:paraId="25AE9319" w14:textId="6029EA2E" w:rsidR="00E56442" w:rsidRPr="00C07005" w:rsidRDefault="00E56442" w:rsidP="00177703">
            <w:pPr>
              <w:pStyle w:val="ListParagraph"/>
              <w:numPr>
                <w:ilvl w:val="0"/>
                <w:numId w:val="42"/>
              </w:numPr>
              <w:ind w:left="851" w:hanging="346"/>
              <w:jc w:val="both"/>
              <w:cnfStyle w:val="000000000000" w:firstRow="0" w:lastRow="0" w:firstColumn="0" w:lastColumn="0" w:oddVBand="0" w:evenVBand="0" w:oddHBand="0" w:evenHBand="0" w:firstRowFirstColumn="0" w:firstRowLastColumn="0" w:lastRowFirstColumn="0" w:lastRowLastColumn="0"/>
              <w:rPr>
                <w:rFonts w:cstheme="majorBidi"/>
                <w:b/>
                <w:bCs/>
                <w:caps/>
              </w:rPr>
            </w:pPr>
            <w:r w:rsidRPr="00C07005">
              <w:rPr>
                <w:rFonts w:cstheme="majorBidi"/>
              </w:rPr>
              <w:t xml:space="preserve">The likelihood of death if mechanical ventilation was not performed; </w:t>
            </w:r>
          </w:p>
          <w:p w14:paraId="40062C81" w14:textId="59203198" w:rsidR="00FA3191" w:rsidRPr="00C07005" w:rsidRDefault="00E56442" w:rsidP="00177703">
            <w:pPr>
              <w:pStyle w:val="ListParagraph"/>
              <w:numPr>
                <w:ilvl w:val="0"/>
                <w:numId w:val="42"/>
              </w:numPr>
              <w:ind w:left="851" w:hanging="346"/>
              <w:jc w:val="both"/>
              <w:cnfStyle w:val="000000000000" w:firstRow="0" w:lastRow="0" w:firstColumn="0" w:lastColumn="0" w:oddVBand="0" w:evenVBand="0" w:oddHBand="0" w:evenHBand="0" w:firstRowFirstColumn="0" w:firstRowLastColumn="0" w:lastRowFirstColumn="0" w:lastRowLastColumn="0"/>
              <w:rPr>
                <w:rFonts w:cstheme="majorBidi"/>
                <w:b/>
                <w:bCs/>
                <w:caps/>
              </w:rPr>
            </w:pPr>
            <w:r w:rsidRPr="00C07005">
              <w:rPr>
                <w:rFonts w:cstheme="majorBidi"/>
              </w:rPr>
              <w:t>The death rate associated with mechanical ventilation</w:t>
            </w:r>
          </w:p>
        </w:tc>
      </w:tr>
    </w:tbl>
    <w:p w14:paraId="503CA70F" w14:textId="77777777" w:rsidR="000E0569" w:rsidRPr="00C07005" w:rsidRDefault="000E0569" w:rsidP="00675DAA">
      <w:pPr>
        <w:tabs>
          <w:tab w:val="left" w:pos="1985"/>
        </w:tabs>
      </w:pPr>
    </w:p>
    <w:p w14:paraId="14EF27AD" w14:textId="26DF1071" w:rsidR="000E0569" w:rsidRPr="00C07005" w:rsidRDefault="000E0569" w:rsidP="000E0569">
      <w:r w:rsidRPr="00C07005">
        <w:br w:type="page"/>
      </w:r>
    </w:p>
    <w:tbl>
      <w:tblPr>
        <w:tblStyle w:val="PlainTable31"/>
        <w:tblW w:w="0" w:type="auto"/>
        <w:tblLook w:val="04A0" w:firstRow="1" w:lastRow="0" w:firstColumn="1" w:lastColumn="0" w:noHBand="0" w:noVBand="1"/>
      </w:tblPr>
      <w:tblGrid>
        <w:gridCol w:w="1525"/>
        <w:gridCol w:w="3437"/>
        <w:gridCol w:w="4064"/>
      </w:tblGrid>
      <w:tr w:rsidR="00E3719C" w:rsidRPr="00C07005" w14:paraId="7337B9C4" w14:textId="77777777" w:rsidTr="00E371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26" w:type="dxa"/>
            <w:gridSpan w:val="3"/>
            <w:tcBorders>
              <w:top w:val="nil"/>
              <w:left w:val="nil"/>
            </w:tcBorders>
            <w:vAlign w:val="center"/>
            <w:hideMark/>
          </w:tcPr>
          <w:p w14:paraId="1F574D28" w14:textId="402543BA" w:rsidR="00E3719C" w:rsidRPr="00C07005" w:rsidRDefault="00E3719C" w:rsidP="00E3719C">
            <w:pPr>
              <w:pStyle w:val="Caption"/>
              <w:keepNext/>
              <w:jc w:val="center"/>
              <w:rPr>
                <w:rFonts w:cstheme="majorBidi"/>
                <w:color w:val="000000" w:themeColor="text1"/>
              </w:rPr>
            </w:pPr>
            <w:bookmarkStart w:id="25" w:name="_Toc422740621"/>
            <w:r w:rsidRPr="00C07005">
              <w:rPr>
                <w:color w:val="auto"/>
                <w:sz w:val="20"/>
                <w:szCs w:val="20"/>
              </w:rPr>
              <w:lastRenderedPageBreak/>
              <w:t xml:space="preserve">Table </w:t>
            </w:r>
            <w:r w:rsidR="00EF27C8">
              <w:rPr>
                <w:color w:val="auto"/>
                <w:sz w:val="20"/>
                <w:szCs w:val="20"/>
              </w:rPr>
              <w:t>4</w:t>
            </w:r>
            <w:r w:rsidRPr="00C07005">
              <w:rPr>
                <w:color w:val="auto"/>
                <w:sz w:val="20"/>
                <w:szCs w:val="20"/>
              </w:rPr>
              <w:t xml:space="preserve"> </w:t>
            </w:r>
            <w:r w:rsidRPr="00C07005">
              <w:rPr>
                <w:b w:val="0"/>
                <w:bCs w:val="0"/>
                <w:color w:val="auto"/>
                <w:sz w:val="20"/>
                <w:szCs w:val="20"/>
              </w:rPr>
              <w:t>MOST COMMON BARRIERS AND FACILITATORS ENDORSED BY PATIENTS AND PHYSICIANS</w:t>
            </w:r>
            <w:bookmarkEnd w:id="25"/>
            <w:r w:rsidRPr="00C07005">
              <w:rPr>
                <w:b w:val="0"/>
                <w:bCs w:val="0"/>
                <w:color w:val="auto"/>
                <w:sz w:val="20"/>
                <w:szCs w:val="20"/>
              </w:rPr>
              <w:t xml:space="preserve"> </w:t>
            </w:r>
          </w:p>
        </w:tc>
      </w:tr>
      <w:tr w:rsidR="00E3719C" w:rsidRPr="00C07005" w14:paraId="2FE0DEEA" w14:textId="77777777" w:rsidTr="00E3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Borders>
              <w:top w:val="nil"/>
              <w:left w:val="nil"/>
              <w:bottom w:val="nil"/>
            </w:tcBorders>
            <w:vAlign w:val="center"/>
          </w:tcPr>
          <w:p w14:paraId="3BDE83EC" w14:textId="77777777" w:rsidR="00E3719C" w:rsidRPr="00C07005" w:rsidRDefault="00E3719C" w:rsidP="00E3719C">
            <w:pPr>
              <w:autoSpaceDE w:val="0"/>
              <w:autoSpaceDN w:val="0"/>
              <w:adjustRightInd w:val="0"/>
              <w:jc w:val="center"/>
              <w:rPr>
                <w:rFonts w:cstheme="majorBidi"/>
                <w:color w:val="000000" w:themeColor="text1"/>
              </w:rPr>
            </w:pPr>
          </w:p>
        </w:tc>
        <w:tc>
          <w:tcPr>
            <w:tcW w:w="3437" w:type="dxa"/>
            <w:vAlign w:val="center"/>
            <w:hideMark/>
          </w:tcPr>
          <w:p w14:paraId="6277C7FA" w14:textId="77777777" w:rsidR="00E3719C" w:rsidRPr="00C07005" w:rsidRDefault="00E3719C" w:rsidP="00E3719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ajorBidi"/>
                <w:b/>
                <w:bCs/>
                <w:color w:val="000000" w:themeColor="text1"/>
              </w:rPr>
            </w:pPr>
            <w:r w:rsidRPr="00C07005">
              <w:rPr>
                <w:rFonts w:cstheme="majorBidi"/>
                <w:b/>
                <w:bCs/>
                <w:color w:val="000000" w:themeColor="text1"/>
              </w:rPr>
              <w:t>PATIENTS</w:t>
            </w:r>
          </w:p>
        </w:tc>
        <w:tc>
          <w:tcPr>
            <w:tcW w:w="4064" w:type="dxa"/>
            <w:vAlign w:val="center"/>
            <w:hideMark/>
          </w:tcPr>
          <w:p w14:paraId="283FBA75" w14:textId="77777777" w:rsidR="00E3719C" w:rsidRPr="00C07005" w:rsidRDefault="00E3719C" w:rsidP="00E3719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ajorBidi"/>
                <w:b/>
                <w:bCs/>
                <w:color w:val="000000" w:themeColor="text1"/>
              </w:rPr>
            </w:pPr>
            <w:r w:rsidRPr="00C07005">
              <w:rPr>
                <w:rFonts w:cstheme="majorBidi"/>
                <w:b/>
                <w:bCs/>
                <w:color w:val="000000" w:themeColor="text1"/>
              </w:rPr>
              <w:t>PHYSICIANS</w:t>
            </w:r>
          </w:p>
        </w:tc>
      </w:tr>
      <w:tr w:rsidR="00E3719C" w:rsidRPr="00C07005" w14:paraId="6E04A214" w14:textId="77777777" w:rsidTr="00E3719C">
        <w:tc>
          <w:tcPr>
            <w:cnfStyle w:val="001000000000" w:firstRow="0" w:lastRow="0" w:firstColumn="1" w:lastColumn="0" w:oddVBand="0" w:evenVBand="0" w:oddHBand="0" w:evenHBand="0" w:firstRowFirstColumn="0" w:firstRowLastColumn="0" w:lastRowFirstColumn="0" w:lastRowLastColumn="0"/>
            <w:tcW w:w="1525" w:type="dxa"/>
            <w:tcBorders>
              <w:top w:val="nil"/>
              <w:left w:val="nil"/>
              <w:bottom w:val="nil"/>
            </w:tcBorders>
            <w:vAlign w:val="center"/>
            <w:hideMark/>
          </w:tcPr>
          <w:p w14:paraId="60D48AA0" w14:textId="77777777" w:rsidR="00E3719C" w:rsidRPr="00C07005" w:rsidRDefault="00E3719C" w:rsidP="00E3719C">
            <w:pPr>
              <w:autoSpaceDE w:val="0"/>
              <w:autoSpaceDN w:val="0"/>
              <w:adjustRightInd w:val="0"/>
              <w:jc w:val="center"/>
              <w:rPr>
                <w:rFonts w:cstheme="majorBidi"/>
                <w:color w:val="000000" w:themeColor="text1"/>
              </w:rPr>
            </w:pPr>
            <w:r w:rsidRPr="00C07005">
              <w:rPr>
                <w:rFonts w:cstheme="majorBidi"/>
                <w:color w:val="000000" w:themeColor="text1"/>
              </w:rPr>
              <w:t>Barriers</w:t>
            </w:r>
          </w:p>
        </w:tc>
        <w:tc>
          <w:tcPr>
            <w:tcW w:w="3437" w:type="dxa"/>
            <w:hideMark/>
          </w:tcPr>
          <w:p w14:paraId="54D7113D" w14:textId="1FFB7A6C" w:rsidR="00E3719C" w:rsidRPr="00C07005" w:rsidRDefault="00E3719C" w:rsidP="007E69DD">
            <w:pPr>
              <w:pStyle w:val="ListParagraph"/>
              <w:numPr>
                <w:ilvl w:val="0"/>
                <w:numId w:val="1"/>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Patients focused on staying alive </w:t>
            </w:r>
            <w:r w:rsidRPr="00C07005">
              <w:rPr>
                <w:rFonts w:cstheme="majorBidi"/>
                <w:color w:val="000000" w:themeColor="text1"/>
              </w:rPr>
              <w:fldChar w:fldCharType="begin">
                <w:fldData xml:space="preserve">PEVuZE5vdGU+PENpdGU+PEF1dGhvcj5LbmF1ZnQ8L0F1dGhvcj48WWVhcj4yMDA1PC9ZZWFyPjxS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xOCwgMjEsIDM3XTwvRGlzcGxheVRleHQ+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21" w:tooltip="Curtis, 2005 #507" w:history="1">
              <w:r w:rsidR="00565A42">
                <w:rPr>
                  <w:rFonts w:cstheme="majorBidi"/>
                  <w:noProof/>
                  <w:color w:val="000000" w:themeColor="text1"/>
                </w:rPr>
                <w:t>21</w:t>
              </w:r>
            </w:hyperlink>
            <w:r w:rsidR="007C0184">
              <w:rPr>
                <w:rFonts w:cstheme="majorBidi"/>
                <w:noProof/>
                <w:color w:val="000000" w:themeColor="text1"/>
              </w:rPr>
              <w:t xml:space="preserve">, </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59BD2754" w14:textId="265B4591" w:rsidR="00E3719C" w:rsidRPr="00C07005" w:rsidRDefault="00E3719C" w:rsidP="007E69DD">
            <w:pPr>
              <w:pStyle w:val="ListParagraph"/>
              <w:numPr>
                <w:ilvl w:val="0"/>
                <w:numId w:val="1"/>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t xml:space="preserve">Patients not certain of which </w:t>
            </w:r>
            <w:r w:rsidRPr="00C07005">
              <w:rPr>
                <w:rFonts w:cstheme="majorBidi"/>
                <w:color w:val="000000" w:themeColor="text1"/>
              </w:rPr>
              <w:t xml:space="preserve">doctor would be taking care of them </w:t>
            </w:r>
            <w:r w:rsidRPr="00C07005">
              <w:rPr>
                <w:rFonts w:cstheme="majorBidi"/>
                <w:color w:val="000000" w:themeColor="text1"/>
              </w:rPr>
              <w:fldChar w:fldCharType="begin">
                <w:fldData xml:space="preserve">PEVuZE5vdGU+PENpdGU+PEF1dGhvcj5DdXJ0aXM8L0F1dGhvcj48WWVhcj4yMDA1PC9ZZWFyPjxS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dXJ0aXM8L0F1dGhvcj48WWVhcj4yMDA1PC9ZZWFyPjxS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21" w:tooltip="Curtis, 2005 #507" w:history="1">
              <w:r w:rsidR="00565A42">
                <w:rPr>
                  <w:rFonts w:cstheme="majorBidi"/>
                  <w:noProof/>
                  <w:color w:val="000000" w:themeColor="text1"/>
                </w:rPr>
                <w:t>21</w:t>
              </w:r>
            </w:hyperlink>
            <w:r w:rsidR="007C0184">
              <w:rPr>
                <w:rFonts w:cstheme="majorBidi"/>
                <w:noProof/>
                <w:color w:val="000000" w:themeColor="text1"/>
              </w:rPr>
              <w:t xml:space="preserve">, </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Pr="00C07005">
              <w:rPr>
                <w:rFonts w:cstheme="majorBidi"/>
                <w:color w:val="000000" w:themeColor="text1"/>
              </w:rPr>
              <w:fldChar w:fldCharType="end"/>
            </w:r>
            <w:r w:rsidRPr="00C07005">
              <w:t>;</w:t>
            </w:r>
          </w:p>
          <w:p w14:paraId="489A9702" w14:textId="4E8F5B5F" w:rsidR="00E3719C" w:rsidRPr="00C07005" w:rsidRDefault="00E3719C" w:rsidP="007E69DD">
            <w:pPr>
              <w:pStyle w:val="ListParagraph"/>
              <w:numPr>
                <w:ilvl w:val="0"/>
                <w:numId w:val="1"/>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Patients do not know what kind of care they would want in the future </w:t>
            </w:r>
            <w:r w:rsidRPr="00C07005">
              <w:rPr>
                <w:rFonts w:cstheme="majorBidi"/>
                <w:color w:val="000000" w:themeColor="text1"/>
              </w:rPr>
              <w:fldChar w:fldCharType="begin">
                <w:fldData xml:space="preserve">PEVuZE5vdGU+PENpdGU+PEF1dGhvcj5DdXJ0aXM8L0F1dGhvcj48WWVhcj4yMDA1PC9ZZWFyPjxS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dXJ0aXM8L0F1dGhvcj48WWVhcj4yMDA1PC9ZZWFyPjxS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21" w:tooltip="Curtis, 2005 #507" w:history="1">
              <w:r w:rsidR="00565A42">
                <w:rPr>
                  <w:rFonts w:cstheme="majorBidi"/>
                  <w:noProof/>
                  <w:color w:val="000000" w:themeColor="text1"/>
                </w:rPr>
                <w:t>21</w:t>
              </w:r>
            </w:hyperlink>
            <w:r w:rsidR="007C0184">
              <w:rPr>
                <w:rFonts w:cstheme="majorBidi"/>
                <w:noProof/>
                <w:color w:val="000000" w:themeColor="text1"/>
              </w:rPr>
              <w:t xml:space="preserve">, </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w:t>
            </w:r>
          </w:p>
          <w:p w14:paraId="6DA00B3B" w14:textId="7924895E" w:rsidR="00E3719C" w:rsidRPr="00C07005" w:rsidRDefault="00E3719C" w:rsidP="007E69DD">
            <w:pPr>
              <w:pStyle w:val="ListParagraph"/>
              <w:numPr>
                <w:ilvl w:val="0"/>
                <w:numId w:val="1"/>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Limited understanding of </w:t>
            </w:r>
            <w:r w:rsidR="0079779D" w:rsidRPr="00C07005">
              <w:t>palliative</w:t>
            </w:r>
            <w:r w:rsidRPr="00C07005">
              <w:rPr>
                <w:rFonts w:cstheme="majorBidi"/>
                <w:color w:val="000000" w:themeColor="text1"/>
              </w:rPr>
              <w:t xml:space="preserve"> care and COPD </w:t>
            </w:r>
            <w:r w:rsidRPr="00C07005">
              <w:rPr>
                <w:rFonts w:cstheme="majorBidi"/>
                <w:color w:val="000000" w:themeColor="text1"/>
              </w:rPr>
              <w:fldChar w:fldCharType="begin">
                <w:fldData xml:space="preserve">PEVuZE5vdGU+PENpdGU+PEF1dGhvcj5QaGlsaXA8L0F1dGhvcj48WWVhcj4yMDEyPC9ZZWFyPjxS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Nzc3LTgwPC9wYWdlcz48dm9sdW1lPjY3PC92b2x1bWU+PG51bWJl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QaGlsaXA8L0F1dGhvcj48WWVhcj4yMDEyPC9ZZWFyPjxS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Nzc3LTgwPC9wYWdlcz48dm9sdW1lPjY3PC92b2x1bWU+PG51bWJl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5" w:tooltip="Momen, 2012 #4" w:history="1">
              <w:r w:rsidR="00565A42">
                <w:rPr>
                  <w:rFonts w:cstheme="majorBidi"/>
                  <w:noProof/>
                  <w:color w:val="000000" w:themeColor="text1"/>
                </w:rPr>
                <w:t>5</w:t>
              </w:r>
            </w:hyperlink>
            <w:r w:rsidR="007C0184">
              <w:rPr>
                <w:rFonts w:cstheme="majorBidi"/>
                <w:noProof/>
                <w:color w:val="000000" w:themeColor="text1"/>
              </w:rPr>
              <w:t xml:space="preserve">, </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2FDBB8AA" w14:textId="3783721E" w:rsidR="00E3719C" w:rsidRPr="00C07005" w:rsidRDefault="00E3719C" w:rsidP="007E69DD">
            <w:pPr>
              <w:pStyle w:val="ListParagraph"/>
              <w:numPr>
                <w:ilvl w:val="0"/>
                <w:numId w:val="1"/>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Denial of health status and of the possibility of dying </w:t>
            </w:r>
            <w:r w:rsidRPr="00C07005">
              <w:rPr>
                <w:rFonts w:cstheme="majorBidi"/>
                <w:color w:val="000000" w:themeColor="text1"/>
              </w:rPr>
              <w:fldChar w:fldCharType="begin">
                <w:fldData xml:space="preserve">PEVuZE5vdGU+PENpdGU+PEF1dGhvcj5LYXNzLUJhcnRlbG1lczwvQXV0aG9yPjxZZWFyPjIwMDQ8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YXNzLUJhcnRlbG1lczwvQXV0aG9yPjxZZWFyPjIwMDQ8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15" w:tooltip="Randall Curtis, 2006 #4941" w:history="1">
              <w:r w:rsidR="00565A42">
                <w:rPr>
                  <w:rFonts w:cstheme="majorBidi"/>
                  <w:noProof/>
                  <w:color w:val="000000" w:themeColor="text1"/>
                </w:rPr>
                <w:t>15</w:t>
              </w:r>
            </w:hyperlink>
            <w:r w:rsidR="007C0184">
              <w:rPr>
                <w:rFonts w:cstheme="majorBidi"/>
                <w:noProof/>
                <w:color w:val="000000" w:themeColor="text1"/>
              </w:rPr>
              <w:t xml:space="preserve">, </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24" w:tooltip="Kass-Bartelmes, 2004 #638" w:history="1">
              <w:r w:rsidR="00565A42">
                <w:rPr>
                  <w:rFonts w:cstheme="majorBidi"/>
                  <w:noProof/>
                  <w:color w:val="000000" w:themeColor="text1"/>
                </w:rPr>
                <w:t>24</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 xml:space="preserve"> </w:t>
            </w:r>
            <w:r w:rsidR="00617973" w:rsidRPr="00C07005">
              <w:rPr>
                <w:rFonts w:cstheme="majorBidi"/>
                <w:color w:val="000000" w:themeColor="text1"/>
              </w:rPr>
              <w:t>;</w:t>
            </w:r>
          </w:p>
          <w:p w14:paraId="1B4830B2" w14:textId="243137BB" w:rsidR="00E3719C" w:rsidRPr="00C07005" w:rsidRDefault="00E3719C" w:rsidP="007E69DD">
            <w:pPr>
              <w:pStyle w:val="ListParagraph"/>
              <w:numPr>
                <w:ilvl w:val="0"/>
                <w:numId w:val="1"/>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Emotional distress of </w:t>
            </w:r>
            <w:r w:rsidR="007D6DD4" w:rsidRPr="00C07005">
              <w:t>conversations</w:t>
            </w:r>
            <w:r w:rsidRPr="00C07005">
              <w:rPr>
                <w:rFonts w:cstheme="majorBidi"/>
                <w:color w:val="000000" w:themeColor="text1"/>
              </w:rPr>
              <w:t xml:space="preserve"> and of </w:t>
            </w:r>
            <w:r w:rsidR="0079779D" w:rsidRPr="00C07005">
              <w:t>palliative</w:t>
            </w:r>
            <w:r w:rsidRPr="00C07005">
              <w:rPr>
                <w:rFonts w:cstheme="majorBidi"/>
                <w:color w:val="000000" w:themeColor="text1"/>
              </w:rPr>
              <w:t xml:space="preserve"> care </w:t>
            </w:r>
            <w:r w:rsidRPr="00C07005">
              <w:rPr>
                <w:rFonts w:cstheme="majorBidi"/>
                <w:color w:val="000000" w:themeColor="text1"/>
              </w:rPr>
              <w:fldChar w:fldCharType="begin">
                <w:fldData xml:space="preserve">PEVuZE5vdGU+PENpdGU+PEF1dGhvcj5DcmF3Zm9yZDwvQXV0aG9yPjxZZWFyPjIwMTA8L1llYXI+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==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cmF3Zm9yZDwvQXV0aG9yPjxZZWFyPjIwMTA8L1llYXI+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==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 xml:space="preserve">, </w:t>
            </w:r>
            <w:hyperlink w:anchor="_ENREF_38" w:tooltip="Seamark, 2012 #4211" w:history="1">
              <w:r w:rsidR="00565A42">
                <w:rPr>
                  <w:rFonts w:cstheme="majorBidi"/>
                  <w:noProof/>
                  <w:color w:val="000000" w:themeColor="text1"/>
                </w:rPr>
                <w:t>38</w:t>
              </w:r>
            </w:hyperlink>
            <w:r w:rsidR="007C0184">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3B80D576" w14:textId="3C3C7EDC" w:rsidR="00E3719C" w:rsidRPr="00C07005" w:rsidRDefault="00E3719C" w:rsidP="00565A42">
            <w:pPr>
              <w:pStyle w:val="ListParagraph"/>
              <w:numPr>
                <w:ilvl w:val="0"/>
                <w:numId w:val="1"/>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Patients’ readiness to discuss palliative care </w:t>
            </w:r>
            <w:r w:rsidR="00685BA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85BAD" w:rsidRPr="00C07005">
              <w:rPr>
                <w:rFonts w:cstheme="majorBidi"/>
                <w:color w:val="000000" w:themeColor="text1"/>
              </w:rPr>
            </w:r>
            <w:r w:rsidR="00685BA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685BAD" w:rsidRPr="00C07005">
              <w:rPr>
                <w:rFonts w:cstheme="majorBidi"/>
                <w:color w:val="000000" w:themeColor="text1"/>
              </w:rPr>
              <w:fldChar w:fldCharType="end"/>
            </w:r>
            <w:r w:rsidRPr="00C07005">
              <w:rPr>
                <w:rFonts w:cstheme="majorBidi"/>
                <w:color w:val="000000" w:themeColor="text1"/>
              </w:rPr>
              <w:t xml:space="preserve">; </w:t>
            </w:r>
          </w:p>
        </w:tc>
        <w:tc>
          <w:tcPr>
            <w:tcW w:w="4064" w:type="dxa"/>
            <w:hideMark/>
          </w:tcPr>
          <w:p w14:paraId="5889DD91" w14:textId="0ADECBA6" w:rsidR="00E3719C" w:rsidRPr="00C07005" w:rsidRDefault="00E3719C"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Lack of time in appointments to discuss all topics </w:t>
            </w:r>
            <w:r w:rsidRPr="00C07005">
              <w:rPr>
                <w:rFonts w:cstheme="majorBidi"/>
                <w:color w:val="000000" w:themeColor="text1"/>
              </w:rPr>
              <w:fldChar w:fldCharType="begin">
                <w:fldData xml:space="preserve">PEVuZE5vdGU+PENpdGU+PEF1dGhvcj5DcmF3Zm9yZDwvQXV0aG9yPjxZZWFyPjIwMTA8L1llYXI+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DcmF3Zm9yZDwvQXV0aG9yPjxZZWFyPjIwMTA8L1llYXI+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w:t>
            </w:r>
          </w:p>
          <w:p w14:paraId="3C05EB61" w14:textId="06FD463F" w:rsidR="00E3719C" w:rsidRPr="00C07005" w:rsidRDefault="001F5B46"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Discussion</w:t>
            </w:r>
            <w:r w:rsidR="00E3719C" w:rsidRPr="00C07005">
              <w:rPr>
                <w:rFonts w:cstheme="majorBidi"/>
                <w:color w:val="000000" w:themeColor="text1"/>
              </w:rPr>
              <w:t>s may take way patients’ hope</w:t>
            </w:r>
            <w:r w:rsidR="00685BAD" w:rsidRPr="00C07005">
              <w:rPr>
                <w:rFonts w:cstheme="majorBidi"/>
                <w:color w:val="000000" w:themeColor="text1"/>
              </w:rPr>
              <w:t xml:space="preserve"> </w:t>
            </w:r>
            <w:r w:rsidR="00685BA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85BAD" w:rsidRPr="00C07005">
              <w:rPr>
                <w:rFonts w:cstheme="majorBidi"/>
                <w:color w:val="000000" w:themeColor="text1"/>
              </w:rPr>
            </w:r>
            <w:r w:rsidR="00685BA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685BAD" w:rsidRPr="00C07005">
              <w:rPr>
                <w:rFonts w:cstheme="majorBidi"/>
                <w:color w:val="000000" w:themeColor="text1"/>
              </w:rPr>
              <w:fldChar w:fldCharType="end"/>
            </w:r>
            <w:r w:rsidR="00E3719C" w:rsidRPr="00C07005">
              <w:rPr>
                <w:rFonts w:cstheme="majorBidi"/>
                <w:color w:val="000000" w:themeColor="text1"/>
              </w:rPr>
              <w:t>;</w:t>
            </w:r>
          </w:p>
          <w:p w14:paraId="4A23AAB3" w14:textId="35ECD9CE" w:rsidR="00E3719C" w:rsidRPr="00C07005" w:rsidRDefault="00E3719C"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Lack of feedback and documentation </w:t>
            </w:r>
            <w:r w:rsidRPr="00C07005">
              <w:rPr>
                <w:rFonts w:cstheme="majorBidi"/>
                <w:color w:val="000000" w:themeColor="text1"/>
              </w:rPr>
              <w:fldChar w:fldCharType="begin">
                <w:fldData xml:space="preserve">PEVuZE5vdGU+PENpdGU+PEF1dGhvcj5IYWxsaXdlbGw8L0F1dGhvcj48WWVhcj4yMDA0PC9ZZWFy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OTA0LTg8L3BhZ2VzPjx2b2x1bWU+NTQ8L3ZvbHVtZT48bnVtYmVyPjUwOTwvbnVt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TgsIDMwLCA0MCwgNDVdPC9EaXNw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OTA0LTg8L3BhZ2VzPjx2b2x1bWU+NTQ8L3ZvbHVtZT48bnVtYmVyPjUwOTwvbnVt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40" w:tooltip="Elkington, 2001 #2376" w:history="1">
              <w:r w:rsidR="00565A42">
                <w:rPr>
                  <w:rFonts w:cstheme="majorBidi"/>
                  <w:noProof/>
                  <w:color w:val="000000" w:themeColor="text1"/>
                </w:rPr>
                <w:t>40</w:t>
              </w:r>
            </w:hyperlink>
            <w:r w:rsidR="007C0184">
              <w:rPr>
                <w:rFonts w:cstheme="majorBidi"/>
                <w:noProof/>
                <w:color w:val="000000" w:themeColor="text1"/>
              </w:rPr>
              <w:t xml:space="preserve">, </w:t>
            </w:r>
            <w:hyperlink w:anchor="_ENREF_45" w:tooltip="Mulcahy, 2005 #2374" w:history="1">
              <w:r w:rsidR="00565A42">
                <w:rPr>
                  <w:rFonts w:cstheme="majorBidi"/>
                  <w:noProof/>
                  <w:color w:val="000000" w:themeColor="text1"/>
                </w:rPr>
                <w:t>45</w:t>
              </w:r>
            </w:hyperlink>
            <w:r w:rsidR="007C0184">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55587349" w14:textId="7D1D7650" w:rsidR="00E3719C" w:rsidRPr="00C07005" w:rsidRDefault="00E3719C"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Lack of thorough knowledge of the patient </w:t>
            </w:r>
            <w:r w:rsidRPr="00C07005">
              <w:rPr>
                <w:rFonts w:cstheme="majorBidi"/>
                <w:color w:val="000000" w:themeColor="text1"/>
              </w:rPr>
              <w:fldChar w:fldCharType="begin">
                <w:fldData xml:space="preserve">PEVuZE5vdGU+PENpdGU+PEF1dGhvcj5DcmF3Zm9yZDwvQXV0aG9yPjxZZWFyPjIwMTA8L1llYXI+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</w:fldData>
              </w:fldChar>
            </w:r>
            <w:r w:rsidR="0074328B" w:rsidRPr="00C07005">
              <w:rPr>
                <w:rFonts w:cstheme="majorBidi"/>
                <w:color w:val="000000" w:themeColor="text1"/>
              </w:rPr>
              <w:instrText xml:space="preserve"> ADDIN EN.CITE </w:instrText>
            </w:r>
            <w:r w:rsidR="0074328B" w:rsidRPr="00C07005">
              <w:rPr>
                <w:rFonts w:cstheme="majorBidi"/>
                <w:color w:val="000000" w:themeColor="text1"/>
              </w:rPr>
              <w:fldChar w:fldCharType="begin">
                <w:fldData xml:space="preserve">PEVuZE5vdGU+PENpdGU+PEF1dGhvcj5DcmF3Zm9yZDwvQXV0aG9yPjxZZWFyPjIwMTA8L1llYXI+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</w:fldData>
              </w:fldChar>
            </w:r>
            <w:r w:rsidR="0074328B" w:rsidRPr="00C07005">
              <w:rPr>
                <w:rFonts w:cstheme="majorBidi"/>
                <w:color w:val="000000" w:themeColor="text1"/>
              </w:rPr>
              <w:instrText xml:space="preserve"> ADDIN EN.CITE.DATA </w:instrText>
            </w:r>
            <w:r w:rsidR="0074328B" w:rsidRPr="00C07005">
              <w:rPr>
                <w:rFonts w:cstheme="majorBidi"/>
                <w:color w:val="000000" w:themeColor="text1"/>
              </w:rPr>
            </w:r>
            <w:r w:rsidR="0074328B" w:rsidRPr="00C07005">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4328B" w:rsidRPr="00C07005">
              <w:rPr>
                <w:rFonts w:cstheme="majorBidi"/>
                <w:noProof/>
                <w:color w:val="000000" w:themeColor="text1"/>
              </w:rPr>
              <w:t>[</w:t>
            </w:r>
            <w:hyperlink w:anchor="_ENREF_3" w:tooltip="Sullivan, 1996 #528" w:history="1">
              <w:r w:rsidR="00565A42" w:rsidRPr="00C07005">
                <w:rPr>
                  <w:rFonts w:cstheme="majorBidi"/>
                  <w:noProof/>
                  <w:color w:val="000000" w:themeColor="text1"/>
                </w:rPr>
                <w:t>3</w:t>
              </w:r>
            </w:hyperlink>
            <w:r w:rsidR="0074328B" w:rsidRPr="00C07005">
              <w:rPr>
                <w:rFonts w:cstheme="majorBidi"/>
                <w:noProof/>
                <w:color w:val="000000" w:themeColor="text1"/>
              </w:rPr>
              <w:t xml:space="preserve">, </w:t>
            </w:r>
            <w:hyperlink w:anchor="_ENREF_18" w:tooltip="Crawford, 2010 #32" w:history="1">
              <w:r w:rsidR="00565A42" w:rsidRPr="00C07005">
                <w:rPr>
                  <w:rFonts w:cstheme="majorBidi"/>
                  <w:noProof/>
                  <w:color w:val="000000" w:themeColor="text1"/>
                </w:rPr>
                <w:t>18</w:t>
              </w:r>
            </w:hyperlink>
            <w:r w:rsidR="0074328B" w:rsidRPr="00C07005">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3D4BA4B1" w14:textId="34E74A74" w:rsidR="00E3719C" w:rsidRPr="00C07005" w:rsidRDefault="00E3719C"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Difficulty to start </w:t>
            </w:r>
            <w:r w:rsidR="007D6DD4" w:rsidRPr="00C07005">
              <w:t>conversations</w:t>
            </w:r>
            <w:r w:rsidRPr="00C07005">
              <w:rPr>
                <w:rFonts w:cstheme="majorBidi"/>
                <w:color w:val="000000" w:themeColor="text1"/>
              </w:rPr>
              <w:t xml:space="preserve"> and to choose the right time </w:t>
            </w:r>
            <w:r w:rsidRPr="00C07005">
              <w:rPr>
                <w:rFonts w:cstheme="majorBidi"/>
                <w:color w:val="000000" w:themeColor="text1"/>
              </w:rPr>
              <w:fldChar w:fldCharType="begin">
                <w:fldData xml:space="preserve">PEVuZE5vdGU+PENpdGU+PEF1dGhvcj5IYWxsaXdlbGw8L0F1dGhvcj48WWVhcj4yMDA0PC9ZZWFy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Nzk2LTgwMzwvcGFnZXM+PHZvbHVt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ywgMTgsIDIyLCAyNiwgMzAsIDM5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Nzk2LTgwMzwvcGFnZXM+PHZvbHVt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3" w:tooltip="Sullivan, 1996 #528" w:history="1">
              <w:r w:rsidR="00565A42">
                <w:rPr>
                  <w:rFonts w:cstheme="majorBidi"/>
                  <w:noProof/>
                  <w:color w:val="000000" w:themeColor="text1"/>
                </w:rPr>
                <w:t>3</w:t>
              </w:r>
            </w:hyperlink>
            <w:r w:rsidR="007C0184">
              <w:rPr>
                <w:rFonts w:cstheme="majorBidi"/>
                <w:noProof/>
                <w:color w:val="000000" w:themeColor="text1"/>
              </w:rPr>
              <w:t xml:space="preserve">, </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22" w:tooltip="Curtis, 2008 #2295" w:history="1">
              <w:r w:rsidR="00565A42">
                <w:rPr>
                  <w:rFonts w:cstheme="majorBidi"/>
                  <w:noProof/>
                  <w:color w:val="000000" w:themeColor="text1"/>
                </w:rPr>
                <w:t>22</w:t>
              </w:r>
            </w:hyperlink>
            <w:r w:rsidR="007C0184">
              <w:rPr>
                <w:rFonts w:cstheme="majorBidi"/>
                <w:noProof/>
                <w:color w:val="000000" w:themeColor="text1"/>
              </w:rPr>
              <w:t xml:space="preserve">, </w:t>
            </w:r>
            <w:hyperlink w:anchor="_ENREF_26" w:tooltip="You, 2014 #4969" w:history="1">
              <w:r w:rsidR="00565A42">
                <w:rPr>
                  <w:rFonts w:cstheme="majorBidi"/>
                  <w:noProof/>
                  <w:color w:val="000000" w:themeColor="text1"/>
                </w:rPr>
                <w:t>26</w:t>
              </w:r>
            </w:hyperlink>
            <w:r w:rsidR="007C0184">
              <w:rPr>
                <w:rFonts w:cstheme="majorBidi"/>
                <w:noProof/>
                <w:color w:val="000000" w:themeColor="text1"/>
              </w:rPr>
              <w:t xml:space="preserve">, </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 xml:space="preserve">, </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 xml:space="preserve">, </w:t>
            </w:r>
            <w:hyperlink w:anchor="_ENREF_40" w:tooltip="Elkington, 2001 #2376" w:history="1">
              <w:r w:rsidR="00565A42">
                <w:rPr>
                  <w:rFonts w:cstheme="majorBidi"/>
                  <w:noProof/>
                  <w:color w:val="000000" w:themeColor="text1"/>
                </w:rPr>
                <w:t>40</w:t>
              </w:r>
            </w:hyperlink>
            <w:r w:rsidR="007C0184">
              <w:rPr>
                <w:rFonts w:cstheme="majorBidi"/>
                <w:noProof/>
                <w:color w:val="000000" w:themeColor="text1"/>
              </w:rPr>
              <w:t xml:space="preserve">, </w:t>
            </w:r>
            <w:hyperlink w:anchor="_ENREF_44" w:tooltip="Gaspar, 2014 #2160" w:history="1">
              <w:r w:rsidR="00565A42">
                <w:rPr>
                  <w:rFonts w:cstheme="majorBidi"/>
                  <w:noProof/>
                  <w:color w:val="000000" w:themeColor="text1"/>
                </w:rPr>
                <w:t>44</w:t>
              </w:r>
            </w:hyperlink>
            <w:r w:rsidR="007C0184">
              <w:rPr>
                <w:rFonts w:cstheme="majorBidi"/>
                <w:noProof/>
                <w:color w:val="000000" w:themeColor="text1"/>
              </w:rPr>
              <w:t xml:space="preserve">, </w:t>
            </w:r>
            <w:hyperlink w:anchor="_ENREF_45" w:tooltip="Mulcahy, 2005 #2374" w:history="1">
              <w:r w:rsidR="00565A42">
                <w:rPr>
                  <w:rFonts w:cstheme="majorBidi"/>
                  <w:noProof/>
                  <w:color w:val="000000" w:themeColor="text1"/>
                </w:rPr>
                <w:t>45</w:t>
              </w:r>
            </w:hyperlink>
            <w:r w:rsidR="007C0184">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19F9E6BB" w14:textId="74EF6977" w:rsidR="00E3719C" w:rsidRPr="00C07005" w:rsidRDefault="00E3719C"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Difficulty for patients to understand and accept information in short periods of time </w:t>
            </w:r>
            <w:r w:rsidRPr="00C07005">
              <w:rPr>
                <w:rFonts w:cstheme="majorBidi"/>
                <w:color w:val="000000" w:themeColor="text1"/>
              </w:rPr>
              <w:fldChar w:fldCharType="begin">
                <w:fldData xml:space="preserve">PEVuZE5vdGU+PENpdGU+PEF1dGhvcj5SZWlua2U8L0F1dGhvcj48WWVhcj4yMDExPC9ZZWFyPjxS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SZWlua2U8L0F1dGhvcj48WWVhcj4yMDExPC9ZZWFyPjxS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3" w:tooltip="Sullivan, 1996 #528" w:history="1">
              <w:r w:rsidR="00565A42">
                <w:rPr>
                  <w:rFonts w:cstheme="majorBidi"/>
                  <w:noProof/>
                  <w:color w:val="000000" w:themeColor="text1"/>
                </w:rPr>
                <w:t>3</w:t>
              </w:r>
            </w:hyperlink>
            <w:r w:rsidR="007C0184">
              <w:rPr>
                <w:rFonts w:cstheme="majorBidi"/>
                <w:noProof/>
                <w:color w:val="000000" w:themeColor="text1"/>
              </w:rPr>
              <w:t xml:space="preserve">, </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 xml:space="preserve">, </w:t>
            </w:r>
            <w:hyperlink w:anchor="_ENREF_52" w:tooltip="Reinke, 2011 #537" w:history="1">
              <w:r w:rsidR="00565A42">
                <w:rPr>
                  <w:rFonts w:cstheme="majorBidi"/>
                  <w:noProof/>
                  <w:color w:val="000000" w:themeColor="text1"/>
                </w:rPr>
                <w:t>52</w:t>
              </w:r>
            </w:hyperlink>
            <w:r w:rsidR="007C0184">
              <w:rPr>
                <w:rFonts w:cstheme="majorBidi"/>
                <w:noProof/>
                <w:color w:val="000000" w:themeColor="text1"/>
              </w:rPr>
              <w:t>]</w:t>
            </w:r>
            <w:r w:rsidRPr="00C07005">
              <w:rPr>
                <w:rFonts w:cstheme="majorBidi"/>
                <w:color w:val="000000" w:themeColor="text1"/>
              </w:rPr>
              <w:fldChar w:fldCharType="end"/>
            </w:r>
            <w:r w:rsidRPr="00C07005">
              <w:rPr>
                <w:rFonts w:cstheme="majorBidi"/>
                <w:color w:val="000000" w:themeColor="text1"/>
              </w:rPr>
              <w:t>;</w:t>
            </w:r>
          </w:p>
          <w:p w14:paraId="231551E7" w14:textId="18CF402B" w:rsidR="00E3719C" w:rsidRPr="00C07005" w:rsidRDefault="00E3719C"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Vision of </w:t>
            </w:r>
            <w:r w:rsidR="0079779D" w:rsidRPr="00C07005">
              <w:t>palliative</w:t>
            </w:r>
            <w:r w:rsidRPr="00C07005">
              <w:rPr>
                <w:rFonts w:cstheme="majorBidi"/>
                <w:color w:val="000000" w:themeColor="text1"/>
              </w:rPr>
              <w:t xml:space="preserve"> care as confined to the last days of life and exclusive of life sustaining treatments </w:t>
            </w:r>
            <w:r w:rsidRPr="00C07005">
              <w:rPr>
                <w:rFonts w:cstheme="majorBidi"/>
                <w:color w:val="000000" w:themeColor="text1"/>
              </w:rPr>
              <w:fldChar w:fldCharType="begin">
                <w:fldData xml:space="preserve">PEVuZE5vdGU+PENpdGU+PEF1dGhvcj5IYWxsaXdlbGw8L0F1dGhvcj48WWVhcj4yMDA0PC9ZZWFy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kwNC04PC9wYWdlcz48dm9sdW1lPjU0PC92b2x1bWU+PG51bWJlcj41MDk8L251bWJlcj48a2V5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IYWxsaXdlbGw8L0F1dGhvcj48WWVhcj4yMDA0PC9ZZWFy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kwNC04PC9wYWdlcz48dm9sdW1lPjU0PC92b2x1bWU+PG51bWJlcj41MDk8L251bWJlcj48a2V5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 xml:space="preserve">, </w:t>
            </w:r>
            <w:hyperlink w:anchor="_ENREF_30" w:tooltip="Halliwell, 2004 #2375" w:history="1">
              <w:r w:rsidR="00565A42">
                <w:rPr>
                  <w:rFonts w:cstheme="majorBidi"/>
                  <w:noProof/>
                  <w:color w:val="000000" w:themeColor="text1"/>
                </w:rPr>
                <w:t>30</w:t>
              </w:r>
            </w:hyperlink>
            <w:r w:rsidR="007C0184">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03F3C6B7" w14:textId="0554C04F" w:rsidR="00E3719C" w:rsidRPr="00C07005" w:rsidRDefault="00E3719C"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Uncertainty to prognose in COPD </w:t>
            </w:r>
            <w:r w:rsidRPr="00C07005">
              <w:rPr>
                <w:rFonts w:cstheme="majorBidi"/>
                <w:color w:val="000000" w:themeColor="text1"/>
              </w:rPr>
              <w:fldChar w:fldCharType="begin">
                <w:fldData xml:space="preserve">PEVuZE5vdGU+PENpdGU+PEF1dGhvcj5NdWxjYWh5PC9BdXRob3I+PFllYXI+MjAwNTwvWWVhcj48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3OTYtODAzPC9wYWdlcz48dm9sdW1lPjMyPC92b2x1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3NzctODA8L3BhZ2VzPjx2b2x1bWU+Njc8L3ZvbHVtZT48bnVtYmVy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NdWxjYWh5PC9BdXRob3I+PFllYXI+MjAwNTwvWWVhcj48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3OTYtODAzPC9wYWdlcz48dm9sdW1lPjMyPC92b2x1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3NzctODA8L3BhZ2VzPjx2b2x1bWU+Njc8L3ZvbHVtZT48bnVtYmVy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5" w:tooltip="Momen, 2012 #4" w:history="1">
              <w:r w:rsidR="00565A42">
                <w:rPr>
                  <w:rFonts w:cstheme="majorBidi"/>
                  <w:noProof/>
                  <w:color w:val="000000" w:themeColor="text1"/>
                </w:rPr>
                <w:t>5</w:t>
              </w:r>
            </w:hyperlink>
            <w:r w:rsidR="007C0184">
              <w:rPr>
                <w:rFonts w:cstheme="majorBidi"/>
                <w:noProof/>
                <w:color w:val="000000" w:themeColor="text1"/>
              </w:rPr>
              <w:t xml:space="preserve">, </w:t>
            </w:r>
            <w:hyperlink w:anchor="_ENREF_18" w:tooltip="Crawford, 2010 #32" w:history="1">
              <w:r w:rsidR="00565A42">
                <w:rPr>
                  <w:rFonts w:cstheme="majorBidi"/>
                  <w:noProof/>
                  <w:color w:val="000000" w:themeColor="text1"/>
                </w:rPr>
                <w:t>18</w:t>
              </w:r>
            </w:hyperlink>
            <w:r w:rsidR="007C0184">
              <w:rPr>
                <w:rFonts w:cstheme="majorBidi"/>
                <w:noProof/>
                <w:color w:val="000000" w:themeColor="text1"/>
              </w:rPr>
              <w:t xml:space="preserve">, </w:t>
            </w:r>
            <w:hyperlink w:anchor="_ENREF_22" w:tooltip="Curtis, 2008 #2295" w:history="1">
              <w:r w:rsidR="00565A42">
                <w:rPr>
                  <w:rFonts w:cstheme="majorBidi"/>
                  <w:noProof/>
                  <w:color w:val="000000" w:themeColor="text1"/>
                </w:rPr>
                <w:t>22</w:t>
              </w:r>
            </w:hyperlink>
            <w:r w:rsidR="007C0184">
              <w:rPr>
                <w:rFonts w:cstheme="majorBidi"/>
                <w:noProof/>
                <w:color w:val="000000" w:themeColor="text1"/>
              </w:rPr>
              <w:t xml:space="preserve">, </w:t>
            </w:r>
            <w:hyperlink w:anchor="_ENREF_39" w:tooltip="Houben, 2015 #4512" w:history="1">
              <w:r w:rsidR="00565A42">
                <w:rPr>
                  <w:rFonts w:cstheme="majorBidi"/>
                  <w:noProof/>
                  <w:color w:val="000000" w:themeColor="text1"/>
                </w:rPr>
                <w:t>39</w:t>
              </w:r>
            </w:hyperlink>
            <w:r w:rsidR="007C0184">
              <w:rPr>
                <w:rFonts w:cstheme="majorBidi"/>
                <w:noProof/>
                <w:color w:val="000000" w:themeColor="text1"/>
              </w:rPr>
              <w:t xml:space="preserve">, </w:t>
            </w:r>
            <w:hyperlink w:anchor="_ENREF_40" w:tooltip="Elkington, 2001 #2376" w:history="1">
              <w:r w:rsidR="00565A42">
                <w:rPr>
                  <w:rFonts w:cstheme="majorBidi"/>
                  <w:noProof/>
                  <w:color w:val="000000" w:themeColor="text1"/>
                </w:rPr>
                <w:t>40</w:t>
              </w:r>
            </w:hyperlink>
            <w:r w:rsidR="007C0184">
              <w:rPr>
                <w:rFonts w:cstheme="majorBidi"/>
                <w:noProof/>
                <w:color w:val="000000" w:themeColor="text1"/>
              </w:rPr>
              <w:t xml:space="preserve">, </w:t>
            </w:r>
            <w:hyperlink w:anchor="_ENREF_45" w:tooltip="Mulcahy, 2005 #2374" w:history="1">
              <w:r w:rsidR="00565A42">
                <w:rPr>
                  <w:rFonts w:cstheme="majorBidi"/>
                  <w:noProof/>
                  <w:color w:val="000000" w:themeColor="text1"/>
                </w:rPr>
                <w:t>45</w:t>
              </w:r>
            </w:hyperlink>
            <w:r w:rsidR="007C0184">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3A1B0C02" w14:textId="52B4A873" w:rsidR="00E3719C" w:rsidRPr="00C07005" w:rsidRDefault="00E3719C" w:rsidP="007E69DD">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Reluctance of palliative care services to care for patients with COPD </w:t>
            </w:r>
            <w:r w:rsidRPr="00C07005">
              <w:rPr>
                <w:rFonts w:cstheme="majorBidi"/>
                <w:color w:val="000000" w:themeColor="text1"/>
              </w:rPr>
              <w:fldChar w:fldCharType="begin">
                <w:fldData xml:space="preserve">PEVuZE5vdGU+PENpdGU+PEF1dGhvcj5QaGlsaXA8L0F1dGhvcj48WWVhcj4yMDEyPC9ZZWFyPjxS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QaGlsaXA8L0F1dGhvcj48WWVhcj4yMDEyPC9ZZWFyPjxS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Pr="00C07005">
              <w:rPr>
                <w:rFonts w:cstheme="majorBidi"/>
                <w:color w:val="000000" w:themeColor="text1"/>
              </w:rPr>
            </w:r>
            <w:r w:rsidRPr="00C07005">
              <w:rPr>
                <w:rFonts w:cstheme="majorBidi"/>
                <w:color w:val="000000" w:themeColor="text1"/>
              </w:rPr>
              <w:fldChar w:fldCharType="separate"/>
            </w:r>
            <w:r w:rsidR="007C0184">
              <w:rPr>
                <w:rFonts w:cstheme="majorBidi"/>
                <w:noProof/>
                <w:color w:val="000000" w:themeColor="text1"/>
              </w:rPr>
              <w:t>[</w:t>
            </w:r>
            <w:hyperlink w:anchor="_ENREF_29" w:tooltip="Philip, 2012 #217" w:history="1">
              <w:r w:rsidR="00565A42">
                <w:rPr>
                  <w:rFonts w:cstheme="majorBidi"/>
                  <w:noProof/>
                  <w:color w:val="000000" w:themeColor="text1"/>
                </w:rPr>
                <w:t>29</w:t>
              </w:r>
            </w:hyperlink>
            <w:r w:rsidR="007C0184">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p w14:paraId="3AA8850A" w14:textId="293865C4" w:rsidR="00E3719C" w:rsidRPr="00C07005" w:rsidRDefault="00E3719C" w:rsidP="00565A42">
            <w:pPr>
              <w:pStyle w:val="ListParagraph"/>
              <w:numPr>
                <w:ilvl w:val="0"/>
                <w:numId w:val="2"/>
              </w:numPr>
              <w:autoSpaceDE w:val="0"/>
              <w:autoSpaceDN w:val="0"/>
              <w:adjustRightInd w:val="0"/>
              <w:ind w:left="317" w:hanging="317"/>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C07005">
              <w:rPr>
                <w:rFonts w:cstheme="majorBidi"/>
                <w:color w:val="000000" w:themeColor="text1"/>
              </w:rPr>
              <w:t>Complex discharge planning for COPD</w:t>
            </w:r>
            <w:r w:rsidR="00736709" w:rsidRPr="00C07005">
              <w:rPr>
                <w:rFonts w:cstheme="majorBidi"/>
                <w:color w:val="000000" w:themeColor="text1"/>
              </w:rPr>
              <w:t xml:space="preserve"> patients</w:t>
            </w:r>
            <w:r w:rsidRPr="00C07005">
              <w:rPr>
                <w:rFonts w:cstheme="majorBidi"/>
                <w:color w:val="000000" w:themeColor="text1"/>
              </w:rPr>
              <w:t xml:space="preserve"> </w:t>
            </w:r>
            <w:r w:rsidRPr="00C07005">
              <w:rPr>
                <w:rFonts w:cstheme="majorBidi"/>
                <w:color w:val="000000" w:themeColor="text1"/>
              </w:rPr>
              <w:fldChar w:fldCharType="begin"/>
            </w:r>
            <w:r w:rsidR="0074328B" w:rsidRPr="00C07005">
              <w:rPr>
                <w:rFonts w:cstheme="majorBidi"/>
                <w:color w:val="000000" w:themeColor="text1"/>
              </w:rPr>
              <w:instrText xml:space="preserve"> ADDIN EN.CITE &lt;EndNote&gt;&lt;Cite&gt;&lt;Author&gt;Crawford&lt;/Author&gt;&lt;Year&gt;2010&lt;/Year&gt;&lt;RecNum&gt;32&lt;/RecNum&gt;&lt;DisplayText&gt;[18]&lt;/DisplayText&gt;&lt;record&gt;&lt;rec-number&gt;32&lt;/rec-number&gt;&lt;foreign-keys&gt;&lt;key app="EN" db-id="0esa92s5w9e0pvea02sxfd0j0xpaweezveae" timestamp="1415991685"&gt;32&lt;/key&gt;&lt;key app="ENWeb" db-id=""&gt;0&lt;/key&gt;&lt;/foreign-keys&gt;&lt;ref-type name="Journal Article"&gt;17&lt;/ref-type&gt;&lt;contributors&gt;&lt;authors&gt;&lt;author&gt;Crawford, A.&lt;/author&gt;&lt;/authors&gt;&lt;/contributors&gt;&lt;auth-address&gt;Team Lead, Community Respiratory Services, Outer North East London Community Services, NHS Waltham Forest&lt;/auth-address&gt;&lt;titles&gt;&lt;title&gt;Respiratory practitioners&amp;apos; experience of end-of-life discussions in COPD&lt;/title&gt;&lt;secondary-title&gt;British Journal of Nursing&lt;/secondary-title&gt;&lt;/titles&gt;&lt;periodical&gt;&lt;full-title&gt;British Journal of Nursing&lt;/full-title&gt;&lt;/periodical&gt;&lt;pages&gt;1164-1169&lt;/pages&gt;&lt;volume&gt;19&lt;/volume&gt;&lt;number&gt;18&lt;/number&gt;&lt;keywords&gt;&lt;keyword&gt;Lung Diseases, Obstructive&lt;/keyword&gt;&lt;keyword&gt;Health Personnel&lt;/keyword&gt;&lt;keyword&gt;Communication&lt;/keyword&gt;&lt;keyword&gt;Hospice Care&lt;/keyword&gt;&lt;keyword&gt;Qualitative Studies&lt;/keyword&gt;&lt;keyword&gt;Phenomenological Research&lt;/keyword&gt;&lt;keyword&gt;Interviews&lt;/keyword&gt;&lt;keyword&gt;Purposive Sample&lt;/keyword&gt;&lt;keyword&gt;Thematic Analysis&lt;/keyword&gt;&lt;keyword&gt;Audiorecording&lt;/keyword&gt;&lt;keyword&gt;Emotions&lt;/keyword&gt;&lt;keyword&gt;Empathy&lt;/keyword&gt;&lt;/keywords&gt;&lt;dates&gt;&lt;year&gt;2010&lt;/year&gt;&lt;/dates&gt;&lt;isbn&gt;0966-0461&lt;/isbn&gt;&lt;accession-num&gt;2010831579. Language: English. Entry Date: 20101105. Revision Date: 20140808. Publication Type: journal article&lt;/accession-num&gt;&lt;urls&gt;&lt;related-urls&gt;&lt;url&gt;http://search.ebscohost.com/login.aspx?direct=true&amp;amp;db=rzh&amp;amp;AN=2010831579&amp;amp;site=eds-live&lt;/url&gt;&lt;/related-urls&gt;&lt;/urls&gt;&lt;remote-database-name&gt;rzh&lt;/remote-database-name&gt;&lt;remote-database-provider&gt;EBSCOhost&lt;/remote-database-provider&gt;&lt;/record&gt;&lt;/Cite&gt;&lt;/EndNote&gt;</w:instrText>
            </w:r>
            <w:r w:rsidRPr="00C07005">
              <w:rPr>
                <w:rFonts w:cstheme="majorBidi"/>
                <w:color w:val="000000" w:themeColor="text1"/>
              </w:rPr>
              <w:fldChar w:fldCharType="separate"/>
            </w:r>
            <w:r w:rsidR="0074328B" w:rsidRPr="00C07005">
              <w:rPr>
                <w:rFonts w:cstheme="majorBidi"/>
                <w:noProof/>
                <w:color w:val="000000" w:themeColor="text1"/>
              </w:rPr>
              <w:t>[</w:t>
            </w:r>
            <w:hyperlink w:anchor="_ENREF_18" w:tooltip="Crawford, 2010 #32" w:history="1">
              <w:r w:rsidR="00565A42" w:rsidRPr="00C07005">
                <w:rPr>
                  <w:rFonts w:cstheme="majorBidi"/>
                  <w:noProof/>
                  <w:color w:val="000000" w:themeColor="text1"/>
                </w:rPr>
                <w:t>18</w:t>
              </w:r>
            </w:hyperlink>
            <w:r w:rsidR="0074328B" w:rsidRPr="00C07005">
              <w:rPr>
                <w:rFonts w:cstheme="majorBidi"/>
                <w:noProof/>
                <w:color w:val="000000" w:themeColor="text1"/>
              </w:rPr>
              <w:t>]</w:t>
            </w:r>
            <w:r w:rsidRPr="00C07005">
              <w:rPr>
                <w:rFonts w:cstheme="majorBidi"/>
                <w:color w:val="000000" w:themeColor="text1"/>
              </w:rPr>
              <w:fldChar w:fldCharType="end"/>
            </w:r>
            <w:r w:rsidR="00617973" w:rsidRPr="00C07005">
              <w:rPr>
                <w:rFonts w:cstheme="majorBidi"/>
                <w:color w:val="000000" w:themeColor="text1"/>
              </w:rPr>
              <w:t>.</w:t>
            </w:r>
          </w:p>
        </w:tc>
      </w:tr>
      <w:tr w:rsidR="00E3719C" w:rsidRPr="00C07005" w14:paraId="4152D42C" w14:textId="77777777" w:rsidTr="00E371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Borders>
              <w:top w:val="nil"/>
              <w:left w:val="nil"/>
              <w:bottom w:val="nil"/>
            </w:tcBorders>
            <w:vAlign w:val="center"/>
            <w:hideMark/>
          </w:tcPr>
          <w:p w14:paraId="42CAC41D" w14:textId="77777777" w:rsidR="00E3719C" w:rsidRPr="00C07005" w:rsidRDefault="00E3719C" w:rsidP="00E3719C">
            <w:pPr>
              <w:autoSpaceDE w:val="0"/>
              <w:autoSpaceDN w:val="0"/>
              <w:adjustRightInd w:val="0"/>
              <w:jc w:val="center"/>
              <w:rPr>
                <w:rFonts w:cstheme="majorBidi"/>
                <w:color w:val="000000" w:themeColor="text1"/>
              </w:rPr>
            </w:pPr>
            <w:r w:rsidRPr="00C07005">
              <w:rPr>
                <w:rFonts w:cstheme="majorBidi"/>
                <w:color w:val="000000" w:themeColor="text1"/>
              </w:rPr>
              <w:t>Facilitators</w:t>
            </w:r>
          </w:p>
        </w:tc>
        <w:tc>
          <w:tcPr>
            <w:tcW w:w="3437" w:type="dxa"/>
            <w:hideMark/>
          </w:tcPr>
          <w:p w14:paraId="77D26745" w14:textId="0F82AFB6" w:rsidR="00E3719C" w:rsidRPr="00C07005" w:rsidRDefault="00E3719C" w:rsidP="007E69DD">
            <w:pPr>
              <w:pStyle w:val="ListParagraph"/>
              <w:numPr>
                <w:ilvl w:val="0"/>
                <w:numId w:val="3"/>
              </w:numPr>
              <w:autoSpaceDE w:val="0"/>
              <w:autoSpaceDN w:val="0"/>
              <w:adjustRightInd w:val="0"/>
              <w:ind w:left="317" w:hanging="317"/>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C07005">
              <w:rPr>
                <w:rFonts w:cstheme="majorBidi"/>
                <w:color w:val="000000" w:themeColor="text1"/>
              </w:rPr>
              <w:t>Patients who had relatives or friends who had died</w:t>
            </w:r>
            <w:r w:rsidR="00617973" w:rsidRPr="00C07005">
              <w:rPr>
                <w:rFonts w:cstheme="majorBidi"/>
                <w:color w:val="000000" w:themeColor="text1"/>
              </w:rPr>
              <w:t xml:space="preserve"> recently</w:t>
            </w:r>
            <w:r w:rsidRPr="00C07005">
              <w:rPr>
                <w:rFonts w:cstheme="majorBidi"/>
                <w:color w:val="000000" w:themeColor="text1"/>
              </w:rPr>
              <w:t xml:space="preserve"> </w:t>
            </w:r>
            <w:r w:rsidR="00685BA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85BAD" w:rsidRPr="00C07005">
              <w:rPr>
                <w:rFonts w:cstheme="majorBidi"/>
                <w:color w:val="000000" w:themeColor="text1"/>
              </w:rPr>
            </w:r>
            <w:r w:rsidR="00685BA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685BAD" w:rsidRPr="00C07005">
              <w:rPr>
                <w:rFonts w:cstheme="majorBidi"/>
                <w:color w:val="000000" w:themeColor="text1"/>
              </w:rPr>
              <w:fldChar w:fldCharType="end"/>
            </w:r>
            <w:r w:rsidR="00617973" w:rsidRPr="00C07005">
              <w:rPr>
                <w:rFonts w:cstheme="majorBidi"/>
                <w:color w:val="000000" w:themeColor="text1"/>
              </w:rPr>
              <w:t>;</w:t>
            </w:r>
          </w:p>
          <w:p w14:paraId="5DD0C0FE" w14:textId="194173D8" w:rsidR="00E3719C" w:rsidRPr="00C07005" w:rsidRDefault="00E3719C" w:rsidP="007E69DD">
            <w:pPr>
              <w:pStyle w:val="ListParagraph"/>
              <w:numPr>
                <w:ilvl w:val="0"/>
                <w:numId w:val="3"/>
              </w:numPr>
              <w:autoSpaceDE w:val="0"/>
              <w:autoSpaceDN w:val="0"/>
              <w:adjustRightInd w:val="0"/>
              <w:ind w:left="317" w:hanging="317"/>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Patients’ trust in their physician </w:t>
            </w:r>
            <w:r w:rsidR="00685BA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85BAD" w:rsidRPr="00C07005">
              <w:rPr>
                <w:rFonts w:cstheme="majorBidi"/>
                <w:color w:val="000000" w:themeColor="text1"/>
              </w:rPr>
            </w:r>
            <w:r w:rsidR="00685BA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685BAD" w:rsidRPr="00C07005">
              <w:rPr>
                <w:rFonts w:cstheme="majorBidi"/>
                <w:color w:val="000000" w:themeColor="text1"/>
              </w:rPr>
              <w:fldChar w:fldCharType="end"/>
            </w:r>
            <w:r w:rsidR="00617973" w:rsidRPr="00C07005">
              <w:rPr>
                <w:rFonts w:cstheme="majorBidi"/>
                <w:color w:val="000000" w:themeColor="text1"/>
              </w:rPr>
              <w:t>;</w:t>
            </w:r>
          </w:p>
          <w:p w14:paraId="2C88C517" w14:textId="01FB3050" w:rsidR="00E3719C" w:rsidRPr="00C07005" w:rsidRDefault="00E3719C" w:rsidP="007E69DD">
            <w:pPr>
              <w:pStyle w:val="ListParagraph"/>
              <w:numPr>
                <w:ilvl w:val="0"/>
                <w:numId w:val="3"/>
              </w:numPr>
              <w:autoSpaceDE w:val="0"/>
              <w:autoSpaceDN w:val="0"/>
              <w:adjustRightInd w:val="0"/>
              <w:ind w:left="317" w:hanging="317"/>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Patients interpret physicians’ skills as very good </w:t>
            </w:r>
            <w:r w:rsidR="00685BA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85BAD" w:rsidRPr="00C07005">
              <w:rPr>
                <w:rFonts w:cstheme="majorBidi"/>
                <w:color w:val="000000" w:themeColor="text1"/>
              </w:rPr>
            </w:r>
            <w:r w:rsidR="00685BA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685BAD" w:rsidRPr="00C07005">
              <w:rPr>
                <w:rFonts w:cstheme="majorBidi"/>
                <w:color w:val="000000" w:themeColor="text1"/>
              </w:rPr>
              <w:fldChar w:fldCharType="end"/>
            </w:r>
            <w:r w:rsidRPr="00C07005">
              <w:rPr>
                <w:rFonts w:cstheme="majorBidi"/>
                <w:color w:val="000000" w:themeColor="text1"/>
              </w:rPr>
              <w:t>;</w:t>
            </w:r>
          </w:p>
          <w:p w14:paraId="15FDBDA7" w14:textId="7BB91021" w:rsidR="00E3719C" w:rsidRPr="00C07005" w:rsidRDefault="00E3719C" w:rsidP="00565A42">
            <w:pPr>
              <w:pStyle w:val="ListParagraph"/>
              <w:numPr>
                <w:ilvl w:val="0"/>
                <w:numId w:val="3"/>
              </w:numPr>
              <w:autoSpaceDE w:val="0"/>
              <w:autoSpaceDN w:val="0"/>
              <w:adjustRightInd w:val="0"/>
              <w:ind w:left="317" w:hanging="317"/>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C07005">
              <w:rPr>
                <w:rFonts w:cstheme="majorBidi"/>
                <w:color w:val="000000" w:themeColor="text1"/>
              </w:rPr>
              <w:t>Patients’ belief that physicians truly care about the patient</w:t>
            </w:r>
            <w:r w:rsidR="00685BAD" w:rsidRPr="00C07005">
              <w:rPr>
                <w:rFonts w:cstheme="majorBidi"/>
                <w:color w:val="000000" w:themeColor="text1"/>
              </w:rPr>
              <w:t xml:space="preserve"> </w:t>
            </w:r>
            <w:r w:rsidR="00685BA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85BAD" w:rsidRPr="00C07005">
              <w:rPr>
                <w:rFonts w:cstheme="majorBidi"/>
                <w:color w:val="000000" w:themeColor="text1"/>
              </w:rPr>
            </w:r>
            <w:r w:rsidR="00685BA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685BAD" w:rsidRPr="00C07005">
              <w:rPr>
                <w:rFonts w:cstheme="majorBidi"/>
                <w:color w:val="000000" w:themeColor="text1"/>
              </w:rPr>
              <w:fldChar w:fldCharType="end"/>
            </w:r>
            <w:r w:rsidRPr="00C07005">
              <w:t>.</w:t>
            </w:r>
          </w:p>
        </w:tc>
        <w:tc>
          <w:tcPr>
            <w:tcW w:w="4064" w:type="dxa"/>
            <w:hideMark/>
          </w:tcPr>
          <w:p w14:paraId="42616F48" w14:textId="6E103934" w:rsidR="00E3719C" w:rsidRPr="00C07005" w:rsidRDefault="00E3719C" w:rsidP="007E69DD">
            <w:pPr>
              <w:pStyle w:val="ListParagraph"/>
              <w:numPr>
                <w:ilvl w:val="0"/>
                <w:numId w:val="4"/>
              </w:numPr>
              <w:autoSpaceDE w:val="0"/>
              <w:autoSpaceDN w:val="0"/>
              <w:adjustRightInd w:val="0"/>
              <w:ind w:left="317" w:hanging="317"/>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Good patient-physician relationship </w:t>
            </w:r>
            <w:r w:rsidRPr="00C07005">
              <w:fldChar w:fldCharType="begin">
                <w:fldData xml:space="preserve">PEVuZE5vdGU+PENpdGU+PEF1dGhvcj5QaGlsaXA8L0F1dGhvcj48WWVhcj4yMDEyPC9ZZWFyPjxS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</w:fldData>
              </w:fldChar>
            </w:r>
            <w:r w:rsidR="007C0184">
              <w:instrText xml:space="preserve"> ADDIN EN.CITE </w:instrText>
            </w:r>
            <w:r w:rsidR="007C0184">
              <w:fldChar w:fldCharType="begin">
                <w:fldData xml:space="preserve">PEVuZE5vdGU+PENpdGU+PEF1dGhvcj5QaGlsaXA8L0F1dGhvcj48WWVhcj4yMDEyPC9ZZWFyPjxS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</w:fldData>
              </w:fldChar>
            </w:r>
            <w:r w:rsidR="007C0184">
              <w:instrText xml:space="preserve"> ADDIN EN.CITE.DATA </w:instrText>
            </w:r>
            <w:r w:rsidR="007C0184">
              <w:fldChar w:fldCharType="end"/>
            </w:r>
            <w:r w:rsidRPr="00C07005">
              <w:fldChar w:fldCharType="separate"/>
            </w:r>
            <w:r w:rsidR="007C0184">
              <w:rPr>
                <w:noProof/>
              </w:rPr>
              <w:t>[</w:t>
            </w:r>
            <w:hyperlink w:anchor="_ENREF_29" w:tooltip="Philip, 2012 #217" w:history="1">
              <w:r w:rsidR="00565A42">
                <w:rPr>
                  <w:noProof/>
                </w:rPr>
                <w:t>29</w:t>
              </w:r>
            </w:hyperlink>
            <w:r w:rsidR="007C0184">
              <w:rPr>
                <w:noProof/>
              </w:rPr>
              <w:t xml:space="preserve">, </w:t>
            </w:r>
            <w:hyperlink w:anchor="_ENREF_37" w:tooltip="Knauft, 2005 #509" w:history="1">
              <w:r w:rsidR="00565A42">
                <w:rPr>
                  <w:noProof/>
                </w:rPr>
                <w:t>37</w:t>
              </w:r>
            </w:hyperlink>
            <w:r w:rsidR="007C0184">
              <w:rPr>
                <w:noProof/>
              </w:rPr>
              <w:t>]</w:t>
            </w:r>
            <w:r w:rsidRPr="00C07005">
              <w:fldChar w:fldCharType="end"/>
            </w:r>
            <w:r w:rsidRPr="00C07005">
              <w:rPr>
                <w:rFonts w:cstheme="majorBidi"/>
                <w:color w:val="000000" w:themeColor="text1"/>
              </w:rPr>
              <w:t xml:space="preserve">; </w:t>
            </w:r>
          </w:p>
          <w:p w14:paraId="2EF6FF2A" w14:textId="000C8358" w:rsidR="00E3719C" w:rsidRPr="00C07005" w:rsidRDefault="00E3719C" w:rsidP="007E69DD">
            <w:pPr>
              <w:pStyle w:val="ListParagraph"/>
              <w:numPr>
                <w:ilvl w:val="0"/>
                <w:numId w:val="4"/>
              </w:numPr>
              <w:autoSpaceDE w:val="0"/>
              <w:autoSpaceDN w:val="0"/>
              <w:adjustRightInd w:val="0"/>
              <w:ind w:left="317" w:hanging="317"/>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Physicians who cared for many patients with lung disease </w:t>
            </w:r>
            <w:r w:rsidR="00685BA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85BAD" w:rsidRPr="00C07005">
              <w:rPr>
                <w:rFonts w:cstheme="majorBidi"/>
                <w:color w:val="000000" w:themeColor="text1"/>
              </w:rPr>
            </w:r>
            <w:r w:rsidR="00685BA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685BAD" w:rsidRPr="00C07005">
              <w:rPr>
                <w:rFonts w:cstheme="majorBidi"/>
                <w:color w:val="000000" w:themeColor="text1"/>
              </w:rPr>
              <w:fldChar w:fldCharType="end"/>
            </w:r>
            <w:r w:rsidRPr="00C07005">
              <w:rPr>
                <w:rFonts w:cstheme="majorBidi"/>
                <w:color w:val="000000" w:themeColor="text1"/>
              </w:rPr>
              <w:t xml:space="preserve">;  </w:t>
            </w:r>
          </w:p>
          <w:p w14:paraId="54A7B836" w14:textId="34D679BD" w:rsidR="00E3719C" w:rsidRPr="00C07005" w:rsidRDefault="00E3719C" w:rsidP="00565A42">
            <w:pPr>
              <w:pStyle w:val="ListParagraph"/>
              <w:numPr>
                <w:ilvl w:val="0"/>
                <w:numId w:val="4"/>
              </w:numPr>
              <w:autoSpaceDE w:val="0"/>
              <w:autoSpaceDN w:val="0"/>
              <w:adjustRightInd w:val="0"/>
              <w:ind w:left="317" w:hanging="317"/>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C07005">
              <w:rPr>
                <w:rFonts w:cstheme="majorBidi"/>
                <w:color w:val="000000" w:themeColor="text1"/>
              </w:rPr>
              <w:t xml:space="preserve">Physicians who care for patients with previous acute episodes </w:t>
            </w:r>
            <w:r w:rsidR="00685BAD" w:rsidRPr="00C07005">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 </w:instrText>
            </w:r>
            <w:r w:rsidR="007C0184">
              <w:rPr>
                <w:rFonts w:cstheme="majorBidi"/>
                <w:color w:val="000000" w:themeColor="text1"/>
              </w:rPr>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rPr>
                <w:rFonts w:cstheme="majorBidi"/>
                <w:color w:val="000000" w:themeColor="text1"/>
              </w:rPr>
              <w:instrText xml:space="preserve"> ADDIN EN.CITE.DATA </w:instrText>
            </w:r>
            <w:r w:rsidR="007C0184">
              <w:rPr>
                <w:rFonts w:cstheme="majorBidi"/>
                <w:color w:val="000000" w:themeColor="text1"/>
              </w:rPr>
            </w:r>
            <w:r w:rsidR="007C0184">
              <w:rPr>
                <w:rFonts w:cstheme="majorBidi"/>
                <w:color w:val="000000" w:themeColor="text1"/>
              </w:rPr>
              <w:fldChar w:fldCharType="end"/>
            </w:r>
            <w:r w:rsidR="00685BAD" w:rsidRPr="00C07005">
              <w:rPr>
                <w:rFonts w:cstheme="majorBidi"/>
                <w:color w:val="000000" w:themeColor="text1"/>
              </w:rPr>
            </w:r>
            <w:r w:rsidR="00685BAD" w:rsidRPr="00C07005">
              <w:rPr>
                <w:rFonts w:cstheme="majorBidi"/>
                <w:color w:val="000000" w:themeColor="text1"/>
              </w:rPr>
              <w:fldChar w:fldCharType="separate"/>
            </w:r>
            <w:r w:rsidR="007C0184">
              <w:rPr>
                <w:rFonts w:cstheme="majorBidi"/>
                <w:noProof/>
                <w:color w:val="000000" w:themeColor="text1"/>
              </w:rPr>
              <w:t>[</w:t>
            </w:r>
            <w:hyperlink w:anchor="_ENREF_37" w:tooltip="Knauft, 2005 #509" w:history="1">
              <w:r w:rsidR="00565A42">
                <w:rPr>
                  <w:rFonts w:cstheme="majorBidi"/>
                  <w:noProof/>
                  <w:color w:val="000000" w:themeColor="text1"/>
                </w:rPr>
                <w:t>37</w:t>
              </w:r>
            </w:hyperlink>
            <w:r w:rsidR="007C0184">
              <w:rPr>
                <w:rFonts w:cstheme="majorBidi"/>
                <w:noProof/>
                <w:color w:val="000000" w:themeColor="text1"/>
              </w:rPr>
              <w:t>]</w:t>
            </w:r>
            <w:r w:rsidR="00685BAD" w:rsidRPr="00C07005">
              <w:rPr>
                <w:rFonts w:cstheme="majorBidi"/>
                <w:color w:val="000000" w:themeColor="text1"/>
              </w:rPr>
              <w:fldChar w:fldCharType="end"/>
            </w:r>
            <w:r w:rsidRPr="00C07005">
              <w:t>.</w:t>
            </w:r>
          </w:p>
        </w:tc>
      </w:tr>
    </w:tbl>
    <w:p w14:paraId="21A26CAF" w14:textId="77777777" w:rsidR="00E3719C" w:rsidRPr="00C07005" w:rsidRDefault="00E3719C"/>
    <w:p w14:paraId="568E706D" w14:textId="46A0BC4D" w:rsidR="00415292" w:rsidRPr="00C07005" w:rsidRDefault="00DE4976" w:rsidP="00C07005">
      <w:r w:rsidRPr="00C07005">
        <w:br w:type="page"/>
      </w:r>
    </w:p>
    <w:p w14:paraId="0A418F0D" w14:textId="2ADFA997" w:rsidR="006F5BFA" w:rsidRPr="00C07005" w:rsidRDefault="006F5BFA" w:rsidP="006F5BFA">
      <w:pPr>
        <w:pStyle w:val="Caption"/>
        <w:keepNext/>
        <w:spacing w:after="0"/>
        <w:jc w:val="center"/>
        <w:rPr>
          <w:b/>
          <w:bCs/>
          <w:color w:val="auto"/>
          <w:sz w:val="20"/>
          <w:szCs w:val="20"/>
        </w:rPr>
      </w:pPr>
      <w:r w:rsidRPr="00C07005">
        <w:rPr>
          <w:b/>
          <w:bCs/>
          <w:color w:val="auto"/>
          <w:sz w:val="20"/>
          <w:szCs w:val="20"/>
        </w:rPr>
        <w:lastRenderedPageBreak/>
        <w:t xml:space="preserve">Supplement 1 </w:t>
      </w:r>
      <w:r w:rsidRPr="00C07005">
        <w:rPr>
          <w:color w:val="auto"/>
          <w:sz w:val="20"/>
          <w:szCs w:val="20"/>
        </w:rPr>
        <w:t>KEYWORDS USED TO SEARCH THE LITERATURE</w:t>
      </w:r>
    </w:p>
    <w:tbl>
      <w:tblPr>
        <w:tblStyle w:val="PlainTable31"/>
        <w:tblpPr w:leftFromText="180" w:rightFromText="180" w:vertAnchor="text" w:tblpY="229"/>
        <w:tblW w:w="0" w:type="auto"/>
        <w:tblLook w:val="04A0" w:firstRow="1" w:lastRow="0" w:firstColumn="1" w:lastColumn="0" w:noHBand="0" w:noVBand="1"/>
      </w:tblPr>
      <w:tblGrid>
        <w:gridCol w:w="4508"/>
        <w:gridCol w:w="4508"/>
      </w:tblGrid>
      <w:tr w:rsidR="006F5BFA" w:rsidRPr="00C07005" w14:paraId="4D2668AC" w14:textId="77777777" w:rsidTr="006538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08" w:type="dxa"/>
          </w:tcPr>
          <w:p w14:paraId="1019A2DE"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OPD”, </w:t>
            </w:r>
          </w:p>
          <w:p w14:paraId="4289DA84"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hronic Obstructive Pulmonary Dis*", </w:t>
            </w:r>
          </w:p>
          <w:p w14:paraId="3D90D8D0"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hronic Obstructive Airway Dis*”, </w:t>
            </w:r>
          </w:p>
          <w:p w14:paraId="78DA7BC0"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hronic Lung Dis*”, </w:t>
            </w:r>
          </w:p>
          <w:p w14:paraId="70CA6CEF"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hronic Lung Illness”, </w:t>
            </w:r>
          </w:p>
          <w:p w14:paraId="20C1F427"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hronic Pulmonary Illness”, </w:t>
            </w:r>
          </w:p>
          <w:p w14:paraId="4BC0423A"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hronic Pulmonary Dis*”, </w:t>
            </w:r>
          </w:p>
          <w:p w14:paraId="29B97E8B"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hronic Bronchitis", </w:t>
            </w:r>
          </w:p>
          <w:p w14:paraId="4C385B4F"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Palliative Car*", </w:t>
            </w:r>
          </w:p>
          <w:p w14:paraId="2913C41C" w14:textId="6F7D1232" w:rsidR="006F5BFA" w:rsidRPr="00C07005" w:rsidRDefault="00B07DF3" w:rsidP="006538C6">
            <w:pPr>
              <w:jc w:val="both"/>
              <w:rPr>
                <w:rFonts w:cstheme="majorBidi"/>
                <w:b w:val="0"/>
                <w:bCs w:val="0"/>
                <w:color w:val="000000" w:themeColor="text1"/>
              </w:rPr>
            </w:pPr>
            <w:r w:rsidRPr="00C07005">
              <w:rPr>
                <w:rFonts w:cstheme="majorBidi"/>
                <w:b w:val="0"/>
                <w:bCs w:val="0"/>
                <w:caps w:val="0"/>
                <w:color w:val="000000" w:themeColor="text1"/>
              </w:rPr>
              <w:t xml:space="preserve">“End Of </w:t>
            </w:r>
            <w:r w:rsidR="006F5BFA" w:rsidRPr="00C07005">
              <w:rPr>
                <w:rFonts w:cstheme="majorBidi"/>
                <w:b w:val="0"/>
                <w:bCs w:val="0"/>
                <w:caps w:val="0"/>
                <w:color w:val="000000" w:themeColor="text1"/>
              </w:rPr>
              <w:t xml:space="preserve">Life”, </w:t>
            </w:r>
          </w:p>
          <w:p w14:paraId="76573AEA"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End Of Life", </w:t>
            </w:r>
          </w:p>
          <w:p w14:paraId="0B7C0D8F"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Terminal Care”, </w:t>
            </w:r>
          </w:p>
          <w:p w14:paraId="3120E5D1"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Terminally Ill*”, </w:t>
            </w:r>
          </w:p>
          <w:p w14:paraId="561D459C"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Hospice Care”, </w:t>
            </w:r>
          </w:p>
          <w:p w14:paraId="3C0464D6"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End-Stage Care”, </w:t>
            </w:r>
          </w:p>
          <w:p w14:paraId="0F9D468E"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are Of The Dying”, </w:t>
            </w:r>
          </w:p>
          <w:p w14:paraId="1FA85CC7"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Dying Care”,  </w:t>
            </w:r>
          </w:p>
          <w:p w14:paraId="18FBF1B2"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Death”, </w:t>
            </w:r>
          </w:p>
          <w:p w14:paraId="1474045F" w14:textId="77777777" w:rsidR="006F5BFA" w:rsidRPr="00C07005" w:rsidRDefault="006F5BFA" w:rsidP="006538C6">
            <w:pPr>
              <w:jc w:val="both"/>
              <w:rPr>
                <w:rFonts w:cstheme="majorBidi"/>
                <w:b w:val="0"/>
                <w:bCs w:val="0"/>
                <w:color w:val="000000" w:themeColor="text1"/>
              </w:rPr>
            </w:pPr>
            <w:r w:rsidRPr="00C07005">
              <w:rPr>
                <w:rFonts w:cstheme="majorBidi"/>
                <w:caps w:val="0"/>
                <w:color w:val="000000" w:themeColor="text1"/>
              </w:rPr>
              <w:t>“</w:t>
            </w:r>
            <w:r w:rsidRPr="00C07005">
              <w:rPr>
                <w:rFonts w:cstheme="majorBidi"/>
                <w:b w:val="0"/>
                <w:bCs w:val="0"/>
                <w:caps w:val="0"/>
                <w:color w:val="000000" w:themeColor="text1"/>
              </w:rPr>
              <w:t xml:space="preserve">Dying”, </w:t>
            </w:r>
          </w:p>
          <w:p w14:paraId="41D867A9"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Discuss*”, </w:t>
            </w:r>
          </w:p>
          <w:p w14:paraId="260D8C3F"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onversat*”, </w:t>
            </w:r>
          </w:p>
          <w:p w14:paraId="70CA1C28"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Communicat*”, </w:t>
            </w:r>
          </w:p>
          <w:p w14:paraId="14A7317B"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Inform*”, </w:t>
            </w:r>
          </w:p>
          <w:p w14:paraId="6D21F467"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Barriers”, </w:t>
            </w:r>
          </w:p>
          <w:p w14:paraId="4AAA0083"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Facilitators”, </w:t>
            </w:r>
          </w:p>
          <w:p w14:paraId="76E28D69"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Therapeutic”, </w:t>
            </w:r>
          </w:p>
          <w:p w14:paraId="6C57DD98" w14:textId="77777777" w:rsidR="006F5BFA" w:rsidRPr="00C07005" w:rsidRDefault="006F5BFA" w:rsidP="006538C6">
            <w:pPr>
              <w:jc w:val="both"/>
              <w:rPr>
                <w:rFonts w:cstheme="majorBidi"/>
                <w:b w:val="0"/>
                <w:bCs w:val="0"/>
                <w:color w:val="000000" w:themeColor="text1"/>
              </w:rPr>
            </w:pPr>
            <w:r w:rsidRPr="00C07005">
              <w:rPr>
                <w:rFonts w:cstheme="majorBidi"/>
                <w:b w:val="0"/>
                <w:bCs w:val="0"/>
                <w:caps w:val="0"/>
                <w:color w:val="000000" w:themeColor="text1"/>
              </w:rPr>
              <w:t xml:space="preserve">“Disclos*”, </w:t>
            </w:r>
          </w:p>
          <w:p w14:paraId="01DCF227" w14:textId="77777777" w:rsidR="006F5BFA" w:rsidRPr="00C07005" w:rsidRDefault="006F5BFA" w:rsidP="006538C6">
            <w:pPr>
              <w:jc w:val="both"/>
              <w:rPr>
                <w:rFonts w:cstheme="majorBidi"/>
                <w:color w:val="000000" w:themeColor="text1"/>
              </w:rPr>
            </w:pPr>
            <w:r w:rsidRPr="00C07005">
              <w:rPr>
                <w:rFonts w:cstheme="majorBidi"/>
                <w:b w:val="0"/>
                <w:bCs w:val="0"/>
                <w:caps w:val="0"/>
                <w:color w:val="000000" w:themeColor="text1"/>
              </w:rPr>
              <w:t>“Decision Making”,</w:t>
            </w:r>
            <w:r w:rsidRPr="00C07005">
              <w:rPr>
                <w:rFonts w:cstheme="majorBidi"/>
                <w:caps w:val="0"/>
                <w:color w:val="000000" w:themeColor="text1"/>
              </w:rPr>
              <w:t xml:space="preserve"> </w:t>
            </w:r>
          </w:p>
        </w:tc>
        <w:tc>
          <w:tcPr>
            <w:tcW w:w="4508" w:type="dxa"/>
          </w:tcPr>
          <w:p w14:paraId="1442853B"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Pulmonary Emphysema", </w:t>
            </w:r>
          </w:p>
          <w:p w14:paraId="56FDF1B7"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Chronic Disease”, </w:t>
            </w:r>
          </w:p>
          <w:p w14:paraId="672EDCAF"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Lung Disease”, </w:t>
            </w:r>
          </w:p>
          <w:p w14:paraId="0BD5124C"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Critical Illness”, </w:t>
            </w:r>
          </w:p>
          <w:p w14:paraId="082BB698"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Advanc* Illness”, </w:t>
            </w:r>
          </w:p>
          <w:p w14:paraId="1008958D"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Obstructive Lung Dis*”, </w:t>
            </w:r>
          </w:p>
          <w:p w14:paraId="345DFBC5"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Pulmonary Dis*”, </w:t>
            </w:r>
          </w:p>
          <w:p w14:paraId="14907B3A"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Hospice”, </w:t>
            </w:r>
          </w:p>
          <w:p w14:paraId="05D41E90"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Advance Care Planning”, </w:t>
            </w:r>
          </w:p>
          <w:p w14:paraId="35A54085"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Advance Directives”, </w:t>
            </w:r>
          </w:p>
          <w:p w14:paraId="1FA90FBA"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Prognosis”, </w:t>
            </w:r>
          </w:p>
          <w:p w14:paraId="33CD0B24"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Family”, </w:t>
            </w:r>
          </w:p>
          <w:p w14:paraId="5C31433C"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Patient”, </w:t>
            </w:r>
          </w:p>
          <w:p w14:paraId="68ED48DC"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Patient Care Conferenc*”, </w:t>
            </w:r>
          </w:p>
          <w:p w14:paraId="7211079F"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Patient-Family Conferenc*”, </w:t>
            </w:r>
          </w:p>
          <w:p w14:paraId="125E4797"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Psychology”,</w:t>
            </w:r>
          </w:p>
          <w:p w14:paraId="45ED23D4"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Attitude Of Health Personnel”, </w:t>
            </w:r>
          </w:p>
          <w:p w14:paraId="358449CB" w14:textId="6DE4C8B5" w:rsidR="006F5BFA" w:rsidRPr="00BC16ED" w:rsidRDefault="00BE421E"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lang w:val="fr-FR"/>
              </w:rPr>
            </w:pPr>
            <w:r w:rsidRPr="00BC16ED">
              <w:rPr>
                <w:rFonts w:cstheme="majorBidi"/>
                <w:b w:val="0"/>
                <w:bCs w:val="0"/>
                <w:caps w:val="0"/>
                <w:color w:val="000000" w:themeColor="text1"/>
                <w:lang w:val="fr-FR"/>
              </w:rPr>
              <w:t xml:space="preserve">“Patient satisfaction”, </w:t>
            </w:r>
          </w:p>
          <w:p w14:paraId="2F0FB90E" w14:textId="330D6274" w:rsidR="006F5BFA" w:rsidRPr="00BE421E" w:rsidRDefault="00BE421E"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lang w:val="fr-FR"/>
              </w:rPr>
            </w:pPr>
            <w:r>
              <w:rPr>
                <w:rFonts w:cstheme="majorBidi"/>
                <w:b w:val="0"/>
                <w:bCs w:val="0"/>
                <w:caps w:val="0"/>
                <w:color w:val="000000" w:themeColor="text1"/>
                <w:lang w:val="fr-FR"/>
              </w:rPr>
              <w:t>“P</w:t>
            </w:r>
            <w:r w:rsidRPr="00BE421E">
              <w:rPr>
                <w:rFonts w:cstheme="majorBidi"/>
                <w:b w:val="0"/>
                <w:bCs w:val="0"/>
                <w:caps w:val="0"/>
                <w:color w:val="000000" w:themeColor="text1"/>
                <w:lang w:val="fr-FR"/>
              </w:rPr>
              <w:t xml:space="preserve">hysician-patient relations”, </w:t>
            </w:r>
          </w:p>
          <w:p w14:paraId="093B0C6E" w14:textId="6F16C7FF" w:rsidR="006F5BFA" w:rsidRPr="00BE421E" w:rsidRDefault="00BE421E"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lang w:val="fr-FR"/>
              </w:rPr>
            </w:pPr>
            <w:r>
              <w:rPr>
                <w:rFonts w:cstheme="majorBidi"/>
                <w:b w:val="0"/>
                <w:bCs w:val="0"/>
                <w:caps w:val="0"/>
                <w:color w:val="000000" w:themeColor="text1"/>
                <w:lang w:val="fr-FR"/>
              </w:rPr>
              <w:t>“P</w:t>
            </w:r>
            <w:r w:rsidRPr="00BE421E">
              <w:rPr>
                <w:rFonts w:cstheme="majorBidi"/>
                <w:b w:val="0"/>
                <w:bCs w:val="0"/>
                <w:caps w:val="0"/>
                <w:color w:val="000000" w:themeColor="text1"/>
                <w:lang w:val="fr-FR"/>
              </w:rPr>
              <w:t xml:space="preserve">hysician-patient communicat*”, </w:t>
            </w:r>
          </w:p>
          <w:p w14:paraId="3958903C" w14:textId="091C9F5B" w:rsidR="006F5BFA" w:rsidRPr="00BE421E" w:rsidRDefault="00BE421E"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lang w:val="fr-FR"/>
              </w:rPr>
            </w:pPr>
            <w:r>
              <w:rPr>
                <w:rFonts w:cstheme="majorBidi"/>
                <w:b w:val="0"/>
                <w:bCs w:val="0"/>
                <w:caps w:val="0"/>
                <w:color w:val="000000" w:themeColor="text1"/>
                <w:lang w:val="fr-FR"/>
              </w:rPr>
              <w:t>“N</w:t>
            </w:r>
            <w:r w:rsidRPr="00BE421E">
              <w:rPr>
                <w:rFonts w:cstheme="majorBidi"/>
                <w:b w:val="0"/>
                <w:bCs w:val="0"/>
                <w:caps w:val="0"/>
                <w:color w:val="000000" w:themeColor="text1"/>
                <w:lang w:val="fr-FR"/>
              </w:rPr>
              <w:t xml:space="preserve">urse-patient relations”, </w:t>
            </w:r>
          </w:p>
          <w:p w14:paraId="15A21116" w14:textId="37F3608B" w:rsidR="006F5BFA" w:rsidRPr="00BC16ED" w:rsidRDefault="00BE421E"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BC16ED">
              <w:rPr>
                <w:rFonts w:cstheme="majorBidi"/>
                <w:b w:val="0"/>
                <w:bCs w:val="0"/>
                <w:caps w:val="0"/>
                <w:color w:val="000000" w:themeColor="text1"/>
              </w:rPr>
              <w:t xml:space="preserve">“Professional-patient relations”, </w:t>
            </w:r>
          </w:p>
          <w:p w14:paraId="057630D1"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Health Professional”, </w:t>
            </w:r>
          </w:p>
          <w:p w14:paraId="223B81C4"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Nurses”, </w:t>
            </w:r>
          </w:p>
          <w:p w14:paraId="5FEE0CC0"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 xml:space="preserve">“Physicians”, </w:t>
            </w:r>
          </w:p>
          <w:p w14:paraId="4A6C05B4"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Hospital”,</w:t>
            </w:r>
          </w:p>
          <w:p w14:paraId="2D23B012" w14:textId="77777777" w:rsidR="006F5BFA" w:rsidRPr="00C07005" w:rsidRDefault="006F5BFA" w:rsidP="006538C6">
            <w:pPr>
              <w:jc w:val="both"/>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sidRPr="00C07005">
              <w:rPr>
                <w:rFonts w:cstheme="majorBidi"/>
                <w:b w:val="0"/>
                <w:bCs w:val="0"/>
                <w:caps w:val="0"/>
                <w:color w:val="000000" w:themeColor="text1"/>
              </w:rPr>
              <w:t>“Medical Staff”</w:t>
            </w:r>
          </w:p>
        </w:tc>
      </w:tr>
    </w:tbl>
    <w:p w14:paraId="7BFD71E7" w14:textId="77777777" w:rsidR="00415292" w:rsidRPr="00C07005" w:rsidRDefault="00415292" w:rsidP="00415292">
      <w:pPr>
        <w:rPr>
          <w:b/>
          <w:bCs/>
        </w:rPr>
      </w:pPr>
    </w:p>
    <w:p w14:paraId="4507A713" w14:textId="77777777" w:rsidR="00415292" w:rsidRPr="00C07005" w:rsidRDefault="00415292" w:rsidP="00415292">
      <w:pPr>
        <w:rPr>
          <w:b/>
          <w:bCs/>
        </w:rPr>
      </w:pPr>
    </w:p>
    <w:p w14:paraId="36822EB8" w14:textId="6DC26AF7" w:rsidR="00415292" w:rsidRPr="00C07005" w:rsidRDefault="00415292" w:rsidP="00415292">
      <w:pPr>
        <w:rPr>
          <w:b/>
          <w:bCs/>
        </w:rPr>
      </w:pPr>
      <w:r w:rsidRPr="00C07005">
        <w:rPr>
          <w:b/>
          <w:bCs/>
        </w:rPr>
        <w:br w:type="page"/>
      </w:r>
    </w:p>
    <w:p w14:paraId="0E599080" w14:textId="77777777" w:rsidR="000316CE" w:rsidRPr="00C07005" w:rsidRDefault="000316CE" w:rsidP="00415292">
      <w:pPr>
        <w:jc w:val="right"/>
        <w:rPr>
          <w:b/>
          <w:bCs/>
        </w:rPr>
        <w:sectPr w:rsidR="000316CE" w:rsidRPr="00C07005" w:rsidSect="000316CE">
          <w:footerReference w:type="default" r:id="rId8"/>
          <w:pgSz w:w="11906" w:h="16838"/>
          <w:pgMar w:top="1440" w:right="1440" w:bottom="1440" w:left="1440" w:header="709" w:footer="709" w:gutter="0"/>
          <w:cols w:space="708"/>
          <w:docGrid w:linePitch="360"/>
        </w:sectPr>
      </w:pPr>
    </w:p>
    <w:p w14:paraId="2ADB211A" w14:textId="629A5AE5" w:rsidR="00DE4976" w:rsidRPr="00C07005" w:rsidRDefault="006F51CE" w:rsidP="00DE4976">
      <w:pPr>
        <w:jc w:val="center"/>
      </w:pPr>
      <w:r w:rsidRPr="00C07005">
        <w:rPr>
          <w:b/>
          <w:bCs/>
        </w:rPr>
        <w:lastRenderedPageBreak/>
        <w:t>Supplement</w:t>
      </w:r>
      <w:r w:rsidR="006F5BFA" w:rsidRPr="00C07005">
        <w:rPr>
          <w:b/>
          <w:bCs/>
        </w:rPr>
        <w:t xml:space="preserve"> 2</w:t>
      </w:r>
      <w:r w:rsidR="00DE4976" w:rsidRPr="00C07005">
        <w:rPr>
          <w:b/>
          <w:bCs/>
        </w:rPr>
        <w:t xml:space="preserve"> </w:t>
      </w:r>
      <w:r w:rsidR="00DE4976" w:rsidRPr="00C07005">
        <w:t>–Description of the papers included in the review</w:t>
      </w:r>
    </w:p>
    <w:tbl>
      <w:tblPr>
        <w:tblStyle w:val="PlainTable31"/>
        <w:tblW w:w="13892" w:type="dxa"/>
        <w:tblLayout w:type="fixed"/>
        <w:tblLook w:val="04A0" w:firstRow="1" w:lastRow="0" w:firstColumn="1" w:lastColumn="0" w:noHBand="0" w:noVBand="1"/>
      </w:tblPr>
      <w:tblGrid>
        <w:gridCol w:w="1134"/>
        <w:gridCol w:w="1985"/>
        <w:gridCol w:w="2126"/>
        <w:gridCol w:w="3119"/>
        <w:gridCol w:w="2976"/>
        <w:gridCol w:w="2552"/>
      </w:tblGrid>
      <w:tr w:rsidR="00DE4976" w:rsidRPr="00C07005" w14:paraId="50AF7EF7" w14:textId="77777777" w:rsidTr="00DE49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3391A236" w14:textId="77777777" w:rsidR="00DE4976" w:rsidRPr="00C07005" w:rsidRDefault="00DE4976" w:rsidP="00DE4976">
            <w:r w:rsidRPr="00C07005">
              <w:t>Reference and Country</w:t>
            </w:r>
          </w:p>
        </w:tc>
        <w:tc>
          <w:tcPr>
            <w:tcW w:w="1985" w:type="dxa"/>
          </w:tcPr>
          <w:p w14:paraId="7508BB32" w14:textId="77777777" w:rsidR="00DE4976" w:rsidRPr="00C07005" w:rsidRDefault="00DE4976" w:rsidP="00DE4976">
            <w:pPr>
              <w:cnfStyle w:val="100000000000" w:firstRow="1" w:lastRow="0" w:firstColumn="0" w:lastColumn="0" w:oddVBand="0" w:evenVBand="0" w:oddHBand="0" w:evenHBand="0" w:firstRowFirstColumn="0" w:firstRowLastColumn="0" w:lastRowFirstColumn="0" w:lastRowLastColumn="0"/>
            </w:pPr>
            <w:r w:rsidRPr="00C07005">
              <w:t>Aim</w:t>
            </w:r>
          </w:p>
        </w:tc>
        <w:tc>
          <w:tcPr>
            <w:tcW w:w="2126" w:type="dxa"/>
          </w:tcPr>
          <w:p w14:paraId="6B02553D" w14:textId="77777777" w:rsidR="00DE4976" w:rsidRPr="00C07005" w:rsidRDefault="00DE4976" w:rsidP="00DE4976">
            <w:pPr>
              <w:cnfStyle w:val="100000000000" w:firstRow="1" w:lastRow="0" w:firstColumn="0" w:lastColumn="0" w:oddVBand="0" w:evenVBand="0" w:oddHBand="0" w:evenHBand="0" w:firstRowFirstColumn="0" w:firstRowLastColumn="0" w:lastRowFirstColumn="0" w:lastRowLastColumn="0"/>
            </w:pPr>
            <w:r w:rsidRPr="00C07005">
              <w:t>Study design</w:t>
            </w:r>
          </w:p>
          <w:p w14:paraId="538CEA8A" w14:textId="77777777" w:rsidR="00DE4976" w:rsidRPr="00C07005" w:rsidRDefault="00DE4976" w:rsidP="00DE4976">
            <w:pPr>
              <w:cnfStyle w:val="100000000000" w:firstRow="1" w:lastRow="0" w:firstColumn="0" w:lastColumn="0" w:oddVBand="0" w:evenVBand="0" w:oddHBand="0" w:evenHBand="0" w:firstRowFirstColumn="0" w:firstRowLastColumn="0" w:lastRowFirstColumn="0" w:lastRowLastColumn="0"/>
              <w:rPr>
                <w:b w:val="0"/>
                <w:bCs w:val="0"/>
                <w:caps w:val="0"/>
              </w:rPr>
            </w:pPr>
          </w:p>
          <w:p w14:paraId="600E80D4" w14:textId="77777777" w:rsidR="00DE4976" w:rsidRPr="00C07005" w:rsidRDefault="00DE4976" w:rsidP="00DE4976">
            <w:pPr>
              <w:cnfStyle w:val="100000000000" w:firstRow="1" w:lastRow="0" w:firstColumn="0" w:lastColumn="0" w:oddVBand="0" w:evenVBand="0" w:oddHBand="0" w:evenHBand="0" w:firstRowFirstColumn="0" w:firstRowLastColumn="0" w:lastRowFirstColumn="0" w:lastRowLastColumn="0"/>
            </w:pPr>
            <w:r w:rsidRPr="00C07005">
              <w:t>Patient group and sample</w:t>
            </w:r>
          </w:p>
        </w:tc>
        <w:tc>
          <w:tcPr>
            <w:tcW w:w="3119" w:type="dxa"/>
          </w:tcPr>
          <w:p w14:paraId="277136E9" w14:textId="77777777" w:rsidR="00DE4976" w:rsidRPr="00C07005" w:rsidRDefault="00DE4976" w:rsidP="00DE4976">
            <w:pPr>
              <w:cnfStyle w:val="100000000000" w:firstRow="1" w:lastRow="0" w:firstColumn="0" w:lastColumn="0" w:oddVBand="0" w:evenVBand="0" w:oddHBand="0" w:evenHBand="0" w:firstRowFirstColumn="0" w:firstRowLastColumn="0" w:lastRowFirstColumn="0" w:lastRowLastColumn="0"/>
            </w:pPr>
            <w:r w:rsidRPr="00C07005">
              <w:t>Findings</w:t>
            </w:r>
          </w:p>
        </w:tc>
        <w:tc>
          <w:tcPr>
            <w:tcW w:w="2976" w:type="dxa"/>
          </w:tcPr>
          <w:p w14:paraId="3D543FB8" w14:textId="77777777" w:rsidR="00DE4976" w:rsidRPr="00C07005" w:rsidRDefault="00DE4976" w:rsidP="00DE4976">
            <w:pPr>
              <w:cnfStyle w:val="100000000000" w:firstRow="1" w:lastRow="0" w:firstColumn="0" w:lastColumn="0" w:oddVBand="0" w:evenVBand="0" w:oddHBand="0" w:evenHBand="0" w:firstRowFirstColumn="0" w:firstRowLastColumn="0" w:lastRowFirstColumn="0" w:lastRowLastColumn="0"/>
            </w:pPr>
            <w:r w:rsidRPr="00C07005">
              <w:t>Weak Points</w:t>
            </w:r>
          </w:p>
        </w:tc>
        <w:tc>
          <w:tcPr>
            <w:tcW w:w="2552" w:type="dxa"/>
          </w:tcPr>
          <w:p w14:paraId="641D3CB9" w14:textId="77777777" w:rsidR="00DE4976" w:rsidRPr="00C07005" w:rsidRDefault="00DE4976" w:rsidP="00DE4976">
            <w:pPr>
              <w:cnfStyle w:val="100000000000" w:firstRow="1" w:lastRow="0" w:firstColumn="0" w:lastColumn="0" w:oddVBand="0" w:evenVBand="0" w:oddHBand="0" w:evenHBand="0" w:firstRowFirstColumn="0" w:firstRowLastColumn="0" w:lastRowFirstColumn="0" w:lastRowLastColumn="0"/>
            </w:pPr>
            <w:r w:rsidRPr="00C07005">
              <w:t>Strong Points</w:t>
            </w:r>
          </w:p>
        </w:tc>
      </w:tr>
      <w:tr w:rsidR="00DE4976" w:rsidRPr="00C07005" w14:paraId="12E91EB2"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7A6A9EF" w14:textId="2366C7CC" w:rsidR="00DE4976" w:rsidRPr="00C07005" w:rsidRDefault="00DE4976" w:rsidP="00565A42">
            <w:r w:rsidRPr="00C07005">
              <w:fldChar w:fldCharType="begin"/>
            </w:r>
            <w:r w:rsidR="007C0184" w:rsidRPr="00565A42">
              <w:instrText xml:space="preserve"> ADDIN EN.CITE &lt;EndNote&gt;&lt;Cite&gt;&lt;Author&gt;Ahia&lt;/Author&gt;&lt;Year&gt;2014&lt;/Year&gt;&lt;RecNum&gt;4968&lt;/RecNum&gt;&lt;DisplayText&gt;[50]&lt;/DisplayText&gt;&lt;record&gt;&lt;rec-number&gt;4968&lt;/rec-number&gt;&lt;foreign-keys&gt;&lt;key app="EN" db-id="0esa92s5w9e0pvea02sxfd0j0xpaweezveae" timestamp="1430852049"&gt;4968&lt;/key&gt;&lt;/foreign-keys&gt;&lt;ref-type name="Journal Article"&gt;17&lt;/ref-type&gt;&lt;contributors&gt;&lt;authors&gt;&lt;author&gt;Ahia, Chad L.&lt;/author&gt;&lt;author&gt;Blais, Christopher M.&lt;/author&gt;&lt;/authors&gt;&lt;/contributors&gt;&lt;auth-address&gt;The University of Queensland School of Medicine, Ochsner Clinical School, New Orleans, LA.&amp;#xD;The University of Queensland School of Medicine, Ochsner Clinical School, New Orleans, LA ; Section of Palliative Medicine, Department of Pulmonary and Critical Care Medicine, and Department of Infectious Disease, Ochsner Clinic Foundation, New Orleans, LA.&lt;/auth-address&gt;&lt;titles&gt;&lt;title&gt;Primary palliative care for the general internist: integrating goals of care discussions into the outpatient setting&lt;/title&gt;&lt;secondary-title&gt;The Ochsner Journal&lt;/secondary-title&gt;&lt;/titles&gt;&lt;periodical&gt;&lt;full-title&gt;The Ochsner Journal&lt;/full-title&gt;&lt;/periodical&gt;&lt;pages&gt;704-711&lt;/pages&gt;&lt;volume&gt;14&lt;/volume&gt;&lt;number&gt;4&lt;/number&gt;&lt;keywords&gt;&lt;keyword&gt;Advance care planning&lt;/keyword&gt;&lt;keyword&gt;advance directives&lt;/keyword&gt;&lt;keyword&gt;palliative care&lt;/keyword&gt;&lt;keyword&gt;patient care planning&lt;/keyword&gt;&lt;keyword&gt;primary care physicians&lt;/keyword&gt;&lt;/keywords&gt;&lt;dates&gt;&lt;year&gt;2014&lt;/year&gt;&lt;/dates&gt;&lt;pub-location&gt;United States&lt;/pub-location&gt;&lt;publisher&gt;Allen Press, Inc. for Ochsner Clinic Foundation&lt;/publisher&gt;&lt;isbn&gt;1524-5012&lt;/isbn&gt;&lt;accession-num&gt;25598737&lt;/accession-num&gt;&lt;urls&gt;&lt;related-urls&gt;&lt;url&gt;http://search.ebscohost.com/login.aspx?direct=true&amp;amp;db=cmedm&amp;amp;AN=25598737&amp;amp;site=ehost-live&lt;/url&gt;&lt;/related-urls&gt;&lt;/urls&gt;&lt;remote-database-name&gt;cmedm&lt;/remote-database-name&gt;&lt;remote-database-provider&gt;EBSCOhost&lt;/remote-database-provider&gt;&lt;/record&gt;&lt;/Cite&gt;&lt;/EndNote&gt;</w:instrText>
            </w:r>
            <w:r w:rsidRPr="00C07005">
              <w:fldChar w:fldCharType="separate"/>
            </w:r>
            <w:r w:rsidR="007C0184">
              <w:rPr>
                <w:noProof/>
              </w:rPr>
              <w:t>[</w:t>
            </w:r>
            <w:hyperlink w:anchor="_ENREF_50" w:tooltip="Ahia, 2014 #4968" w:history="1">
              <w:r w:rsidR="00565A42">
                <w:rPr>
                  <w:noProof/>
                </w:rPr>
                <w:t>50</w:t>
              </w:r>
            </w:hyperlink>
            <w:r w:rsidR="007C0184">
              <w:rPr>
                <w:noProof/>
              </w:rPr>
              <w:t>]</w:t>
            </w:r>
            <w:r w:rsidRPr="00C07005">
              <w:fldChar w:fldCharType="end"/>
            </w:r>
            <w:r w:rsidRPr="00C07005">
              <w:t>, USA</w:t>
            </w:r>
          </w:p>
        </w:tc>
        <w:tc>
          <w:tcPr>
            <w:tcW w:w="1985" w:type="dxa"/>
          </w:tcPr>
          <w:p w14:paraId="4FD23EB8" w14:textId="7777777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ECF8F5"/>
                <w:sz w:val="20"/>
                <w:szCs w:val="20"/>
              </w:rPr>
              <w:t>To model pertinent end of life care communication and discuss practical tips to incorporate goals of care and advance care planning into a primary care practice.</w:t>
            </w:r>
          </w:p>
        </w:tc>
        <w:tc>
          <w:tcPr>
            <w:tcW w:w="2126" w:type="dxa"/>
          </w:tcPr>
          <w:p w14:paraId="4FBCED4A"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ase Report</w:t>
            </w:r>
          </w:p>
          <w:p w14:paraId="1DE7FE8F"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681D8325" w14:textId="5F6C6D0C" w:rsidR="00DE4976" w:rsidRPr="00C07005" w:rsidRDefault="00DE4976" w:rsidP="00736709">
            <w:pPr>
              <w:pStyle w:val="ListParagraph"/>
              <w:numPr>
                <w:ilvl w:val="0"/>
                <w:numId w:val="7"/>
              </w:numPr>
              <w:autoSpaceDE w:val="0"/>
              <w:autoSpaceDN w:val="0"/>
              <w:adjustRightInd w:val="0"/>
              <w:ind w:left="171" w:hanging="17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ECF921"/>
                <w:sz w:val="20"/>
                <w:szCs w:val="20"/>
              </w:rPr>
              <w:t>71-year-old male patient with chronic obstructive pulmonary di</w:t>
            </w:r>
            <w:r w:rsidR="00736709" w:rsidRPr="00C07005">
              <w:rPr>
                <w:rFonts w:cs="AdvPECF921"/>
                <w:sz w:val="20"/>
                <w:szCs w:val="20"/>
              </w:rPr>
              <w:t>sease</w:t>
            </w:r>
            <w:r w:rsidRPr="00C07005">
              <w:rPr>
                <w:rFonts w:cs="AdvPECF921"/>
                <w:sz w:val="20"/>
                <w:szCs w:val="20"/>
              </w:rPr>
              <w:t>.</w:t>
            </w:r>
          </w:p>
        </w:tc>
        <w:tc>
          <w:tcPr>
            <w:tcW w:w="3119" w:type="dxa"/>
          </w:tcPr>
          <w:p w14:paraId="4F3D226B" w14:textId="783DEF3B" w:rsidR="00DE4976" w:rsidRPr="00C07005" w:rsidRDefault="00DE4976" w:rsidP="00DE4976">
            <w:pPr>
              <w:pStyle w:val="ListParagraph"/>
              <w:numPr>
                <w:ilvl w:val="0"/>
                <w:numId w:val="7"/>
              </w:numPr>
              <w:autoSpaceDE w:val="0"/>
              <w:autoSpaceDN w:val="0"/>
              <w:adjustRightInd w:val="0"/>
              <w:ind w:left="174"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ECF921"/>
                <w:sz w:val="20"/>
                <w:szCs w:val="20"/>
              </w:rPr>
              <w:t>General internists and family medicine practitioners in primary care are central to eliciting patients’ goals of</w:t>
            </w:r>
            <w:r w:rsidR="00B07DF3" w:rsidRPr="00C07005">
              <w:rPr>
                <w:rFonts w:cs="AdvPECF921"/>
                <w:sz w:val="20"/>
                <w:szCs w:val="20"/>
              </w:rPr>
              <w:t xml:space="preserve"> care and achieving optimal end </w:t>
            </w:r>
            <w:r w:rsidRPr="00C07005">
              <w:rPr>
                <w:rFonts w:cs="AdvPECF921"/>
                <w:sz w:val="20"/>
                <w:szCs w:val="20"/>
              </w:rPr>
              <w:t>of</w:t>
            </w:r>
            <w:r w:rsidR="00B07DF3" w:rsidRPr="00C07005">
              <w:rPr>
                <w:rFonts w:cs="AdvPECF921"/>
                <w:sz w:val="20"/>
                <w:szCs w:val="20"/>
              </w:rPr>
              <w:t xml:space="preserve"> </w:t>
            </w:r>
            <w:r w:rsidRPr="00C07005">
              <w:rPr>
                <w:rFonts w:cs="AdvPECF921"/>
                <w:sz w:val="20"/>
                <w:szCs w:val="20"/>
              </w:rPr>
              <w:t>life outcomes for their patients.</w:t>
            </w:r>
          </w:p>
        </w:tc>
        <w:tc>
          <w:tcPr>
            <w:tcW w:w="2976" w:type="dxa"/>
          </w:tcPr>
          <w:p w14:paraId="775E4600" w14:textId="77777777" w:rsidR="00DE4976" w:rsidRPr="00C07005" w:rsidRDefault="00DE4976" w:rsidP="00DE4976">
            <w:pPr>
              <w:pStyle w:val="ListParagraph"/>
              <w:numPr>
                <w:ilvl w:val="0"/>
                <w:numId w:val="4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The method chosen in the study – case report;</w:t>
            </w:r>
          </w:p>
          <w:p w14:paraId="76B053C0" w14:textId="77777777" w:rsidR="00DE4976" w:rsidRPr="00C07005" w:rsidRDefault="00DE4976" w:rsidP="00DE4976">
            <w:pPr>
              <w:pStyle w:val="ListParagraph"/>
              <w:numPr>
                <w:ilvl w:val="0"/>
                <w:numId w:val="4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Prevents generalization for other patients/cases;</w:t>
            </w:r>
          </w:p>
          <w:p w14:paraId="6589E05D" w14:textId="1091F50D" w:rsidR="00DE4976" w:rsidRPr="00C07005" w:rsidRDefault="00DE4976" w:rsidP="00DE4976">
            <w:pPr>
              <w:pStyle w:val="ListParagraph"/>
              <w:numPr>
                <w:ilvl w:val="0"/>
                <w:numId w:val="4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Approach suggested to establish goals of care was not tested before and does</w:t>
            </w:r>
            <w:r w:rsidR="00AD57B3" w:rsidRPr="00C07005">
              <w:rPr>
                <w:rFonts w:cstheme="majorBidi"/>
                <w:sz w:val="20"/>
                <w:szCs w:val="20"/>
              </w:rPr>
              <w:t xml:space="preserve"> not include patients’ opinions.</w:t>
            </w:r>
          </w:p>
        </w:tc>
        <w:tc>
          <w:tcPr>
            <w:tcW w:w="2552" w:type="dxa"/>
          </w:tcPr>
          <w:p w14:paraId="7571341C" w14:textId="4C657DFF" w:rsidR="00DE4976" w:rsidRPr="00C07005" w:rsidRDefault="00DE4976" w:rsidP="00DE4976">
            <w:pPr>
              <w:pStyle w:val="ListParagraph"/>
              <w:numPr>
                <w:ilvl w:val="0"/>
                <w:numId w:val="7"/>
              </w:numPr>
              <w:autoSpaceDE w:val="0"/>
              <w:autoSpaceDN w:val="0"/>
              <w:adjustRightInd w:val="0"/>
              <w:ind w:left="171" w:hanging="17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Describes feelings, concerns and thoughts of one COPD patient and his relative about </w:t>
            </w:r>
            <w:r w:rsidR="0079779D" w:rsidRPr="00C07005">
              <w:rPr>
                <w:sz w:val="20"/>
                <w:szCs w:val="20"/>
              </w:rPr>
              <w:t>palliative</w:t>
            </w:r>
            <w:r w:rsidRPr="00C07005">
              <w:rPr>
                <w:sz w:val="20"/>
                <w:szCs w:val="20"/>
              </w:rPr>
              <w:t xml:space="preserve"> care </w:t>
            </w:r>
            <w:r w:rsidR="007D6DD4" w:rsidRPr="00C07005">
              <w:rPr>
                <w:sz w:val="20"/>
                <w:szCs w:val="20"/>
              </w:rPr>
              <w:t>conversations</w:t>
            </w:r>
            <w:r w:rsidRPr="00C07005">
              <w:rPr>
                <w:sz w:val="20"/>
                <w:szCs w:val="20"/>
              </w:rPr>
              <w:t>.</w:t>
            </w:r>
          </w:p>
        </w:tc>
      </w:tr>
      <w:tr w:rsidR="00DE4976" w:rsidRPr="00C07005" w14:paraId="553CDB05"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144B4458" w14:textId="2DAB8168" w:rsidR="00DE4976" w:rsidRPr="00C07005" w:rsidRDefault="00DE4976" w:rsidP="00565A42">
            <w:r w:rsidRPr="00C07005">
              <w:fldChar w:fldCharType="begin">
                <w:fldData xml:space="preserve">PEVuZE5vdGU+PENpdGU+PEF1dGhvcj5BdTwvQXV0aG9yPjxZZWFyPjIwMTI8L1llYXI+PFJlY051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</w:fldData>
              </w:fldChar>
            </w:r>
            <w:r w:rsidR="007C0184">
              <w:instrText xml:space="preserve"> ADDIN EN.CITE </w:instrText>
            </w:r>
            <w:r w:rsidR="007C0184">
              <w:fldChar w:fldCharType="begin">
                <w:fldData xml:space="preserve">PEVuZE5vdGU+PENpdGU+PEF1dGhvcj5BdTwvQXV0aG9yPjxZZWFyPjIwMTI8L1llYXI+PFJlY051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</w:fldData>
              </w:fldChar>
            </w:r>
            <w:r w:rsidR="007C0184">
              <w:instrText xml:space="preserve"> ADDIN EN.CITE.DATA </w:instrText>
            </w:r>
            <w:r w:rsidR="007C0184">
              <w:fldChar w:fldCharType="end"/>
            </w:r>
            <w:r w:rsidRPr="00C07005">
              <w:fldChar w:fldCharType="separate"/>
            </w:r>
            <w:r w:rsidR="007C0184">
              <w:rPr>
                <w:noProof/>
              </w:rPr>
              <w:t>[</w:t>
            </w:r>
            <w:hyperlink w:anchor="_ENREF_36" w:tooltip="Au, 2012 #222" w:history="1">
              <w:r w:rsidR="00565A42">
                <w:rPr>
                  <w:noProof/>
                </w:rPr>
                <w:t>36</w:t>
              </w:r>
            </w:hyperlink>
            <w:r w:rsidR="007C0184">
              <w:rPr>
                <w:noProof/>
              </w:rPr>
              <w:t>]</w:t>
            </w:r>
            <w:r w:rsidRPr="00C07005">
              <w:fldChar w:fldCharType="end"/>
            </w:r>
            <w:r w:rsidRPr="00C07005">
              <w:t>, USA</w:t>
            </w:r>
          </w:p>
        </w:tc>
        <w:tc>
          <w:tcPr>
            <w:tcW w:w="1985" w:type="dxa"/>
          </w:tcPr>
          <w:p w14:paraId="2689A7DB" w14:textId="77777777"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
                <w:sz w:val="20"/>
                <w:szCs w:val="20"/>
              </w:rPr>
              <w:t>To improve the occurrence and quality of end of life communication with a simple communication intervention using a patient-specific feedback.</w:t>
            </w:r>
          </w:p>
        </w:tc>
        <w:tc>
          <w:tcPr>
            <w:tcW w:w="2126" w:type="dxa"/>
          </w:tcPr>
          <w:p w14:paraId="09F945C4"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luster randomized trial</w:t>
            </w:r>
          </w:p>
          <w:p w14:paraId="3AF63570"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126CDD3C" w14:textId="77777777" w:rsidR="00DE4976" w:rsidRPr="00C07005" w:rsidRDefault="00DE4976" w:rsidP="00DE4976">
            <w:pPr>
              <w:pStyle w:val="ListParagraph"/>
              <w:numPr>
                <w:ilvl w:val="0"/>
                <w:numId w:val="6"/>
              </w:numPr>
              <w:ind w:left="175" w:hanging="175"/>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92 respiratory physicians;</w:t>
            </w:r>
          </w:p>
          <w:p w14:paraId="75700E93" w14:textId="77777777" w:rsidR="00DE4976" w:rsidRPr="00C07005" w:rsidRDefault="00DE4976" w:rsidP="00DE4976">
            <w:pPr>
              <w:pStyle w:val="ListParagraph"/>
              <w:numPr>
                <w:ilvl w:val="0"/>
                <w:numId w:val="6"/>
              </w:numPr>
              <w:autoSpaceDE w:val="0"/>
              <w:autoSpaceDN w:val="0"/>
              <w:adjustRightInd w:val="0"/>
              <w:ind w:left="175" w:hanging="175"/>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
                <w:sz w:val="20"/>
                <w:szCs w:val="20"/>
              </w:rPr>
              <w:t>182 COPD patients in the control group and 194 in the intervention group.</w:t>
            </w:r>
          </w:p>
        </w:tc>
        <w:tc>
          <w:tcPr>
            <w:tcW w:w="3119" w:type="dxa"/>
          </w:tcPr>
          <w:p w14:paraId="66EC1E0D" w14:textId="05E24B4A" w:rsidR="00DE4976" w:rsidRPr="00C07005" w:rsidRDefault="00DE4976" w:rsidP="00DE4976">
            <w:pPr>
              <w:pStyle w:val="ListParagraph"/>
              <w:numPr>
                <w:ilvl w:val="0"/>
                <w:numId w:val="6"/>
              </w:numPr>
              <w:autoSpaceDE w:val="0"/>
              <w:autoSpaceDN w:val="0"/>
              <w:adjustRightInd w:val="0"/>
              <w:ind w:left="176"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
                <w:sz w:val="20"/>
                <w:szCs w:val="20"/>
              </w:rPr>
              <w:t>The baseline quality of communication in both treatm</w:t>
            </w:r>
            <w:r w:rsidR="00AD57B3" w:rsidRPr="00C07005">
              <w:rPr>
                <w:rFonts w:cs="NewCaledonia"/>
                <w:sz w:val="20"/>
                <w:szCs w:val="20"/>
              </w:rPr>
              <w:t>ent and control groups was poor.</w:t>
            </w:r>
          </w:p>
          <w:p w14:paraId="0B49D448" w14:textId="53DC17E6" w:rsidR="00DE4976" w:rsidRPr="00C07005" w:rsidRDefault="00DE4976" w:rsidP="00DE4976">
            <w:pPr>
              <w:pStyle w:val="ListParagraph"/>
              <w:numPr>
                <w:ilvl w:val="0"/>
                <w:numId w:val="6"/>
              </w:numPr>
              <w:autoSpaceDE w:val="0"/>
              <w:autoSpaceDN w:val="0"/>
              <w:adjustRightInd w:val="0"/>
              <w:ind w:left="176"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
                <w:sz w:val="20"/>
                <w:szCs w:val="20"/>
              </w:rPr>
              <w:t>Participants frequently reported that they would like to discu</w:t>
            </w:r>
            <w:r w:rsidR="00AD57B3" w:rsidRPr="00C07005">
              <w:rPr>
                <w:rFonts w:cs="NewCaledonia"/>
                <w:sz w:val="20"/>
                <w:szCs w:val="20"/>
              </w:rPr>
              <w:t xml:space="preserve">ss </w:t>
            </w:r>
            <w:r w:rsidR="00B07DF3" w:rsidRPr="00C07005">
              <w:rPr>
                <w:rFonts w:cs="AdvPECF921"/>
                <w:sz w:val="20"/>
                <w:szCs w:val="20"/>
              </w:rPr>
              <w:t>end of life</w:t>
            </w:r>
            <w:r w:rsidR="00AD57B3" w:rsidRPr="00C07005">
              <w:rPr>
                <w:rFonts w:cs="NewCaledonia"/>
                <w:sz w:val="20"/>
                <w:szCs w:val="20"/>
              </w:rPr>
              <w:t xml:space="preserve"> care preferences.</w:t>
            </w:r>
          </w:p>
        </w:tc>
        <w:tc>
          <w:tcPr>
            <w:tcW w:w="2976" w:type="dxa"/>
          </w:tcPr>
          <w:p w14:paraId="2A6195CA" w14:textId="77777777" w:rsidR="00DE4976" w:rsidRPr="00C07005" w:rsidRDefault="00DE4976" w:rsidP="00DE4976">
            <w:pPr>
              <w:pStyle w:val="ListParagraph"/>
              <w:numPr>
                <w:ilvl w:val="0"/>
                <w:numId w:val="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Does not provide in-depth information about patients’ and clinicians’ opinions, feelings and thoughts;</w:t>
            </w:r>
          </w:p>
          <w:p w14:paraId="7CBC32BB" w14:textId="77777777" w:rsidR="00DE4976" w:rsidRPr="00C07005" w:rsidRDefault="00DE4976" w:rsidP="00DE4976">
            <w:pPr>
              <w:pStyle w:val="ListParagraph"/>
              <w:numPr>
                <w:ilvl w:val="0"/>
                <w:numId w:val="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tudy developed in one healthcare facility, generalization may be difficult;</w:t>
            </w:r>
          </w:p>
          <w:p w14:paraId="5AF333A8" w14:textId="77777777" w:rsidR="00DE4976" w:rsidRPr="00C07005" w:rsidRDefault="00DE4976" w:rsidP="00DE4976">
            <w:pPr>
              <w:pStyle w:val="ListParagraph"/>
              <w:numPr>
                <w:ilvl w:val="0"/>
                <w:numId w:val="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percentage of women in the study;</w:t>
            </w:r>
          </w:p>
          <w:p w14:paraId="3F119A75" w14:textId="28F5E01C" w:rsidR="00DE4976" w:rsidRPr="00C07005" w:rsidRDefault="00DE4976" w:rsidP="00DE4976">
            <w:pPr>
              <w:pStyle w:val="ListParagraph"/>
              <w:numPr>
                <w:ilvl w:val="0"/>
                <w:numId w:val="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Patients and clinicians approached during only one clinic to assess the conduction of </w:t>
            </w:r>
            <w:r w:rsidR="007D6DD4" w:rsidRPr="00C07005">
              <w:rPr>
                <w:sz w:val="20"/>
                <w:szCs w:val="20"/>
              </w:rPr>
              <w:t>conversations</w:t>
            </w:r>
            <w:r w:rsidRPr="00C07005">
              <w:rPr>
                <w:rFonts w:cstheme="majorBidi"/>
                <w:sz w:val="20"/>
                <w:szCs w:val="20"/>
              </w:rPr>
              <w:t>.</w:t>
            </w:r>
          </w:p>
        </w:tc>
        <w:tc>
          <w:tcPr>
            <w:tcW w:w="2552" w:type="dxa"/>
          </w:tcPr>
          <w:p w14:paraId="215F5FF6" w14:textId="77777777" w:rsidR="00DE4976" w:rsidRPr="00C07005" w:rsidRDefault="00DE4976" w:rsidP="00DE4976">
            <w:pPr>
              <w:pStyle w:val="ListParagraph"/>
              <w:numPr>
                <w:ilvl w:val="0"/>
                <w:numId w:val="6"/>
              </w:numPr>
              <w:autoSpaceDE w:val="0"/>
              <w:autoSpaceDN w:val="0"/>
              <w:adjustRightInd w:val="0"/>
              <w:ind w:left="175" w:hanging="175"/>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lustered randomized controlled trial – robust findings;</w:t>
            </w:r>
          </w:p>
          <w:p w14:paraId="62F11198" w14:textId="59F1CB9F" w:rsidR="00DE4976" w:rsidRPr="00C07005" w:rsidRDefault="00DE4976" w:rsidP="00DE4976">
            <w:pPr>
              <w:pStyle w:val="ListParagraph"/>
              <w:numPr>
                <w:ilvl w:val="0"/>
                <w:numId w:val="6"/>
              </w:numPr>
              <w:autoSpaceDE w:val="0"/>
              <w:autoSpaceDN w:val="0"/>
              <w:adjustRightInd w:val="0"/>
              <w:ind w:left="175" w:hanging="175"/>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Included clinicians and patients across all</w:t>
            </w:r>
            <w:r w:rsidR="00AD57B3" w:rsidRPr="00C07005">
              <w:rPr>
                <w:sz w:val="20"/>
                <w:szCs w:val="20"/>
              </w:rPr>
              <w:t xml:space="preserve"> backgrounds and disease stages.</w:t>
            </w:r>
          </w:p>
        </w:tc>
      </w:tr>
      <w:tr w:rsidR="00DE4976" w:rsidRPr="00C07005" w14:paraId="6B44595D"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AAB30C0" w14:textId="7AD2EE2A" w:rsidR="00DE4976" w:rsidRPr="00C07005" w:rsidRDefault="00DE4976" w:rsidP="00565A42">
            <w:r w:rsidRPr="00C07005">
              <w:fldChar w:fldCharType="begin"/>
            </w:r>
            <w:r w:rsidR="0074328B" w:rsidRPr="00565A42">
              <w:instrText xml:space="preserve"> ADDIN EN.CITE &lt;EndNote&gt;&lt;Cite&gt;&lt;Author&gt;Crawford&lt;/Author&gt;&lt;Year&gt;2010&lt;/Year&gt;&lt;RecNum&gt;32&lt;/RecNum&gt;&lt;DisplayText&gt;[18]&lt;/DisplayText&gt;&lt;record&gt;&lt;rec-number&gt;32&lt;/rec-number&gt;&lt;foreign-keys&gt;&lt;key app="EN" db-id="0esa92s5w9e0pvea02sxfd0j0xpaweezveae" timestamp="1415991685"&gt;32&lt;/key&gt;&lt;key app="ENWeb" db-id=""&gt;0&lt;/key&gt;&lt;/foreign-keys&gt;&lt;ref-type name="Journal Article"&gt;17&lt;/ref-type&gt;&lt;contributors&gt;&lt;authors&gt;&lt;author&gt;Crawford, A.&lt;/author&gt;&lt;/authors&gt;&lt;/contributors&gt;&lt;auth-address&gt;Team Lead, Community Respiratory Services, Outer North East London Community Services, NHS Waltham Forest&lt;/auth-address&gt;&lt;titles&gt;&lt;title&gt;Respiratory practitioners&amp;apos; experience of end-of-life discussions in COPD&lt;/title&gt;&lt;secondary-title&gt;British Journal of Nursing&lt;/secondary-title&gt;&lt;/titles&gt;&lt;periodical&gt;&lt;full-title&gt;British Journal of Nursing&lt;/full-title&gt;&lt;/periodical&gt;&lt;pages&gt;1164-1169&lt;/pages&gt;&lt;volume&gt;19&lt;/volume&gt;&lt;number&gt;18&lt;/number&gt;&lt;keywords&gt;&lt;keyword&gt;Lung Diseases, Obstructive&lt;/keyword&gt;&lt;keyword&gt;Health Personnel&lt;/keyword&gt;&lt;keyword&gt;Communication&lt;/keyword&gt;&lt;keyword&gt;Hospice Care&lt;/keyword&gt;&lt;keyword&gt;Qualitative Studies&lt;/keyword&gt;&lt;keyword&gt;Phenomenological Research&lt;/keyword&gt;&lt;keyword&gt;Interviews&lt;/keyword&gt;&lt;keyword&gt;Purposive Sample&lt;/keyword&gt;&lt;keyword&gt;Thematic Analysis&lt;/keyword&gt;&lt;keyword&gt;Audiorecording&lt;/keyword&gt;&lt;keyword&gt;Emotions&lt;/keyword&gt;&lt;keyword&gt;Empathy&lt;/keyword&gt;&lt;/keywords&gt;&lt;dates&gt;&lt;year&gt;2010&lt;/year&gt;&lt;/dates&gt;&lt;isbn&gt;0966-0461&lt;/isbn&gt;&lt;accession-num&gt;2010831579. Language: English. Entry Date: 20101105. Revision Date: 20140808. Publication Type: journal article&lt;/accession-num&gt;&lt;urls&gt;&lt;related-urls&gt;&lt;url&gt;http://search.ebscohost.com/login.aspx?direct=true&amp;amp;db=rzh&amp;amp;AN=2010831579&amp;amp;site=eds-live&lt;/url&gt;&lt;/related-urls&gt;&lt;/urls&gt;&lt;remote-database-name&gt;rzh&lt;/remote-database-name&gt;&lt;remote-database-provider&gt;EBSCOhost&lt;/remote-database-provider&gt;&lt;/record&gt;&lt;/Cite&gt;&lt;/EndNote&gt;</w:instrText>
            </w:r>
            <w:r w:rsidRPr="00C07005">
              <w:fldChar w:fldCharType="separate"/>
            </w:r>
            <w:r w:rsidR="0074328B" w:rsidRPr="00C07005">
              <w:rPr>
                <w:noProof/>
              </w:rPr>
              <w:t>[</w:t>
            </w:r>
            <w:hyperlink w:anchor="_ENREF_18" w:tooltip="Crawford, 2010 #32" w:history="1">
              <w:r w:rsidR="00565A42" w:rsidRPr="00C07005">
                <w:rPr>
                  <w:noProof/>
                </w:rPr>
                <w:t>18</w:t>
              </w:r>
            </w:hyperlink>
            <w:r w:rsidR="0074328B" w:rsidRPr="00C07005">
              <w:rPr>
                <w:noProof/>
              </w:rPr>
              <w:t>]</w:t>
            </w:r>
            <w:r w:rsidRPr="00C07005">
              <w:fldChar w:fldCharType="end"/>
            </w:r>
            <w:r w:rsidRPr="00C07005">
              <w:t>, UK</w:t>
            </w:r>
          </w:p>
        </w:tc>
        <w:tc>
          <w:tcPr>
            <w:tcW w:w="1985" w:type="dxa"/>
          </w:tcPr>
          <w:p w14:paraId="3479F8BD" w14:textId="45851701"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BemboStd"/>
                <w:sz w:val="20"/>
                <w:szCs w:val="20"/>
              </w:rPr>
              <w:t>To explore the experiences of respiratory health</w:t>
            </w:r>
            <w:r w:rsidR="00AD57B3" w:rsidRPr="00C07005">
              <w:rPr>
                <w:rFonts w:cs="BemboStd"/>
                <w:sz w:val="20"/>
                <w:szCs w:val="20"/>
              </w:rPr>
              <w:t>care</w:t>
            </w:r>
            <w:r w:rsidRPr="00C07005">
              <w:rPr>
                <w:rFonts w:cs="BemboStd"/>
                <w:sz w:val="20"/>
                <w:szCs w:val="20"/>
              </w:rPr>
              <w:t xml:space="preserve"> professionals in their </w:t>
            </w:r>
            <w:r w:rsidR="007D6DD4" w:rsidRPr="00C07005">
              <w:rPr>
                <w:sz w:val="20"/>
                <w:szCs w:val="20"/>
              </w:rPr>
              <w:t>conversations</w:t>
            </w:r>
            <w:r w:rsidRPr="00C07005">
              <w:rPr>
                <w:rFonts w:cs="BemboStd"/>
                <w:sz w:val="20"/>
                <w:szCs w:val="20"/>
              </w:rPr>
              <w:t xml:space="preserve"> with COPD patients.</w:t>
            </w:r>
          </w:p>
        </w:tc>
        <w:tc>
          <w:tcPr>
            <w:tcW w:w="2126" w:type="dxa"/>
          </w:tcPr>
          <w:p w14:paraId="46482CF9"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Qualitative phenomenology – Interviews</w:t>
            </w:r>
          </w:p>
          <w:p w14:paraId="59F21CC7"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3846F3B5" w14:textId="77777777" w:rsidR="00DE4976" w:rsidRPr="00C07005" w:rsidRDefault="00DE4976" w:rsidP="00DE4976">
            <w:pPr>
              <w:pStyle w:val="ListParagraph"/>
              <w:numPr>
                <w:ilvl w:val="0"/>
                <w:numId w:val="8"/>
              </w:numPr>
              <w:autoSpaceDE w:val="0"/>
              <w:autoSpaceDN w:val="0"/>
              <w:adjustRightInd w:val="0"/>
              <w:ind w:left="171" w:hanging="142"/>
              <w:jc w:val="both"/>
              <w:cnfStyle w:val="000000100000" w:firstRow="0" w:lastRow="0" w:firstColumn="0" w:lastColumn="0" w:oddVBand="0" w:evenVBand="0" w:oddHBand="1" w:evenHBand="0" w:firstRowFirstColumn="0" w:firstRowLastColumn="0" w:lastRowFirstColumn="0" w:lastRowLastColumn="0"/>
              <w:rPr>
                <w:rFonts w:cs="BemboStd"/>
                <w:sz w:val="20"/>
                <w:szCs w:val="20"/>
              </w:rPr>
            </w:pPr>
            <w:r w:rsidRPr="00C07005">
              <w:rPr>
                <w:rFonts w:cs="BemboStd"/>
                <w:sz w:val="20"/>
                <w:szCs w:val="20"/>
              </w:rPr>
              <w:t>2 respiratory physicians;</w:t>
            </w:r>
          </w:p>
          <w:p w14:paraId="1500326F" w14:textId="77777777" w:rsidR="00DE4976" w:rsidRPr="00C07005" w:rsidRDefault="00DE4976" w:rsidP="00DE4976">
            <w:pPr>
              <w:pStyle w:val="ListParagraph"/>
              <w:numPr>
                <w:ilvl w:val="0"/>
                <w:numId w:val="8"/>
              </w:numPr>
              <w:autoSpaceDE w:val="0"/>
              <w:autoSpaceDN w:val="0"/>
              <w:adjustRightInd w:val="0"/>
              <w:ind w:left="171" w:hanging="142"/>
              <w:jc w:val="both"/>
              <w:cnfStyle w:val="000000100000" w:firstRow="0" w:lastRow="0" w:firstColumn="0" w:lastColumn="0" w:oddVBand="0" w:evenVBand="0" w:oddHBand="1" w:evenHBand="0" w:firstRowFirstColumn="0" w:firstRowLastColumn="0" w:lastRowFirstColumn="0" w:lastRowLastColumn="0"/>
              <w:rPr>
                <w:rFonts w:cs="BemboStd"/>
                <w:sz w:val="20"/>
                <w:szCs w:val="20"/>
              </w:rPr>
            </w:pPr>
            <w:r w:rsidRPr="00C07005">
              <w:rPr>
                <w:rFonts w:cs="BemboStd"/>
                <w:sz w:val="20"/>
                <w:szCs w:val="20"/>
              </w:rPr>
              <w:t>3 respiratory nurse specialists;</w:t>
            </w:r>
          </w:p>
          <w:p w14:paraId="439B9155" w14:textId="77777777" w:rsidR="00DE4976" w:rsidRPr="00C07005" w:rsidRDefault="00DE4976" w:rsidP="00DE4976">
            <w:pPr>
              <w:pStyle w:val="ListParagraph"/>
              <w:numPr>
                <w:ilvl w:val="0"/>
                <w:numId w:val="8"/>
              </w:numPr>
              <w:autoSpaceDE w:val="0"/>
              <w:autoSpaceDN w:val="0"/>
              <w:adjustRightInd w:val="0"/>
              <w:ind w:left="171"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BemboStd"/>
                <w:sz w:val="20"/>
                <w:szCs w:val="20"/>
              </w:rPr>
              <w:lastRenderedPageBreak/>
              <w:t>2 lung cancer nurse specialists.</w:t>
            </w:r>
          </w:p>
        </w:tc>
        <w:tc>
          <w:tcPr>
            <w:tcW w:w="3119" w:type="dxa"/>
          </w:tcPr>
          <w:p w14:paraId="42234EE2" w14:textId="0F192403" w:rsidR="00DE4976" w:rsidRPr="00C07005" w:rsidRDefault="00DE4976" w:rsidP="00DE4976">
            <w:pPr>
              <w:pStyle w:val="ListParagraph"/>
              <w:numPr>
                <w:ilvl w:val="0"/>
                <w:numId w:val="8"/>
              </w:numPr>
              <w:autoSpaceDE w:val="0"/>
              <w:autoSpaceDN w:val="0"/>
              <w:adjustRightInd w:val="0"/>
              <w:ind w:left="175" w:hanging="143"/>
              <w:jc w:val="both"/>
              <w:cnfStyle w:val="000000100000" w:firstRow="0" w:lastRow="0" w:firstColumn="0" w:lastColumn="0" w:oddVBand="0" w:evenVBand="0" w:oddHBand="1" w:evenHBand="0" w:firstRowFirstColumn="0" w:firstRowLastColumn="0" w:lastRowFirstColumn="0" w:lastRowLastColumn="0"/>
              <w:rPr>
                <w:rFonts w:cs="BemboStd"/>
                <w:sz w:val="20"/>
                <w:szCs w:val="20"/>
              </w:rPr>
            </w:pPr>
            <w:r w:rsidRPr="00C07005">
              <w:rPr>
                <w:rFonts w:cs="BemboStd"/>
                <w:sz w:val="20"/>
                <w:szCs w:val="20"/>
              </w:rPr>
              <w:lastRenderedPageBreak/>
              <w:t xml:space="preserve">The timing of </w:t>
            </w:r>
            <w:r w:rsidR="001F5B46" w:rsidRPr="00C07005">
              <w:rPr>
                <w:rFonts w:cs="BemboStd"/>
                <w:sz w:val="20"/>
                <w:szCs w:val="20"/>
              </w:rPr>
              <w:t>discussion</w:t>
            </w:r>
            <w:r w:rsidRPr="00C07005">
              <w:rPr>
                <w:rFonts w:cs="BemboStd"/>
                <w:sz w:val="20"/>
                <w:szCs w:val="20"/>
              </w:rPr>
              <w:t>s is crucially dependent o</w:t>
            </w:r>
            <w:r w:rsidR="00AD57B3" w:rsidRPr="00C07005">
              <w:rPr>
                <w:rFonts w:cs="BemboStd"/>
                <w:sz w:val="20"/>
                <w:szCs w:val="20"/>
              </w:rPr>
              <w:t>n the patient’s illness pathway.</w:t>
            </w:r>
          </w:p>
          <w:p w14:paraId="5F96083F" w14:textId="1DF34B1F" w:rsidR="00DE4976" w:rsidRPr="00C07005" w:rsidRDefault="00DE4976" w:rsidP="00DE4976">
            <w:pPr>
              <w:pStyle w:val="ListParagraph"/>
              <w:numPr>
                <w:ilvl w:val="0"/>
                <w:numId w:val="8"/>
              </w:numPr>
              <w:autoSpaceDE w:val="0"/>
              <w:autoSpaceDN w:val="0"/>
              <w:adjustRightInd w:val="0"/>
              <w:ind w:left="175" w:hanging="143"/>
              <w:jc w:val="both"/>
              <w:cnfStyle w:val="000000100000" w:firstRow="0" w:lastRow="0" w:firstColumn="0" w:lastColumn="0" w:oddVBand="0" w:evenVBand="0" w:oddHBand="1" w:evenHBand="0" w:firstRowFirstColumn="0" w:firstRowLastColumn="0" w:lastRowFirstColumn="0" w:lastRowLastColumn="0"/>
              <w:rPr>
                <w:rFonts w:cs="BemboStd"/>
                <w:sz w:val="20"/>
                <w:szCs w:val="20"/>
              </w:rPr>
            </w:pPr>
            <w:r w:rsidRPr="00C07005">
              <w:rPr>
                <w:rFonts w:cs="BemboStd"/>
                <w:sz w:val="20"/>
                <w:szCs w:val="20"/>
              </w:rPr>
              <w:t>Picking up on subtle visual a</w:t>
            </w:r>
            <w:r w:rsidR="00AD57B3" w:rsidRPr="00C07005">
              <w:rPr>
                <w:rFonts w:cs="BemboStd"/>
                <w:sz w:val="20"/>
                <w:szCs w:val="20"/>
              </w:rPr>
              <w:t>nd verbal cues were highlighted.</w:t>
            </w:r>
          </w:p>
          <w:p w14:paraId="19C7320E" w14:textId="20A0D2D7" w:rsidR="00DE4976" w:rsidRPr="00C07005" w:rsidRDefault="00DE4976" w:rsidP="00DE4976">
            <w:pPr>
              <w:pStyle w:val="ListParagraph"/>
              <w:numPr>
                <w:ilvl w:val="0"/>
                <w:numId w:val="8"/>
              </w:numPr>
              <w:autoSpaceDE w:val="0"/>
              <w:autoSpaceDN w:val="0"/>
              <w:adjustRightInd w:val="0"/>
              <w:ind w:left="175" w:hanging="143"/>
              <w:jc w:val="both"/>
              <w:cnfStyle w:val="000000100000" w:firstRow="0" w:lastRow="0" w:firstColumn="0" w:lastColumn="0" w:oddVBand="0" w:evenVBand="0" w:oddHBand="1" w:evenHBand="0" w:firstRowFirstColumn="0" w:firstRowLastColumn="0" w:lastRowFirstColumn="0" w:lastRowLastColumn="0"/>
              <w:rPr>
                <w:rFonts w:cs="BemboStd"/>
                <w:sz w:val="20"/>
                <w:szCs w:val="20"/>
              </w:rPr>
            </w:pPr>
            <w:r w:rsidRPr="00C07005">
              <w:rPr>
                <w:rFonts w:cs="BemboStd"/>
                <w:sz w:val="20"/>
                <w:szCs w:val="20"/>
              </w:rPr>
              <w:t>Moral and ethical dilemmas, as well as the fut</w:t>
            </w:r>
            <w:r w:rsidR="00AD57B3" w:rsidRPr="00C07005">
              <w:rPr>
                <w:rFonts w:cs="BemboStd"/>
                <w:sz w:val="20"/>
                <w:szCs w:val="20"/>
              </w:rPr>
              <w:t>ility of treatment, were raised.</w:t>
            </w:r>
          </w:p>
        </w:tc>
        <w:tc>
          <w:tcPr>
            <w:tcW w:w="2976" w:type="dxa"/>
          </w:tcPr>
          <w:p w14:paraId="09D7FC69" w14:textId="77777777" w:rsidR="00DE4976" w:rsidRPr="00C07005" w:rsidRDefault="00DE4976" w:rsidP="00DE4976">
            <w:pPr>
              <w:pStyle w:val="ListParagraph"/>
              <w:numPr>
                <w:ilvl w:val="0"/>
                <w:numId w:val="47"/>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mall sample of clinicians used;</w:t>
            </w:r>
          </w:p>
          <w:p w14:paraId="3DFAF9E6" w14:textId="77777777" w:rsidR="00DE4976" w:rsidRPr="00C07005" w:rsidRDefault="00DE4976" w:rsidP="00DE4976">
            <w:pPr>
              <w:pStyle w:val="ListParagraph"/>
              <w:numPr>
                <w:ilvl w:val="0"/>
                <w:numId w:val="47"/>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No patients were included in the study;</w:t>
            </w:r>
          </w:p>
          <w:p w14:paraId="6051B768" w14:textId="77777777" w:rsidR="00DE4976" w:rsidRPr="00C07005" w:rsidRDefault="00DE4976" w:rsidP="00DE4976">
            <w:pPr>
              <w:pStyle w:val="ListParagraph"/>
              <w:numPr>
                <w:ilvl w:val="0"/>
                <w:numId w:val="47"/>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details regarding the methods used, exclusion/inclusion criteria, recruitment process and data collection;</w:t>
            </w:r>
          </w:p>
          <w:p w14:paraId="39F5FC3B" w14:textId="77777777" w:rsidR="00DE4976" w:rsidRPr="00C07005" w:rsidRDefault="00DE4976" w:rsidP="00DE4976">
            <w:pPr>
              <w:pStyle w:val="ListParagraph"/>
              <w:numPr>
                <w:ilvl w:val="0"/>
                <w:numId w:val="47"/>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Results cannot be generalized;</w:t>
            </w:r>
          </w:p>
          <w:p w14:paraId="2CDA290B" w14:textId="77777777" w:rsidR="00DE4976" w:rsidRPr="00C07005" w:rsidRDefault="00DE4976" w:rsidP="00DE4976">
            <w:pPr>
              <w:pStyle w:val="ListParagraph"/>
              <w:numPr>
                <w:ilvl w:val="0"/>
                <w:numId w:val="47"/>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Clinicians interviewed regarding interviews that they recalled having had in the past.</w:t>
            </w:r>
          </w:p>
        </w:tc>
        <w:tc>
          <w:tcPr>
            <w:tcW w:w="2552" w:type="dxa"/>
          </w:tcPr>
          <w:p w14:paraId="48655B05" w14:textId="3E939D04" w:rsidR="00DE4976" w:rsidRPr="00C07005" w:rsidRDefault="00DE4976" w:rsidP="00DE4976">
            <w:pPr>
              <w:pStyle w:val="ListParagraph"/>
              <w:numPr>
                <w:ilvl w:val="0"/>
                <w:numId w:val="8"/>
              </w:numPr>
              <w:autoSpaceDE w:val="0"/>
              <w:autoSpaceDN w:val="0"/>
              <w:adjustRightInd w:val="0"/>
              <w:ind w:left="171"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 xml:space="preserve">Description of clinicians’ experiences and concerns regarding </w:t>
            </w:r>
            <w:r w:rsidR="0079779D" w:rsidRPr="00C07005">
              <w:rPr>
                <w:sz w:val="20"/>
                <w:szCs w:val="20"/>
              </w:rPr>
              <w:t>palliative</w:t>
            </w:r>
            <w:r w:rsidRPr="00C07005">
              <w:rPr>
                <w:sz w:val="20"/>
                <w:szCs w:val="20"/>
              </w:rPr>
              <w:t xml:space="preserve"> care </w:t>
            </w:r>
            <w:r w:rsidR="007D6DD4" w:rsidRPr="00C07005">
              <w:rPr>
                <w:sz w:val="20"/>
                <w:szCs w:val="20"/>
              </w:rPr>
              <w:t>conversations</w:t>
            </w:r>
            <w:r w:rsidRPr="00C07005">
              <w:rPr>
                <w:sz w:val="20"/>
                <w:szCs w:val="20"/>
              </w:rPr>
              <w:t xml:space="preserve"> with patients;</w:t>
            </w:r>
          </w:p>
          <w:p w14:paraId="7361A85A" w14:textId="5287365E" w:rsidR="00DE4976" w:rsidRPr="00C07005" w:rsidRDefault="00DE4976" w:rsidP="00DE4976">
            <w:pPr>
              <w:pStyle w:val="ListParagraph"/>
              <w:numPr>
                <w:ilvl w:val="0"/>
                <w:numId w:val="8"/>
              </w:numPr>
              <w:autoSpaceDE w:val="0"/>
              <w:autoSpaceDN w:val="0"/>
              <w:adjustRightInd w:val="0"/>
              <w:ind w:left="171"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Comparison of </w:t>
            </w:r>
            <w:r w:rsidR="001F5B46" w:rsidRPr="00C07005">
              <w:rPr>
                <w:sz w:val="20"/>
                <w:szCs w:val="20"/>
              </w:rPr>
              <w:t>discussion</w:t>
            </w:r>
            <w:r w:rsidRPr="00C07005">
              <w:rPr>
                <w:sz w:val="20"/>
                <w:szCs w:val="20"/>
              </w:rPr>
              <w:t>s between patients with cancer and COPD;</w:t>
            </w:r>
          </w:p>
          <w:p w14:paraId="04848739" w14:textId="77777777" w:rsidR="00DE4976" w:rsidRPr="00C07005" w:rsidRDefault="00DE4976" w:rsidP="00DE4976">
            <w:pPr>
              <w:pStyle w:val="ListParagraph"/>
              <w:numPr>
                <w:ilvl w:val="0"/>
                <w:numId w:val="8"/>
              </w:numPr>
              <w:autoSpaceDE w:val="0"/>
              <w:autoSpaceDN w:val="0"/>
              <w:adjustRightInd w:val="0"/>
              <w:ind w:left="171"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Description of the 5 most frequent themes regarding conversations with patients.</w:t>
            </w:r>
          </w:p>
        </w:tc>
      </w:tr>
      <w:tr w:rsidR="00DE4976" w:rsidRPr="00C07005" w14:paraId="23BB3326"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382545D0" w14:textId="2EF04B8C" w:rsidR="00DE4976" w:rsidRPr="00C07005" w:rsidRDefault="00DE4976" w:rsidP="00565A42">
            <w:r w:rsidRPr="00C07005">
              <w:lastRenderedPageBreak/>
              <w:fldChar w:fldCharType="begin"/>
            </w:r>
            <w:r w:rsidR="007C0184" w:rsidRPr="00565A42">
              <w:instrText xml:space="preserve"> ADDIN EN.CITE &lt;EndNote&gt;&lt;Cite&gt;&lt;Author&gt;Curtis&lt;/Author&gt;&lt;Year&gt;2000&lt;/Year&gt;&lt;RecNum&gt;8311&lt;/RecNum&gt;&lt;DisplayText&gt;[25]&lt;/DisplayText&gt;&lt;record&gt;&lt;rec-number&gt;8311&lt;/rec-number&gt;&lt;foreign-keys&gt;&lt;key app="EN" db-id="0esa92s5w9e0pvea02sxfd0j0xpaweezveae" timestamp="1431285959"&gt;8311&lt;/key&gt;&lt;/foreign-keys&gt;&lt;ref-type name="Journal Article"&gt;17&lt;/ref-type&gt;&lt;contributors&gt;&lt;authors&gt;&lt;author&gt;Curtis, J. R.&lt;/author&gt;&lt;/authors&gt;&lt;/contributors&gt;&lt;auth-address&gt;Department of Medicine, University of Washington, Seattle, USA. jrc@u.washington.edu&lt;/auth-address&gt;&lt;titles&gt;&lt;title&gt;Communicating with patients and their families about advance care planning and end-of-life care&lt;/title&gt;&lt;secondary-title&gt;Respir Care&lt;/secondary-title&gt;&lt;alt-title&gt;Respiratory care&lt;/alt-title&gt;&lt;/titles&gt;&lt;alt-periodical&gt;&lt;full-title&gt;Respiratory Care&lt;/full-title&gt;&lt;/alt-periodical&gt;&lt;pages&gt;1385-94; discussion 1394-8&lt;/pages&gt;&lt;volume&gt;45&lt;/volume&gt;&lt;number&gt;11&lt;/number&gt;&lt;edition&gt;2000/11/04&lt;/edition&gt;&lt;keywords&gt;&lt;keyword&gt;*Advance Directives&lt;/keyword&gt;&lt;keyword&gt;Attitude of Health Personnel&lt;/keyword&gt;&lt;keyword&gt;Attitude to Death&lt;/keyword&gt;&lt;keyword&gt;*Communication&lt;/keyword&gt;&lt;keyword&gt;Decision Making&lt;/keyword&gt;&lt;keyword&gt;Ethics, Medical&lt;/keyword&gt;&lt;keyword&gt;Family/*psychology&lt;/keyword&gt;&lt;keyword&gt;Health Knowledge, Attitudes, Practice&lt;/keyword&gt;&lt;keyword&gt;Humans&lt;/keyword&gt;&lt;keyword&gt;Medical Futility&lt;/keyword&gt;&lt;keyword&gt;Patient Advocacy&lt;/keyword&gt;&lt;keyword&gt;Patient Care Team/organization &amp;amp; administration&lt;/keyword&gt;&lt;keyword&gt;Patient Education as Topic/methods&lt;/keyword&gt;&lt;keyword&gt;*Professional-Family Relations&lt;/keyword&gt;&lt;keyword&gt;*Professional-Patient Relations&lt;/keyword&gt;&lt;keyword&gt;Terminal Care/*methods/*psychology&lt;/keyword&gt;&lt;/keywords&gt;&lt;dates&gt;&lt;year&gt;2000&lt;/year&gt;&lt;pub-dates&gt;&lt;date&gt;Nov&lt;/date&gt;&lt;/pub-dates&gt;&lt;/dates&gt;&lt;isbn&gt;0020-1324 (Print)&amp;#xD;0020-1324&lt;/isbn&gt;&lt;accession-num&gt;11063526&lt;/accession-num&gt;&lt;urls&gt;&lt;/urls&gt;&lt;remote-database-provider&gt;Nlm&lt;/remote-database-provider&gt;&lt;language&gt;eng&lt;/language&gt;&lt;/record&gt;&lt;/Cite&gt;&lt;/EndNote&gt;</w:instrText>
            </w:r>
            <w:r w:rsidRPr="00C07005">
              <w:fldChar w:fldCharType="separate"/>
            </w:r>
            <w:r w:rsidR="007C0184">
              <w:rPr>
                <w:noProof/>
              </w:rPr>
              <w:t>[</w:t>
            </w:r>
            <w:hyperlink w:anchor="_ENREF_25" w:tooltip="Curtis, 2000 #8311" w:history="1">
              <w:r w:rsidR="00565A42">
                <w:rPr>
                  <w:noProof/>
                </w:rPr>
                <w:t>25</w:t>
              </w:r>
            </w:hyperlink>
            <w:r w:rsidR="007C0184">
              <w:rPr>
                <w:noProof/>
              </w:rPr>
              <w:t>]</w:t>
            </w:r>
            <w:r w:rsidRPr="00C07005">
              <w:fldChar w:fldCharType="end"/>
            </w:r>
            <w:r w:rsidRPr="00C07005">
              <w:t>, uSA</w:t>
            </w:r>
          </w:p>
        </w:tc>
        <w:tc>
          <w:tcPr>
            <w:tcW w:w="1985" w:type="dxa"/>
          </w:tcPr>
          <w:p w14:paraId="08F40E50" w14:textId="5734B7E6" w:rsidR="00DE4976" w:rsidRPr="00C07005" w:rsidRDefault="00DE4976" w:rsidP="00EA692E">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To review what is known about communicating with patients and their families about end of life care in </w:t>
            </w:r>
            <w:r w:rsidR="00EA692E" w:rsidRPr="00C07005">
              <w:rPr>
                <w:sz w:val="20"/>
                <w:szCs w:val="20"/>
              </w:rPr>
              <w:t>ITU</w:t>
            </w:r>
            <w:r w:rsidRPr="00C07005">
              <w:rPr>
                <w:sz w:val="20"/>
                <w:szCs w:val="20"/>
              </w:rPr>
              <w:t xml:space="preserve"> settings.</w:t>
            </w:r>
          </w:p>
        </w:tc>
        <w:tc>
          <w:tcPr>
            <w:tcW w:w="2126" w:type="dxa"/>
          </w:tcPr>
          <w:p w14:paraId="15D5CD0F"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Narrative Review</w:t>
            </w:r>
          </w:p>
          <w:p w14:paraId="4628828E"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1B254DB7" w14:textId="3A23A03E" w:rsidR="00DE4976" w:rsidRPr="00C07005" w:rsidRDefault="00EA692E"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Sample - </w:t>
            </w:r>
            <w:r w:rsidR="00DE4976" w:rsidRPr="00C07005">
              <w:rPr>
                <w:sz w:val="20"/>
                <w:szCs w:val="20"/>
              </w:rPr>
              <w:t>Not Applicable</w:t>
            </w:r>
          </w:p>
        </w:tc>
        <w:tc>
          <w:tcPr>
            <w:tcW w:w="3119" w:type="dxa"/>
          </w:tcPr>
          <w:p w14:paraId="01232DF1" w14:textId="6C95FD36" w:rsidR="00DE4976" w:rsidRPr="00C07005" w:rsidRDefault="00DE4976" w:rsidP="00DE4976">
            <w:pPr>
              <w:pStyle w:val="ListParagraph"/>
              <w:numPr>
                <w:ilvl w:val="0"/>
                <w:numId w:val="9"/>
              </w:numPr>
              <w:ind w:left="173"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Discussing dying with patients and their families is an extremely important part of providing good quality care for patients with chronic pulmonary diseases an</w:t>
            </w:r>
            <w:r w:rsidR="00EA692E" w:rsidRPr="00C07005">
              <w:rPr>
                <w:sz w:val="20"/>
                <w:szCs w:val="20"/>
              </w:rPr>
              <w:t>d families of patients in the IT</w:t>
            </w:r>
            <w:r w:rsidRPr="00C07005">
              <w:rPr>
                <w:sz w:val="20"/>
                <w:szCs w:val="20"/>
              </w:rPr>
              <w:t>U.</w:t>
            </w:r>
          </w:p>
          <w:p w14:paraId="3DA61C77" w14:textId="77777777" w:rsidR="00DE4976" w:rsidRPr="00C07005" w:rsidRDefault="00DE4976" w:rsidP="00DE4976">
            <w:pPr>
              <w:pStyle w:val="ListParagraph"/>
              <w:numPr>
                <w:ilvl w:val="0"/>
                <w:numId w:val="9"/>
              </w:numPr>
              <w:ind w:left="173"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Providing sensitive and effective communication about end of life care requires training and practice as well as planning.</w:t>
            </w:r>
          </w:p>
        </w:tc>
        <w:tc>
          <w:tcPr>
            <w:tcW w:w="2976" w:type="dxa"/>
          </w:tcPr>
          <w:p w14:paraId="289ED7A0" w14:textId="77777777" w:rsidR="00DE4976" w:rsidRPr="00C07005" w:rsidRDefault="00DE4976" w:rsidP="00DE4976">
            <w:pPr>
              <w:pStyle w:val="ListParagraph"/>
              <w:numPr>
                <w:ilvl w:val="0"/>
                <w:numId w:val="49"/>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Narrative review – which does not comprehend all studies published;</w:t>
            </w:r>
          </w:p>
          <w:p w14:paraId="70C2E49F" w14:textId="77777777" w:rsidR="00DE4976" w:rsidRPr="00C07005" w:rsidRDefault="00DE4976" w:rsidP="00DE4976">
            <w:pPr>
              <w:pStyle w:val="ListParagraph"/>
              <w:numPr>
                <w:ilvl w:val="0"/>
                <w:numId w:val="49"/>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Includes data regarding all critical respiratory diseases;</w:t>
            </w:r>
          </w:p>
          <w:p w14:paraId="7FC99D3F" w14:textId="77777777" w:rsidR="00DE4976" w:rsidRPr="00C07005" w:rsidRDefault="00DE4976" w:rsidP="00DE4976">
            <w:pPr>
              <w:pStyle w:val="ListParagraph"/>
              <w:numPr>
                <w:ilvl w:val="0"/>
                <w:numId w:val="49"/>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Old review – published by the end of 2000;</w:t>
            </w:r>
          </w:p>
          <w:p w14:paraId="74A272E5" w14:textId="77777777" w:rsidR="00DE4976" w:rsidRPr="00C07005" w:rsidRDefault="00DE4976" w:rsidP="00DE4976">
            <w:pPr>
              <w:pStyle w:val="ListParagraph"/>
              <w:numPr>
                <w:ilvl w:val="0"/>
                <w:numId w:val="49"/>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No description of methods of data collection, analysis and synthesis;</w:t>
            </w:r>
          </w:p>
          <w:p w14:paraId="171EA285" w14:textId="77777777" w:rsidR="00DE4976" w:rsidRPr="00C07005" w:rsidRDefault="00DE4976" w:rsidP="00DE4976">
            <w:pPr>
              <w:pStyle w:val="ListParagraph"/>
              <w:numPr>
                <w:ilvl w:val="0"/>
                <w:numId w:val="49"/>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No description of the limitations of the study.</w:t>
            </w:r>
          </w:p>
        </w:tc>
        <w:tc>
          <w:tcPr>
            <w:tcW w:w="2552" w:type="dxa"/>
          </w:tcPr>
          <w:p w14:paraId="0D4D8E61" w14:textId="2E32570A" w:rsidR="00DE4976" w:rsidRPr="00C07005" w:rsidRDefault="00DE4976" w:rsidP="00DE4976">
            <w:pPr>
              <w:pStyle w:val="ListParagraph"/>
              <w:numPr>
                <w:ilvl w:val="0"/>
                <w:numId w:val="48"/>
              </w:numPr>
              <w:ind w:left="118" w:hanging="118"/>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Comprehensive paper about </w:t>
            </w:r>
            <w:r w:rsidR="0079779D" w:rsidRPr="00C07005">
              <w:rPr>
                <w:sz w:val="20"/>
                <w:szCs w:val="20"/>
              </w:rPr>
              <w:t>palliative</w:t>
            </w:r>
            <w:r w:rsidRPr="00C07005">
              <w:rPr>
                <w:sz w:val="20"/>
                <w:szCs w:val="20"/>
              </w:rPr>
              <w:t xml:space="preserve"> care and advance care planning in the intensive care unit;</w:t>
            </w:r>
          </w:p>
          <w:p w14:paraId="735BCC58" w14:textId="77777777" w:rsidR="00DE4976" w:rsidRPr="00C07005" w:rsidRDefault="00DE4976" w:rsidP="00DE4976">
            <w:pPr>
              <w:pStyle w:val="ListParagraph"/>
              <w:numPr>
                <w:ilvl w:val="0"/>
                <w:numId w:val="48"/>
              </w:numPr>
              <w:ind w:left="118" w:hanging="118"/>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linically orientated review;</w:t>
            </w:r>
          </w:p>
        </w:tc>
      </w:tr>
      <w:tr w:rsidR="00DE4976" w:rsidRPr="00C07005" w14:paraId="5A775C44"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FA5F0ED" w14:textId="4B2F5AB2" w:rsidR="00DE4976" w:rsidRPr="00C07005" w:rsidRDefault="00DE4976" w:rsidP="00565A42">
            <w:r w:rsidRPr="00C07005">
              <w:fldChar w:fldCharType="begin"/>
            </w:r>
            <w:r w:rsidR="0074328B" w:rsidRPr="00565A42">
              <w:instrText xml:space="preserve"> ADDIN EN.CITE &lt;EndNote&gt;&lt;Cite&gt;&lt;Author&gt;Curtis&lt;/Author&gt;&lt;Year&gt;2008&lt;/Year&gt;&lt;RecNum&gt;2295&lt;/RecNum&gt;&lt;DisplayText&gt;[22]&lt;/DisplayText&gt;&lt;record&gt;&lt;rec-number&gt;2295&lt;/rec-number&gt;&lt;foreign-keys&gt;&lt;key app="EN" db-id="0esa92s5w9e0pvea02sxfd0j0xpaweezveae" timestamp="1420313097"&gt;2295&lt;/key&gt;&lt;/foreign-keys&gt;&lt;ref-type name="Journal Article"&gt;17&lt;/ref-type&gt;&lt;contributors&gt;&lt;authors&gt;&lt;author&gt;Curtis, J. R.&lt;/author&gt;&lt;/authors&gt;&lt;/contributors&gt;&lt;auth-address&gt;Division of Pulmonary and Critical Care Medicine, Harborview Medical Center, University of Washington, 325 Ninth Avenue, Seattle, WA 98104-2499, USA. jrc@u.washington.edu&lt;/auth-address&gt;&lt;titles&gt;&lt;title&gt;Palliative and end-of-life care for patients with severe COP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96-803&lt;/pages&gt;&lt;volume&gt;32&lt;/volume&gt;&lt;number&gt;3&lt;/number&gt;&lt;keywords&gt;&lt;keyword&gt;Advance Care Planning&lt;/keyword&gt;&lt;keyword&gt;Attitude to Death&lt;/keyword&gt;&lt;keyword&gt;Humans&lt;/keyword&gt;&lt;keyword&gt;*Palliative Care&lt;/keyword&gt;&lt;keyword&gt;Physician-Patient Relations&lt;/keyword&gt;&lt;keyword&gt;Pulmonary Disease, Chronic Obstructive/*therapy&lt;/keyword&gt;&lt;keyword&gt;*Terminal Care&lt;/keyword&gt;&lt;/keywords&gt;&lt;dates&gt;&lt;year&gt;2008&lt;/year&gt;&lt;pub-dates&gt;&lt;date&gt;Sep&lt;/date&gt;&lt;/pub-dates&gt;&lt;/dates&gt;&lt;isbn&gt;1399-3003 (Electronic)&amp;#xD;0903-1936 (Linking)&lt;/isbn&gt;&lt;accession-num&gt;17989116&lt;/accession-num&gt;&lt;urls&gt;&lt;related-urls&gt;&lt;url&gt;http://www.ncbi.nlm.nih.gov/pubmed/17989116&lt;/url&gt;&lt;url&gt;http://erj.ersjournals.com/content/32/3/796.full.pdf&lt;/url&gt;&lt;/related-urls&gt;&lt;/urls&gt;&lt;electronic-resource-num&gt;10.1183/09031936.00126107&lt;/electronic-resource-num&gt;&lt;/record&gt;&lt;/Cite&gt;&lt;/EndNote&gt;</w:instrText>
            </w:r>
            <w:r w:rsidRPr="00C07005">
              <w:fldChar w:fldCharType="separate"/>
            </w:r>
            <w:r w:rsidR="0074328B" w:rsidRPr="00C07005">
              <w:rPr>
                <w:noProof/>
              </w:rPr>
              <w:t>[</w:t>
            </w:r>
            <w:hyperlink w:anchor="_ENREF_22" w:tooltip="Curtis, 2008 #2295" w:history="1">
              <w:r w:rsidR="00565A42" w:rsidRPr="00C07005">
                <w:rPr>
                  <w:noProof/>
                </w:rPr>
                <w:t>22</w:t>
              </w:r>
            </w:hyperlink>
            <w:r w:rsidR="0074328B" w:rsidRPr="00C07005">
              <w:rPr>
                <w:noProof/>
              </w:rPr>
              <w:t>]</w:t>
            </w:r>
            <w:r w:rsidRPr="00C07005">
              <w:fldChar w:fldCharType="end"/>
            </w:r>
            <w:r w:rsidRPr="00C07005">
              <w:t>, USA</w:t>
            </w:r>
          </w:p>
        </w:tc>
        <w:tc>
          <w:tcPr>
            <w:tcW w:w="1985" w:type="dxa"/>
          </w:tcPr>
          <w:p w14:paraId="7C188FCE" w14:textId="7777777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7C2E"/>
                <w:color w:val="292526"/>
                <w:sz w:val="20"/>
                <w:szCs w:val="20"/>
              </w:rPr>
              <w:t>To examine problems in the delivery of high-quality palliative care to patients with severe COPD and to identify ways in which to address these problems.</w:t>
            </w:r>
          </w:p>
        </w:tc>
        <w:tc>
          <w:tcPr>
            <w:tcW w:w="2126" w:type="dxa"/>
          </w:tcPr>
          <w:p w14:paraId="5551DEA0"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Narrative Review</w:t>
            </w:r>
          </w:p>
          <w:p w14:paraId="40D685A7"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00D2363B" w14:textId="1A415EC1" w:rsidR="00DE4976" w:rsidRPr="00C07005" w:rsidRDefault="00EA692E"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Sample - </w:t>
            </w:r>
            <w:r w:rsidR="00DE4976" w:rsidRPr="00C07005">
              <w:rPr>
                <w:sz w:val="20"/>
                <w:szCs w:val="20"/>
              </w:rPr>
              <w:t>Not Applicable</w:t>
            </w:r>
          </w:p>
        </w:tc>
        <w:tc>
          <w:tcPr>
            <w:tcW w:w="3119" w:type="dxa"/>
          </w:tcPr>
          <w:p w14:paraId="1B7731C1" w14:textId="67F3A725" w:rsidR="00DE4976" w:rsidRPr="00C07005" w:rsidRDefault="00DE4976" w:rsidP="00DE4976">
            <w:pPr>
              <w:pStyle w:val="ListParagraph"/>
              <w:numPr>
                <w:ilvl w:val="0"/>
                <w:numId w:val="10"/>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rFonts w:cs="AdvPECF815"/>
                <w:color w:val="292526"/>
                <w:sz w:val="20"/>
                <w:szCs w:val="20"/>
              </w:rPr>
            </w:pPr>
            <w:r w:rsidRPr="00C07005">
              <w:rPr>
                <w:rFonts w:cs="AdvPECF815"/>
                <w:color w:val="292526"/>
                <w:sz w:val="20"/>
                <w:szCs w:val="20"/>
              </w:rPr>
              <w:t xml:space="preserve">Improving communication represents an important opportunity for the improvement of the quality of </w:t>
            </w:r>
            <w:r w:rsidR="0079779D" w:rsidRPr="00C07005">
              <w:rPr>
                <w:sz w:val="20"/>
                <w:szCs w:val="20"/>
              </w:rPr>
              <w:t>palliative</w:t>
            </w:r>
            <w:r w:rsidRPr="00C07005">
              <w:rPr>
                <w:rFonts w:cs="AdvPECF815"/>
                <w:color w:val="292526"/>
                <w:sz w:val="20"/>
                <w:szCs w:val="20"/>
              </w:rPr>
              <w:t xml:space="preserve"> and </w:t>
            </w:r>
            <w:r w:rsidR="00B07DF3" w:rsidRPr="00C07005">
              <w:rPr>
                <w:rFonts w:cs="AdvPECF921"/>
                <w:sz w:val="20"/>
                <w:szCs w:val="20"/>
              </w:rPr>
              <w:t>end of life</w:t>
            </w:r>
            <w:r w:rsidRPr="00C07005">
              <w:rPr>
                <w:rFonts w:cs="AdvPECF815"/>
                <w:color w:val="292526"/>
                <w:sz w:val="20"/>
                <w:szCs w:val="20"/>
              </w:rPr>
              <w:t xml:space="preserve"> </w:t>
            </w:r>
            <w:r w:rsidR="00B7692B" w:rsidRPr="00C07005">
              <w:rPr>
                <w:rFonts w:cs="AdvPECF815"/>
                <w:color w:val="292526"/>
                <w:sz w:val="20"/>
                <w:szCs w:val="20"/>
              </w:rPr>
              <w:t>care received by these patients.</w:t>
            </w:r>
          </w:p>
          <w:p w14:paraId="46BC750F" w14:textId="77777777" w:rsidR="00DE4976" w:rsidRPr="00C07005" w:rsidRDefault="00DE4976" w:rsidP="00DE4976">
            <w:pPr>
              <w:pStyle w:val="ListParagraph"/>
              <w:numPr>
                <w:ilvl w:val="0"/>
                <w:numId w:val="10"/>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ECF815"/>
                <w:color w:val="292526"/>
                <w:sz w:val="20"/>
                <w:szCs w:val="20"/>
              </w:rPr>
              <w:t>Poor palliative care in COPD was linked to poor communication.</w:t>
            </w:r>
          </w:p>
        </w:tc>
        <w:tc>
          <w:tcPr>
            <w:tcW w:w="2976" w:type="dxa"/>
          </w:tcPr>
          <w:p w14:paraId="46E38B6A" w14:textId="283DA597" w:rsidR="00DE4976" w:rsidRPr="00C07005" w:rsidRDefault="00DE4976" w:rsidP="00DE4976">
            <w:pPr>
              <w:pStyle w:val="ListParagraph"/>
              <w:numPr>
                <w:ilvl w:val="0"/>
                <w:numId w:val="5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Small section dedicated to </w:t>
            </w:r>
            <w:r w:rsidR="0079779D" w:rsidRPr="00C07005">
              <w:rPr>
                <w:sz w:val="20"/>
                <w:szCs w:val="20"/>
              </w:rPr>
              <w:t>palliative</w:t>
            </w:r>
            <w:r w:rsidRPr="00C07005">
              <w:rPr>
                <w:rFonts w:cstheme="majorBidi"/>
                <w:sz w:val="20"/>
                <w:szCs w:val="20"/>
              </w:rPr>
              <w:t xml:space="preserve"> care </w:t>
            </w:r>
            <w:r w:rsidR="001F5B46" w:rsidRPr="00C07005">
              <w:rPr>
                <w:rFonts w:cstheme="majorBidi"/>
                <w:sz w:val="20"/>
                <w:szCs w:val="20"/>
              </w:rPr>
              <w:t>discussion</w:t>
            </w:r>
            <w:r w:rsidRPr="00C07005">
              <w:rPr>
                <w:rFonts w:cstheme="majorBidi"/>
                <w:sz w:val="20"/>
                <w:szCs w:val="20"/>
              </w:rPr>
              <w:t>s;</w:t>
            </w:r>
          </w:p>
          <w:p w14:paraId="22684444" w14:textId="77777777" w:rsidR="00DE4976" w:rsidRPr="00C07005" w:rsidRDefault="00DE4976" w:rsidP="00DE4976">
            <w:pPr>
              <w:pStyle w:val="ListParagraph"/>
              <w:numPr>
                <w:ilvl w:val="0"/>
                <w:numId w:val="5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No description of methods of data collection, analysis and synthesis;</w:t>
            </w:r>
          </w:p>
          <w:p w14:paraId="150FA79E" w14:textId="40E7B542" w:rsidR="00DE4976" w:rsidRPr="00C07005" w:rsidRDefault="00DE4976" w:rsidP="00DE4976">
            <w:pPr>
              <w:pStyle w:val="ListParagraph"/>
              <w:numPr>
                <w:ilvl w:val="0"/>
                <w:numId w:val="5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No description </w:t>
            </w:r>
            <w:r w:rsidR="00B7692B" w:rsidRPr="00C07005">
              <w:rPr>
                <w:rFonts w:cstheme="majorBidi"/>
                <w:sz w:val="20"/>
                <w:szCs w:val="20"/>
              </w:rPr>
              <w:t>of the limitations of the study;</w:t>
            </w:r>
          </w:p>
          <w:p w14:paraId="149E13BF" w14:textId="7411090C" w:rsidR="00DE4976" w:rsidRPr="00C07005" w:rsidRDefault="00DE4976" w:rsidP="00DE4976">
            <w:pPr>
              <w:pStyle w:val="ListParagraph"/>
              <w:numPr>
                <w:ilvl w:val="0"/>
                <w:numId w:val="5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Narrative review – which does not comprehend all studies regarding the subject being re</w:t>
            </w:r>
            <w:r w:rsidR="00B7692B" w:rsidRPr="00C07005">
              <w:rPr>
                <w:rFonts w:cstheme="majorBidi"/>
                <w:sz w:val="20"/>
                <w:szCs w:val="20"/>
              </w:rPr>
              <w:t>viewed.</w:t>
            </w:r>
          </w:p>
        </w:tc>
        <w:tc>
          <w:tcPr>
            <w:tcW w:w="2552" w:type="dxa"/>
          </w:tcPr>
          <w:p w14:paraId="0F683479" w14:textId="77777777" w:rsidR="00DE4976" w:rsidRPr="00C07005" w:rsidRDefault="00DE4976" w:rsidP="00DE4976">
            <w:pPr>
              <w:pStyle w:val="ListParagraph"/>
              <w:numPr>
                <w:ilvl w:val="0"/>
                <w:numId w:val="50"/>
              </w:numPr>
              <w:ind w:left="118" w:hanging="118"/>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Study very much focused in patients with severe COPD;</w:t>
            </w:r>
          </w:p>
          <w:p w14:paraId="2BB1AE45" w14:textId="77777777" w:rsidR="00DE4976" w:rsidRPr="00C07005" w:rsidRDefault="00DE4976" w:rsidP="00DE4976">
            <w:pPr>
              <w:pStyle w:val="ListParagraph"/>
              <w:numPr>
                <w:ilvl w:val="0"/>
                <w:numId w:val="50"/>
              </w:numPr>
              <w:ind w:left="118" w:hanging="118"/>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Describes practice focused recommendations for clinicians and patients.</w:t>
            </w:r>
          </w:p>
        </w:tc>
      </w:tr>
      <w:tr w:rsidR="00DE4976" w:rsidRPr="00C07005" w14:paraId="527B53D2"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301B7652" w14:textId="4FA5855D" w:rsidR="00DE4976" w:rsidRPr="00C07005" w:rsidRDefault="00DE4976" w:rsidP="00565A42">
            <w:r w:rsidRPr="00C07005">
              <w:fldChar w:fldCharType="begin">
                <w:fldData xml:space="preserve">PEVuZE5vdGU+PENpdGU+PEF1dGhvcj5DdXJ0aXM8L0F1dGhvcj48WWVhcj4yMDA4PC9ZZWFyPjxS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</w:fldData>
              </w:fldChar>
            </w:r>
            <w:r w:rsidR="007C0184">
              <w:instrText xml:space="preserve"> ADDIN EN.CITE </w:instrText>
            </w:r>
            <w:r w:rsidR="007C0184">
              <w:fldChar w:fldCharType="begin">
                <w:fldData xml:space="preserve">PEVuZE5vdGU+PENpdGU+PEF1dGhvcj5DdXJ0aXM8L0F1dGhvcj48WWVhcj4yMDA4PC9ZZWFyPjxS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</w:fldData>
              </w:fldChar>
            </w:r>
            <w:r w:rsidR="007C0184">
              <w:instrText xml:space="preserve"> ADDIN EN.CITE.DATA </w:instrText>
            </w:r>
            <w:r w:rsidR="007C0184">
              <w:fldChar w:fldCharType="end"/>
            </w:r>
            <w:r w:rsidRPr="00C07005">
              <w:fldChar w:fldCharType="separate"/>
            </w:r>
            <w:r w:rsidR="007C0184">
              <w:rPr>
                <w:noProof/>
              </w:rPr>
              <w:t>[</w:t>
            </w:r>
            <w:hyperlink w:anchor="_ENREF_49" w:tooltip="Curtis, 2008 #482" w:history="1">
              <w:r w:rsidR="00565A42">
                <w:rPr>
                  <w:noProof/>
                </w:rPr>
                <w:t>49</w:t>
              </w:r>
            </w:hyperlink>
            <w:r w:rsidR="007C0184">
              <w:rPr>
                <w:noProof/>
              </w:rPr>
              <w:t>]</w:t>
            </w:r>
            <w:r w:rsidRPr="00C07005">
              <w:fldChar w:fldCharType="end"/>
            </w:r>
            <w:r w:rsidRPr="00C07005">
              <w:t>, USA</w:t>
            </w:r>
          </w:p>
        </w:tc>
        <w:tc>
          <w:tcPr>
            <w:tcW w:w="1985" w:type="dxa"/>
          </w:tcPr>
          <w:p w14:paraId="2896E48F"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To examine the interaction between the desire to have hope supported and the need to receive explicit prognostic information on the part of patients and family members. </w:t>
            </w:r>
          </w:p>
        </w:tc>
        <w:tc>
          <w:tcPr>
            <w:tcW w:w="2126" w:type="dxa"/>
          </w:tcPr>
          <w:p w14:paraId="3FCB0157"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In-depth longitudinal qualitative interviews</w:t>
            </w:r>
          </w:p>
          <w:p w14:paraId="69FF33B4"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7E6F7D11" w14:textId="77777777" w:rsidR="00DE4976" w:rsidRPr="00C07005" w:rsidRDefault="00DE4976" w:rsidP="00DE4976">
            <w:pPr>
              <w:pStyle w:val="ListParagraph"/>
              <w:numPr>
                <w:ilvl w:val="0"/>
                <w:numId w:val="11"/>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55 patients (25 with COPD);</w:t>
            </w:r>
          </w:p>
          <w:p w14:paraId="161DFEF9" w14:textId="77777777" w:rsidR="00DE4976" w:rsidRPr="00C07005" w:rsidRDefault="00DE4976" w:rsidP="00DE4976">
            <w:pPr>
              <w:pStyle w:val="ListParagraph"/>
              <w:numPr>
                <w:ilvl w:val="0"/>
                <w:numId w:val="11"/>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36 family members;</w:t>
            </w:r>
          </w:p>
          <w:p w14:paraId="17CB4B6F" w14:textId="77777777" w:rsidR="00DE4976" w:rsidRPr="00C07005" w:rsidRDefault="00DE4976" w:rsidP="00DE4976">
            <w:pPr>
              <w:pStyle w:val="ListParagraph"/>
              <w:numPr>
                <w:ilvl w:val="0"/>
                <w:numId w:val="11"/>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31 physicians;</w:t>
            </w:r>
          </w:p>
          <w:p w14:paraId="6D19A4E8" w14:textId="77777777" w:rsidR="00DE4976" w:rsidRPr="00C07005" w:rsidRDefault="00DE4976" w:rsidP="00DE4976">
            <w:pPr>
              <w:pStyle w:val="ListParagraph"/>
              <w:numPr>
                <w:ilvl w:val="0"/>
                <w:numId w:val="11"/>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25 nurses.</w:t>
            </w:r>
          </w:p>
          <w:p w14:paraId="0BD85258"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3119" w:type="dxa"/>
          </w:tcPr>
          <w:p w14:paraId="04DBA967" w14:textId="2356DB2F" w:rsidR="00DE4976" w:rsidRPr="00C07005" w:rsidRDefault="00DE4976" w:rsidP="00DE4976">
            <w:pPr>
              <w:pStyle w:val="ListParagraph"/>
              <w:numPr>
                <w:ilvl w:val="0"/>
                <w:numId w:val="11"/>
              </w:numPr>
              <w:ind w:left="175"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Asking patients directly how much information they wanted was not useful </w:t>
            </w:r>
            <w:r w:rsidR="0025524A" w:rsidRPr="00C07005">
              <w:rPr>
                <w:sz w:val="20"/>
                <w:szCs w:val="20"/>
              </w:rPr>
              <w:t>to identify informational needs.</w:t>
            </w:r>
          </w:p>
          <w:p w14:paraId="79FE8711" w14:textId="77777777" w:rsidR="00DE4976" w:rsidRPr="00C07005" w:rsidRDefault="00DE4976" w:rsidP="00DE4976">
            <w:pPr>
              <w:pStyle w:val="ListParagraph"/>
              <w:numPr>
                <w:ilvl w:val="0"/>
                <w:numId w:val="11"/>
              </w:numPr>
              <w:ind w:left="175"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Respondents identified two approaches to communicate prognosis: the direct and indirect approach.</w:t>
            </w:r>
          </w:p>
        </w:tc>
        <w:tc>
          <w:tcPr>
            <w:tcW w:w="2976" w:type="dxa"/>
          </w:tcPr>
          <w:p w14:paraId="34908F49" w14:textId="77777777" w:rsidR="00DE4976" w:rsidRPr="00C07005" w:rsidRDefault="00DE4976" w:rsidP="00DE4976">
            <w:pPr>
              <w:pStyle w:val="ListParagraph"/>
              <w:numPr>
                <w:ilvl w:val="0"/>
                <w:numId w:val="51"/>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ample chosen may have affected overall findings of study, as only physicians with good communication skills were chosen to recruit their patients into the study;</w:t>
            </w:r>
          </w:p>
          <w:p w14:paraId="28D5C3F4" w14:textId="1A9FD4C1" w:rsidR="00DE4976" w:rsidRPr="00C07005" w:rsidRDefault="00DE4976" w:rsidP="00DE4976">
            <w:pPr>
              <w:pStyle w:val="ListParagraph"/>
              <w:numPr>
                <w:ilvl w:val="0"/>
                <w:numId w:val="51"/>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Findings are generated from participants in their last year</w:t>
            </w:r>
            <w:r w:rsidR="0025524A" w:rsidRPr="00C07005">
              <w:rPr>
                <w:rFonts w:cstheme="majorBidi"/>
                <w:sz w:val="20"/>
                <w:szCs w:val="20"/>
              </w:rPr>
              <w:t xml:space="preserve"> of life</w:t>
            </w:r>
            <w:r w:rsidRPr="00C07005">
              <w:rPr>
                <w:rFonts w:cstheme="majorBidi"/>
                <w:sz w:val="20"/>
                <w:szCs w:val="20"/>
              </w:rPr>
              <w:t xml:space="preserve">, therefore conclusions can </w:t>
            </w:r>
            <w:r w:rsidRPr="00C07005">
              <w:rPr>
                <w:rFonts w:cstheme="majorBidi"/>
                <w:sz w:val="20"/>
                <w:szCs w:val="20"/>
              </w:rPr>
              <w:lastRenderedPageBreak/>
              <w:t>only be drawn for this specific group of COPD patients;</w:t>
            </w:r>
          </w:p>
          <w:p w14:paraId="2BCB38B7" w14:textId="77777777" w:rsidR="00DE4976" w:rsidRPr="00C07005" w:rsidRDefault="00DE4976" w:rsidP="00DE4976">
            <w:pPr>
              <w:pStyle w:val="ListParagraph"/>
              <w:numPr>
                <w:ilvl w:val="0"/>
                <w:numId w:val="51"/>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Difficult to generalize due to the type of study;</w:t>
            </w:r>
          </w:p>
          <w:p w14:paraId="2E4B8C7D" w14:textId="77777777" w:rsidR="00DE4976" w:rsidRPr="00C07005" w:rsidRDefault="00DE4976" w:rsidP="00DE4976">
            <w:pPr>
              <w:pStyle w:val="ListParagraph"/>
              <w:numPr>
                <w:ilvl w:val="0"/>
                <w:numId w:val="51"/>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participation rate of physicians.</w:t>
            </w:r>
          </w:p>
        </w:tc>
        <w:tc>
          <w:tcPr>
            <w:tcW w:w="2552" w:type="dxa"/>
          </w:tcPr>
          <w:p w14:paraId="2359603E" w14:textId="79A41A7A" w:rsidR="00DE4976" w:rsidRPr="00C07005" w:rsidRDefault="00DE4976" w:rsidP="00DE4976">
            <w:pPr>
              <w:pStyle w:val="ListParagraph"/>
              <w:numPr>
                <w:ilvl w:val="0"/>
                <w:numId w:val="51"/>
              </w:numPr>
              <w:ind w:left="118" w:hanging="142"/>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lastRenderedPageBreak/>
              <w:t>Interesting study looking at desire for hopeful</w:t>
            </w:r>
            <w:r w:rsidR="0025524A" w:rsidRPr="00C07005">
              <w:rPr>
                <w:rFonts w:cstheme="majorBidi"/>
                <w:sz w:val="20"/>
                <w:szCs w:val="20"/>
              </w:rPr>
              <w:t xml:space="preserve"> versus prognostic information;</w:t>
            </w:r>
          </w:p>
          <w:p w14:paraId="36CDF348" w14:textId="3F9881E8" w:rsidR="00DE4976" w:rsidRPr="00C07005" w:rsidRDefault="00DE4976" w:rsidP="00DE4976">
            <w:pPr>
              <w:pStyle w:val="ListParagraph"/>
              <w:numPr>
                <w:ilvl w:val="0"/>
                <w:numId w:val="51"/>
              </w:numPr>
              <w:ind w:left="118" w:hanging="142"/>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Lack of com</w:t>
            </w:r>
            <w:r w:rsidR="0025524A" w:rsidRPr="00C07005">
              <w:rPr>
                <w:rFonts w:cstheme="majorBidi"/>
                <w:sz w:val="20"/>
                <w:szCs w:val="20"/>
              </w:rPr>
              <w:t>parison between COPD and cancer;</w:t>
            </w:r>
            <w:r w:rsidRPr="00C07005">
              <w:rPr>
                <w:rFonts w:cstheme="majorBidi"/>
                <w:sz w:val="20"/>
                <w:szCs w:val="20"/>
              </w:rPr>
              <w:t xml:space="preserve"> </w:t>
            </w:r>
          </w:p>
          <w:p w14:paraId="15FAD2F2" w14:textId="77777777" w:rsidR="00DE4976" w:rsidRPr="00C07005" w:rsidRDefault="00DE4976" w:rsidP="00DE4976">
            <w:pPr>
              <w:pStyle w:val="ListParagraph"/>
              <w:numPr>
                <w:ilvl w:val="0"/>
                <w:numId w:val="51"/>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heme="majorBidi"/>
                <w:sz w:val="20"/>
                <w:szCs w:val="20"/>
              </w:rPr>
              <w:t xml:space="preserve">In-depth information about the views of patients with COPD and cancer about 4 diagrams describing </w:t>
            </w:r>
            <w:r w:rsidRPr="00C07005">
              <w:rPr>
                <w:rFonts w:cstheme="majorBidi"/>
                <w:sz w:val="20"/>
                <w:szCs w:val="20"/>
              </w:rPr>
              <w:lastRenderedPageBreak/>
              <w:t>communication in the last year of life.</w:t>
            </w:r>
          </w:p>
        </w:tc>
      </w:tr>
      <w:tr w:rsidR="00DE4976" w:rsidRPr="00C07005" w14:paraId="41D7BE10"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04B8B2F" w14:textId="20BACAEE" w:rsidR="00DE4976" w:rsidRPr="00C07005" w:rsidRDefault="00DE4976" w:rsidP="00565A42">
            <w:r w:rsidRPr="00C07005">
              <w:lastRenderedPageBreak/>
              <w:fldChar w:fldCharType="begin">
                <w:fldData xml:space="preserve">PEVuZE5vdGU+PENpdGU+PEF1dGhvcj5DdXJ0aXM8L0F1dGhvcj48WWVhcj4yMDA0PC9ZZWFyPjxS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IwMC01PC9wYWdlcz48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</w:fldData>
              </w:fldChar>
            </w:r>
            <w:r w:rsidR="00B21237">
              <w:instrText xml:space="preserve"> ADDIN EN.CITE </w:instrText>
            </w:r>
            <w:r w:rsidR="00B21237">
              <w:fldChar w:fldCharType="begin">
                <w:fldData xml:space="preserve">PEVuZE5vdGU+PENpdGU+PEF1dGhvcj5DdXJ0aXM8L0F1dGhvcj48WWVhcj4yMDA0PC9ZZWFyPjxS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IwMC01PC9wYWdlcz48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</w:fldData>
              </w:fldChar>
            </w:r>
            <w:r w:rsidR="00B21237">
              <w:instrText xml:space="preserve"> ADDIN EN.CITE.DATA </w:instrText>
            </w:r>
            <w:r w:rsidR="00B21237">
              <w:fldChar w:fldCharType="end"/>
            </w:r>
            <w:r w:rsidRPr="00C07005">
              <w:fldChar w:fldCharType="separate"/>
            </w:r>
            <w:r w:rsidR="00B21237">
              <w:rPr>
                <w:noProof/>
              </w:rPr>
              <w:t>[</w:t>
            </w:r>
            <w:hyperlink w:anchor="_ENREF_62" w:tooltip="Curtis, 2004 #2267" w:history="1">
              <w:r w:rsidR="00565A42">
                <w:rPr>
                  <w:noProof/>
                </w:rPr>
                <w:t>62</w:t>
              </w:r>
            </w:hyperlink>
            <w:r w:rsidR="00B21237">
              <w:rPr>
                <w:noProof/>
              </w:rPr>
              <w:t>]</w:t>
            </w:r>
            <w:r w:rsidRPr="00C07005">
              <w:fldChar w:fldCharType="end"/>
            </w:r>
            <w:r w:rsidRPr="00C07005">
              <w:t>, USA</w:t>
            </w:r>
          </w:p>
        </w:tc>
        <w:tc>
          <w:tcPr>
            <w:tcW w:w="1985" w:type="dxa"/>
          </w:tcPr>
          <w:p w14:paraId="4D27797E" w14:textId="1B1CA2C6" w:rsidR="00DE4976" w:rsidRPr="00C07005" w:rsidRDefault="00DE4976" w:rsidP="0064739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497E2"/>
                <w:sz w:val="20"/>
                <w:szCs w:val="20"/>
              </w:rPr>
              <w:t xml:space="preserve">To identify specific areas of communication about </w:t>
            </w:r>
            <w:r w:rsidR="00B07DF3" w:rsidRPr="00C07005">
              <w:rPr>
                <w:rFonts w:cs="AdvPECF921"/>
                <w:sz w:val="20"/>
                <w:szCs w:val="20"/>
              </w:rPr>
              <w:t>end of life</w:t>
            </w:r>
            <w:r w:rsidRPr="00C07005">
              <w:rPr>
                <w:rFonts w:cs="AdvP497E2"/>
                <w:sz w:val="20"/>
                <w:szCs w:val="20"/>
              </w:rPr>
              <w:t xml:space="preserve"> care that patients report are not occurring and to identify specific areas of good and poor quality communication.</w:t>
            </w:r>
          </w:p>
        </w:tc>
        <w:tc>
          <w:tcPr>
            <w:tcW w:w="2126" w:type="dxa"/>
          </w:tcPr>
          <w:p w14:paraId="7E6CB46E"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Questionnaires and Interviews</w:t>
            </w:r>
          </w:p>
          <w:p w14:paraId="2B52E21D"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25B939A5" w14:textId="77777777" w:rsidR="00DE4976" w:rsidRPr="00C07005" w:rsidRDefault="00DE4976" w:rsidP="00DE4976">
            <w:pPr>
              <w:pStyle w:val="ListParagraph"/>
              <w:numPr>
                <w:ilvl w:val="0"/>
                <w:numId w:val="12"/>
              </w:numPr>
              <w:ind w:left="175"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115 COPD patients;</w:t>
            </w:r>
          </w:p>
          <w:p w14:paraId="4DE530E1" w14:textId="77777777" w:rsidR="00DE4976" w:rsidRPr="00C07005" w:rsidRDefault="00DE4976" w:rsidP="00DE4976">
            <w:pPr>
              <w:pStyle w:val="ListParagraph"/>
              <w:numPr>
                <w:ilvl w:val="0"/>
                <w:numId w:val="12"/>
              </w:numPr>
              <w:ind w:left="175"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55 respiratory physicians.</w:t>
            </w:r>
          </w:p>
        </w:tc>
        <w:tc>
          <w:tcPr>
            <w:tcW w:w="3119" w:type="dxa"/>
          </w:tcPr>
          <w:p w14:paraId="6C90FB95" w14:textId="61D718E0" w:rsidR="00DE4976" w:rsidRPr="00C07005" w:rsidRDefault="00DE4976" w:rsidP="00647399">
            <w:pPr>
              <w:pStyle w:val="ListParagraph"/>
              <w:numPr>
                <w:ilvl w:val="0"/>
                <w:numId w:val="12"/>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rFonts w:cs="AdvP4074F"/>
                <w:sz w:val="20"/>
                <w:szCs w:val="20"/>
              </w:rPr>
            </w:pPr>
            <w:r w:rsidRPr="00C07005">
              <w:rPr>
                <w:sz w:val="20"/>
                <w:szCs w:val="20"/>
              </w:rPr>
              <w:t xml:space="preserve">Poorly discussed topics: </w:t>
            </w:r>
            <w:r w:rsidRPr="00C07005">
              <w:rPr>
                <w:rFonts w:cs="AdvP497E2"/>
                <w:sz w:val="20"/>
                <w:szCs w:val="20"/>
              </w:rPr>
              <w:t xml:space="preserve">talking about how long </w:t>
            </w:r>
            <w:r w:rsidR="00647399" w:rsidRPr="00C07005">
              <w:rPr>
                <w:rFonts w:cs="AdvP497E2"/>
                <w:sz w:val="20"/>
                <w:szCs w:val="20"/>
              </w:rPr>
              <w:t>the patient has</w:t>
            </w:r>
            <w:r w:rsidRPr="00C07005">
              <w:rPr>
                <w:rFonts w:cs="AdvP497E2"/>
                <w:sz w:val="20"/>
                <w:szCs w:val="20"/>
              </w:rPr>
              <w:t xml:space="preserve"> to live, talking about what dying might be like, talking with loved ones about what dying might be like and asking about </w:t>
            </w:r>
            <w:r w:rsidR="00647399" w:rsidRPr="00C07005">
              <w:rPr>
                <w:rFonts w:cs="AdvP497E2"/>
                <w:sz w:val="20"/>
                <w:szCs w:val="20"/>
              </w:rPr>
              <w:t>the patient’s</w:t>
            </w:r>
            <w:r w:rsidRPr="00C07005">
              <w:rPr>
                <w:rFonts w:cs="AdvP497E2"/>
                <w:sz w:val="20"/>
                <w:szCs w:val="20"/>
              </w:rPr>
              <w:t xml:space="preserve"> spiritual or religious beliefs</w:t>
            </w:r>
            <w:r w:rsidR="00CB1B06" w:rsidRPr="00C07005">
              <w:rPr>
                <w:rFonts w:cs="AdvP4074F"/>
                <w:sz w:val="20"/>
                <w:szCs w:val="20"/>
              </w:rPr>
              <w:t>.</w:t>
            </w:r>
          </w:p>
          <w:p w14:paraId="111066C9" w14:textId="77777777" w:rsidR="00DE4976" w:rsidRPr="00C07005" w:rsidRDefault="00DE4976" w:rsidP="00DE4976">
            <w:pPr>
              <w:pStyle w:val="ListParagraph"/>
              <w:numPr>
                <w:ilvl w:val="0"/>
                <w:numId w:val="12"/>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4074F"/>
                <w:sz w:val="20"/>
                <w:szCs w:val="20"/>
              </w:rPr>
              <w:t>Depression symptoms was associated with quality of communication scores.</w:t>
            </w:r>
          </w:p>
        </w:tc>
        <w:tc>
          <w:tcPr>
            <w:tcW w:w="2976" w:type="dxa"/>
          </w:tcPr>
          <w:p w14:paraId="3D43F6F9" w14:textId="77777777" w:rsidR="00DE4976" w:rsidRPr="00C07005" w:rsidRDefault="00DE4976" w:rsidP="00DE4976">
            <w:pPr>
              <w:pStyle w:val="ListParagraph"/>
              <w:numPr>
                <w:ilvl w:val="0"/>
                <w:numId w:val="5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omehow old study, with data collected from 1999-2002;</w:t>
            </w:r>
          </w:p>
          <w:p w14:paraId="73669302" w14:textId="5A1F6085" w:rsidR="00DE4976" w:rsidRPr="00C07005" w:rsidRDefault="00DE4976" w:rsidP="00DE4976">
            <w:pPr>
              <w:pStyle w:val="ListParagraph"/>
              <w:numPr>
                <w:ilvl w:val="0"/>
                <w:numId w:val="5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Authors chosen a sample of patients with severe/advanced disease, therefore data can only be compared with patients in </w:t>
            </w:r>
            <w:r w:rsidR="003864AC" w:rsidRPr="00C07005">
              <w:rPr>
                <w:rFonts w:cstheme="majorBidi"/>
                <w:sz w:val="20"/>
                <w:szCs w:val="20"/>
              </w:rPr>
              <w:t xml:space="preserve">the </w:t>
            </w:r>
            <w:r w:rsidRPr="00C07005">
              <w:rPr>
                <w:rFonts w:cstheme="majorBidi"/>
                <w:sz w:val="20"/>
                <w:szCs w:val="20"/>
              </w:rPr>
              <w:t xml:space="preserve">same </w:t>
            </w:r>
            <w:r w:rsidR="003864AC" w:rsidRPr="00C07005">
              <w:rPr>
                <w:rFonts w:cstheme="majorBidi"/>
                <w:sz w:val="20"/>
                <w:szCs w:val="20"/>
              </w:rPr>
              <w:t xml:space="preserve">disease severity </w:t>
            </w:r>
            <w:r w:rsidRPr="00C07005">
              <w:rPr>
                <w:rFonts w:cstheme="majorBidi"/>
                <w:sz w:val="20"/>
                <w:szCs w:val="20"/>
              </w:rPr>
              <w:t>stage;</w:t>
            </w:r>
          </w:p>
          <w:p w14:paraId="4122AACA" w14:textId="0B97EFDD" w:rsidR="00DE4976" w:rsidRPr="00C07005" w:rsidRDefault="00CB1B06" w:rsidP="00CB1B06">
            <w:pPr>
              <w:pStyle w:val="ListParagraph"/>
              <w:numPr>
                <w:ilvl w:val="0"/>
                <w:numId w:val="5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fully detailed description of inclusion criteria;</w:t>
            </w:r>
          </w:p>
          <w:p w14:paraId="69FED2FC" w14:textId="77777777" w:rsidR="00DE4976" w:rsidRPr="00C07005" w:rsidRDefault="00DE4976" w:rsidP="00DE4976">
            <w:pPr>
              <w:pStyle w:val="ListParagraph"/>
              <w:numPr>
                <w:ilvl w:val="0"/>
                <w:numId w:val="5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Difficult to generalize, due to type of study;</w:t>
            </w:r>
          </w:p>
          <w:p w14:paraId="6FF0F1F3" w14:textId="77777777" w:rsidR="00DE4976" w:rsidRPr="00C07005" w:rsidRDefault="00DE4976" w:rsidP="00DE4976">
            <w:pPr>
              <w:pStyle w:val="ListParagraph"/>
              <w:numPr>
                <w:ilvl w:val="0"/>
                <w:numId w:val="5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mall participation rate of patients;</w:t>
            </w:r>
          </w:p>
          <w:p w14:paraId="097EE068" w14:textId="13BC89A1" w:rsidR="00DE4976" w:rsidRPr="00C07005" w:rsidRDefault="0005562A" w:rsidP="00DE4976">
            <w:pPr>
              <w:pStyle w:val="ListParagraph"/>
              <w:numPr>
                <w:ilvl w:val="0"/>
                <w:numId w:val="5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Q</w:t>
            </w:r>
            <w:r w:rsidR="00DE4976" w:rsidRPr="00C07005">
              <w:rPr>
                <w:rFonts w:cstheme="majorBidi"/>
                <w:sz w:val="20"/>
                <w:szCs w:val="20"/>
              </w:rPr>
              <w:t xml:space="preserve">uestionnaire </w:t>
            </w:r>
            <w:r w:rsidRPr="00C07005">
              <w:rPr>
                <w:rFonts w:cstheme="majorBidi"/>
                <w:sz w:val="20"/>
                <w:szCs w:val="20"/>
              </w:rPr>
              <w:t xml:space="preserve">used </w:t>
            </w:r>
            <w:r w:rsidR="00DE4976" w:rsidRPr="00C07005">
              <w:rPr>
                <w:rFonts w:cstheme="majorBidi"/>
                <w:sz w:val="20"/>
                <w:szCs w:val="20"/>
              </w:rPr>
              <w:t>to ascerta</w:t>
            </w:r>
            <w:r w:rsidR="00CB1B06" w:rsidRPr="00C07005">
              <w:rPr>
                <w:rFonts w:cstheme="majorBidi"/>
                <w:sz w:val="20"/>
                <w:szCs w:val="20"/>
              </w:rPr>
              <w:t>in the quality of communication;</w:t>
            </w:r>
          </w:p>
          <w:p w14:paraId="6373A343" w14:textId="6E578D0A" w:rsidR="00DE4976" w:rsidRPr="00C07005" w:rsidRDefault="00DE4976" w:rsidP="0005562A">
            <w:pPr>
              <w:pStyle w:val="ListParagraph"/>
              <w:numPr>
                <w:ilvl w:val="0"/>
                <w:numId w:val="5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Small </w:t>
            </w:r>
            <w:r w:rsidR="0005562A" w:rsidRPr="00C07005">
              <w:rPr>
                <w:rFonts w:cstheme="majorBidi"/>
                <w:sz w:val="20"/>
                <w:szCs w:val="20"/>
              </w:rPr>
              <w:t xml:space="preserve">interaction </w:t>
            </w:r>
            <w:r w:rsidRPr="00C07005">
              <w:rPr>
                <w:rFonts w:cstheme="majorBidi"/>
                <w:sz w:val="20"/>
                <w:szCs w:val="20"/>
              </w:rPr>
              <w:t xml:space="preserve">between qualitative and quantitative research. </w:t>
            </w:r>
          </w:p>
        </w:tc>
        <w:tc>
          <w:tcPr>
            <w:tcW w:w="2552" w:type="dxa"/>
          </w:tcPr>
          <w:p w14:paraId="664B24FE" w14:textId="2942C841" w:rsidR="00DE4976" w:rsidRPr="00C07005" w:rsidRDefault="00DE4976" w:rsidP="00DE4976">
            <w:pPr>
              <w:pStyle w:val="ListParagraph"/>
              <w:numPr>
                <w:ilvl w:val="0"/>
                <w:numId w:val="12"/>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In-depth information about </w:t>
            </w:r>
            <w:r w:rsidR="0079779D" w:rsidRPr="00C07005">
              <w:rPr>
                <w:sz w:val="20"/>
                <w:szCs w:val="20"/>
              </w:rPr>
              <w:t>palliative</w:t>
            </w:r>
            <w:r w:rsidRPr="00C07005">
              <w:rPr>
                <w:sz w:val="20"/>
                <w:szCs w:val="20"/>
              </w:rPr>
              <w:t xml:space="preserve"> care communication with patients with severe COPD;</w:t>
            </w:r>
          </w:p>
          <w:p w14:paraId="6BD71470" w14:textId="77777777" w:rsidR="00DE4976" w:rsidRPr="00C07005" w:rsidRDefault="00DE4976" w:rsidP="00DE4976">
            <w:pPr>
              <w:pStyle w:val="ListParagraph"/>
              <w:numPr>
                <w:ilvl w:val="0"/>
                <w:numId w:val="12"/>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Large participation rate of physicians;</w:t>
            </w:r>
          </w:p>
          <w:p w14:paraId="353809AB" w14:textId="60066BD8" w:rsidR="00DE4976" w:rsidRPr="00C07005" w:rsidRDefault="00DE4976" w:rsidP="00DE4976">
            <w:pPr>
              <w:pStyle w:val="ListParagraph"/>
              <w:numPr>
                <w:ilvl w:val="0"/>
                <w:numId w:val="12"/>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Thorough description of the quality of palliative care communication, however one cannot understand the true quality of </w:t>
            </w:r>
            <w:r w:rsidR="001F5B46" w:rsidRPr="00C07005">
              <w:rPr>
                <w:sz w:val="20"/>
                <w:szCs w:val="20"/>
              </w:rPr>
              <w:t>discussion</w:t>
            </w:r>
            <w:r w:rsidRPr="00C07005">
              <w:rPr>
                <w:sz w:val="20"/>
                <w:szCs w:val="20"/>
              </w:rPr>
              <w:t>s as most items were not discussed with patients.</w:t>
            </w:r>
          </w:p>
        </w:tc>
      </w:tr>
      <w:tr w:rsidR="00DE4976" w:rsidRPr="00C07005" w14:paraId="002BBAD9"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0CA33698" w14:textId="0047D838" w:rsidR="00DE4976" w:rsidRPr="00C07005" w:rsidRDefault="00DE4976" w:rsidP="00565A42">
            <w:r w:rsidRPr="00C07005">
              <w:fldChar w:fldCharType="begin"/>
            </w:r>
            <w:r w:rsidR="0074328B" w:rsidRPr="00565A42">
              <w:instrText xml:space="preserve"> ADDIN EN.CITE &lt;EndNote&gt;&lt;Cite&gt;&lt;Author&gt;Curtis&lt;/Author&gt;&lt;Year&gt;2005&lt;/Year&gt;&lt;RecNum&gt;507&lt;/RecNum&gt;&lt;DisplayText&gt;[21]&lt;/DisplayText&gt;&lt;record&gt;&lt;rec-number&gt;507&lt;/rec-number&gt;&lt;foreign-keys&gt;&lt;key app="EN" db-id="0esa92s5w9e0pvea02sxfd0j0xpaweezveae" timestamp="1417522386"&gt;507&lt;/key&gt;&lt;/foreign-keys&gt;&lt;ref-type name="Journal Article"&gt;17&lt;/ref-type&gt;&lt;contributors&gt;&lt;authors&gt;&lt;author&gt;Curtis, J. R.&lt;/author&gt;&lt;author&gt;Engelberg, R. A.&lt;/author&gt;&lt;author&gt;Wenrich, M. D.&lt;/author&gt;&lt;author&gt;Au, D. H.&lt;/author&gt;&lt;/authors&gt;&lt;/contributors&gt;&lt;auth-address&gt;Division of Pulmonary and Critical Care Medicine, University of Washington, Seattle, WA&lt;/auth-address&gt;&lt;titles&gt;&lt;title&gt;Communication about palliative care for patients with chronic obstructive pulmonary disease&lt;/title&gt;&lt;secondary-title&gt;Journal of Palliative Care&lt;/secondary-title&gt;&lt;/titles&gt;&lt;periodical&gt;&lt;full-title&gt;Journal of Palliative Care&lt;/full-title&gt;&lt;/periodical&gt;&lt;pages&gt;157-164&lt;/pages&gt;&lt;volume&gt;21&lt;/volume&gt;&lt;number&gt;3&lt;/number&gt;&lt;keywords&gt;&lt;keyword&gt;Pulmonary Disease, Chronic Obstructive -- Therapy&lt;/keyword&gt;&lt;keyword&gt;Palliative Care -- Evaluation&lt;/keyword&gt;&lt;keyword&gt;Physician-Patient Relations&lt;/keyword&gt;&lt;keyword&gt;Quality of Health Care -- Evaluation&lt;/keyword&gt;&lt;keyword&gt;Advance Directives&lt;/keyword&gt;&lt;keyword&gt;Communication Barriers&lt;/keyword&gt;&lt;keyword&gt;Depression -- Epidemiology&lt;/keyword&gt;&lt;/keywords&gt;&lt;dates&gt;&lt;year&gt;2005&lt;/year&gt;&lt;/dates&gt;&lt;isbn&gt;0825-8597&lt;/isbn&gt;&lt;accession-num&gt;2009045209. Language: English. Entry Date: 20051209. Revision Date: 20091218. Publication Type: journal article&lt;/accession-num&gt;&lt;urls&gt;&lt;related-urls&gt;&lt;url&gt;http://search.ebscohost.com/login.aspx?direct=true&amp;amp;db=rzh&amp;amp;AN=2009045209&amp;amp;site=ehost-live&lt;/url&gt;&lt;/related-urls&gt;&lt;/urls&gt;&lt;remote-database-name&gt;rzh&lt;/remote-database-name&gt;&lt;remote-database-provider&gt;EBSCOhost&lt;/remote-database-provider&gt;&lt;/record&gt;&lt;/Cite&gt;&lt;/EndNote&gt;</w:instrText>
            </w:r>
            <w:r w:rsidRPr="00C07005">
              <w:fldChar w:fldCharType="separate"/>
            </w:r>
            <w:r w:rsidR="0074328B" w:rsidRPr="00C07005">
              <w:rPr>
                <w:noProof/>
              </w:rPr>
              <w:t>[</w:t>
            </w:r>
            <w:hyperlink w:anchor="_ENREF_21" w:tooltip="Curtis, 2005 #507" w:history="1">
              <w:r w:rsidR="00565A42" w:rsidRPr="00C07005">
                <w:rPr>
                  <w:noProof/>
                </w:rPr>
                <w:t>21</w:t>
              </w:r>
            </w:hyperlink>
            <w:r w:rsidR="0074328B" w:rsidRPr="00C07005">
              <w:rPr>
                <w:noProof/>
              </w:rPr>
              <w:t>]</w:t>
            </w:r>
            <w:r w:rsidRPr="00C07005">
              <w:fldChar w:fldCharType="end"/>
            </w:r>
            <w:r w:rsidRPr="00C07005">
              <w:t>, USA</w:t>
            </w:r>
          </w:p>
        </w:tc>
        <w:tc>
          <w:tcPr>
            <w:tcW w:w="1985" w:type="dxa"/>
          </w:tcPr>
          <w:p w14:paraId="6C722355" w14:textId="5CA03936" w:rsidR="00DE4976" w:rsidRPr="00C07005" w:rsidRDefault="00DE4976" w:rsidP="00875933">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To provide a narrative review of recent research regarding patient-physician communication about </w:t>
            </w:r>
            <w:r w:rsidR="0079779D" w:rsidRPr="00C07005">
              <w:rPr>
                <w:sz w:val="20"/>
                <w:szCs w:val="20"/>
              </w:rPr>
              <w:t>palliative</w:t>
            </w:r>
            <w:r w:rsidRPr="00C07005">
              <w:rPr>
                <w:sz w:val="20"/>
                <w:szCs w:val="20"/>
              </w:rPr>
              <w:t xml:space="preserve"> care for COPD patients and </w:t>
            </w:r>
            <w:r w:rsidRPr="00440B11">
              <w:rPr>
                <w:sz w:val="20"/>
                <w:szCs w:val="20"/>
              </w:rPr>
              <w:t xml:space="preserve">to </w:t>
            </w:r>
            <w:r w:rsidRPr="00532FCF">
              <w:rPr>
                <w:sz w:val="20"/>
                <w:szCs w:val="20"/>
              </w:rPr>
              <w:t xml:space="preserve">summarize </w:t>
            </w:r>
            <w:r w:rsidR="00875933" w:rsidRPr="00440B11">
              <w:rPr>
                <w:sz w:val="20"/>
                <w:szCs w:val="20"/>
              </w:rPr>
              <w:t>the authors’</w:t>
            </w:r>
            <w:r w:rsidR="00875933" w:rsidRPr="00C07005">
              <w:rPr>
                <w:sz w:val="20"/>
                <w:szCs w:val="20"/>
              </w:rPr>
              <w:t xml:space="preserve"> </w:t>
            </w:r>
            <w:r w:rsidRPr="00C07005">
              <w:rPr>
                <w:sz w:val="20"/>
                <w:szCs w:val="20"/>
              </w:rPr>
              <w:t>perspective on the research agenda.</w:t>
            </w:r>
          </w:p>
        </w:tc>
        <w:tc>
          <w:tcPr>
            <w:tcW w:w="2126" w:type="dxa"/>
          </w:tcPr>
          <w:p w14:paraId="71C263F8"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Narrative Review</w:t>
            </w:r>
          </w:p>
          <w:p w14:paraId="4982171B"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1EBD43F2" w14:textId="70180B29" w:rsidR="00DE4976" w:rsidRPr="00C07005" w:rsidRDefault="002C603B"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Sample - </w:t>
            </w:r>
            <w:r w:rsidR="00DE4976" w:rsidRPr="00C07005">
              <w:rPr>
                <w:sz w:val="20"/>
                <w:szCs w:val="20"/>
              </w:rPr>
              <w:t>Not Applicable</w:t>
            </w:r>
          </w:p>
        </w:tc>
        <w:tc>
          <w:tcPr>
            <w:tcW w:w="3119" w:type="dxa"/>
          </w:tcPr>
          <w:p w14:paraId="5DE46C49" w14:textId="6BBFDB39" w:rsidR="00DE4976" w:rsidRPr="00C07005" w:rsidRDefault="00DE4976" w:rsidP="00DE4976">
            <w:pPr>
              <w:pStyle w:val="ListParagraph"/>
              <w:numPr>
                <w:ilvl w:val="0"/>
                <w:numId w:val="12"/>
              </w:numPr>
              <w:ind w:left="175"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One reason for poor palliative care delivery in COPD was the lack of patient-physician commu</w:t>
            </w:r>
            <w:r w:rsidR="002C603B" w:rsidRPr="00C07005">
              <w:rPr>
                <w:sz w:val="20"/>
                <w:szCs w:val="20"/>
              </w:rPr>
              <w:t>nication about end of life care.</w:t>
            </w:r>
          </w:p>
          <w:p w14:paraId="1F1B1067" w14:textId="65E6D447" w:rsidR="00DE4976" w:rsidRPr="00C07005" w:rsidRDefault="00DE4976" w:rsidP="00DE4976">
            <w:pPr>
              <w:pStyle w:val="ListParagraph"/>
              <w:numPr>
                <w:ilvl w:val="0"/>
                <w:numId w:val="12"/>
              </w:numPr>
              <w:ind w:left="175"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Patients and physicians identify man</w:t>
            </w:r>
            <w:r w:rsidR="002C603B" w:rsidRPr="00C07005">
              <w:rPr>
                <w:sz w:val="20"/>
                <w:szCs w:val="20"/>
              </w:rPr>
              <w:t xml:space="preserve">y barriers to start </w:t>
            </w:r>
            <w:r w:rsidR="007D6DD4" w:rsidRPr="00C07005">
              <w:rPr>
                <w:sz w:val="20"/>
                <w:szCs w:val="20"/>
              </w:rPr>
              <w:t>conversations</w:t>
            </w:r>
            <w:r w:rsidR="002C603B" w:rsidRPr="00C07005">
              <w:rPr>
                <w:sz w:val="20"/>
                <w:szCs w:val="20"/>
              </w:rPr>
              <w:t>.</w:t>
            </w:r>
          </w:p>
          <w:p w14:paraId="6C50F7C3" w14:textId="65711808" w:rsidR="00DE4976" w:rsidRPr="00C07005" w:rsidRDefault="00DE4976" w:rsidP="00DE4976">
            <w:pPr>
              <w:pStyle w:val="ListParagraph"/>
              <w:numPr>
                <w:ilvl w:val="0"/>
                <w:numId w:val="12"/>
              </w:numPr>
              <w:ind w:left="175"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Depression </w:t>
            </w:r>
            <w:r w:rsidR="002C603B" w:rsidRPr="00C07005">
              <w:rPr>
                <w:sz w:val="20"/>
                <w:szCs w:val="20"/>
              </w:rPr>
              <w:t>h</w:t>
            </w:r>
            <w:r w:rsidRPr="00C07005">
              <w:rPr>
                <w:sz w:val="20"/>
                <w:szCs w:val="20"/>
              </w:rPr>
              <w:t>as an important impact in end of life care communication.</w:t>
            </w:r>
          </w:p>
        </w:tc>
        <w:tc>
          <w:tcPr>
            <w:tcW w:w="2976" w:type="dxa"/>
          </w:tcPr>
          <w:p w14:paraId="793DE474" w14:textId="77777777" w:rsidR="00DE4976" w:rsidRPr="00C07005" w:rsidRDefault="00DE4976" w:rsidP="00DE4976">
            <w:pPr>
              <w:pStyle w:val="ListParagraph"/>
              <w:numPr>
                <w:ilvl w:val="0"/>
                <w:numId w:val="53"/>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Lack of descriptions of the methods used to complete the narrative review;</w:t>
            </w:r>
          </w:p>
          <w:p w14:paraId="567236A4" w14:textId="71641D13" w:rsidR="00DE4976" w:rsidRPr="00C07005" w:rsidRDefault="00DE4976" w:rsidP="00DE4976">
            <w:pPr>
              <w:pStyle w:val="ListParagraph"/>
              <w:numPr>
                <w:ilvl w:val="0"/>
                <w:numId w:val="53"/>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Lack of </w:t>
            </w:r>
            <w:r w:rsidR="001F5B46" w:rsidRPr="00C07005">
              <w:rPr>
                <w:rFonts w:cstheme="majorBidi"/>
                <w:sz w:val="20"/>
                <w:szCs w:val="20"/>
              </w:rPr>
              <w:t>discussion</w:t>
            </w:r>
            <w:r w:rsidRPr="00C07005">
              <w:rPr>
                <w:rFonts w:cstheme="majorBidi"/>
                <w:sz w:val="20"/>
                <w:szCs w:val="20"/>
              </w:rPr>
              <w:t>, limitations and strengths secti</w:t>
            </w:r>
            <w:r w:rsidR="002C603B" w:rsidRPr="00C07005">
              <w:rPr>
                <w:rFonts w:cstheme="majorBidi"/>
                <w:sz w:val="20"/>
                <w:szCs w:val="20"/>
              </w:rPr>
              <w:t>ons in the review;</w:t>
            </w:r>
          </w:p>
          <w:p w14:paraId="76A71F32" w14:textId="77777777" w:rsidR="00DE4976" w:rsidRPr="00C07005" w:rsidRDefault="00DE4976" w:rsidP="00DE4976">
            <w:pPr>
              <w:pStyle w:val="ListParagraph"/>
              <w:numPr>
                <w:ilvl w:val="0"/>
                <w:numId w:val="53"/>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ome information is based in studies done with patients with different conditions.</w:t>
            </w:r>
          </w:p>
          <w:p w14:paraId="0464B768" w14:textId="77777777" w:rsidR="00DE4976" w:rsidRPr="00C07005" w:rsidRDefault="00DE4976" w:rsidP="00DE4976">
            <w:p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2552" w:type="dxa"/>
          </w:tcPr>
          <w:p w14:paraId="26DCB62C" w14:textId="74F71F11" w:rsidR="00DE4976" w:rsidRPr="00C07005" w:rsidRDefault="00DE4976" w:rsidP="00DE4976">
            <w:pPr>
              <w:pStyle w:val="ListParagraph"/>
              <w:numPr>
                <w:ilvl w:val="0"/>
                <w:numId w:val="53"/>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Comprehensive review about palliative </w:t>
            </w:r>
            <w:r w:rsidR="003E2036" w:rsidRPr="00C07005">
              <w:rPr>
                <w:sz w:val="20"/>
                <w:szCs w:val="20"/>
              </w:rPr>
              <w:t xml:space="preserve">care </w:t>
            </w:r>
            <w:r w:rsidRPr="00C07005">
              <w:rPr>
                <w:sz w:val="20"/>
                <w:szCs w:val="20"/>
              </w:rPr>
              <w:t>communication with COPD patients;</w:t>
            </w:r>
          </w:p>
          <w:p w14:paraId="7C4581F5" w14:textId="77777777" w:rsidR="00DE4976" w:rsidRPr="00C07005" w:rsidRDefault="00DE4976" w:rsidP="00DE4976">
            <w:pPr>
              <w:pStyle w:val="ListParagraph"/>
              <w:numPr>
                <w:ilvl w:val="0"/>
                <w:numId w:val="53"/>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Offers several recommendations to healthcare professionals;</w:t>
            </w:r>
          </w:p>
          <w:p w14:paraId="11979B41" w14:textId="77777777" w:rsidR="00DE4976" w:rsidRPr="00C07005" w:rsidRDefault="00DE4976" w:rsidP="00DE4976">
            <w:pPr>
              <w:pStyle w:val="ListParagraph"/>
              <w:numPr>
                <w:ilvl w:val="0"/>
                <w:numId w:val="53"/>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Focused in the development of further research in this area.</w:t>
            </w:r>
          </w:p>
        </w:tc>
      </w:tr>
      <w:tr w:rsidR="00DE4976" w:rsidRPr="00C07005" w14:paraId="2BF73EEF"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8ABCD15" w14:textId="34151CFD" w:rsidR="00DE4976" w:rsidRPr="00C07005" w:rsidRDefault="00DE4976" w:rsidP="00565A42">
            <w:r w:rsidRPr="00C07005">
              <w:lastRenderedPageBreak/>
              <w:fldChar w:fldCharType="begin"/>
            </w:r>
            <w:r w:rsidR="007C0184" w:rsidRPr="00565A42">
              <w:instrText xml:space="preserve"> ADDIN EN.CITE &lt;EndNote&gt;&lt;Cite&gt;&lt;Author&gt;Curtis&lt;/Author&gt;&lt;Year&gt;2002&lt;/Year&gt;&lt;RecNum&gt;4153&lt;/RecNum&gt;&lt;DisplayText&gt;[51]&lt;/DisplayText&gt;&lt;record&gt;&lt;rec-number&gt;4153&lt;/rec-number&gt;&lt;foreign-keys&gt;&lt;key app="EN" db-id="0esa92s5w9e0pvea02sxfd0j0xpaweezveae" timestamp="1428833931"&gt;4153&lt;/key&gt;&lt;/foreign-keys&gt;&lt;ref-type name="Journal Article"&gt;17&lt;/ref-type&gt;&lt;contributors&gt;&lt;authors&gt;&lt;author&gt;Curtis, J. R.&lt;/author&gt;&lt;author&gt;Wenrich, M. D.&lt;/author&gt;&lt;author&gt;Carline, J. D.&lt;/author&gt;&lt;author&gt;Shannon, S. E.&lt;/author&gt;&lt;author&gt;Ambrozy, D. M.&lt;/author&gt;&lt;author&gt;Ramsey, P. G.&lt;/author&gt;&lt;/authors&gt;&lt;/contributors&gt;&lt;titles&gt;&lt;title&gt;Patients&amp;apos; perspectives on physician skill in end-of-life care - Differences between patients with COPD, cancer, and AIDS&lt;/title&gt;&lt;secondary-title&gt;Chest&lt;/secondary-title&gt;&lt;/titles&gt;&lt;periodical&gt;&lt;full-title&gt;CHEST&lt;/full-title&gt;&lt;/periodical&gt;&lt;pages&gt;356-362&lt;/pages&gt;&lt;volume&gt;122&lt;/volume&gt;&lt;number&gt;1&lt;/number&gt;&lt;dates&gt;&lt;year&gt;2002&lt;/year&gt;&lt;pub-dates&gt;&lt;date&gt;Jul&lt;/date&gt;&lt;/pub-dates&gt;&lt;/dates&gt;&lt;isbn&gt;0012-3692&lt;/isbn&gt;&lt;accession-num&gt;WOS:000176927900056&lt;/accession-num&gt;&lt;urls&gt;&lt;related-urls&gt;&lt;url&gt;&amp;lt;Go to ISI&amp;gt;://WOS:000176927900056&lt;/url&gt;&lt;/related-urls&gt;&lt;/urls&gt;&lt;electronic-resource-num&gt;10.1378/chest.122.1.356&lt;/electronic-resource-num&gt;&lt;/record&gt;&lt;/Cite&gt;&lt;/EndNote&gt;</w:instrText>
            </w:r>
            <w:r w:rsidRPr="00C07005">
              <w:fldChar w:fldCharType="separate"/>
            </w:r>
            <w:r w:rsidR="007C0184">
              <w:rPr>
                <w:noProof/>
              </w:rPr>
              <w:t>[</w:t>
            </w:r>
            <w:hyperlink w:anchor="_ENREF_51" w:tooltip="Curtis, 2002 #4153" w:history="1">
              <w:r w:rsidR="00565A42">
                <w:rPr>
                  <w:noProof/>
                </w:rPr>
                <w:t>51</w:t>
              </w:r>
            </w:hyperlink>
            <w:r w:rsidR="007C0184">
              <w:rPr>
                <w:noProof/>
              </w:rPr>
              <w:t>]</w:t>
            </w:r>
            <w:r w:rsidRPr="00C07005">
              <w:fldChar w:fldCharType="end"/>
            </w:r>
            <w:r w:rsidRPr="00C07005">
              <w:t>, USA</w:t>
            </w:r>
          </w:p>
        </w:tc>
        <w:tc>
          <w:tcPr>
            <w:tcW w:w="1985" w:type="dxa"/>
          </w:tcPr>
          <w:p w14:paraId="61E76596" w14:textId="109BA65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NewCaledonia"/>
                <w:sz w:val="20"/>
                <w:szCs w:val="20"/>
              </w:rPr>
              <w:t xml:space="preserve">To elucidate the important aspects of physician skill at providing </w:t>
            </w:r>
            <w:r w:rsidR="00B07DF3" w:rsidRPr="00C07005">
              <w:rPr>
                <w:rFonts w:cs="AdvPECF921"/>
                <w:sz w:val="20"/>
                <w:szCs w:val="20"/>
              </w:rPr>
              <w:t>end of life</w:t>
            </w:r>
            <w:r w:rsidRPr="00C07005">
              <w:rPr>
                <w:rFonts w:cs="NewCaledonia"/>
                <w:sz w:val="20"/>
                <w:szCs w:val="20"/>
              </w:rPr>
              <w:t xml:space="preserve"> care.</w:t>
            </w:r>
          </w:p>
        </w:tc>
        <w:tc>
          <w:tcPr>
            <w:tcW w:w="2126" w:type="dxa"/>
          </w:tcPr>
          <w:p w14:paraId="0531143F"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Focus Groups and Content Analysis</w:t>
            </w:r>
          </w:p>
          <w:p w14:paraId="46E265D1"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7668CDDA" w14:textId="77777777" w:rsidR="00DE4976" w:rsidRPr="00C07005" w:rsidRDefault="00DE4976" w:rsidP="00DE4976">
            <w:pPr>
              <w:pStyle w:val="ListParagraph"/>
              <w:numPr>
                <w:ilvl w:val="0"/>
                <w:numId w:val="13"/>
              </w:numPr>
              <w:ind w:left="175" w:hanging="142"/>
              <w:jc w:val="both"/>
              <w:cnfStyle w:val="000000100000" w:firstRow="0" w:lastRow="0" w:firstColumn="0" w:lastColumn="0" w:oddVBand="0" w:evenVBand="0" w:oddHBand="1" w:evenHBand="0" w:firstRowFirstColumn="0" w:firstRowLastColumn="0" w:lastRowFirstColumn="0" w:lastRowLastColumn="0"/>
              <w:rPr>
                <w:sz w:val="20"/>
                <w:szCs w:val="20"/>
                <w:lang w:val="fr-FR"/>
              </w:rPr>
            </w:pPr>
            <w:r w:rsidRPr="00C07005">
              <w:rPr>
                <w:sz w:val="20"/>
                <w:szCs w:val="20"/>
                <w:lang w:val="fr-FR"/>
              </w:rPr>
              <w:t>24 COPD patients;</w:t>
            </w:r>
          </w:p>
          <w:p w14:paraId="2DAE169D" w14:textId="77777777" w:rsidR="00DE4976" w:rsidRPr="00C07005" w:rsidRDefault="00DE4976" w:rsidP="00DE4976">
            <w:pPr>
              <w:pStyle w:val="ListParagraph"/>
              <w:numPr>
                <w:ilvl w:val="0"/>
                <w:numId w:val="13"/>
              </w:numPr>
              <w:ind w:left="175" w:hanging="142"/>
              <w:jc w:val="both"/>
              <w:cnfStyle w:val="000000100000" w:firstRow="0" w:lastRow="0" w:firstColumn="0" w:lastColumn="0" w:oddVBand="0" w:evenVBand="0" w:oddHBand="1" w:evenHBand="0" w:firstRowFirstColumn="0" w:firstRowLastColumn="0" w:lastRowFirstColumn="0" w:lastRowLastColumn="0"/>
              <w:rPr>
                <w:sz w:val="20"/>
                <w:szCs w:val="20"/>
                <w:lang w:val="fr-FR"/>
              </w:rPr>
            </w:pPr>
            <w:r w:rsidRPr="00C07005">
              <w:rPr>
                <w:sz w:val="20"/>
                <w:szCs w:val="20"/>
                <w:lang w:val="fr-FR"/>
              </w:rPr>
              <w:t>36 AIDS patients;</w:t>
            </w:r>
          </w:p>
          <w:p w14:paraId="0AA6469A" w14:textId="77777777" w:rsidR="00DE4976" w:rsidRPr="00C07005" w:rsidRDefault="00DE4976" w:rsidP="00DE4976">
            <w:pPr>
              <w:pStyle w:val="ListParagraph"/>
              <w:numPr>
                <w:ilvl w:val="0"/>
                <w:numId w:val="13"/>
              </w:numPr>
              <w:ind w:left="175" w:hanging="142"/>
              <w:jc w:val="both"/>
              <w:cnfStyle w:val="000000100000" w:firstRow="0" w:lastRow="0" w:firstColumn="0" w:lastColumn="0" w:oddVBand="0" w:evenVBand="0" w:oddHBand="1" w:evenHBand="0" w:firstRowFirstColumn="0" w:firstRowLastColumn="0" w:lastRowFirstColumn="0" w:lastRowLastColumn="0"/>
              <w:rPr>
                <w:sz w:val="20"/>
                <w:szCs w:val="20"/>
                <w:lang w:val="fr-FR"/>
              </w:rPr>
            </w:pPr>
            <w:r w:rsidRPr="00C07005">
              <w:rPr>
                <w:sz w:val="20"/>
                <w:szCs w:val="20"/>
                <w:lang w:val="fr-FR"/>
              </w:rPr>
              <w:t>19 Cancer patients.</w:t>
            </w:r>
          </w:p>
        </w:tc>
        <w:tc>
          <w:tcPr>
            <w:tcW w:w="3119" w:type="dxa"/>
          </w:tcPr>
          <w:p w14:paraId="27EF32F3" w14:textId="77777777" w:rsidR="00DE4976" w:rsidRPr="00C07005" w:rsidRDefault="00DE4976" w:rsidP="00DE4976">
            <w:pPr>
              <w:pStyle w:val="ListParagraph"/>
              <w:numPr>
                <w:ilvl w:val="0"/>
                <w:numId w:val="13"/>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NewCaledonia-Bold"/>
                <w:sz w:val="20"/>
                <w:szCs w:val="20"/>
              </w:rPr>
              <w:t>Remarkable similarities were found in the perspectives of all patients including the importance of emotional support, communication, and accessibility and continuity.</w:t>
            </w:r>
          </w:p>
          <w:p w14:paraId="1E82662D" w14:textId="77777777" w:rsidR="00DE4976" w:rsidRPr="00C07005" w:rsidRDefault="00DE4976" w:rsidP="00DE4976">
            <w:pPr>
              <w:pStyle w:val="ListParagraph"/>
              <w:numPr>
                <w:ilvl w:val="0"/>
                <w:numId w:val="13"/>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rFonts w:cs="NewCaledonia-Bold"/>
                <w:sz w:val="20"/>
                <w:szCs w:val="20"/>
              </w:rPr>
            </w:pPr>
            <w:r w:rsidRPr="00C07005">
              <w:rPr>
                <w:rFonts w:cs="NewCaledonia-Bold"/>
                <w:sz w:val="20"/>
                <w:szCs w:val="20"/>
              </w:rPr>
              <w:t xml:space="preserve">For patients with COPD, the most concerning domain was the physicians’ ability to provide patient education. </w:t>
            </w:r>
          </w:p>
          <w:p w14:paraId="0B969448" w14:textId="77777777" w:rsidR="00DE4976" w:rsidRPr="00C07005" w:rsidRDefault="00DE4976" w:rsidP="00DE4976">
            <w:pPr>
              <w:pStyle w:val="ListParagraph"/>
              <w:numPr>
                <w:ilvl w:val="0"/>
                <w:numId w:val="13"/>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NewCaledonia-Bold"/>
                <w:sz w:val="20"/>
                <w:szCs w:val="20"/>
              </w:rPr>
              <w:t>Patients with COPD desired education in: diagnosis and disease process, treatment, prognosis, what dying might be like, and advance care planning.</w:t>
            </w:r>
          </w:p>
        </w:tc>
        <w:tc>
          <w:tcPr>
            <w:tcW w:w="2976" w:type="dxa"/>
          </w:tcPr>
          <w:p w14:paraId="2AC35005" w14:textId="77777777" w:rsidR="00DE4976" w:rsidRPr="00C07005" w:rsidRDefault="00DE4976" w:rsidP="00DE4976">
            <w:pPr>
              <w:pStyle w:val="ListParagraph"/>
              <w:numPr>
                <w:ilvl w:val="0"/>
                <w:numId w:val="54"/>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omehow old study using data from 2001;</w:t>
            </w:r>
          </w:p>
          <w:p w14:paraId="21E19CB2" w14:textId="77777777" w:rsidR="00DE4976" w:rsidRPr="00C07005" w:rsidRDefault="00DE4976" w:rsidP="00DE4976">
            <w:pPr>
              <w:pStyle w:val="ListParagraph"/>
              <w:numPr>
                <w:ilvl w:val="0"/>
                <w:numId w:val="54"/>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Difficult to generalize the findings due to the type of study;</w:t>
            </w:r>
          </w:p>
          <w:p w14:paraId="67451A13" w14:textId="76970B1C" w:rsidR="00DE4976" w:rsidRPr="00C07005" w:rsidRDefault="00DE4976" w:rsidP="00DE4976">
            <w:pPr>
              <w:pStyle w:val="ListParagraph"/>
              <w:numPr>
                <w:ilvl w:val="0"/>
                <w:numId w:val="54"/>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Findings are generated from patien</w:t>
            </w:r>
            <w:r w:rsidR="00A25F80" w:rsidRPr="00C07005">
              <w:rPr>
                <w:rFonts w:cstheme="majorBidi"/>
                <w:sz w:val="20"/>
                <w:szCs w:val="20"/>
              </w:rPr>
              <w:t>ts with severe/terminal disease.</w:t>
            </w:r>
          </w:p>
          <w:p w14:paraId="61063AB2" w14:textId="77777777" w:rsidR="00DE4976" w:rsidRPr="00C07005" w:rsidRDefault="00DE4976" w:rsidP="00DE4976">
            <w:p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2552" w:type="dxa"/>
          </w:tcPr>
          <w:p w14:paraId="470698CD" w14:textId="6165C9B6" w:rsidR="00DE4976" w:rsidRPr="00C07005" w:rsidRDefault="00DE4976" w:rsidP="00DE4976">
            <w:pPr>
              <w:pStyle w:val="ListParagraph"/>
              <w:numPr>
                <w:ilvl w:val="0"/>
                <w:numId w:val="13"/>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Interesting study looking at the skills of healthcare professionals discussing </w:t>
            </w:r>
            <w:r w:rsidR="0079779D" w:rsidRPr="00C07005">
              <w:rPr>
                <w:sz w:val="20"/>
                <w:szCs w:val="20"/>
              </w:rPr>
              <w:t>palliative</w:t>
            </w:r>
            <w:r w:rsidRPr="00C07005">
              <w:rPr>
                <w:sz w:val="20"/>
                <w:szCs w:val="20"/>
              </w:rPr>
              <w:t xml:space="preserve"> care;</w:t>
            </w:r>
          </w:p>
          <w:p w14:paraId="6320DE04" w14:textId="77777777" w:rsidR="00DE4976" w:rsidRPr="00C07005" w:rsidRDefault="00DE4976" w:rsidP="00DE4976">
            <w:pPr>
              <w:pStyle w:val="ListParagraph"/>
              <w:numPr>
                <w:ilvl w:val="0"/>
                <w:numId w:val="13"/>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In-depth information gathered using interviews with patients;</w:t>
            </w:r>
          </w:p>
          <w:p w14:paraId="7EF22EB8" w14:textId="27072EB8" w:rsidR="00DE4976" w:rsidRPr="00C07005" w:rsidRDefault="00DE4976" w:rsidP="00DE4976">
            <w:pPr>
              <w:pStyle w:val="ListParagraph"/>
              <w:numPr>
                <w:ilvl w:val="0"/>
                <w:numId w:val="13"/>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Thorough descripti</w:t>
            </w:r>
            <w:r w:rsidR="00A25F80" w:rsidRPr="00C07005">
              <w:rPr>
                <w:sz w:val="20"/>
                <w:szCs w:val="20"/>
              </w:rPr>
              <w:t>on of methods used in the study.</w:t>
            </w:r>
          </w:p>
        </w:tc>
      </w:tr>
      <w:tr w:rsidR="00DE4976" w:rsidRPr="00C07005" w14:paraId="7CD5238F"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4736147D" w14:textId="61EFDE5B" w:rsidR="00DE4976" w:rsidRPr="00C07005" w:rsidRDefault="00DE4976" w:rsidP="00565A42">
            <w:r w:rsidRPr="00C07005">
              <w:fldChar w:fldCharType="begin"/>
            </w:r>
            <w:r w:rsidR="007C0184" w:rsidRPr="00565A42">
              <w:instrText xml:space="preserve"> ADDIN EN.CITE &lt;EndNote&gt;&lt;Cite&gt;&lt;Author&gt;Dexter&lt;/Author&gt;&lt;Year&gt;1998&lt;/Year&gt;&lt;RecNum&gt;8390&lt;/RecNum&gt;&lt;DisplayText&gt;[43]&lt;/DisplayText&gt;&lt;record&gt;&lt;rec-number&gt;8390&lt;/rec-number&gt;&lt;foreign-keys&gt;&lt;key app="EN" db-id="0esa92s5w9e0pvea02sxfd0j0xpaweezveae" timestamp="1433189902"&gt;8390&lt;/key&gt;&lt;/foreign-keys&gt;&lt;ref-type name="Journal Article"&gt;17&lt;/ref-type&gt;&lt;contributors&gt;&lt;authors&gt;&lt;author&gt;Dexter, P. R.&lt;/author&gt;&lt;author&gt;Wolinsky, F. D.&lt;/author&gt;&lt;author&gt;Gramelspacher, G. P.&lt;/author&gt;&lt;author&gt;Zhou, X. H.&lt;/author&gt;&lt;author&gt;Eckert, G. J.&lt;/author&gt;&lt;author&gt;Waisburd, M.&lt;/author&gt;&lt;author&gt;Tierney, W. M.&lt;/author&gt;&lt;/authors&gt;&lt;/contributors&gt;&lt;titles&gt;&lt;title&gt;Effectiveness of computer-generated reminders for increasing discussions about advance directives and completion of advance directive forms. A randomized, controlled trial&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02-10&lt;/pages&gt;&lt;volume&gt;128&lt;/volume&gt;&lt;number&gt;2&lt;/number&gt;&lt;keywords&gt;&lt;keyword&gt;Advance Care Planning&lt;/keyword&gt;&lt;keyword&gt;*Advance Directives&lt;/keyword&gt;&lt;keyword&gt;Aged&lt;/keyword&gt;&lt;keyword&gt;Chi-Square Distribution&lt;/keyword&gt;&lt;keyword&gt;Communication&lt;/keyword&gt;&lt;keyword&gt;*Computer Systems&lt;/keyword&gt;&lt;keyword&gt;Humans&lt;/keyword&gt;&lt;keyword&gt;Interviews as Topic&lt;/keyword&gt;&lt;keyword&gt;Logistic Models&lt;/keyword&gt;&lt;keyword&gt;Middle Aged&lt;/keyword&gt;&lt;keyword&gt;Office Visits&lt;/keyword&gt;&lt;keyword&gt;*Physician&amp;apos;s Role&lt;/keyword&gt;&lt;keyword&gt;*Physicians, Family&lt;/keyword&gt;&lt;keyword&gt;*Reminder Systems&lt;/keyword&gt;&lt;/keywords&gt;&lt;dates&gt;&lt;year&gt;1998&lt;/year&gt;&lt;pub-dates&gt;&lt;date&gt;Jan 15&lt;/date&gt;&lt;/pub-dates&gt;&lt;/dates&gt;&lt;isbn&gt;0003-4819 (Print)&amp;#xD;0003-4819 (Linking)&lt;/isbn&gt;&lt;accession-num&gt;9441569&lt;/accession-num&gt;&lt;urls&gt;&lt;related-urls&gt;&lt;url&gt;http://www.ncbi.nlm.nih.gov/pubmed/9441569&lt;/url&gt;&lt;/related-urls&gt;&lt;/urls&gt;&lt;/record&gt;&lt;/Cite&gt;&lt;/EndNote&gt;</w:instrText>
            </w:r>
            <w:r w:rsidRPr="00C07005">
              <w:fldChar w:fldCharType="separate"/>
            </w:r>
            <w:r w:rsidR="007C0184">
              <w:rPr>
                <w:noProof/>
              </w:rPr>
              <w:t>[</w:t>
            </w:r>
            <w:hyperlink w:anchor="_ENREF_43" w:tooltip="Dexter, 1998 #8390" w:history="1">
              <w:r w:rsidR="00565A42">
                <w:rPr>
                  <w:noProof/>
                </w:rPr>
                <w:t>43</w:t>
              </w:r>
            </w:hyperlink>
            <w:r w:rsidR="007C0184">
              <w:rPr>
                <w:noProof/>
              </w:rPr>
              <w:t>]</w:t>
            </w:r>
            <w:r w:rsidRPr="00C07005">
              <w:fldChar w:fldCharType="end"/>
            </w:r>
            <w:r w:rsidRPr="00C07005">
              <w:t>, USA</w:t>
            </w:r>
          </w:p>
        </w:tc>
        <w:tc>
          <w:tcPr>
            <w:tcW w:w="1985" w:type="dxa"/>
          </w:tcPr>
          <w:p w14:paraId="00BCEC0F" w14:textId="0B714DB2"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imes New Roman"/>
                <w:sz w:val="20"/>
                <w:szCs w:val="20"/>
              </w:rPr>
              <w:t xml:space="preserve">To test the hypothesis that reminding primary care physicians to discuss advance directives would stimulate such </w:t>
            </w:r>
            <w:r w:rsidR="007D6DD4" w:rsidRPr="00C07005">
              <w:rPr>
                <w:sz w:val="20"/>
                <w:szCs w:val="20"/>
              </w:rPr>
              <w:t>conversations</w:t>
            </w:r>
            <w:r w:rsidRPr="00C07005">
              <w:rPr>
                <w:rFonts w:cs="Times New Roman"/>
                <w:sz w:val="20"/>
                <w:szCs w:val="20"/>
              </w:rPr>
              <w:t xml:space="preserve"> and lead to the establishment of more advance directives.</w:t>
            </w:r>
          </w:p>
        </w:tc>
        <w:tc>
          <w:tcPr>
            <w:tcW w:w="2126" w:type="dxa"/>
          </w:tcPr>
          <w:p w14:paraId="6AB8BD75"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Randomized Controlled Trial</w:t>
            </w:r>
          </w:p>
          <w:p w14:paraId="4C4932AE"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2F2A2836" w14:textId="77777777" w:rsidR="00DE4976" w:rsidRPr="00C07005" w:rsidRDefault="00DE4976" w:rsidP="00DE4976">
            <w:pPr>
              <w:pStyle w:val="ListParagraph"/>
              <w:numPr>
                <w:ilvl w:val="0"/>
                <w:numId w:val="14"/>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1009 patients (46% with a COPD diagnosis);</w:t>
            </w:r>
          </w:p>
          <w:p w14:paraId="7F5561C6" w14:textId="77777777" w:rsidR="00DE4976" w:rsidRPr="00C07005" w:rsidRDefault="00DE4976" w:rsidP="00DE4976">
            <w:pPr>
              <w:pStyle w:val="ListParagraph"/>
              <w:numPr>
                <w:ilvl w:val="0"/>
                <w:numId w:val="14"/>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147 primary care physicians.</w:t>
            </w:r>
          </w:p>
        </w:tc>
        <w:tc>
          <w:tcPr>
            <w:tcW w:w="3119" w:type="dxa"/>
          </w:tcPr>
          <w:p w14:paraId="0994F80C" w14:textId="3EAD401B" w:rsidR="00DE4976" w:rsidRPr="00C07005" w:rsidRDefault="00DE4976" w:rsidP="00A25F80">
            <w:pPr>
              <w:pStyle w:val="ListParagraph"/>
              <w:numPr>
                <w:ilvl w:val="0"/>
                <w:numId w:val="14"/>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C07005">
              <w:rPr>
                <w:rFonts w:cs="Arial"/>
                <w:sz w:val="20"/>
                <w:szCs w:val="20"/>
              </w:rPr>
              <w:t>Physicians who did not receive reminders discussed advance directives with 4% of the patients compared with 24% for physicians who r</w:t>
            </w:r>
            <w:r w:rsidR="00A25F80" w:rsidRPr="00C07005">
              <w:rPr>
                <w:rFonts w:cs="Arial"/>
                <w:sz w:val="20"/>
                <w:szCs w:val="20"/>
              </w:rPr>
              <w:t>eceived both types of reminders.</w:t>
            </w:r>
          </w:p>
          <w:p w14:paraId="32FC9570" w14:textId="6470F660" w:rsidR="00DE4976" w:rsidRPr="00C07005" w:rsidRDefault="00DE4976" w:rsidP="00A25F80">
            <w:pPr>
              <w:pStyle w:val="ListParagraph"/>
              <w:numPr>
                <w:ilvl w:val="0"/>
                <w:numId w:val="14"/>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C07005">
              <w:rPr>
                <w:rFonts w:cs="Arial"/>
                <w:sz w:val="20"/>
                <w:szCs w:val="20"/>
              </w:rPr>
              <w:t>Physicians who did not receive reminders completed advance directive forms with only 4% of their patients compared with 15% for physicians who r</w:t>
            </w:r>
            <w:r w:rsidR="00A25F80" w:rsidRPr="00C07005">
              <w:rPr>
                <w:rFonts w:cs="Arial"/>
                <w:sz w:val="20"/>
                <w:szCs w:val="20"/>
              </w:rPr>
              <w:t>eceived both types of reminders.</w:t>
            </w:r>
          </w:p>
          <w:p w14:paraId="1EFDC28E" w14:textId="77777777" w:rsidR="00DE4976" w:rsidRPr="00C07005" w:rsidRDefault="00DE4976" w:rsidP="00DE4976">
            <w:pPr>
              <w:pStyle w:val="ListParagraph"/>
              <w:numPr>
                <w:ilvl w:val="0"/>
                <w:numId w:val="14"/>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rial"/>
                <w:sz w:val="20"/>
                <w:szCs w:val="20"/>
              </w:rPr>
              <w:t>Overall, 45% of patients with whom advance directives were discussed completed at least one type of advance directive.</w:t>
            </w:r>
          </w:p>
        </w:tc>
        <w:tc>
          <w:tcPr>
            <w:tcW w:w="2976" w:type="dxa"/>
          </w:tcPr>
          <w:p w14:paraId="081D8566" w14:textId="5DC922EB" w:rsidR="00DE4976" w:rsidRPr="00C07005" w:rsidRDefault="00A25F80" w:rsidP="00DE4976">
            <w:pPr>
              <w:pStyle w:val="ListParagraph"/>
              <w:numPr>
                <w:ilvl w:val="0"/>
                <w:numId w:val="5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O</w:t>
            </w:r>
            <w:r w:rsidR="00DE4976" w:rsidRPr="00C07005">
              <w:rPr>
                <w:rFonts w:cstheme="majorBidi"/>
                <w:sz w:val="20"/>
                <w:szCs w:val="20"/>
              </w:rPr>
              <w:t>ld study, used data from 1997;</w:t>
            </w:r>
          </w:p>
          <w:p w14:paraId="6F935C4A" w14:textId="77777777" w:rsidR="00DE4976" w:rsidRPr="00C07005" w:rsidRDefault="00DE4976" w:rsidP="00DE4976">
            <w:pPr>
              <w:pStyle w:val="ListParagraph"/>
              <w:numPr>
                <w:ilvl w:val="0"/>
                <w:numId w:val="5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Computer literacy may have changed the overall results if the study was to be repeated nowadays;</w:t>
            </w:r>
          </w:p>
          <w:p w14:paraId="0348729B" w14:textId="23E1C662" w:rsidR="00DE4976" w:rsidRPr="00C07005" w:rsidRDefault="00DE4976" w:rsidP="00DE4976">
            <w:pPr>
              <w:pStyle w:val="ListParagraph"/>
              <w:numPr>
                <w:ilvl w:val="0"/>
                <w:numId w:val="5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Physicians were encouraged to discuss advance directives with patients prior </w:t>
            </w:r>
            <w:r w:rsidR="005B504B" w:rsidRPr="00C07005">
              <w:rPr>
                <w:rFonts w:cstheme="majorBidi"/>
                <w:sz w:val="20"/>
                <w:szCs w:val="20"/>
              </w:rPr>
              <w:t xml:space="preserve">the </w:t>
            </w:r>
            <w:r w:rsidRPr="00C07005">
              <w:rPr>
                <w:rFonts w:cstheme="majorBidi"/>
                <w:sz w:val="20"/>
                <w:szCs w:val="20"/>
              </w:rPr>
              <w:t>study, this may have influenced the final results;</w:t>
            </w:r>
          </w:p>
          <w:p w14:paraId="0D615132" w14:textId="15E506CC" w:rsidR="00DE4976" w:rsidRPr="00C07005" w:rsidRDefault="00DE4976" w:rsidP="00A25F80">
            <w:pPr>
              <w:pStyle w:val="ListParagraph"/>
              <w:numPr>
                <w:ilvl w:val="0"/>
                <w:numId w:val="5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Majority of participating physicians were faculty members who had larger knowledge about research and </w:t>
            </w:r>
            <w:r w:rsidR="00A25F80" w:rsidRPr="00C07005">
              <w:rPr>
                <w:rFonts w:cstheme="majorBidi"/>
                <w:sz w:val="20"/>
                <w:szCs w:val="20"/>
              </w:rPr>
              <w:t>physiopathology</w:t>
            </w:r>
            <w:r w:rsidRPr="00C07005">
              <w:rPr>
                <w:rFonts w:cstheme="majorBidi"/>
                <w:sz w:val="20"/>
                <w:szCs w:val="20"/>
              </w:rPr>
              <w:t>, wh</w:t>
            </w:r>
            <w:r w:rsidR="00A25F80" w:rsidRPr="00C07005">
              <w:rPr>
                <w:rFonts w:cstheme="majorBidi"/>
                <w:sz w:val="20"/>
                <w:szCs w:val="20"/>
              </w:rPr>
              <w:t>ich may have influenced results;</w:t>
            </w:r>
          </w:p>
          <w:p w14:paraId="69749712" w14:textId="28BC596A" w:rsidR="00DE4976" w:rsidRPr="00C07005" w:rsidRDefault="00DE4976" w:rsidP="005B504B">
            <w:pPr>
              <w:pStyle w:val="ListParagraph"/>
              <w:numPr>
                <w:ilvl w:val="0"/>
                <w:numId w:val="55"/>
              </w:num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heme="majorBidi"/>
                <w:sz w:val="20"/>
                <w:szCs w:val="20"/>
              </w:rPr>
              <w:t xml:space="preserve">Lack of data concerning patients’ thoughts about </w:t>
            </w:r>
            <w:r w:rsidR="001F5B46" w:rsidRPr="00C07005">
              <w:rPr>
                <w:rFonts w:cstheme="majorBidi"/>
                <w:sz w:val="20"/>
                <w:szCs w:val="20"/>
              </w:rPr>
              <w:t>discussion</w:t>
            </w:r>
            <w:r w:rsidRPr="00C07005">
              <w:rPr>
                <w:rFonts w:cstheme="majorBidi"/>
                <w:sz w:val="20"/>
                <w:szCs w:val="20"/>
              </w:rPr>
              <w:t>s and about the</w:t>
            </w:r>
            <w:r w:rsidR="005B504B" w:rsidRPr="00C07005">
              <w:rPr>
                <w:rFonts w:cstheme="majorBidi"/>
                <w:sz w:val="20"/>
                <w:szCs w:val="20"/>
              </w:rPr>
              <w:t xml:space="preserve"> appropriateness of the </w:t>
            </w:r>
            <w:r w:rsidRPr="00C07005">
              <w:rPr>
                <w:rFonts w:cstheme="majorBidi"/>
                <w:sz w:val="20"/>
                <w:szCs w:val="20"/>
              </w:rPr>
              <w:t>methods used.</w:t>
            </w:r>
          </w:p>
        </w:tc>
        <w:tc>
          <w:tcPr>
            <w:tcW w:w="2552" w:type="dxa"/>
          </w:tcPr>
          <w:p w14:paraId="38D48F51" w14:textId="77777777" w:rsidR="00DE4976" w:rsidRPr="00C07005" w:rsidRDefault="00DE4976" w:rsidP="00DE4976">
            <w:pPr>
              <w:pStyle w:val="ListParagraph"/>
              <w:numPr>
                <w:ilvl w:val="0"/>
                <w:numId w:val="1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Robust study, which used a randomized controlled trial;</w:t>
            </w:r>
          </w:p>
          <w:p w14:paraId="4D8AE0FB" w14:textId="64DED237" w:rsidR="00DE4976" w:rsidRPr="00C07005" w:rsidRDefault="00DE4976" w:rsidP="00DE4976">
            <w:pPr>
              <w:pStyle w:val="ListParagraph"/>
              <w:numPr>
                <w:ilvl w:val="0"/>
                <w:numId w:val="1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Used an innovative computer-based programme to encourage palliative care </w:t>
            </w:r>
            <w:r w:rsidR="007D6DD4" w:rsidRPr="00C07005">
              <w:rPr>
                <w:sz w:val="20"/>
                <w:szCs w:val="20"/>
              </w:rPr>
              <w:t>conversations</w:t>
            </w:r>
            <w:r w:rsidRPr="00C07005">
              <w:rPr>
                <w:sz w:val="20"/>
                <w:szCs w:val="20"/>
              </w:rPr>
              <w:t xml:space="preserve"> with patients;</w:t>
            </w:r>
          </w:p>
          <w:p w14:paraId="63E5CCC1" w14:textId="77777777" w:rsidR="00DE4976" w:rsidRPr="00C07005" w:rsidRDefault="00DE4976" w:rsidP="00DE4976">
            <w:pPr>
              <w:pStyle w:val="ListParagraph"/>
              <w:numPr>
                <w:ilvl w:val="0"/>
                <w:numId w:val="1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Large participation rate in study;</w:t>
            </w:r>
          </w:p>
          <w:p w14:paraId="01ED0493" w14:textId="77777777" w:rsidR="00DE4976" w:rsidRPr="00C07005" w:rsidRDefault="00DE4976" w:rsidP="00DE4976">
            <w:pPr>
              <w:pStyle w:val="ListParagraph"/>
              <w:numPr>
                <w:ilvl w:val="0"/>
                <w:numId w:val="1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Comprehensive description of the methods used in the study. </w:t>
            </w:r>
          </w:p>
        </w:tc>
      </w:tr>
      <w:tr w:rsidR="00DE4976" w:rsidRPr="00C07005" w14:paraId="2A701295"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7C232F2" w14:textId="0D5A6B6E" w:rsidR="00DE4976" w:rsidRPr="00C07005" w:rsidRDefault="00DE4976" w:rsidP="00565A42">
            <w:r w:rsidRPr="00C07005">
              <w:lastRenderedPageBreak/>
              <w:fldChar w:fldCharType="begin"/>
            </w:r>
            <w:r w:rsidR="007C0184" w:rsidRPr="00565A42">
              <w:instrText xml:space="preserve"> ADDIN EN.CITE &lt;EndNote&gt;&lt;Cite&gt;&lt;Author&gt;Elkington&lt;/Author&gt;&lt;Year&gt;2001&lt;/Year&gt;&lt;RecNum&gt;2376&lt;/RecNum&gt;&lt;DisplayText&gt;[40]&lt;/DisplayText&gt;&lt;record&gt;&lt;rec-number&gt;2376&lt;/rec-number&gt;&lt;foreign-keys&gt;&lt;key app="EN" db-id="0esa92s5w9e0pvea02sxfd0j0xpaweezveae" timestamp="1422051311"&gt;2376&lt;/key&gt;&lt;/foreign-keys&gt;&lt;ref-type name="Journal Article"&gt;17&lt;/ref-type&gt;&lt;contributors&gt;&lt;authors&gt;&lt;author&gt;Elkington, H.&lt;/author&gt;&lt;author&gt;White, P.&lt;/author&gt;&lt;author&gt;Higgs, R.&lt;/author&gt;&lt;author&gt;Pettinari, C. J.&lt;/author&gt;&lt;/authors&gt;&lt;/contributors&gt;&lt;auth-address&gt;Department of General Practice and Primary Care, Guy&amp;apos;s King&amp;apos;s and St. Thomas&amp;apos; School of Medicine, Weston Education Centre, Cutcombe Road, London SE5 9RJ, UK.&lt;/auth-address&gt;&lt;titles&gt;&lt;title&gt;GPs&amp;apos; views of discussions of prognosis in severe COPD&lt;/title&gt;&lt;secondary-title&gt;Fam Pract&lt;/secondary-title&gt;&lt;alt-title&gt;Family practice&lt;/alt-title&gt;&lt;/titles&gt;&lt;alt-periodical&gt;&lt;full-title&gt;Family Practice&lt;/full-title&gt;&lt;/alt-periodical&gt;&lt;pages&gt;440-4&lt;/pages&gt;&lt;volume&gt;18&lt;/volume&gt;&lt;number&gt;4&lt;/number&gt;&lt;keywords&gt;&lt;keyword&gt;Adult&lt;/keyword&gt;&lt;keyword&gt;Attitude of Health Personnel&lt;/keyword&gt;&lt;keyword&gt;*Family Practice&lt;/keyword&gt;&lt;keyword&gt;Female&lt;/keyword&gt;&lt;keyword&gt;Humans&lt;/keyword&gt;&lt;keyword&gt;Lung Diseases, Obstructive/*therapy&lt;/keyword&gt;&lt;keyword&gt;Male&lt;/keyword&gt;&lt;keyword&gt;Middle Aged&lt;/keyword&gt;&lt;keyword&gt;*Palliative Care&lt;/keyword&gt;&lt;keyword&gt;*Physician-Patient Relations&lt;/keyword&gt;&lt;keyword&gt;Prognosis&lt;/keyword&gt;&lt;keyword&gt;*Truth Disclosure&lt;/keyword&gt;&lt;/keywords&gt;&lt;dates&gt;&lt;year&gt;2001&lt;/year&gt;&lt;pub-dates&gt;&lt;date&gt;Aug&lt;/date&gt;&lt;/pub-dates&gt;&lt;/dates&gt;&lt;isbn&gt;0263-2136 (Print)&amp;#xD;0263-2136 (Linking)&lt;/isbn&gt;&lt;accession-num&gt;11477053&lt;/accession-num&gt;&lt;urls&gt;&lt;related-urls&gt;&lt;url&gt;http://www.ncbi.nlm.nih.gov/pubmed/11477053&lt;/url&gt;&lt;/related-urls&gt;&lt;/urls&gt;&lt;/record&gt;&lt;/Cite&gt;&lt;/EndNote&gt;</w:instrText>
            </w:r>
            <w:r w:rsidRPr="00C07005">
              <w:fldChar w:fldCharType="separate"/>
            </w:r>
            <w:r w:rsidR="007C0184">
              <w:rPr>
                <w:noProof/>
              </w:rPr>
              <w:t>[</w:t>
            </w:r>
            <w:hyperlink w:anchor="_ENREF_40" w:tooltip="Elkington, 2001 #2376" w:history="1">
              <w:r w:rsidR="00565A42">
                <w:rPr>
                  <w:noProof/>
                </w:rPr>
                <w:t>40</w:t>
              </w:r>
            </w:hyperlink>
            <w:r w:rsidR="007C0184">
              <w:rPr>
                <w:noProof/>
              </w:rPr>
              <w:t>]</w:t>
            </w:r>
            <w:r w:rsidRPr="00C07005">
              <w:fldChar w:fldCharType="end"/>
            </w:r>
            <w:r w:rsidRPr="00C07005">
              <w:t>, UK</w:t>
            </w:r>
          </w:p>
        </w:tc>
        <w:tc>
          <w:tcPr>
            <w:tcW w:w="1985" w:type="dxa"/>
          </w:tcPr>
          <w:p w14:paraId="10291A0D" w14:textId="5CBF068E" w:rsidR="00DE4976" w:rsidRPr="00C07005" w:rsidRDefault="00E724BF" w:rsidP="00E724BF">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To investigate the role that </w:t>
            </w:r>
            <w:r w:rsidR="007D6DD4" w:rsidRPr="00C07005">
              <w:rPr>
                <w:sz w:val="20"/>
                <w:szCs w:val="20"/>
              </w:rPr>
              <w:t>conversations</w:t>
            </w:r>
            <w:r w:rsidRPr="00C07005">
              <w:rPr>
                <w:sz w:val="20"/>
                <w:szCs w:val="20"/>
              </w:rPr>
              <w:t xml:space="preserve"> of prognosis play in GPs' management of patients with severe COPD and the factors that influence those </w:t>
            </w:r>
            <w:r w:rsidR="001F5B46" w:rsidRPr="00C07005">
              <w:rPr>
                <w:sz w:val="20"/>
                <w:szCs w:val="20"/>
              </w:rPr>
              <w:t>discussion</w:t>
            </w:r>
            <w:r w:rsidRPr="00C07005">
              <w:rPr>
                <w:sz w:val="20"/>
                <w:szCs w:val="20"/>
              </w:rPr>
              <w:t>s.</w:t>
            </w:r>
          </w:p>
        </w:tc>
        <w:tc>
          <w:tcPr>
            <w:tcW w:w="2126" w:type="dxa"/>
          </w:tcPr>
          <w:p w14:paraId="13D917AD"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Survey</w:t>
            </w:r>
          </w:p>
          <w:p w14:paraId="0A6E0F1C"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3B464EAF" w14:textId="77777777" w:rsidR="00DE4976" w:rsidRPr="00C07005" w:rsidRDefault="00DE4976" w:rsidP="00DE4976">
            <w:pPr>
              <w:pStyle w:val="ListParagraph"/>
              <w:numPr>
                <w:ilvl w:val="0"/>
                <w:numId w:val="15"/>
              </w:numPr>
              <w:ind w:left="175"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214 General Practitioners</w:t>
            </w:r>
          </w:p>
        </w:tc>
        <w:tc>
          <w:tcPr>
            <w:tcW w:w="3119" w:type="dxa"/>
          </w:tcPr>
          <w:p w14:paraId="13455B2E" w14:textId="7189DA15" w:rsidR="00DE4976" w:rsidRPr="00C07005" w:rsidRDefault="00DE4976" w:rsidP="00DE4976">
            <w:pPr>
              <w:pStyle w:val="ListParagraph"/>
              <w:numPr>
                <w:ilvl w:val="0"/>
                <w:numId w:val="15"/>
              </w:numPr>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72.5% thought that </w:t>
            </w:r>
            <w:r w:rsidR="007D6DD4" w:rsidRPr="00C07005">
              <w:rPr>
                <w:sz w:val="20"/>
                <w:szCs w:val="20"/>
              </w:rPr>
              <w:t>conversations</w:t>
            </w:r>
            <w:r w:rsidRPr="00C07005">
              <w:rPr>
                <w:sz w:val="20"/>
                <w:szCs w:val="20"/>
              </w:rPr>
              <w:t xml:space="preserve"> of prognosis were often necess</w:t>
            </w:r>
            <w:r w:rsidR="00E724BF" w:rsidRPr="00C07005">
              <w:rPr>
                <w:sz w:val="20"/>
                <w:szCs w:val="20"/>
              </w:rPr>
              <w:t>ary or essential in severe COPD.</w:t>
            </w:r>
          </w:p>
          <w:p w14:paraId="66C7B1C0" w14:textId="276B67A1" w:rsidR="00DE4976" w:rsidRPr="00C07005" w:rsidRDefault="00DE4976" w:rsidP="00DE4976">
            <w:pPr>
              <w:pStyle w:val="ListParagraph"/>
              <w:numPr>
                <w:ilvl w:val="0"/>
                <w:numId w:val="15"/>
              </w:numPr>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82% felt that GPs have an impo</w:t>
            </w:r>
            <w:r w:rsidR="00E724BF" w:rsidRPr="00C07005">
              <w:rPr>
                <w:sz w:val="20"/>
                <w:szCs w:val="20"/>
              </w:rPr>
              <w:t xml:space="preserve">rtant role in these </w:t>
            </w:r>
            <w:r w:rsidR="001F5B46" w:rsidRPr="00C07005">
              <w:rPr>
                <w:sz w:val="20"/>
                <w:szCs w:val="20"/>
              </w:rPr>
              <w:t>discussion</w:t>
            </w:r>
            <w:r w:rsidR="00E724BF" w:rsidRPr="00C07005">
              <w:rPr>
                <w:sz w:val="20"/>
                <w:szCs w:val="20"/>
              </w:rPr>
              <w:t>s.</w:t>
            </w:r>
          </w:p>
          <w:p w14:paraId="15FAFBE1" w14:textId="79A96B8C" w:rsidR="00DE4976" w:rsidRPr="00C07005" w:rsidRDefault="00DE4976" w:rsidP="00DE4976">
            <w:pPr>
              <w:pStyle w:val="ListParagraph"/>
              <w:numPr>
                <w:ilvl w:val="0"/>
                <w:numId w:val="15"/>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rFonts w:cs="AdvP7C2E"/>
                <w:sz w:val="20"/>
                <w:szCs w:val="20"/>
              </w:rPr>
            </w:pPr>
            <w:r w:rsidRPr="00C07005">
              <w:rPr>
                <w:rFonts w:cs="AdvP7C2E"/>
                <w:sz w:val="20"/>
                <w:szCs w:val="20"/>
              </w:rPr>
              <w:t>50% of GPs were undecided as to whether patients with COPD wante</w:t>
            </w:r>
            <w:r w:rsidR="00E724BF" w:rsidRPr="00C07005">
              <w:rPr>
                <w:rFonts w:cs="AdvP7C2E"/>
                <w:sz w:val="20"/>
                <w:szCs w:val="20"/>
              </w:rPr>
              <w:t>d to know about their prognosis.</w:t>
            </w:r>
          </w:p>
          <w:p w14:paraId="589D9425" w14:textId="77777777" w:rsidR="00DE4976" w:rsidRPr="00C07005" w:rsidRDefault="00DE4976" w:rsidP="00DE4976">
            <w:pPr>
              <w:pStyle w:val="ListParagraph"/>
              <w:numPr>
                <w:ilvl w:val="0"/>
                <w:numId w:val="15"/>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7C2E"/>
                <w:sz w:val="20"/>
                <w:szCs w:val="20"/>
              </w:rPr>
              <w:t>The majority of GPs that reported not discussing end of life with patients stated several reasons.</w:t>
            </w:r>
          </w:p>
        </w:tc>
        <w:tc>
          <w:tcPr>
            <w:tcW w:w="2976" w:type="dxa"/>
          </w:tcPr>
          <w:p w14:paraId="30492C21" w14:textId="328D6C77" w:rsidR="00DE4976" w:rsidRPr="00C07005" w:rsidRDefault="00E724BF" w:rsidP="00E724BF">
            <w:pPr>
              <w:pStyle w:val="ListParagraph"/>
              <w:numPr>
                <w:ilvl w:val="0"/>
                <w:numId w:val="5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O</w:t>
            </w:r>
            <w:r w:rsidR="00DE4976" w:rsidRPr="00C07005">
              <w:rPr>
                <w:rFonts w:cstheme="majorBidi"/>
                <w:sz w:val="20"/>
                <w:szCs w:val="20"/>
              </w:rPr>
              <w:t>ld study, w</w:t>
            </w:r>
            <w:r w:rsidRPr="00C07005">
              <w:rPr>
                <w:rFonts w:cstheme="majorBidi"/>
                <w:sz w:val="20"/>
                <w:szCs w:val="20"/>
              </w:rPr>
              <w:t>hich used information from 1999;</w:t>
            </w:r>
          </w:p>
          <w:p w14:paraId="022EBBEB" w14:textId="66491D0A" w:rsidR="00DE4976" w:rsidRPr="00C07005" w:rsidRDefault="00DE4976" w:rsidP="00DE4976">
            <w:pPr>
              <w:pStyle w:val="ListParagraph"/>
              <w:numPr>
                <w:ilvl w:val="0"/>
                <w:numId w:val="5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Lack of in-depth information of GP’s regarding </w:t>
            </w:r>
            <w:r w:rsidR="007D6DD4" w:rsidRPr="00C07005">
              <w:rPr>
                <w:sz w:val="20"/>
                <w:szCs w:val="20"/>
              </w:rPr>
              <w:t>conversations</w:t>
            </w:r>
            <w:r w:rsidRPr="00C07005">
              <w:rPr>
                <w:rFonts w:cstheme="majorBidi"/>
                <w:sz w:val="20"/>
                <w:szCs w:val="20"/>
              </w:rPr>
              <w:t xml:space="preserve"> about prognosis;</w:t>
            </w:r>
          </w:p>
          <w:p w14:paraId="55EBD640" w14:textId="77777777" w:rsidR="00DE4976" w:rsidRPr="00C07005" w:rsidRDefault="00DE4976" w:rsidP="00DE4976">
            <w:pPr>
              <w:pStyle w:val="ListParagraph"/>
              <w:numPr>
                <w:ilvl w:val="0"/>
                <w:numId w:val="5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mall participations rate;</w:t>
            </w:r>
          </w:p>
          <w:p w14:paraId="538731B7" w14:textId="6E8E01C5" w:rsidR="00DE4976" w:rsidRPr="00C07005" w:rsidRDefault="00DE4976" w:rsidP="00DE4976">
            <w:pPr>
              <w:pStyle w:val="ListParagraph"/>
              <w:numPr>
                <w:ilvl w:val="0"/>
                <w:numId w:val="5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thorough information regardin</w:t>
            </w:r>
            <w:r w:rsidR="00BA0729" w:rsidRPr="00C07005">
              <w:rPr>
                <w:rFonts w:cstheme="majorBidi"/>
                <w:sz w:val="20"/>
                <w:szCs w:val="20"/>
              </w:rPr>
              <w:t>g the development of the survey.</w:t>
            </w:r>
          </w:p>
        </w:tc>
        <w:tc>
          <w:tcPr>
            <w:tcW w:w="2552" w:type="dxa"/>
          </w:tcPr>
          <w:p w14:paraId="048B0982" w14:textId="77777777" w:rsidR="00DE4976" w:rsidRPr="00C07005" w:rsidRDefault="00DE4976" w:rsidP="00DE4976">
            <w:pPr>
              <w:pStyle w:val="ListParagraph"/>
              <w:numPr>
                <w:ilvl w:val="0"/>
                <w:numId w:val="1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Robust study with a large sample of participants;</w:t>
            </w:r>
          </w:p>
          <w:p w14:paraId="64F87367" w14:textId="77777777" w:rsidR="00DE4976" w:rsidRPr="00C07005" w:rsidRDefault="00DE4976" w:rsidP="00DE4976">
            <w:pPr>
              <w:pStyle w:val="ListParagraph"/>
              <w:numPr>
                <w:ilvl w:val="0"/>
                <w:numId w:val="1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Survey piloted with small sample and based in previous interviews and literature review.</w:t>
            </w:r>
          </w:p>
        </w:tc>
      </w:tr>
      <w:tr w:rsidR="00DE4976" w:rsidRPr="00C07005" w14:paraId="396769F7"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2885A1A4" w14:textId="1A409626" w:rsidR="00DE4976" w:rsidRPr="00C07005" w:rsidRDefault="00DE4976" w:rsidP="00565A42">
            <w:r w:rsidRPr="00C07005">
              <w:fldChar w:fldCharType="begin"/>
            </w:r>
            <w:r w:rsidR="007C0184" w:rsidRPr="00565A42">
              <w:instrText xml:space="preserve"> ADDIN EN.CITE &lt;EndNote&gt;&lt;Cite&gt;&lt;Author&gt;Engelberg&lt;/Author&gt;&lt;Year&gt;2006&lt;/Year&gt;&lt;RecNum&gt;4288&lt;/RecNum&gt;&lt;DisplayText&gt;[48]&lt;/DisplayText&gt;&lt;record&gt;&lt;rec-number&gt;4288&lt;/rec-number&gt;&lt;foreign-keys&gt;&lt;key app="EN" db-id="0esa92s5w9e0pvea02sxfd0j0xpaweezveae" timestamp="1430850562"&gt;4288&lt;/key&gt;&lt;/foreign-keys&gt;&lt;ref-type name="Journal Article"&gt;17&lt;/ref-type&gt;&lt;contributors&gt;&lt;authors&gt;&lt;author&gt;Engelberg, R.&lt;/author&gt;&lt;author&gt;Downey, L.&lt;/author&gt;&lt;author&gt;Curtis, J. R.&lt;/author&gt;&lt;/authors&gt;&lt;/contributors&gt;&lt;titles&gt;&lt;title&gt;Psychometric characteristics of a quality of communication questionnaire assessing communication about end-of-life care&lt;/title&gt;&lt;secondary-title&gt;Journal of Palliative Medicine&lt;/secondary-title&gt;&lt;/titles&gt;&lt;periodical&gt;&lt;full-title&gt;Journal of Palliative Medicine&lt;/full-title&gt;&lt;/periodical&gt;&lt;pages&gt;1086-1098&lt;/pages&gt;&lt;volume&gt;9&lt;/volume&gt;&lt;number&gt;5&lt;/number&gt;&lt;dates&gt;&lt;year&gt;2006&lt;/year&gt;&lt;pub-dates&gt;&lt;date&gt;October&lt;/date&gt;&lt;/pub-dates&gt;&lt;/dates&gt;&lt;urls&gt;&lt;related-urls&gt;&lt;url&gt;http://ovidsp.ovid.com/ovidweb.cgi?T=JS&amp;amp;CSC=Y&amp;amp;NEWS=N&amp;amp;PAGE=fulltext&amp;amp;D=emed7&amp;amp;AN=2006564106&lt;/url&gt;&lt;url&gt;http://www.tdnet.com/soton_athens/resolver/?issn=10966218&amp;amp;Volume=9&amp;amp;issue=5&amp;amp;spage=1086&amp;amp;title=Psychometric+characteristics+of+a+quality+of+communication+questionnaire+assessing+communication+about+end-of-life+care&amp;amp;year=2006&amp;amp;aulast=Engelberg&amp;lt;58. &amp;gt;&lt;/url&gt;&lt;/related-urls&gt;&lt;/urls&gt;&lt;remote-database-name&gt;Embase&lt;/remote-database-name&gt;&lt;remote-database-provider&gt;Ovid Technologies&lt;/remote-database-provider&gt;&lt;/record&gt;&lt;/Cite&gt;&lt;/EndNote&gt;</w:instrText>
            </w:r>
            <w:r w:rsidRPr="00C07005">
              <w:fldChar w:fldCharType="separate"/>
            </w:r>
            <w:r w:rsidR="007C0184">
              <w:rPr>
                <w:noProof/>
              </w:rPr>
              <w:t>[</w:t>
            </w:r>
            <w:hyperlink w:anchor="_ENREF_48" w:tooltip="Engelberg, 2006 #4678" w:history="1">
              <w:r w:rsidR="00565A42">
                <w:rPr>
                  <w:noProof/>
                </w:rPr>
                <w:t>48</w:t>
              </w:r>
            </w:hyperlink>
            <w:r w:rsidR="007C0184">
              <w:rPr>
                <w:noProof/>
              </w:rPr>
              <w:t>]</w:t>
            </w:r>
            <w:r w:rsidRPr="00C07005">
              <w:fldChar w:fldCharType="end"/>
            </w:r>
            <w:r w:rsidRPr="00C07005">
              <w:t>, USA</w:t>
            </w:r>
          </w:p>
        </w:tc>
        <w:tc>
          <w:tcPr>
            <w:tcW w:w="1985" w:type="dxa"/>
          </w:tcPr>
          <w:p w14:paraId="2996DD4E" w14:textId="5E24E773"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Palatino-Roman"/>
                <w:sz w:val="20"/>
                <w:szCs w:val="20"/>
              </w:rPr>
              <w:t>To describe the domain structure and the construct validity o</w:t>
            </w:r>
            <w:r w:rsidR="00BA0729" w:rsidRPr="00C07005">
              <w:rPr>
                <w:rFonts w:cs="Palatino-Roman"/>
                <w:sz w:val="20"/>
                <w:szCs w:val="20"/>
              </w:rPr>
              <w:t>f the Quality of Communication Q</w:t>
            </w:r>
            <w:r w:rsidRPr="00C07005">
              <w:rPr>
                <w:rFonts w:cs="Palatino-Roman"/>
                <w:sz w:val="20"/>
                <w:szCs w:val="20"/>
              </w:rPr>
              <w:t>uestionnaire.</w:t>
            </w:r>
          </w:p>
        </w:tc>
        <w:tc>
          <w:tcPr>
            <w:tcW w:w="2126" w:type="dxa"/>
          </w:tcPr>
          <w:p w14:paraId="1BB4D32D"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Questionnaire</w:t>
            </w:r>
          </w:p>
          <w:p w14:paraId="72B990C5" w14:textId="77777777" w:rsidR="00BA0729" w:rsidRPr="00C07005" w:rsidRDefault="00BA0729"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03163706" w14:textId="77777777" w:rsidR="00DE4976" w:rsidRPr="00C07005" w:rsidRDefault="00DE4976" w:rsidP="00DE4976">
            <w:pPr>
              <w:pStyle w:val="ListParagraph"/>
              <w:numPr>
                <w:ilvl w:val="0"/>
                <w:numId w:val="16"/>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113 COPD patients;</w:t>
            </w:r>
          </w:p>
          <w:p w14:paraId="06499436" w14:textId="77777777" w:rsidR="00DE4976" w:rsidRPr="00C07005" w:rsidRDefault="00DE4976" w:rsidP="00DE4976">
            <w:pPr>
              <w:pStyle w:val="ListParagraph"/>
              <w:numPr>
                <w:ilvl w:val="0"/>
                <w:numId w:val="16"/>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83 hospice patients.</w:t>
            </w:r>
          </w:p>
        </w:tc>
        <w:tc>
          <w:tcPr>
            <w:tcW w:w="3119" w:type="dxa"/>
          </w:tcPr>
          <w:p w14:paraId="4FC7837B" w14:textId="16CA2D4F" w:rsidR="00DE4976" w:rsidRPr="00C07005" w:rsidRDefault="00DE4976" w:rsidP="00DE4976">
            <w:pPr>
              <w:pStyle w:val="ListParagraph"/>
              <w:numPr>
                <w:ilvl w:val="0"/>
                <w:numId w:val="16"/>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rFonts w:cs="Palatino-Bold"/>
                <w:sz w:val="20"/>
                <w:szCs w:val="20"/>
              </w:rPr>
            </w:pPr>
            <w:r w:rsidRPr="00C07005">
              <w:rPr>
                <w:rFonts w:cs="Palatino-Bold"/>
                <w:sz w:val="20"/>
                <w:szCs w:val="20"/>
              </w:rPr>
              <w:t xml:space="preserve">Findings support the construction of two scales: a “general communication skills” scale and a “communication about </w:t>
            </w:r>
            <w:r w:rsidR="00B07DF3" w:rsidRPr="00C07005">
              <w:rPr>
                <w:rFonts w:cs="AdvPECF921"/>
                <w:sz w:val="20"/>
                <w:szCs w:val="20"/>
              </w:rPr>
              <w:t>end of life</w:t>
            </w:r>
            <w:r w:rsidRPr="00C07005">
              <w:rPr>
                <w:rFonts w:cs="Palatino-Bold"/>
                <w:sz w:val="20"/>
                <w:szCs w:val="20"/>
              </w:rPr>
              <w:t xml:space="preserve"> care” scale;</w:t>
            </w:r>
          </w:p>
          <w:p w14:paraId="340BE86E" w14:textId="77777777" w:rsidR="00DE4976" w:rsidRPr="00C07005" w:rsidRDefault="00DE4976" w:rsidP="00DE4976">
            <w:pPr>
              <w:pStyle w:val="ListParagraph"/>
              <w:numPr>
                <w:ilvl w:val="0"/>
                <w:numId w:val="16"/>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rFonts w:cs="Palatino-Bold"/>
                <w:sz w:val="20"/>
                <w:szCs w:val="20"/>
              </w:rPr>
            </w:pPr>
            <w:r w:rsidRPr="00C07005">
              <w:rPr>
                <w:rFonts w:cs="Palatino-Bold"/>
                <w:sz w:val="20"/>
                <w:szCs w:val="20"/>
              </w:rPr>
              <w:t>The two scales met standards of scale measurement;</w:t>
            </w:r>
          </w:p>
          <w:p w14:paraId="47E09DF3" w14:textId="52112B49" w:rsidR="00DE4976" w:rsidRPr="00C07005" w:rsidRDefault="00DE4976" w:rsidP="00DE4976">
            <w:pPr>
              <w:pStyle w:val="ListParagraph"/>
              <w:numPr>
                <w:ilvl w:val="0"/>
                <w:numId w:val="16"/>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Palatino-Bold"/>
                <w:sz w:val="20"/>
                <w:szCs w:val="20"/>
              </w:rPr>
              <w:t xml:space="preserve">This questionnaire represents an important step towards providing a measure of the quality of </w:t>
            </w:r>
            <w:r w:rsidR="00B07DF3" w:rsidRPr="00C07005">
              <w:rPr>
                <w:rFonts w:cs="AdvPECF921"/>
                <w:sz w:val="20"/>
                <w:szCs w:val="20"/>
              </w:rPr>
              <w:t>end of life</w:t>
            </w:r>
            <w:r w:rsidRPr="00C07005">
              <w:rPr>
                <w:rFonts w:cs="Palatino-Bold"/>
                <w:sz w:val="20"/>
                <w:szCs w:val="20"/>
              </w:rPr>
              <w:t xml:space="preserve"> communication.</w:t>
            </w:r>
          </w:p>
        </w:tc>
        <w:tc>
          <w:tcPr>
            <w:tcW w:w="2976" w:type="dxa"/>
          </w:tcPr>
          <w:p w14:paraId="0F1852E4" w14:textId="5E73507F" w:rsidR="00DE4976" w:rsidRPr="00C07005" w:rsidRDefault="00DE4976" w:rsidP="00DE4976">
            <w:pPr>
              <w:pStyle w:val="ListParagraph"/>
              <w:numPr>
                <w:ilvl w:val="0"/>
                <w:numId w:val="5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Small amount of information regarding the quality of </w:t>
            </w:r>
            <w:r w:rsidR="001F5B46" w:rsidRPr="00C07005">
              <w:rPr>
                <w:rFonts w:cstheme="majorBidi"/>
                <w:sz w:val="20"/>
                <w:szCs w:val="20"/>
              </w:rPr>
              <w:t>discussion</w:t>
            </w:r>
            <w:r w:rsidRPr="00C07005">
              <w:rPr>
                <w:rFonts w:cstheme="majorBidi"/>
                <w:sz w:val="20"/>
                <w:szCs w:val="20"/>
              </w:rPr>
              <w:t>s in clinical practice;</w:t>
            </w:r>
          </w:p>
          <w:p w14:paraId="33309F9D" w14:textId="3A146FA9" w:rsidR="00DE4976" w:rsidRPr="00C07005" w:rsidRDefault="00DE4976" w:rsidP="00DE4976">
            <w:pPr>
              <w:pStyle w:val="ListParagraph"/>
              <w:numPr>
                <w:ilvl w:val="0"/>
                <w:numId w:val="5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omehow old stud</w:t>
            </w:r>
            <w:r w:rsidR="00BA0729" w:rsidRPr="00C07005">
              <w:rPr>
                <w:rFonts w:cstheme="majorBidi"/>
                <w:sz w:val="20"/>
                <w:szCs w:val="20"/>
              </w:rPr>
              <w:t>y, used findings from 1998-2002;</w:t>
            </w:r>
          </w:p>
          <w:p w14:paraId="6B681902" w14:textId="77777777" w:rsidR="00DE4976" w:rsidRPr="00C07005" w:rsidRDefault="00DE4976" w:rsidP="00DE4976">
            <w:pPr>
              <w:pStyle w:val="ListParagraph"/>
              <w:numPr>
                <w:ilvl w:val="0"/>
                <w:numId w:val="5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ample only included patients with very severe disease;</w:t>
            </w:r>
          </w:p>
          <w:p w14:paraId="13944CCD" w14:textId="77777777" w:rsidR="00DE4976" w:rsidRPr="00C07005" w:rsidRDefault="00DE4976" w:rsidP="00DE4976">
            <w:pPr>
              <w:pStyle w:val="ListParagraph"/>
              <w:numPr>
                <w:ilvl w:val="0"/>
                <w:numId w:val="5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Questionnaire not used before, therefore may have not generated accurate results;</w:t>
            </w:r>
          </w:p>
          <w:p w14:paraId="3B531DAE" w14:textId="77777777" w:rsidR="00DE4976" w:rsidRPr="00C07005" w:rsidRDefault="00DE4976" w:rsidP="00DE4976">
            <w:pPr>
              <w:pStyle w:val="ListParagraph"/>
              <w:numPr>
                <w:ilvl w:val="0"/>
                <w:numId w:val="5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Lack of information from patients and physicians regarding their perspectives about the use of the questionnaire. </w:t>
            </w:r>
          </w:p>
        </w:tc>
        <w:tc>
          <w:tcPr>
            <w:tcW w:w="2552" w:type="dxa"/>
          </w:tcPr>
          <w:p w14:paraId="7EA66171" w14:textId="77777777" w:rsidR="00DE4976" w:rsidRPr="00C07005" w:rsidRDefault="00DE4976" w:rsidP="00DE4976">
            <w:pPr>
              <w:pStyle w:val="ListParagraph"/>
              <w:numPr>
                <w:ilvl w:val="0"/>
                <w:numId w:val="16"/>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description of the development of the Quality of Communication Questionnaire;</w:t>
            </w:r>
          </w:p>
          <w:p w14:paraId="4FF525F5" w14:textId="77777777" w:rsidR="00DE4976" w:rsidRPr="00C07005" w:rsidRDefault="00DE4976" w:rsidP="00DE4976">
            <w:pPr>
              <w:pStyle w:val="ListParagraph"/>
              <w:numPr>
                <w:ilvl w:val="0"/>
                <w:numId w:val="16"/>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Large sample of patients;</w:t>
            </w:r>
          </w:p>
          <w:p w14:paraId="0ABE163A" w14:textId="77777777" w:rsidR="00DE4976" w:rsidRPr="00C07005" w:rsidRDefault="00DE4976" w:rsidP="00DE4976">
            <w:pPr>
              <w:pStyle w:val="ListParagraph"/>
              <w:numPr>
                <w:ilvl w:val="0"/>
                <w:numId w:val="16"/>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Hypothesis were supported by findings.</w:t>
            </w:r>
          </w:p>
        </w:tc>
      </w:tr>
      <w:tr w:rsidR="00DE4976" w:rsidRPr="00C07005" w14:paraId="0962CBF5"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58F9BA" w14:textId="0960107C" w:rsidR="00DE4976" w:rsidRPr="00C07005" w:rsidRDefault="00DE4976" w:rsidP="00565A42">
            <w:r w:rsidRPr="00C07005">
              <w:fldChar w:fldCharType="begin"/>
            </w:r>
            <w:r w:rsidR="007C0184" w:rsidRPr="00565A42">
              <w:instrText xml:space="preserve"> ADDIN EN.CITE &lt;EndNote&gt;&lt;Cite&gt;&lt;Author&gt;Fahim&lt;/Author&gt;&lt;Year&gt;2014&lt;/Year&gt;&lt;RecNum&gt;2163&lt;/RecNum&gt;&lt;DisplayText&gt;[42]&lt;/DisplayText&gt;&lt;record&gt;&lt;rec-number&gt;2163&lt;/rec-number&gt;&lt;foreign-keys&gt;&lt;key app="EN" db-id="0esa92s5w9e0pvea02sxfd0j0xpaweezveae" timestamp="1417774198"&gt;2163&lt;/key&gt;&lt;key app="ENWeb" db-id=""&gt;0&lt;/key&gt;&lt;/foreign-keys&gt;&lt;ref-type name="Journal Article"&gt;17&lt;/ref-type&gt;&lt;contributors&gt;&lt;authors&gt;&lt;author&gt;Fahim, A.&lt;/author&gt;&lt;author&gt;Kastelik, J. A.&lt;/author&gt;&lt;/authors&gt;&lt;/contributors&gt;&lt;auth-address&gt;Department of Respiratory Medicine, New Cross Hospital, Wolverhampton, UK.&lt;/auth-address&gt;&lt;titles&gt;&lt;title&gt;Palliative care understanding and end-of-life decisions in chronic obstructive pulmonary disease&lt;/title&gt;&lt;secondary-title&gt;Clin Respir J&lt;/secondary-title&gt;&lt;alt-title&gt;The clinical respiratory journal&lt;/alt-title&gt;&lt;/titles&gt;&lt;periodical&gt;&lt;full-title&gt;Clin Respir J&lt;/full-title&gt;&lt;abbr-1&gt;The clinical respiratory journal&lt;/abbr-1&gt;&lt;/periodical&gt;&lt;alt-periodical&gt;&lt;full-title&gt;Clin Respir J&lt;/full-title&gt;&lt;abbr-1&gt;The clinical respiratory journal&lt;/abbr-1&gt;&lt;/alt-periodical&gt;&lt;pages&gt;312-20&lt;/pages&gt;&lt;volume&gt;8&lt;/volume&gt;&lt;number&gt;3&lt;/number&gt;&lt;dates&gt;&lt;year&gt;2014&lt;/year&gt;&lt;pub-dates&gt;&lt;date&gt;Jul&lt;/date&gt;&lt;/pub-dates&gt;&lt;/dates&gt;&lt;isbn&gt;1752-699X (Electronic)&amp;#xD;1752-6981 (Linking)&lt;/isbn&gt;&lt;accession-num&gt;24188645&lt;/accession-num&gt;&lt;urls&gt;&lt;related-urls&gt;&lt;url&gt;http://www.ncbi.nlm.nih.gov/pubmed/24188645&lt;/url&gt;&lt;url&gt;http://onlinelibrary.wiley.com/store/10.1111/crj.12073/asset/crj12073.pdf?v=1&amp;amp;t=i3bhdikm&amp;amp;s=ecd6778fc434374ccf4684d0c9a1052b91901dd0&lt;/url&gt;&lt;/related-urls&gt;&lt;/urls&gt;&lt;electronic-resource-num&gt;10.1111/crj.12073&lt;/electronic-resource-num&gt;&lt;/record&gt;&lt;/Cite&gt;&lt;/EndNote&gt;</w:instrText>
            </w:r>
            <w:r w:rsidRPr="00C07005">
              <w:fldChar w:fldCharType="separate"/>
            </w:r>
            <w:r w:rsidR="007C0184">
              <w:rPr>
                <w:noProof/>
              </w:rPr>
              <w:t>[</w:t>
            </w:r>
            <w:hyperlink w:anchor="_ENREF_42" w:tooltip="Fahim, 2014 #2163" w:history="1">
              <w:r w:rsidR="00565A42">
                <w:rPr>
                  <w:noProof/>
                </w:rPr>
                <w:t>42</w:t>
              </w:r>
            </w:hyperlink>
            <w:r w:rsidR="007C0184">
              <w:rPr>
                <w:noProof/>
              </w:rPr>
              <w:t>]</w:t>
            </w:r>
            <w:r w:rsidRPr="00C07005">
              <w:fldChar w:fldCharType="end"/>
            </w:r>
            <w:r w:rsidRPr="00C07005">
              <w:t>, UK</w:t>
            </w:r>
          </w:p>
        </w:tc>
        <w:tc>
          <w:tcPr>
            <w:tcW w:w="1985" w:type="dxa"/>
          </w:tcPr>
          <w:p w14:paraId="23713BF9" w14:textId="03977234"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Minion-Regular"/>
                <w:sz w:val="20"/>
                <w:szCs w:val="20"/>
              </w:rPr>
              <w:t xml:space="preserve">To evaluate the understanding of </w:t>
            </w:r>
            <w:r w:rsidR="0079779D" w:rsidRPr="00C07005">
              <w:rPr>
                <w:sz w:val="20"/>
                <w:szCs w:val="20"/>
              </w:rPr>
              <w:t>palliative</w:t>
            </w:r>
            <w:r w:rsidRPr="00C07005">
              <w:rPr>
                <w:rFonts w:cs="Minion-Regular"/>
                <w:sz w:val="20"/>
                <w:szCs w:val="20"/>
              </w:rPr>
              <w:t xml:space="preserve"> care as an option in COPD and to identify any barriers to resuscitation </w:t>
            </w:r>
            <w:r w:rsidR="007D6DD4" w:rsidRPr="00C07005">
              <w:rPr>
                <w:sz w:val="20"/>
                <w:szCs w:val="20"/>
              </w:rPr>
              <w:lastRenderedPageBreak/>
              <w:t>conversations</w:t>
            </w:r>
            <w:r w:rsidRPr="00C07005">
              <w:rPr>
                <w:rFonts w:cs="Minion-Regular"/>
                <w:sz w:val="20"/>
                <w:szCs w:val="20"/>
              </w:rPr>
              <w:t xml:space="preserve"> in this group of patients.</w:t>
            </w:r>
          </w:p>
        </w:tc>
        <w:tc>
          <w:tcPr>
            <w:tcW w:w="2126" w:type="dxa"/>
          </w:tcPr>
          <w:p w14:paraId="4A168C68"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Questionnaire</w:t>
            </w:r>
          </w:p>
          <w:p w14:paraId="5E156086"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7524E059" w14:textId="77777777" w:rsidR="00DE4976" w:rsidRPr="00C07005" w:rsidRDefault="00DE4976" w:rsidP="00DE4976">
            <w:pPr>
              <w:pStyle w:val="ListParagraph"/>
              <w:numPr>
                <w:ilvl w:val="0"/>
                <w:numId w:val="17"/>
              </w:numPr>
              <w:ind w:left="175"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30 COPD patients.</w:t>
            </w:r>
          </w:p>
        </w:tc>
        <w:tc>
          <w:tcPr>
            <w:tcW w:w="3119" w:type="dxa"/>
          </w:tcPr>
          <w:p w14:paraId="22BFB736" w14:textId="77777777" w:rsidR="00DE4976" w:rsidRPr="00C07005" w:rsidRDefault="00DE4976" w:rsidP="00DE4976">
            <w:pPr>
              <w:pStyle w:val="ListParagraph"/>
              <w:numPr>
                <w:ilvl w:val="0"/>
                <w:numId w:val="17"/>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rFonts w:cs="Minion-Regular"/>
                <w:sz w:val="20"/>
                <w:szCs w:val="20"/>
              </w:rPr>
            </w:pPr>
            <w:r w:rsidRPr="00C07005">
              <w:rPr>
                <w:rFonts w:cs="Minion-Regular"/>
                <w:sz w:val="20"/>
                <w:szCs w:val="20"/>
              </w:rPr>
              <w:t xml:space="preserve">Thirteen patients understood the term non-invasive ventilation, and 11 of those would consider it again if needed. </w:t>
            </w:r>
          </w:p>
          <w:p w14:paraId="2FE45647" w14:textId="77777777" w:rsidR="00DE4976" w:rsidRPr="00C07005" w:rsidRDefault="00DE4976" w:rsidP="00DE4976">
            <w:pPr>
              <w:pStyle w:val="ListParagraph"/>
              <w:numPr>
                <w:ilvl w:val="0"/>
                <w:numId w:val="17"/>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rFonts w:cs="Minion-Regular"/>
                <w:sz w:val="20"/>
                <w:szCs w:val="20"/>
              </w:rPr>
            </w:pPr>
            <w:r w:rsidRPr="00C07005">
              <w:rPr>
                <w:rFonts w:cs="Minion-Regular"/>
                <w:sz w:val="20"/>
                <w:szCs w:val="20"/>
              </w:rPr>
              <w:t xml:space="preserve">Only 13% of patients knew that palliative care is an option in COPD. </w:t>
            </w:r>
          </w:p>
          <w:p w14:paraId="65CEBC74" w14:textId="7ADEB4BE" w:rsidR="00DE4976" w:rsidRPr="00C07005" w:rsidRDefault="00DE4976" w:rsidP="00DE4976">
            <w:pPr>
              <w:pStyle w:val="ListParagraph"/>
              <w:numPr>
                <w:ilvl w:val="0"/>
                <w:numId w:val="17"/>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Minion-Regular"/>
                <w:sz w:val="20"/>
                <w:szCs w:val="20"/>
              </w:rPr>
              <w:lastRenderedPageBreak/>
              <w:t xml:space="preserve">Eleven patients understood the term cardiopulmonary resuscitation, and only five ever had a </w:t>
            </w:r>
            <w:r w:rsidR="005E39F6" w:rsidRPr="00C07005">
              <w:rPr>
                <w:sz w:val="20"/>
                <w:szCs w:val="20"/>
              </w:rPr>
              <w:t>conversation</w:t>
            </w:r>
            <w:r w:rsidRPr="00C07005">
              <w:rPr>
                <w:rFonts w:cs="Minion-Regular"/>
                <w:sz w:val="20"/>
                <w:szCs w:val="20"/>
              </w:rPr>
              <w:t xml:space="preserve"> regarding resuscitation.</w:t>
            </w:r>
          </w:p>
        </w:tc>
        <w:tc>
          <w:tcPr>
            <w:tcW w:w="2976" w:type="dxa"/>
          </w:tcPr>
          <w:p w14:paraId="4720A61A" w14:textId="77777777" w:rsidR="00DE4976" w:rsidRPr="00C07005" w:rsidRDefault="00DE4976" w:rsidP="00DE4976">
            <w:pPr>
              <w:pStyle w:val="ListParagraph"/>
              <w:numPr>
                <w:ilvl w:val="0"/>
                <w:numId w:val="58"/>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Questionnaire developed by the study authors without previous piloting;</w:t>
            </w:r>
          </w:p>
          <w:p w14:paraId="4A9105DE" w14:textId="77777777" w:rsidR="00DE4976" w:rsidRPr="00C07005" w:rsidRDefault="00DE4976" w:rsidP="00DE4976">
            <w:pPr>
              <w:pStyle w:val="ListParagraph"/>
              <w:numPr>
                <w:ilvl w:val="0"/>
                <w:numId w:val="58"/>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Lack of description of the methods and data used to develop the questionnaire; </w:t>
            </w:r>
          </w:p>
          <w:p w14:paraId="389AE7FF" w14:textId="77777777" w:rsidR="00DE4976" w:rsidRPr="00C07005" w:rsidRDefault="00DE4976" w:rsidP="00DE4976">
            <w:pPr>
              <w:pStyle w:val="ListParagraph"/>
              <w:numPr>
                <w:ilvl w:val="0"/>
                <w:numId w:val="58"/>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Lack of information stating the validity and reliability of the questionnaire, which may have biased the results;</w:t>
            </w:r>
          </w:p>
          <w:p w14:paraId="29C2ED04" w14:textId="2BECF0D6" w:rsidR="00DE4976" w:rsidRPr="00C07005" w:rsidRDefault="00DE4976" w:rsidP="00DE4976">
            <w:pPr>
              <w:pStyle w:val="ListParagraph"/>
              <w:numPr>
                <w:ilvl w:val="0"/>
                <w:numId w:val="58"/>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Lack of clinicians and </w:t>
            </w:r>
            <w:r w:rsidR="00964CD6" w:rsidRPr="00C07005">
              <w:rPr>
                <w:rFonts w:cstheme="majorBidi"/>
                <w:sz w:val="20"/>
                <w:szCs w:val="20"/>
              </w:rPr>
              <w:t>patients’</w:t>
            </w:r>
            <w:r w:rsidRPr="00C07005">
              <w:rPr>
                <w:rFonts w:cstheme="majorBidi"/>
                <w:sz w:val="20"/>
                <w:szCs w:val="20"/>
              </w:rPr>
              <w:t xml:space="preserve"> feedback regarding the use and feasibility of the study;</w:t>
            </w:r>
          </w:p>
          <w:p w14:paraId="360B81F4" w14:textId="77777777" w:rsidR="00DE4976" w:rsidRPr="00C07005" w:rsidRDefault="00DE4976" w:rsidP="00DE4976">
            <w:pPr>
              <w:pStyle w:val="ListParagraph"/>
              <w:numPr>
                <w:ilvl w:val="0"/>
                <w:numId w:val="58"/>
              </w:num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Small sample size;</w:t>
            </w:r>
          </w:p>
          <w:p w14:paraId="72853CC3" w14:textId="77777777" w:rsidR="00DE4976" w:rsidRPr="00C07005" w:rsidRDefault="00DE4976" w:rsidP="00DE4976">
            <w:pPr>
              <w:pStyle w:val="ListParagraph"/>
              <w:numPr>
                <w:ilvl w:val="0"/>
                <w:numId w:val="58"/>
              </w:num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Recruitment process may have influenced results, due to the recruitment of patients immediately after an acute exacerbation of their disease.</w:t>
            </w:r>
          </w:p>
        </w:tc>
        <w:tc>
          <w:tcPr>
            <w:tcW w:w="2552" w:type="dxa"/>
          </w:tcPr>
          <w:p w14:paraId="7C78FDD8" w14:textId="77777777" w:rsidR="00DE4976" w:rsidRPr="00C07005" w:rsidRDefault="00DE4976" w:rsidP="00DE4976">
            <w:pPr>
              <w:pStyle w:val="ListParagraph"/>
              <w:numPr>
                <w:ilvl w:val="0"/>
                <w:numId w:val="17"/>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Study developed in the United Kingdom;</w:t>
            </w:r>
          </w:p>
          <w:p w14:paraId="48AF5528" w14:textId="77777777" w:rsidR="00DE4976" w:rsidRPr="00C07005" w:rsidRDefault="00DE4976" w:rsidP="00DE4976">
            <w:pPr>
              <w:pStyle w:val="ListParagraph"/>
              <w:numPr>
                <w:ilvl w:val="0"/>
                <w:numId w:val="17"/>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Several different assessment tools were used and their results were compared with the results of questionnaires.</w:t>
            </w:r>
          </w:p>
        </w:tc>
      </w:tr>
      <w:tr w:rsidR="00DE4976" w:rsidRPr="00C07005" w14:paraId="7FE09293"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2E37231D" w14:textId="554366C4" w:rsidR="00DE4976" w:rsidRPr="00C07005" w:rsidRDefault="00DE4976" w:rsidP="00565A42">
            <w:r w:rsidRPr="00C07005">
              <w:fldChar w:fldCharType="begin">
                <w:fldData xml:space="preserve">PEVuZE5vdGU+PENpdGU+PEF1dGhvcj5HYXNwYXI8L0F1dGhvcj48WWVhcj4yMDE0PC9ZZWFyPjxS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</w:fldData>
              </w:fldChar>
            </w:r>
            <w:r w:rsidR="007C0184">
              <w:instrText xml:space="preserve"> ADDIN EN.CITE </w:instrText>
            </w:r>
            <w:r w:rsidR="007C0184">
              <w:fldChar w:fldCharType="begin">
                <w:fldData xml:space="preserve">PEVuZE5vdGU+PENpdGU+PEF1dGhvcj5HYXNwYXI8L0F1dGhvcj48WWVhcj4yMDE0PC9ZZWFyPjxS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</w:fldData>
              </w:fldChar>
            </w:r>
            <w:r w:rsidR="007C0184">
              <w:instrText xml:space="preserve"> ADDIN EN.CITE.DATA </w:instrText>
            </w:r>
            <w:r w:rsidR="007C0184">
              <w:fldChar w:fldCharType="end"/>
            </w:r>
            <w:r w:rsidRPr="00C07005">
              <w:fldChar w:fldCharType="separate"/>
            </w:r>
            <w:r w:rsidR="007C0184">
              <w:rPr>
                <w:noProof/>
              </w:rPr>
              <w:t>[</w:t>
            </w:r>
            <w:hyperlink w:anchor="_ENREF_44" w:tooltip="Gaspar, 2014 #2160" w:history="1">
              <w:r w:rsidR="00565A42">
                <w:rPr>
                  <w:noProof/>
                </w:rPr>
                <w:t>44</w:t>
              </w:r>
            </w:hyperlink>
            <w:r w:rsidR="007C0184">
              <w:rPr>
                <w:noProof/>
              </w:rPr>
              <w:t>]</w:t>
            </w:r>
            <w:r w:rsidRPr="00C07005">
              <w:fldChar w:fldCharType="end"/>
            </w:r>
            <w:r w:rsidRPr="00C07005">
              <w:t>, Portugal</w:t>
            </w:r>
          </w:p>
        </w:tc>
        <w:tc>
          <w:tcPr>
            <w:tcW w:w="1985" w:type="dxa"/>
          </w:tcPr>
          <w:p w14:paraId="144AD05A" w14:textId="1EBDA636" w:rsidR="00DE4976" w:rsidRPr="00C07005" w:rsidRDefault="00DE4976" w:rsidP="00BA072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rebuchetMS"/>
                <w:sz w:val="20"/>
                <w:szCs w:val="20"/>
              </w:rPr>
              <w:t xml:space="preserve">To evaluate the practice of Portuguese </w:t>
            </w:r>
            <w:r w:rsidR="00BA0729" w:rsidRPr="00C07005">
              <w:rPr>
                <w:rFonts w:cs="TrebuchetMS"/>
                <w:sz w:val="20"/>
                <w:szCs w:val="20"/>
              </w:rPr>
              <w:t>respiratory physicians</w:t>
            </w:r>
            <w:r w:rsidRPr="00C07005">
              <w:rPr>
                <w:rFonts w:cs="TrebuchetMS"/>
                <w:sz w:val="20"/>
                <w:szCs w:val="20"/>
              </w:rPr>
              <w:t xml:space="preserve"> in end of life communication and palliative care in COPD.</w:t>
            </w:r>
          </w:p>
        </w:tc>
        <w:tc>
          <w:tcPr>
            <w:tcW w:w="2126" w:type="dxa"/>
          </w:tcPr>
          <w:p w14:paraId="1527C4BF"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rFonts w:cs="TrebuchetMS"/>
                <w:sz w:val="20"/>
                <w:szCs w:val="20"/>
              </w:rPr>
            </w:pPr>
            <w:r w:rsidRPr="00C07005">
              <w:rPr>
                <w:rFonts w:cs="TrebuchetMS"/>
                <w:sz w:val="20"/>
                <w:szCs w:val="20"/>
              </w:rPr>
              <w:t>On-line Survey</w:t>
            </w:r>
          </w:p>
          <w:p w14:paraId="31B381C5"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4E8626C0" w14:textId="77777777" w:rsidR="00DE4976" w:rsidRPr="00C07005" w:rsidRDefault="00DE4976" w:rsidP="00DE4976">
            <w:pPr>
              <w:pStyle w:val="ListParagraph"/>
              <w:numPr>
                <w:ilvl w:val="0"/>
                <w:numId w:val="18"/>
              </w:numPr>
              <w:ind w:left="175"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rebuchetMS"/>
                <w:sz w:val="20"/>
                <w:szCs w:val="20"/>
              </w:rPr>
              <w:t>136 respiratory physicians.</w:t>
            </w:r>
          </w:p>
        </w:tc>
        <w:tc>
          <w:tcPr>
            <w:tcW w:w="3119" w:type="dxa"/>
          </w:tcPr>
          <w:p w14:paraId="0B8978D5" w14:textId="33E69A45" w:rsidR="00DE4976" w:rsidRPr="00C07005" w:rsidRDefault="00DE4976" w:rsidP="00DE4976">
            <w:pPr>
              <w:pStyle w:val="ListParagraph"/>
              <w:numPr>
                <w:ilvl w:val="0"/>
                <w:numId w:val="18"/>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rFonts w:cs="TrebuchetMS"/>
                <w:sz w:val="20"/>
                <w:szCs w:val="20"/>
              </w:rPr>
            </w:pPr>
            <w:r w:rsidRPr="00C07005">
              <w:rPr>
                <w:sz w:val="20"/>
                <w:szCs w:val="20"/>
              </w:rPr>
              <w:t xml:space="preserve">48.5% </w:t>
            </w:r>
            <w:r w:rsidRPr="00C07005">
              <w:rPr>
                <w:rFonts w:cs="TrebuchetMS"/>
                <w:sz w:val="20"/>
                <w:szCs w:val="20"/>
              </w:rPr>
              <w:t>of physicians reported that they have rarely introduced end of life</w:t>
            </w:r>
            <w:r w:rsidR="00994ABF" w:rsidRPr="00C07005">
              <w:rPr>
                <w:rFonts w:cs="TrebuchetMS"/>
                <w:sz w:val="20"/>
                <w:szCs w:val="20"/>
              </w:rPr>
              <w:t xml:space="preserve"> care </w:t>
            </w:r>
            <w:r w:rsidR="007D6DD4" w:rsidRPr="00C07005">
              <w:rPr>
                <w:sz w:val="20"/>
                <w:szCs w:val="20"/>
              </w:rPr>
              <w:t>conversations</w:t>
            </w:r>
            <w:r w:rsidR="00994ABF" w:rsidRPr="00C07005">
              <w:rPr>
                <w:rFonts w:cs="TrebuchetMS"/>
                <w:sz w:val="20"/>
                <w:szCs w:val="20"/>
              </w:rPr>
              <w:t>.</w:t>
            </w:r>
          </w:p>
          <w:p w14:paraId="33ED3821" w14:textId="77777777" w:rsidR="00DE4976" w:rsidRPr="00C07005" w:rsidRDefault="00DE4976" w:rsidP="00DE4976">
            <w:pPr>
              <w:pStyle w:val="ListParagraph"/>
              <w:numPr>
                <w:ilvl w:val="0"/>
                <w:numId w:val="18"/>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rFonts w:cs="TrebuchetMS"/>
                <w:sz w:val="20"/>
                <w:szCs w:val="20"/>
              </w:rPr>
            </w:pPr>
            <w:r w:rsidRPr="00C07005">
              <w:rPr>
                <w:rFonts w:cs="TrebuchetMS"/>
                <w:sz w:val="20"/>
                <w:szCs w:val="20"/>
              </w:rPr>
              <w:t>68% had never/rarely suggested decision-making on the use of invasive mechanical ventilation;</w:t>
            </w:r>
          </w:p>
          <w:p w14:paraId="2E8F1F09" w14:textId="08E3FD25" w:rsidR="00DE4976" w:rsidRPr="00C07005" w:rsidRDefault="001F5B46" w:rsidP="00DE4976">
            <w:pPr>
              <w:pStyle w:val="ListParagraph"/>
              <w:numPr>
                <w:ilvl w:val="0"/>
                <w:numId w:val="18"/>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rFonts w:cs="TrebuchetMS"/>
                <w:sz w:val="20"/>
                <w:szCs w:val="20"/>
              </w:rPr>
            </w:pPr>
            <w:r w:rsidRPr="00C07005">
              <w:rPr>
                <w:rFonts w:cs="TrebuchetMS"/>
                <w:sz w:val="20"/>
                <w:szCs w:val="20"/>
              </w:rPr>
              <w:t>Discussion</w:t>
            </w:r>
            <w:r w:rsidR="00DE4976" w:rsidRPr="00C07005">
              <w:rPr>
                <w:rFonts w:cs="TrebuchetMS"/>
                <w:sz w:val="20"/>
                <w:szCs w:val="20"/>
              </w:rPr>
              <w:t>s were described as occurring mostly du</w:t>
            </w:r>
            <w:r w:rsidR="00994ABF" w:rsidRPr="00C07005">
              <w:rPr>
                <w:rFonts w:cs="TrebuchetMS"/>
                <w:sz w:val="20"/>
                <w:szCs w:val="20"/>
              </w:rPr>
              <w:t>ring/after a major exacerbation.</w:t>
            </w:r>
          </w:p>
          <w:p w14:paraId="43A655F7" w14:textId="2D732239" w:rsidR="00DE4976" w:rsidRPr="00C07005" w:rsidRDefault="00DE4976" w:rsidP="00DE4976">
            <w:pPr>
              <w:pStyle w:val="ListParagraph"/>
              <w:numPr>
                <w:ilvl w:val="0"/>
                <w:numId w:val="18"/>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rFonts w:cs="TrebuchetMS"/>
                <w:sz w:val="20"/>
                <w:szCs w:val="20"/>
              </w:rPr>
            </w:pPr>
            <w:r w:rsidRPr="00C07005">
              <w:rPr>
                <w:rFonts w:cs="TrebuchetMS"/>
                <w:sz w:val="20"/>
                <w:szCs w:val="20"/>
              </w:rPr>
              <w:t xml:space="preserve">Most participants perceive the </w:t>
            </w:r>
            <w:r w:rsidR="001F5B46" w:rsidRPr="00C07005">
              <w:rPr>
                <w:rFonts w:cs="TrebuchetMS"/>
                <w:sz w:val="20"/>
                <w:szCs w:val="20"/>
              </w:rPr>
              <w:t>discussion</w:t>
            </w:r>
            <w:r w:rsidRPr="00C07005">
              <w:rPr>
                <w:rFonts w:cs="TrebuchetMS"/>
                <w:sz w:val="20"/>
                <w:szCs w:val="20"/>
              </w:rPr>
              <w:t xml:space="preserve"> of end of life issues as</w:t>
            </w:r>
            <w:r w:rsidR="00994ABF" w:rsidRPr="00C07005">
              <w:rPr>
                <w:rFonts w:cs="TrebuchetMS"/>
                <w:sz w:val="20"/>
                <w:szCs w:val="20"/>
              </w:rPr>
              <w:t xml:space="preserve"> being difficult/very difficult.</w:t>
            </w:r>
          </w:p>
          <w:p w14:paraId="5F3CB953" w14:textId="5018549C" w:rsidR="00DE4976" w:rsidRPr="00C07005" w:rsidRDefault="00DE4976" w:rsidP="008002FA">
            <w:pPr>
              <w:pStyle w:val="ListParagraph"/>
              <w:numPr>
                <w:ilvl w:val="0"/>
                <w:numId w:val="18"/>
              </w:numPr>
              <w:autoSpaceDE w:val="0"/>
              <w:autoSpaceDN w:val="0"/>
              <w:adjustRightInd w:val="0"/>
              <w:ind w:left="175" w:hanging="14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rebuchetMS"/>
                <w:sz w:val="20"/>
                <w:szCs w:val="20"/>
              </w:rPr>
              <w:t xml:space="preserve">The most common reasons given were </w:t>
            </w:r>
            <w:r w:rsidR="008002FA" w:rsidRPr="00C07005">
              <w:rPr>
                <w:rFonts w:cs="TrebuchetMS"/>
                <w:sz w:val="20"/>
                <w:szCs w:val="20"/>
              </w:rPr>
              <w:t xml:space="preserve">the </w:t>
            </w:r>
            <w:r w:rsidRPr="00C07005">
              <w:rPr>
                <w:rFonts w:cs="TrebuchetMS"/>
                <w:sz w:val="20"/>
                <w:szCs w:val="20"/>
              </w:rPr>
              <w:t xml:space="preserve">feeling that patients were not prepared for this </w:t>
            </w:r>
            <w:r w:rsidR="005E39F6" w:rsidRPr="00C07005">
              <w:rPr>
                <w:sz w:val="20"/>
                <w:szCs w:val="20"/>
              </w:rPr>
              <w:t>conversation</w:t>
            </w:r>
            <w:r w:rsidRPr="00C07005">
              <w:rPr>
                <w:rFonts w:cs="TrebuchetMS"/>
                <w:sz w:val="20"/>
                <w:szCs w:val="20"/>
              </w:rPr>
              <w:t xml:space="preserve">, fear of taking away </w:t>
            </w:r>
            <w:r w:rsidR="008002FA" w:rsidRPr="00C07005">
              <w:rPr>
                <w:rFonts w:cs="TrebuchetMS"/>
                <w:sz w:val="20"/>
                <w:szCs w:val="20"/>
              </w:rPr>
              <w:t>the</w:t>
            </w:r>
            <w:r w:rsidRPr="00C07005">
              <w:rPr>
                <w:rFonts w:cs="TrebuchetMS"/>
                <w:sz w:val="20"/>
                <w:szCs w:val="20"/>
              </w:rPr>
              <w:t xml:space="preserve"> patient’s hope and lack of training.</w:t>
            </w:r>
          </w:p>
        </w:tc>
        <w:tc>
          <w:tcPr>
            <w:tcW w:w="2976" w:type="dxa"/>
          </w:tcPr>
          <w:p w14:paraId="379E81C4" w14:textId="77777777" w:rsidR="00DE4976" w:rsidRPr="00C07005" w:rsidRDefault="00DE4976" w:rsidP="00DE4976">
            <w:pPr>
              <w:pStyle w:val="ListParagraph"/>
              <w:numPr>
                <w:ilvl w:val="0"/>
                <w:numId w:val="59"/>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Lack of detailed information about the perspectives of the participants included in the study;</w:t>
            </w:r>
          </w:p>
          <w:p w14:paraId="56E50329" w14:textId="77777777" w:rsidR="00DE4976" w:rsidRPr="00C07005" w:rsidRDefault="00DE4976" w:rsidP="00DE4976">
            <w:pPr>
              <w:pStyle w:val="ListParagraph"/>
              <w:numPr>
                <w:ilvl w:val="0"/>
                <w:numId w:val="59"/>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participation rate;</w:t>
            </w:r>
          </w:p>
          <w:p w14:paraId="4CDDBE10" w14:textId="34F4BDDF" w:rsidR="00DE4976" w:rsidRPr="00C07005" w:rsidRDefault="00DE4976" w:rsidP="00DE4976">
            <w:pPr>
              <w:pStyle w:val="ListParagraph"/>
              <w:numPr>
                <w:ilvl w:val="0"/>
                <w:numId w:val="59"/>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Lack of information regarding the patients’ o</w:t>
            </w:r>
            <w:r w:rsidR="008002FA" w:rsidRPr="00C07005">
              <w:rPr>
                <w:rFonts w:cstheme="majorBidi"/>
                <w:sz w:val="20"/>
                <w:szCs w:val="20"/>
              </w:rPr>
              <w:t xml:space="preserve">pinions about these </w:t>
            </w:r>
            <w:r w:rsidR="001F5B46" w:rsidRPr="00C07005">
              <w:rPr>
                <w:rFonts w:cstheme="majorBidi"/>
                <w:sz w:val="20"/>
                <w:szCs w:val="20"/>
              </w:rPr>
              <w:t>discussion</w:t>
            </w:r>
            <w:r w:rsidR="008002FA" w:rsidRPr="00C07005">
              <w:rPr>
                <w:rFonts w:cstheme="majorBidi"/>
                <w:sz w:val="20"/>
                <w:szCs w:val="20"/>
              </w:rPr>
              <w:t>s.</w:t>
            </w:r>
          </w:p>
        </w:tc>
        <w:tc>
          <w:tcPr>
            <w:tcW w:w="2552" w:type="dxa"/>
          </w:tcPr>
          <w:p w14:paraId="71D14EB7" w14:textId="77777777" w:rsidR="00DE4976" w:rsidRPr="00C07005" w:rsidRDefault="00DE4976" w:rsidP="00DE4976">
            <w:pPr>
              <w:pStyle w:val="ListParagraph"/>
              <w:numPr>
                <w:ilvl w:val="0"/>
                <w:numId w:val="1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Robust study, showing data from another European country;</w:t>
            </w:r>
          </w:p>
          <w:p w14:paraId="05C5B9B2" w14:textId="77777777" w:rsidR="00DE4976" w:rsidRPr="00C07005" w:rsidRDefault="00DE4976" w:rsidP="00DE4976">
            <w:pPr>
              <w:pStyle w:val="ListParagraph"/>
              <w:numPr>
                <w:ilvl w:val="0"/>
                <w:numId w:val="1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descriptions of the methods used in the study;</w:t>
            </w:r>
          </w:p>
          <w:p w14:paraId="0D7194D8" w14:textId="77777777" w:rsidR="00DE4976" w:rsidRPr="00C07005" w:rsidRDefault="00DE4976" w:rsidP="00DE4976">
            <w:pPr>
              <w:pStyle w:val="ListParagraph"/>
              <w:numPr>
                <w:ilvl w:val="0"/>
                <w:numId w:val="1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Only clinicians who looked after patients with COPD were included;</w:t>
            </w:r>
          </w:p>
          <w:p w14:paraId="5967D844" w14:textId="77777777" w:rsidR="00DE4976" w:rsidRPr="00C07005" w:rsidRDefault="00DE4976" w:rsidP="00DE4976">
            <w:pPr>
              <w:pStyle w:val="ListParagraph"/>
              <w:numPr>
                <w:ilvl w:val="0"/>
                <w:numId w:val="1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Recent study.</w:t>
            </w:r>
          </w:p>
        </w:tc>
      </w:tr>
      <w:tr w:rsidR="00DE4976" w:rsidRPr="00C07005" w14:paraId="0BFA816B"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564047E" w14:textId="38D882EE" w:rsidR="00DE4976" w:rsidRPr="00C07005" w:rsidRDefault="00DE4976" w:rsidP="00565A42">
            <w:r w:rsidRPr="00C07005">
              <w:fldChar w:fldCharType="begin">
                <w:fldData xml:space="preserve">PEVuZE5vdGU+PENpdGU+PEF1dGhvcj5IYWxsaXdlbGw8L0F1dGhvcj48WWVhcj4yMDA0PC9ZZWFy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OTA0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</w:fldData>
              </w:fldChar>
            </w:r>
            <w:r w:rsidR="007C0184">
              <w:instrText xml:space="preserve"> ADDIN EN.CITE </w:instrText>
            </w:r>
            <w:r w:rsidR="007C0184">
              <w:fldChar w:fldCharType="begin">
                <w:fldData xml:space="preserve">PEVuZE5vdGU+PENpdGU+PEF1dGhvcj5IYWxsaXdlbGw8L0F1dGhvcj48WWVhcj4yMDA0PC9ZZWFy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OTA0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</w:fldData>
              </w:fldChar>
            </w:r>
            <w:r w:rsidR="007C0184">
              <w:instrText xml:space="preserve"> ADDIN EN.CITE.DATA </w:instrText>
            </w:r>
            <w:r w:rsidR="007C0184">
              <w:fldChar w:fldCharType="end"/>
            </w:r>
            <w:r w:rsidRPr="00C07005">
              <w:fldChar w:fldCharType="separate"/>
            </w:r>
            <w:r w:rsidR="007C0184">
              <w:rPr>
                <w:noProof/>
              </w:rPr>
              <w:t>[</w:t>
            </w:r>
            <w:hyperlink w:anchor="_ENREF_30" w:tooltip="Halliwell, 2004 #2375" w:history="1">
              <w:r w:rsidR="00565A42">
                <w:rPr>
                  <w:noProof/>
                </w:rPr>
                <w:t>30</w:t>
              </w:r>
            </w:hyperlink>
            <w:r w:rsidR="007C0184">
              <w:rPr>
                <w:noProof/>
              </w:rPr>
              <w:t>]</w:t>
            </w:r>
            <w:r w:rsidRPr="00C07005">
              <w:fldChar w:fldCharType="end"/>
            </w:r>
            <w:r w:rsidRPr="00C07005">
              <w:t>, New Zealand</w:t>
            </w:r>
          </w:p>
        </w:tc>
        <w:tc>
          <w:tcPr>
            <w:tcW w:w="1985" w:type="dxa"/>
          </w:tcPr>
          <w:p w14:paraId="490D2F9D" w14:textId="5FBDF9D5"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Caxton-BookItalic"/>
                <w:sz w:val="20"/>
                <w:szCs w:val="20"/>
              </w:rPr>
              <w:t xml:space="preserve">To identify strategies that general practitioners can use to facilitate </w:t>
            </w:r>
            <w:r w:rsidR="005E39F6" w:rsidRPr="00C07005">
              <w:rPr>
                <w:sz w:val="20"/>
                <w:szCs w:val="20"/>
              </w:rPr>
              <w:t>conversation</w:t>
            </w:r>
            <w:r w:rsidRPr="00C07005">
              <w:rPr>
                <w:rFonts w:cs="Caxton-BookItalic"/>
                <w:sz w:val="20"/>
                <w:szCs w:val="20"/>
              </w:rPr>
              <w:t xml:space="preserve"> of </w:t>
            </w:r>
            <w:r w:rsidRPr="00C07005">
              <w:rPr>
                <w:rFonts w:cs="Caxton-BookItalic"/>
                <w:sz w:val="20"/>
                <w:szCs w:val="20"/>
              </w:rPr>
              <w:lastRenderedPageBreak/>
              <w:t>prognosis with patients who have COPD.</w:t>
            </w:r>
          </w:p>
        </w:tc>
        <w:tc>
          <w:tcPr>
            <w:tcW w:w="2126" w:type="dxa"/>
          </w:tcPr>
          <w:p w14:paraId="19E86BB6"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rFonts w:cs="Caxton-BookItalic"/>
                <w:sz w:val="20"/>
                <w:szCs w:val="20"/>
              </w:rPr>
            </w:pPr>
            <w:r w:rsidRPr="00C07005">
              <w:rPr>
                <w:rFonts w:cs="Caxton-BookItalic"/>
                <w:sz w:val="20"/>
                <w:szCs w:val="20"/>
              </w:rPr>
              <w:lastRenderedPageBreak/>
              <w:t>Telephone interviews</w:t>
            </w:r>
          </w:p>
          <w:p w14:paraId="0478D826"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2B08D1AB" w14:textId="77777777" w:rsidR="00DE4976" w:rsidRPr="00C07005" w:rsidRDefault="00DE4976" w:rsidP="00DE4976">
            <w:pPr>
              <w:pStyle w:val="ListParagraph"/>
              <w:numPr>
                <w:ilvl w:val="0"/>
                <w:numId w:val="18"/>
              </w:numPr>
              <w:autoSpaceDE w:val="0"/>
              <w:autoSpaceDN w:val="0"/>
              <w:adjustRightInd w:val="0"/>
              <w:ind w:left="166" w:hanging="146"/>
              <w:jc w:val="both"/>
              <w:cnfStyle w:val="000000100000" w:firstRow="0" w:lastRow="0" w:firstColumn="0" w:lastColumn="0" w:oddVBand="0" w:evenVBand="0" w:oddHBand="1" w:evenHBand="0" w:firstRowFirstColumn="0" w:firstRowLastColumn="0" w:lastRowFirstColumn="0" w:lastRowLastColumn="0"/>
              <w:rPr>
                <w:rFonts w:cs="Caxton-BookItalic"/>
                <w:sz w:val="20"/>
                <w:szCs w:val="20"/>
              </w:rPr>
            </w:pPr>
            <w:r w:rsidRPr="00C07005">
              <w:rPr>
                <w:rFonts w:cs="Caxton-BookItalic"/>
                <w:sz w:val="20"/>
                <w:szCs w:val="20"/>
              </w:rPr>
              <w:t>15 General Practitioners;</w:t>
            </w:r>
          </w:p>
          <w:p w14:paraId="0C6058E1" w14:textId="77777777" w:rsidR="00DE4976" w:rsidRPr="00C07005" w:rsidRDefault="00DE4976" w:rsidP="00DE4976">
            <w:pPr>
              <w:pStyle w:val="ListParagraph"/>
              <w:numPr>
                <w:ilvl w:val="0"/>
                <w:numId w:val="18"/>
              </w:numPr>
              <w:ind w:left="166" w:hanging="14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Caxton-BookItalic"/>
                <w:sz w:val="20"/>
                <w:szCs w:val="20"/>
              </w:rPr>
              <w:lastRenderedPageBreak/>
              <w:t>5 Respiratory Consultants.</w:t>
            </w:r>
          </w:p>
        </w:tc>
        <w:tc>
          <w:tcPr>
            <w:tcW w:w="3119" w:type="dxa"/>
          </w:tcPr>
          <w:p w14:paraId="673E555A" w14:textId="2C24F3B2" w:rsidR="00DE4976" w:rsidRPr="00C07005" w:rsidRDefault="00DE4976" w:rsidP="00DE4976">
            <w:pPr>
              <w:pStyle w:val="ListParagraph"/>
              <w:numPr>
                <w:ilvl w:val="0"/>
                <w:numId w:val="19"/>
              </w:numPr>
              <w:autoSpaceDE w:val="0"/>
              <w:autoSpaceDN w:val="0"/>
              <w:adjustRightInd w:val="0"/>
              <w:ind w:left="175"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Caxton-BookItalic"/>
                <w:sz w:val="20"/>
                <w:szCs w:val="20"/>
              </w:rPr>
              <w:lastRenderedPageBreak/>
              <w:t xml:space="preserve">Seven strategies were identified to facilitate </w:t>
            </w:r>
            <w:r w:rsidR="001F5B46" w:rsidRPr="00C07005">
              <w:rPr>
                <w:rFonts w:cs="Caxton-BookItalic"/>
                <w:sz w:val="20"/>
                <w:szCs w:val="20"/>
              </w:rPr>
              <w:t>discussion</w:t>
            </w:r>
            <w:r w:rsidRPr="00C07005">
              <w:rPr>
                <w:rFonts w:cs="Caxton-BookItalic"/>
                <w:sz w:val="20"/>
                <w:szCs w:val="20"/>
              </w:rPr>
              <w:t xml:space="preserve"> of prognosis: be aware of implications of diagnosis; use uncertainty to ease </w:t>
            </w:r>
            <w:r w:rsidR="005E39F6" w:rsidRPr="00C07005">
              <w:rPr>
                <w:sz w:val="20"/>
                <w:szCs w:val="20"/>
              </w:rPr>
              <w:t>conversation</w:t>
            </w:r>
            <w:r w:rsidRPr="00C07005">
              <w:rPr>
                <w:rFonts w:cs="Caxton-BookItalic"/>
                <w:sz w:val="20"/>
                <w:szCs w:val="20"/>
              </w:rPr>
              <w:t xml:space="preserve">; </w:t>
            </w:r>
            <w:r w:rsidRPr="00C07005">
              <w:rPr>
                <w:rFonts w:cs="Caxton-BookItalic"/>
                <w:sz w:val="20"/>
                <w:szCs w:val="20"/>
              </w:rPr>
              <w:lastRenderedPageBreak/>
              <w:t xml:space="preserve">build relationship with patients; be caring and respectful; begin </w:t>
            </w:r>
            <w:r w:rsidR="005E39F6" w:rsidRPr="00C07005">
              <w:rPr>
                <w:sz w:val="20"/>
                <w:szCs w:val="20"/>
              </w:rPr>
              <w:t>conversation</w:t>
            </w:r>
            <w:r w:rsidRPr="00C07005">
              <w:rPr>
                <w:rFonts w:cs="Caxton-BookItalic"/>
                <w:sz w:val="20"/>
                <w:szCs w:val="20"/>
              </w:rPr>
              <w:t xml:space="preserve"> early in disease course; identify and use opportunities to discuss prognosis; and work as a team. </w:t>
            </w:r>
          </w:p>
        </w:tc>
        <w:tc>
          <w:tcPr>
            <w:tcW w:w="2976" w:type="dxa"/>
          </w:tcPr>
          <w:p w14:paraId="5D5D3E93" w14:textId="77777777" w:rsidR="00DE4976" w:rsidRPr="00C07005" w:rsidRDefault="00DE4976" w:rsidP="00DE4976">
            <w:pPr>
              <w:pStyle w:val="ListParagraph"/>
              <w:numPr>
                <w:ilvl w:val="0"/>
                <w:numId w:val="6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Somehow old study, done in 2003;</w:t>
            </w:r>
          </w:p>
          <w:p w14:paraId="5D368849" w14:textId="77777777" w:rsidR="00DE4976" w:rsidRPr="00C07005" w:rsidRDefault="00DE4976" w:rsidP="00DE4976">
            <w:pPr>
              <w:pStyle w:val="ListParagraph"/>
              <w:numPr>
                <w:ilvl w:val="0"/>
                <w:numId w:val="6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Telephonic interviews used;</w:t>
            </w:r>
          </w:p>
          <w:p w14:paraId="10172E2A" w14:textId="77777777" w:rsidR="00DE4976" w:rsidRPr="00C07005" w:rsidRDefault="00DE4976" w:rsidP="00DE4976">
            <w:pPr>
              <w:pStyle w:val="ListParagraph"/>
              <w:numPr>
                <w:ilvl w:val="0"/>
                <w:numId w:val="6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Exclusion of patients with COPD and other healthcare professionals;</w:t>
            </w:r>
          </w:p>
          <w:p w14:paraId="6452CC56" w14:textId="77777777" w:rsidR="00DE4976" w:rsidRPr="00C07005" w:rsidRDefault="00DE4976" w:rsidP="00DE4976">
            <w:pPr>
              <w:pStyle w:val="ListParagraph"/>
              <w:numPr>
                <w:ilvl w:val="0"/>
                <w:numId w:val="6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mall sample of respiratory physicians;</w:t>
            </w:r>
          </w:p>
          <w:p w14:paraId="5775D93B" w14:textId="3E3A869A" w:rsidR="00DE4976" w:rsidRPr="00C07005" w:rsidRDefault="00DE4976" w:rsidP="00DE4976">
            <w:pPr>
              <w:pStyle w:val="ListParagraph"/>
              <w:numPr>
                <w:ilvl w:val="0"/>
                <w:numId w:val="60"/>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Criteria of the questionnaire/questions of interview may</w:t>
            </w:r>
            <w:r w:rsidR="008002FA" w:rsidRPr="00C07005">
              <w:rPr>
                <w:rFonts w:cstheme="majorBidi"/>
                <w:sz w:val="20"/>
                <w:szCs w:val="20"/>
              </w:rPr>
              <w:t xml:space="preserve"> have confused the participants.</w:t>
            </w:r>
          </w:p>
        </w:tc>
        <w:tc>
          <w:tcPr>
            <w:tcW w:w="2552" w:type="dxa"/>
          </w:tcPr>
          <w:p w14:paraId="5F1B8C0A" w14:textId="77777777" w:rsidR="00DE4976" w:rsidRPr="00C07005" w:rsidRDefault="00DE4976" w:rsidP="00DE4976">
            <w:pPr>
              <w:pStyle w:val="ListParagraph"/>
              <w:numPr>
                <w:ilvl w:val="0"/>
                <w:numId w:val="18"/>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Showed in-depth perspectives of clinicians looking after COPD patents;</w:t>
            </w:r>
          </w:p>
          <w:p w14:paraId="3ED85325" w14:textId="5F957A90" w:rsidR="00DE4976" w:rsidRPr="00C07005" w:rsidRDefault="00DE4976" w:rsidP="00DE4976">
            <w:pPr>
              <w:pStyle w:val="ListParagraph"/>
              <w:numPr>
                <w:ilvl w:val="0"/>
                <w:numId w:val="18"/>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D</w:t>
            </w:r>
            <w:r w:rsidR="008002FA" w:rsidRPr="00C07005">
              <w:rPr>
                <w:sz w:val="20"/>
                <w:szCs w:val="20"/>
              </w:rPr>
              <w:t>ata analysis and data synthesis.</w:t>
            </w:r>
          </w:p>
        </w:tc>
      </w:tr>
      <w:tr w:rsidR="00DE4976" w:rsidRPr="00C07005" w14:paraId="5BA9E3D8"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2443AA95" w14:textId="59AC02E4" w:rsidR="00DE4976" w:rsidRPr="00C07005" w:rsidRDefault="00DE4976" w:rsidP="00565A42">
            <w:r w:rsidRPr="00C07005">
              <w:lastRenderedPageBreak/>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7C0184">
              <w:instrText xml:space="preserve"> ADDIN EN.CITE </w:instrText>
            </w:r>
            <w:r w:rsidR="007C0184">
              <w:fldChar w:fldCharType="begin">
                <w:fldData xml:space="preserve">PEVuZE5vdGU+PENpdGU+PEF1dGhvcj5Ib3ViZW48L0F1dGhvcj48WWVhcj4yMDE1PC9ZZWFyPjxS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</w:fldData>
              </w:fldChar>
            </w:r>
            <w:r w:rsidR="007C0184">
              <w:instrText xml:space="preserve"> ADDIN EN.CITE.DATA </w:instrText>
            </w:r>
            <w:r w:rsidR="007C0184">
              <w:fldChar w:fldCharType="end"/>
            </w:r>
            <w:r w:rsidRPr="00C07005">
              <w:fldChar w:fldCharType="separate"/>
            </w:r>
            <w:r w:rsidR="007C0184">
              <w:rPr>
                <w:noProof/>
              </w:rPr>
              <w:t>[</w:t>
            </w:r>
            <w:hyperlink w:anchor="_ENREF_39" w:tooltip="Houben, 2015 #4512" w:history="1">
              <w:r w:rsidR="00565A42">
                <w:rPr>
                  <w:noProof/>
                </w:rPr>
                <w:t>39</w:t>
              </w:r>
            </w:hyperlink>
            <w:r w:rsidR="007C0184">
              <w:rPr>
                <w:noProof/>
              </w:rPr>
              <w:t>]</w:t>
            </w:r>
            <w:r w:rsidRPr="00C07005">
              <w:fldChar w:fldCharType="end"/>
            </w:r>
            <w:r w:rsidRPr="00C07005">
              <w:t>, The Ntherlands</w:t>
            </w:r>
          </w:p>
        </w:tc>
        <w:tc>
          <w:tcPr>
            <w:tcW w:w="1985" w:type="dxa"/>
          </w:tcPr>
          <w:p w14:paraId="52F3DF42" w14:textId="2F057CCA"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PSA33E"/>
                <w:sz w:val="20"/>
                <w:szCs w:val="20"/>
              </w:rPr>
              <w:t xml:space="preserve">To examine the quality of </w:t>
            </w:r>
            <w:r w:rsidR="00B07DF3" w:rsidRPr="00C07005">
              <w:rPr>
                <w:rFonts w:cs="AdvPECF921"/>
                <w:sz w:val="20"/>
                <w:szCs w:val="20"/>
              </w:rPr>
              <w:t>end of life</w:t>
            </w:r>
            <w:r w:rsidRPr="00C07005">
              <w:rPr>
                <w:rFonts w:cs="AdvPSA33E"/>
                <w:sz w:val="20"/>
                <w:szCs w:val="20"/>
              </w:rPr>
              <w:t xml:space="preserve"> care communication during one year follow-up of patients with advanced chronic organ failure.</w:t>
            </w:r>
          </w:p>
        </w:tc>
        <w:tc>
          <w:tcPr>
            <w:tcW w:w="2126" w:type="dxa"/>
          </w:tcPr>
          <w:p w14:paraId="70C8CB9A"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Questionnaires during home visits</w:t>
            </w:r>
          </w:p>
          <w:p w14:paraId="6237D0F9"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1258CE61" w14:textId="77777777" w:rsidR="00DE4976" w:rsidRPr="00C07005" w:rsidRDefault="00DE4976" w:rsidP="00DE4976">
            <w:pPr>
              <w:pStyle w:val="ListParagraph"/>
              <w:numPr>
                <w:ilvl w:val="0"/>
                <w:numId w:val="19"/>
              </w:numPr>
              <w:ind w:left="165" w:hanging="145"/>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265 patients, of whom 105 had COPD.</w:t>
            </w:r>
          </w:p>
        </w:tc>
        <w:tc>
          <w:tcPr>
            <w:tcW w:w="3119" w:type="dxa"/>
          </w:tcPr>
          <w:p w14:paraId="73F2249E" w14:textId="5A45919F" w:rsidR="00DE4976" w:rsidRPr="00C07005" w:rsidRDefault="00DE4976" w:rsidP="00DE4976">
            <w:pPr>
              <w:pStyle w:val="ListParagraph"/>
              <w:numPr>
                <w:ilvl w:val="0"/>
                <w:numId w:val="19"/>
              </w:numPr>
              <w:autoSpaceDE w:val="0"/>
              <w:autoSpaceDN w:val="0"/>
              <w:adjustRightInd w:val="0"/>
              <w:ind w:left="208" w:hanging="148"/>
              <w:jc w:val="both"/>
              <w:cnfStyle w:val="000000000000" w:firstRow="0" w:lastRow="0" w:firstColumn="0" w:lastColumn="0" w:oddVBand="0" w:evenVBand="0" w:oddHBand="0" w:evenHBand="0" w:firstRowFirstColumn="0" w:firstRowLastColumn="0" w:lastRowFirstColumn="0" w:lastRowLastColumn="0"/>
              <w:rPr>
                <w:rFonts w:cs="AdvPSA33E"/>
                <w:sz w:val="20"/>
                <w:szCs w:val="20"/>
              </w:rPr>
            </w:pPr>
            <w:r w:rsidRPr="00C07005">
              <w:rPr>
                <w:rFonts w:cs="AdvPSA33E"/>
                <w:sz w:val="20"/>
                <w:szCs w:val="20"/>
              </w:rPr>
              <w:t xml:space="preserve">Quality of </w:t>
            </w:r>
            <w:r w:rsidR="00B07DF3" w:rsidRPr="00C07005">
              <w:rPr>
                <w:rFonts w:cs="AdvPECF921"/>
                <w:sz w:val="20"/>
                <w:szCs w:val="20"/>
              </w:rPr>
              <w:t>end of life</w:t>
            </w:r>
            <w:r w:rsidRPr="00C07005">
              <w:rPr>
                <w:rFonts w:cs="AdvPSA33E"/>
                <w:sz w:val="20"/>
                <w:szCs w:val="20"/>
              </w:rPr>
              <w:t xml:space="preserve"> care communication was rated low at baseline a</w:t>
            </w:r>
            <w:r w:rsidR="008002FA" w:rsidRPr="00C07005">
              <w:rPr>
                <w:rFonts w:cs="AdvPSA33E"/>
                <w:sz w:val="20"/>
                <w:szCs w:val="20"/>
              </w:rPr>
              <w:t>nd did not change over one year.</w:t>
            </w:r>
          </w:p>
          <w:p w14:paraId="2B73C93F" w14:textId="3BE00B9F" w:rsidR="00DE4976" w:rsidRPr="00C07005" w:rsidRDefault="00DE4976" w:rsidP="00964CD6">
            <w:pPr>
              <w:pStyle w:val="ListParagraph"/>
              <w:numPr>
                <w:ilvl w:val="0"/>
                <w:numId w:val="19"/>
              </w:numPr>
              <w:autoSpaceDE w:val="0"/>
              <w:autoSpaceDN w:val="0"/>
              <w:adjustRightInd w:val="0"/>
              <w:ind w:left="208" w:hanging="148"/>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PSA33E"/>
                <w:sz w:val="20"/>
                <w:szCs w:val="20"/>
              </w:rPr>
              <w:t xml:space="preserve">Quality of </w:t>
            </w:r>
            <w:r w:rsidR="00B07DF3" w:rsidRPr="00C07005">
              <w:rPr>
                <w:rFonts w:cs="AdvPECF921"/>
                <w:sz w:val="20"/>
                <w:szCs w:val="20"/>
              </w:rPr>
              <w:t>end of life</w:t>
            </w:r>
            <w:r w:rsidRPr="00C07005">
              <w:rPr>
                <w:rFonts w:cs="AdvPSA33E"/>
                <w:sz w:val="20"/>
                <w:szCs w:val="20"/>
              </w:rPr>
              <w:t xml:space="preserve"> care communication was comparable for patients who completed two</w:t>
            </w:r>
            <w:r w:rsidR="00964CD6">
              <w:rPr>
                <w:rFonts w:cs="AdvPSA33E"/>
                <w:sz w:val="20"/>
                <w:szCs w:val="20"/>
              </w:rPr>
              <w:t>-</w:t>
            </w:r>
            <w:r w:rsidRPr="00C07005">
              <w:rPr>
                <w:rFonts w:cs="AdvPSA33E"/>
                <w:sz w:val="20"/>
                <w:szCs w:val="20"/>
              </w:rPr>
              <w:t>year follow-up and pati</w:t>
            </w:r>
            <w:r w:rsidR="008002FA" w:rsidRPr="00C07005">
              <w:rPr>
                <w:rFonts w:cs="AdvPSA33E"/>
                <w:sz w:val="20"/>
                <w:szCs w:val="20"/>
              </w:rPr>
              <w:t>ents who died during the study.</w:t>
            </w:r>
          </w:p>
          <w:p w14:paraId="13FC3581" w14:textId="1C9D2A24" w:rsidR="00DE4976" w:rsidRPr="00C07005" w:rsidRDefault="00DE4976" w:rsidP="00DE4976">
            <w:pPr>
              <w:pStyle w:val="ListParagraph"/>
              <w:numPr>
                <w:ilvl w:val="0"/>
                <w:numId w:val="19"/>
              </w:numPr>
              <w:autoSpaceDE w:val="0"/>
              <w:autoSpaceDN w:val="0"/>
              <w:adjustRightInd w:val="0"/>
              <w:ind w:left="208" w:hanging="148"/>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PSA33E"/>
                <w:sz w:val="20"/>
                <w:szCs w:val="20"/>
              </w:rPr>
              <w:t xml:space="preserve">The correlation between quality of </w:t>
            </w:r>
            <w:r w:rsidR="00B07DF3" w:rsidRPr="00C07005">
              <w:rPr>
                <w:rFonts w:cs="AdvPECF921"/>
                <w:sz w:val="20"/>
                <w:szCs w:val="20"/>
              </w:rPr>
              <w:t>end of life</w:t>
            </w:r>
            <w:r w:rsidRPr="00C07005">
              <w:rPr>
                <w:rFonts w:cs="AdvPSA33E"/>
                <w:sz w:val="20"/>
                <w:szCs w:val="20"/>
              </w:rPr>
              <w:t xml:space="preserve"> care communication and satisfaction with medical treatment was weak.</w:t>
            </w:r>
          </w:p>
        </w:tc>
        <w:tc>
          <w:tcPr>
            <w:tcW w:w="2976" w:type="dxa"/>
          </w:tcPr>
          <w:p w14:paraId="4D9D5181" w14:textId="77777777" w:rsidR="00DE4976" w:rsidRPr="00C07005" w:rsidRDefault="00DE4976" w:rsidP="00DE4976">
            <w:pPr>
              <w:pStyle w:val="ListParagraph"/>
              <w:numPr>
                <w:ilvl w:val="0"/>
                <w:numId w:val="61"/>
              </w:num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heme="majorBidi"/>
                <w:sz w:val="20"/>
                <w:szCs w:val="20"/>
              </w:rPr>
              <w:t>Lack of detailed information about the quality of communication;</w:t>
            </w:r>
          </w:p>
          <w:p w14:paraId="274CB22F" w14:textId="77777777" w:rsidR="00DE4976" w:rsidRPr="00C07005" w:rsidRDefault="00DE4976" w:rsidP="00DE4976">
            <w:pPr>
              <w:pStyle w:val="ListParagraph"/>
              <w:numPr>
                <w:ilvl w:val="0"/>
                <w:numId w:val="61"/>
              </w:num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Inclusion only of patients with advanced/terminal disease;</w:t>
            </w:r>
          </w:p>
          <w:p w14:paraId="445C7344" w14:textId="3D5B70E1" w:rsidR="00DE4976" w:rsidRPr="00C07005" w:rsidRDefault="00DE4976" w:rsidP="008002FA">
            <w:pPr>
              <w:pStyle w:val="ListParagraph"/>
              <w:numPr>
                <w:ilvl w:val="0"/>
                <w:numId w:val="61"/>
              </w:num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Questionnaire used to as</w:t>
            </w:r>
            <w:r w:rsidR="008002FA" w:rsidRPr="00C07005">
              <w:rPr>
                <w:sz w:val="20"/>
                <w:szCs w:val="20"/>
              </w:rPr>
              <w:t>sess quality of communication was</w:t>
            </w:r>
            <w:r w:rsidRPr="00C07005">
              <w:rPr>
                <w:sz w:val="20"/>
                <w:szCs w:val="20"/>
              </w:rPr>
              <w:t xml:space="preserve"> not piloted or tested before, therefore the validity and reliability of the tool remains unknown;</w:t>
            </w:r>
          </w:p>
          <w:p w14:paraId="29BEC867" w14:textId="77777777" w:rsidR="00DE4976" w:rsidRPr="00C07005" w:rsidRDefault="00DE4976" w:rsidP="00DE4976">
            <w:pPr>
              <w:pStyle w:val="ListParagraph"/>
              <w:numPr>
                <w:ilvl w:val="0"/>
                <w:numId w:val="61"/>
              </w:num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Lack of detailed information about the perspectives of clinicians.</w:t>
            </w:r>
          </w:p>
        </w:tc>
        <w:tc>
          <w:tcPr>
            <w:tcW w:w="2552" w:type="dxa"/>
          </w:tcPr>
          <w:p w14:paraId="171AE2F3" w14:textId="77777777" w:rsidR="00DE4976" w:rsidRPr="00C07005" w:rsidRDefault="00DE4976" w:rsidP="00DE4976">
            <w:pPr>
              <w:pStyle w:val="ListParagraph"/>
              <w:numPr>
                <w:ilvl w:val="0"/>
                <w:numId w:val="19"/>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Very recent study;</w:t>
            </w:r>
          </w:p>
          <w:p w14:paraId="7D813B59" w14:textId="77777777" w:rsidR="00DE4976" w:rsidRPr="00C07005" w:rsidRDefault="00DE4976" w:rsidP="00DE4976">
            <w:pPr>
              <w:pStyle w:val="ListParagraph"/>
              <w:numPr>
                <w:ilvl w:val="0"/>
                <w:numId w:val="19"/>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Inclusion and comparison of patients with COPD with patients with other chronic illnesses;</w:t>
            </w:r>
          </w:p>
          <w:p w14:paraId="61CEB293" w14:textId="77777777" w:rsidR="00DE4976" w:rsidRPr="00C07005" w:rsidRDefault="00DE4976" w:rsidP="00DE4976">
            <w:pPr>
              <w:pStyle w:val="ListParagraph"/>
              <w:numPr>
                <w:ilvl w:val="0"/>
                <w:numId w:val="19"/>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Longitudinal study of a cohort of patients;</w:t>
            </w:r>
          </w:p>
          <w:p w14:paraId="51A5AB4F" w14:textId="77777777" w:rsidR="00DE4976" w:rsidRPr="00C07005" w:rsidRDefault="00DE4976" w:rsidP="00DE4976">
            <w:pPr>
              <w:pStyle w:val="ListParagraph"/>
              <w:numPr>
                <w:ilvl w:val="0"/>
                <w:numId w:val="19"/>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Large sample size.</w:t>
            </w:r>
          </w:p>
        </w:tc>
      </w:tr>
      <w:tr w:rsidR="00DE4976" w:rsidRPr="00C07005" w14:paraId="15EE2DF6"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F96AFC2" w14:textId="6A0596CB" w:rsidR="00DE4976" w:rsidRPr="00C07005" w:rsidRDefault="00DE4976" w:rsidP="00565A42">
            <w:r w:rsidRPr="00C07005">
              <w:fldChar w:fldCharType="begin">
                <w:fldData xml:space="preserve">PEVuZE5vdGU+PENpdGU+PEF1dGhvcj5KYW5zc2VuPC9BdXRob3I+PFllYXI+MjAxMTwvWWVhcj48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I2OC03NjwvcGFnZXM+PHZv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</w:fldData>
              </w:fldChar>
            </w:r>
            <w:r w:rsidR="007C0184">
              <w:instrText xml:space="preserve"> ADDIN EN.CITE </w:instrText>
            </w:r>
            <w:r w:rsidR="007C0184">
              <w:fldChar w:fldCharType="begin">
                <w:fldData xml:space="preserve">PEVuZE5vdGU+PENpdGU+PEF1dGhvcj5KYW5zc2VuPC9BdXRob3I+PFllYXI+MjAxMTwvWWVhcj48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I2OC03NjwvcGFnZXM+PHZv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</w:fldData>
              </w:fldChar>
            </w:r>
            <w:r w:rsidR="007C0184">
              <w:instrText xml:space="preserve"> ADDIN EN.CITE.DATA </w:instrText>
            </w:r>
            <w:r w:rsidR="007C0184">
              <w:fldChar w:fldCharType="end"/>
            </w:r>
            <w:r w:rsidRPr="00C07005">
              <w:fldChar w:fldCharType="separate"/>
            </w:r>
            <w:r w:rsidR="007C0184">
              <w:rPr>
                <w:noProof/>
              </w:rPr>
              <w:t>[</w:t>
            </w:r>
            <w:hyperlink w:anchor="_ENREF_46" w:tooltip="Janssen, 2011 #231" w:history="1">
              <w:r w:rsidR="00565A42">
                <w:rPr>
                  <w:noProof/>
                </w:rPr>
                <w:t>46</w:t>
              </w:r>
            </w:hyperlink>
            <w:r w:rsidR="007C0184">
              <w:rPr>
                <w:noProof/>
              </w:rPr>
              <w:t>]</w:t>
            </w:r>
            <w:r w:rsidRPr="00C07005">
              <w:fldChar w:fldCharType="end"/>
            </w:r>
            <w:r w:rsidRPr="00C07005">
              <w:t>, USA and The Netherlands</w:t>
            </w:r>
          </w:p>
        </w:tc>
        <w:tc>
          <w:tcPr>
            <w:tcW w:w="1985" w:type="dxa"/>
          </w:tcPr>
          <w:p w14:paraId="72E17A98" w14:textId="7747D8C3"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ECF815"/>
                <w:color w:val="231F20"/>
                <w:sz w:val="20"/>
                <w:szCs w:val="20"/>
              </w:rPr>
              <w:t xml:space="preserve">To compare quality of patient–clinician communication about </w:t>
            </w:r>
            <w:r w:rsidR="00B07DF3" w:rsidRPr="00C07005">
              <w:rPr>
                <w:rFonts w:cs="AdvPECF921"/>
                <w:sz w:val="20"/>
                <w:szCs w:val="20"/>
              </w:rPr>
              <w:t>end of life</w:t>
            </w:r>
            <w:r w:rsidRPr="00C07005">
              <w:rPr>
                <w:rFonts w:cs="AdvPECF815"/>
                <w:color w:val="231F20"/>
                <w:sz w:val="20"/>
                <w:szCs w:val="20"/>
              </w:rPr>
              <w:t xml:space="preserve"> care, and endorsement of barriers and facilitators to this communication in the Netherlands and the USA.</w:t>
            </w:r>
          </w:p>
        </w:tc>
        <w:tc>
          <w:tcPr>
            <w:tcW w:w="2126" w:type="dxa"/>
          </w:tcPr>
          <w:p w14:paraId="4F29003F"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omparison Study</w:t>
            </w:r>
          </w:p>
          <w:p w14:paraId="72FB416F"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2C0A2348" w14:textId="77777777" w:rsidR="00DE4976" w:rsidRPr="00C07005" w:rsidRDefault="00DE4976" w:rsidP="00DE4976">
            <w:pPr>
              <w:pStyle w:val="ListParagraph"/>
              <w:numPr>
                <w:ilvl w:val="0"/>
                <w:numId w:val="21"/>
              </w:numPr>
              <w:ind w:left="164" w:hanging="147"/>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122 Dutch patients with COPD;</w:t>
            </w:r>
          </w:p>
          <w:p w14:paraId="1BF8409F" w14:textId="78064D90" w:rsidR="00DE4976" w:rsidRPr="00C07005" w:rsidRDefault="00DE4976" w:rsidP="00DE4976">
            <w:pPr>
              <w:pStyle w:val="ListParagraph"/>
              <w:numPr>
                <w:ilvl w:val="0"/>
                <w:numId w:val="21"/>
              </w:numPr>
              <w:ind w:left="164" w:hanging="147"/>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391 </w:t>
            </w:r>
            <w:r w:rsidR="008002FA" w:rsidRPr="00C07005">
              <w:rPr>
                <w:sz w:val="20"/>
                <w:szCs w:val="20"/>
              </w:rPr>
              <w:t xml:space="preserve">North </w:t>
            </w:r>
            <w:r w:rsidRPr="00C07005">
              <w:rPr>
                <w:sz w:val="20"/>
                <w:szCs w:val="20"/>
              </w:rPr>
              <w:t>American patients with COPD.</w:t>
            </w:r>
          </w:p>
        </w:tc>
        <w:tc>
          <w:tcPr>
            <w:tcW w:w="3119" w:type="dxa"/>
          </w:tcPr>
          <w:p w14:paraId="1DD3E7D5" w14:textId="1596BD5F" w:rsidR="00DE4976" w:rsidRPr="00C07005" w:rsidRDefault="00DE4976" w:rsidP="00DE4976">
            <w:pPr>
              <w:pStyle w:val="ListParagraph"/>
              <w:numPr>
                <w:ilvl w:val="0"/>
                <w:numId w:val="20"/>
              </w:numPr>
              <w:autoSpaceDE w:val="0"/>
              <w:autoSpaceDN w:val="0"/>
              <w:adjustRightInd w:val="0"/>
              <w:ind w:left="208" w:hanging="148"/>
              <w:jc w:val="both"/>
              <w:cnfStyle w:val="000000100000" w:firstRow="0" w:lastRow="0" w:firstColumn="0" w:lastColumn="0" w:oddVBand="0" w:evenVBand="0" w:oddHBand="1" w:evenHBand="0" w:firstRowFirstColumn="0" w:firstRowLastColumn="0" w:lastRowFirstColumn="0" w:lastRowLastColumn="0"/>
              <w:rPr>
                <w:rFonts w:cs="AdvPECF815"/>
                <w:color w:val="231F20"/>
                <w:sz w:val="20"/>
                <w:szCs w:val="20"/>
              </w:rPr>
            </w:pPr>
            <w:r w:rsidRPr="00C07005">
              <w:rPr>
                <w:rFonts w:cs="AdvPECF815"/>
                <w:color w:val="231F20"/>
                <w:sz w:val="20"/>
                <w:szCs w:val="20"/>
              </w:rPr>
              <w:t>Dutch patients reported lower quality of commu</w:t>
            </w:r>
            <w:r w:rsidR="008002FA" w:rsidRPr="00C07005">
              <w:rPr>
                <w:rFonts w:cs="AdvPECF815"/>
                <w:color w:val="231F20"/>
                <w:sz w:val="20"/>
                <w:szCs w:val="20"/>
              </w:rPr>
              <w:t xml:space="preserve">nication about </w:t>
            </w:r>
            <w:r w:rsidR="00B07DF3" w:rsidRPr="00C07005">
              <w:rPr>
                <w:rFonts w:cs="AdvPECF921"/>
                <w:sz w:val="20"/>
                <w:szCs w:val="20"/>
              </w:rPr>
              <w:t>end of life</w:t>
            </w:r>
            <w:r w:rsidR="008002FA" w:rsidRPr="00C07005">
              <w:rPr>
                <w:rFonts w:cs="AdvPECF815"/>
                <w:color w:val="231F20"/>
                <w:sz w:val="20"/>
                <w:szCs w:val="20"/>
              </w:rPr>
              <w:t xml:space="preserve"> care.</w:t>
            </w:r>
          </w:p>
          <w:p w14:paraId="6571A893" w14:textId="77777777" w:rsidR="00DE4976" w:rsidRPr="00C07005" w:rsidRDefault="00DE4976" w:rsidP="00DE4976">
            <w:pPr>
              <w:pStyle w:val="ListParagraph"/>
              <w:numPr>
                <w:ilvl w:val="0"/>
                <w:numId w:val="20"/>
              </w:numPr>
              <w:autoSpaceDE w:val="0"/>
              <w:autoSpaceDN w:val="0"/>
              <w:adjustRightInd w:val="0"/>
              <w:ind w:left="208" w:hanging="148"/>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ECF815"/>
                <w:color w:val="231F20"/>
                <w:sz w:val="20"/>
                <w:szCs w:val="20"/>
              </w:rPr>
              <w:t>Clinicians in both countries rarely discussed life-sustaining treatment preferences, prognoses, dying processes or spiritual issues.</w:t>
            </w:r>
          </w:p>
        </w:tc>
        <w:tc>
          <w:tcPr>
            <w:tcW w:w="2976" w:type="dxa"/>
          </w:tcPr>
          <w:p w14:paraId="545CF335" w14:textId="722667C1" w:rsidR="00DE4976" w:rsidRPr="00C07005" w:rsidRDefault="00DE4976" w:rsidP="00AF3B4C">
            <w:pPr>
              <w:pStyle w:val="ListParagraph"/>
              <w:numPr>
                <w:ilvl w:val="0"/>
                <w:numId w:val="6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Data gathered from patients in different time periods, using different methods, </w:t>
            </w:r>
            <w:r w:rsidR="00AF3B4C" w:rsidRPr="00C07005">
              <w:rPr>
                <w:rFonts w:cstheme="majorBidi"/>
                <w:sz w:val="20"/>
                <w:szCs w:val="20"/>
              </w:rPr>
              <w:t>and</w:t>
            </w:r>
            <w:r w:rsidRPr="00C07005">
              <w:rPr>
                <w:rFonts w:cstheme="majorBidi"/>
                <w:sz w:val="20"/>
                <w:szCs w:val="20"/>
              </w:rPr>
              <w:t xml:space="preserve"> patients with different disease stages and comorbidities;</w:t>
            </w:r>
          </w:p>
          <w:p w14:paraId="0CEB1000" w14:textId="77777777" w:rsidR="00DE4976" w:rsidRPr="00C07005" w:rsidRDefault="00DE4976" w:rsidP="00DE4976">
            <w:pPr>
              <w:pStyle w:val="ListParagraph"/>
              <w:numPr>
                <w:ilvl w:val="0"/>
                <w:numId w:val="6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Difficult to generalize due to regional differences;</w:t>
            </w:r>
          </w:p>
          <w:p w14:paraId="30D17803" w14:textId="77777777" w:rsidR="00DE4976" w:rsidRPr="00C07005" w:rsidRDefault="00DE4976" w:rsidP="00DE4976">
            <w:pPr>
              <w:pStyle w:val="ListParagraph"/>
              <w:numPr>
                <w:ilvl w:val="0"/>
                <w:numId w:val="62"/>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objective measures to assess the quality of communication.</w:t>
            </w:r>
          </w:p>
        </w:tc>
        <w:tc>
          <w:tcPr>
            <w:tcW w:w="2552" w:type="dxa"/>
          </w:tcPr>
          <w:p w14:paraId="6EF5E4C7" w14:textId="77777777" w:rsidR="00DE4976" w:rsidRPr="00C07005" w:rsidRDefault="00DE4976" w:rsidP="00DE4976">
            <w:pPr>
              <w:pStyle w:val="ListParagraph"/>
              <w:numPr>
                <w:ilvl w:val="0"/>
                <w:numId w:val="21"/>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Interesting comparison between patients with COPD living in the US and in The Netherlands;</w:t>
            </w:r>
          </w:p>
          <w:p w14:paraId="6A569064" w14:textId="77777777" w:rsidR="00DE4976" w:rsidRPr="00C07005" w:rsidRDefault="00DE4976" w:rsidP="00DE4976">
            <w:pPr>
              <w:pStyle w:val="ListParagraph"/>
              <w:numPr>
                <w:ilvl w:val="0"/>
                <w:numId w:val="21"/>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omprehensive description of the methods used to compare the two cohort of patients.</w:t>
            </w:r>
          </w:p>
        </w:tc>
      </w:tr>
      <w:tr w:rsidR="00DE4976" w:rsidRPr="00C07005" w14:paraId="2914D9DD"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6D6603D7" w14:textId="37D305FF" w:rsidR="00DE4976" w:rsidRPr="00C07005" w:rsidRDefault="00DE4976" w:rsidP="00565A42">
            <w:r w:rsidRPr="00C07005">
              <w:lastRenderedPageBreak/>
              <w:fldChar w:fldCharType="begin">
                <w:fldData xml:space="preserve">PEVuZE5vdGU+PENpdGU+PEF1dGhvcj5KYW5zc2VuPC9BdXRob3I+PFllYXI+MjAxMTwvWWVhcj48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</w:fldData>
              </w:fldChar>
            </w:r>
            <w:r w:rsidR="007C0184">
              <w:instrText xml:space="preserve"> ADDIN EN.CITE </w:instrText>
            </w:r>
            <w:r w:rsidR="007C0184">
              <w:fldChar w:fldCharType="begin">
                <w:fldData xml:space="preserve">PEVuZE5vdGU+PENpdGU+PEF1dGhvcj5KYW5zc2VuPC9BdXRob3I+PFllYXI+MjAxMTwvWWVhcj48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</w:fldData>
              </w:fldChar>
            </w:r>
            <w:r w:rsidR="007C0184">
              <w:instrText xml:space="preserve"> ADDIN EN.CITE.DATA </w:instrText>
            </w:r>
            <w:r w:rsidR="007C0184">
              <w:fldChar w:fldCharType="end"/>
            </w:r>
            <w:r w:rsidRPr="00C07005">
              <w:fldChar w:fldCharType="separate"/>
            </w:r>
            <w:r w:rsidR="007C0184">
              <w:rPr>
                <w:noProof/>
              </w:rPr>
              <w:t>[</w:t>
            </w:r>
            <w:hyperlink w:anchor="_ENREF_35" w:tooltip="Janssen, 2011 #587" w:history="1">
              <w:r w:rsidR="00565A42">
                <w:rPr>
                  <w:noProof/>
                </w:rPr>
                <w:t>35</w:t>
              </w:r>
            </w:hyperlink>
            <w:r w:rsidR="007C0184">
              <w:rPr>
                <w:noProof/>
              </w:rPr>
              <w:t>]</w:t>
            </w:r>
            <w:r w:rsidRPr="00C07005">
              <w:fldChar w:fldCharType="end"/>
            </w:r>
            <w:r w:rsidRPr="00C07005">
              <w:t>, the Netherlands</w:t>
            </w:r>
          </w:p>
        </w:tc>
        <w:tc>
          <w:tcPr>
            <w:tcW w:w="1985" w:type="dxa"/>
          </w:tcPr>
          <w:p w14:paraId="7DAE4843" w14:textId="36417216" w:rsidR="00DE4976" w:rsidRPr="00C07005" w:rsidRDefault="00DE4976" w:rsidP="00AF3B4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Bold"/>
                <w:sz w:val="20"/>
                <w:szCs w:val="20"/>
              </w:rPr>
              <w:t xml:space="preserve">To assess life-sustaining treatment preferences, advance care planning, and the quality of </w:t>
            </w:r>
            <w:r w:rsidR="00B07DF3" w:rsidRPr="00C07005">
              <w:rPr>
                <w:rFonts w:cs="AdvPECF921"/>
                <w:sz w:val="20"/>
                <w:szCs w:val="20"/>
              </w:rPr>
              <w:t>end of life</w:t>
            </w:r>
            <w:r w:rsidRPr="00C07005">
              <w:rPr>
                <w:rFonts w:cs="NewCaledonia-Bold"/>
                <w:sz w:val="20"/>
                <w:szCs w:val="20"/>
              </w:rPr>
              <w:t xml:space="preserve"> care communication in Dutch outpatients with clinically stable but severe COPD or </w:t>
            </w:r>
            <w:r w:rsidR="00AF3B4C" w:rsidRPr="00C07005">
              <w:rPr>
                <w:rFonts w:cs="NewCaledonia-Bold"/>
                <w:sz w:val="20"/>
                <w:szCs w:val="20"/>
              </w:rPr>
              <w:t>Chronic Heart Failure (CHF)</w:t>
            </w:r>
            <w:r w:rsidRPr="00C07005">
              <w:rPr>
                <w:rFonts w:cs="NewCaledonia-Bold"/>
                <w:sz w:val="20"/>
                <w:szCs w:val="20"/>
              </w:rPr>
              <w:t>.</w:t>
            </w:r>
          </w:p>
        </w:tc>
        <w:tc>
          <w:tcPr>
            <w:tcW w:w="2126" w:type="dxa"/>
          </w:tcPr>
          <w:p w14:paraId="2217279B"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rFonts w:cs="NewCaledonia-Bold"/>
                <w:sz w:val="20"/>
                <w:szCs w:val="20"/>
              </w:rPr>
            </w:pPr>
            <w:r w:rsidRPr="00C07005">
              <w:rPr>
                <w:rFonts w:cs="NewCaledonia-Bold"/>
                <w:sz w:val="20"/>
                <w:szCs w:val="20"/>
              </w:rPr>
              <w:t>Prospective and Observational study</w:t>
            </w:r>
          </w:p>
          <w:p w14:paraId="6D57231F"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42EB56D8" w14:textId="77777777" w:rsidR="00DE4976" w:rsidRPr="00C07005" w:rsidRDefault="00DE4976" w:rsidP="00DE4976">
            <w:pPr>
              <w:pStyle w:val="ListParagraph"/>
              <w:numPr>
                <w:ilvl w:val="0"/>
                <w:numId w:val="22"/>
              </w:numPr>
              <w:autoSpaceDE w:val="0"/>
              <w:autoSpaceDN w:val="0"/>
              <w:adjustRightInd w:val="0"/>
              <w:ind w:left="160" w:hanging="143"/>
              <w:jc w:val="both"/>
              <w:cnfStyle w:val="000000000000" w:firstRow="0" w:lastRow="0" w:firstColumn="0" w:lastColumn="0" w:oddVBand="0" w:evenVBand="0" w:oddHBand="0" w:evenHBand="0" w:firstRowFirstColumn="0" w:firstRowLastColumn="0" w:lastRowFirstColumn="0" w:lastRowLastColumn="0"/>
              <w:rPr>
                <w:rFonts w:cs="NewCaledonia-Bold"/>
                <w:sz w:val="20"/>
                <w:szCs w:val="20"/>
              </w:rPr>
            </w:pPr>
            <w:r w:rsidRPr="00C07005">
              <w:rPr>
                <w:rFonts w:cs="NewCaledonia-Bold"/>
                <w:sz w:val="20"/>
                <w:szCs w:val="20"/>
              </w:rPr>
              <w:t>105 patients with severe COPD;</w:t>
            </w:r>
          </w:p>
          <w:p w14:paraId="596F7C9A" w14:textId="773E3CF2" w:rsidR="00DE4976" w:rsidRPr="00C07005" w:rsidRDefault="00AF3B4C" w:rsidP="00AF3B4C">
            <w:pPr>
              <w:pStyle w:val="ListParagraph"/>
              <w:numPr>
                <w:ilvl w:val="0"/>
                <w:numId w:val="22"/>
              </w:numPr>
              <w:autoSpaceDE w:val="0"/>
              <w:autoSpaceDN w:val="0"/>
              <w:adjustRightInd w:val="0"/>
              <w:ind w:left="160" w:hanging="143"/>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Bold"/>
                <w:sz w:val="20"/>
                <w:szCs w:val="20"/>
              </w:rPr>
              <w:t>80 patients with s</w:t>
            </w:r>
            <w:r w:rsidR="00DE4976" w:rsidRPr="00C07005">
              <w:rPr>
                <w:rFonts w:cs="NewCaledonia-Bold"/>
                <w:sz w:val="20"/>
                <w:szCs w:val="20"/>
              </w:rPr>
              <w:t xml:space="preserve">evere </w:t>
            </w:r>
            <w:r w:rsidRPr="00C07005">
              <w:rPr>
                <w:rFonts w:cs="NewCaledonia-Bold"/>
                <w:sz w:val="20"/>
                <w:szCs w:val="20"/>
              </w:rPr>
              <w:t>CHF</w:t>
            </w:r>
            <w:r w:rsidR="00DE4976" w:rsidRPr="00C07005">
              <w:rPr>
                <w:rFonts w:cs="NewCaledonia-Bold"/>
                <w:sz w:val="20"/>
                <w:szCs w:val="20"/>
              </w:rPr>
              <w:t>.</w:t>
            </w:r>
          </w:p>
        </w:tc>
        <w:tc>
          <w:tcPr>
            <w:tcW w:w="3119" w:type="dxa"/>
          </w:tcPr>
          <w:p w14:paraId="250BFB82" w14:textId="24453E70" w:rsidR="00DE4976" w:rsidRPr="00C07005" w:rsidRDefault="00DE4976" w:rsidP="00DE4976">
            <w:pPr>
              <w:pStyle w:val="ListParagraph"/>
              <w:numPr>
                <w:ilvl w:val="0"/>
                <w:numId w:val="20"/>
              </w:numPr>
              <w:autoSpaceDE w:val="0"/>
              <w:autoSpaceDN w:val="0"/>
              <w:adjustRightInd w:val="0"/>
              <w:ind w:left="207" w:hanging="147"/>
              <w:jc w:val="both"/>
              <w:cnfStyle w:val="000000000000" w:firstRow="0" w:lastRow="0" w:firstColumn="0" w:lastColumn="0" w:oddVBand="0" w:evenVBand="0" w:oddHBand="0" w:evenHBand="0" w:firstRowFirstColumn="0" w:firstRowLastColumn="0" w:lastRowFirstColumn="0" w:lastRowLastColumn="0"/>
              <w:rPr>
                <w:rFonts w:cs="NewCaledonia-Bold"/>
                <w:sz w:val="20"/>
                <w:szCs w:val="20"/>
              </w:rPr>
            </w:pPr>
            <w:r w:rsidRPr="00C07005">
              <w:rPr>
                <w:rFonts w:cs="NewCaledonia-Bold"/>
                <w:sz w:val="20"/>
                <w:szCs w:val="20"/>
              </w:rPr>
              <w:t>Advance directives were discussed with the physician specialist by 5.9% of patients with COPD and 3.9% o</w:t>
            </w:r>
            <w:r w:rsidR="00AF3B4C" w:rsidRPr="00C07005">
              <w:rPr>
                <w:rFonts w:cs="NewCaledonia-Bold"/>
                <w:sz w:val="20"/>
                <w:szCs w:val="20"/>
              </w:rPr>
              <w:t>f patients with CHF.</w:t>
            </w:r>
          </w:p>
          <w:p w14:paraId="57BC82B7" w14:textId="0DC5B4F3" w:rsidR="00DE4976" w:rsidRPr="00C07005" w:rsidRDefault="00DE4976" w:rsidP="00DE4976">
            <w:pPr>
              <w:pStyle w:val="ListParagraph"/>
              <w:numPr>
                <w:ilvl w:val="0"/>
                <w:numId w:val="20"/>
              </w:numPr>
              <w:autoSpaceDE w:val="0"/>
              <w:autoSpaceDN w:val="0"/>
              <w:adjustRightInd w:val="0"/>
              <w:ind w:left="207" w:hanging="147"/>
              <w:jc w:val="both"/>
              <w:cnfStyle w:val="000000000000" w:firstRow="0" w:lastRow="0" w:firstColumn="0" w:lastColumn="0" w:oddVBand="0" w:evenVBand="0" w:oddHBand="0" w:evenHBand="0" w:firstRowFirstColumn="0" w:firstRowLastColumn="0" w:lastRowFirstColumn="0" w:lastRowLastColumn="0"/>
              <w:rPr>
                <w:rFonts w:cs="NewCaledonia-Bold"/>
                <w:sz w:val="20"/>
                <w:szCs w:val="20"/>
              </w:rPr>
            </w:pPr>
            <w:r w:rsidRPr="00C07005">
              <w:rPr>
                <w:rFonts w:cs="NewCaledonia-Bold"/>
                <w:sz w:val="20"/>
                <w:szCs w:val="20"/>
              </w:rPr>
              <w:t xml:space="preserve">Patients rated quality of patient-physician end of </w:t>
            </w:r>
            <w:r w:rsidR="00AF3B4C" w:rsidRPr="00C07005">
              <w:rPr>
                <w:rFonts w:cs="NewCaledonia-Bold"/>
                <w:sz w:val="20"/>
                <w:szCs w:val="20"/>
              </w:rPr>
              <w:t>life care communication as poor.</w:t>
            </w:r>
          </w:p>
          <w:p w14:paraId="75EF942C" w14:textId="2CF9BCD0" w:rsidR="00DE4976" w:rsidRPr="00C07005" w:rsidRDefault="00DE4976" w:rsidP="00DE4976">
            <w:pPr>
              <w:pStyle w:val="ListParagraph"/>
              <w:numPr>
                <w:ilvl w:val="0"/>
                <w:numId w:val="20"/>
              </w:numPr>
              <w:autoSpaceDE w:val="0"/>
              <w:autoSpaceDN w:val="0"/>
              <w:adjustRightInd w:val="0"/>
              <w:ind w:left="207" w:hanging="147"/>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Bold"/>
                <w:sz w:val="20"/>
                <w:szCs w:val="20"/>
              </w:rPr>
              <w:t>Physicians ra</w:t>
            </w:r>
            <w:r w:rsidR="00AF3B4C" w:rsidRPr="00C07005">
              <w:rPr>
                <w:rFonts w:cs="NewCaledonia-Bold"/>
                <w:sz w:val="20"/>
                <w:szCs w:val="20"/>
              </w:rPr>
              <w:t>rely discussed prognosis, dying</w:t>
            </w:r>
            <w:r w:rsidRPr="00C07005">
              <w:rPr>
                <w:rFonts w:cs="NewCaledonia-Bold"/>
                <w:sz w:val="20"/>
                <w:szCs w:val="20"/>
              </w:rPr>
              <w:t xml:space="preserve"> and </w:t>
            </w:r>
            <w:r w:rsidR="0079779D" w:rsidRPr="00C07005">
              <w:rPr>
                <w:sz w:val="20"/>
                <w:szCs w:val="20"/>
              </w:rPr>
              <w:t>palliative</w:t>
            </w:r>
            <w:r w:rsidRPr="00C07005">
              <w:rPr>
                <w:rFonts w:cs="NewCaledonia-Bold"/>
                <w:sz w:val="20"/>
                <w:szCs w:val="20"/>
              </w:rPr>
              <w:t xml:space="preserve"> care.</w:t>
            </w:r>
          </w:p>
        </w:tc>
        <w:tc>
          <w:tcPr>
            <w:tcW w:w="2976" w:type="dxa"/>
          </w:tcPr>
          <w:p w14:paraId="03145932" w14:textId="77777777" w:rsidR="00DE4976" w:rsidRPr="00C07005" w:rsidRDefault="00DE4976" w:rsidP="00DE4976">
            <w:pPr>
              <w:pStyle w:val="ListParagraph"/>
              <w:numPr>
                <w:ilvl w:val="0"/>
                <w:numId w:val="63"/>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amount of information dedicated to communication about end of life care;</w:t>
            </w:r>
          </w:p>
          <w:p w14:paraId="3EAE745C" w14:textId="3E20FB23" w:rsidR="00DE4976" w:rsidRPr="00C07005" w:rsidRDefault="00DE4976" w:rsidP="00AF3B4C">
            <w:pPr>
              <w:pStyle w:val="ListParagraph"/>
              <w:numPr>
                <w:ilvl w:val="0"/>
                <w:numId w:val="63"/>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Large differences between the two cohort</w:t>
            </w:r>
            <w:r w:rsidR="00AF3B4C" w:rsidRPr="00C07005">
              <w:rPr>
                <w:rFonts w:cstheme="majorBidi"/>
                <w:sz w:val="20"/>
                <w:szCs w:val="20"/>
              </w:rPr>
              <w:t>s of patients;</w:t>
            </w:r>
          </w:p>
          <w:p w14:paraId="45B2B2CF" w14:textId="77777777" w:rsidR="00DE4976" w:rsidRPr="00C07005" w:rsidRDefault="00DE4976" w:rsidP="00DE4976">
            <w:pPr>
              <w:pStyle w:val="ListParagraph"/>
              <w:numPr>
                <w:ilvl w:val="0"/>
                <w:numId w:val="63"/>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participation rate;</w:t>
            </w:r>
          </w:p>
          <w:p w14:paraId="73828151" w14:textId="77777777" w:rsidR="00DE4976" w:rsidRPr="00C07005" w:rsidRDefault="00DE4976" w:rsidP="00DE4976">
            <w:pPr>
              <w:pStyle w:val="ListParagraph"/>
              <w:numPr>
                <w:ilvl w:val="0"/>
                <w:numId w:val="63"/>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Exclusion of clinicians from the study;</w:t>
            </w:r>
          </w:p>
          <w:p w14:paraId="70A8039F" w14:textId="77777777" w:rsidR="00DE4976" w:rsidRPr="00C07005" w:rsidRDefault="00DE4976" w:rsidP="00DE4976">
            <w:pPr>
              <w:pStyle w:val="ListParagraph"/>
              <w:numPr>
                <w:ilvl w:val="0"/>
                <w:numId w:val="63"/>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Use of cross-sectional study;</w:t>
            </w:r>
          </w:p>
          <w:p w14:paraId="789FED0F" w14:textId="77777777" w:rsidR="00DE4976" w:rsidRPr="00C07005" w:rsidRDefault="00DE4976" w:rsidP="00DE4976">
            <w:pPr>
              <w:pStyle w:val="ListParagraph"/>
              <w:numPr>
                <w:ilvl w:val="0"/>
                <w:numId w:val="63"/>
              </w:num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heme="majorBidi"/>
                <w:sz w:val="20"/>
                <w:szCs w:val="20"/>
              </w:rPr>
              <w:t>Inclusion of patients with severe disease, may have prevented future comparisons with patients in different stages.</w:t>
            </w:r>
          </w:p>
        </w:tc>
        <w:tc>
          <w:tcPr>
            <w:tcW w:w="2552" w:type="dxa"/>
          </w:tcPr>
          <w:p w14:paraId="2A5653DC" w14:textId="77777777" w:rsidR="00DE4976" w:rsidRPr="00C07005" w:rsidRDefault="00DE4976" w:rsidP="00DE4976">
            <w:pPr>
              <w:pStyle w:val="ListParagraph"/>
              <w:numPr>
                <w:ilvl w:val="0"/>
                <w:numId w:val="22"/>
              </w:numPr>
              <w:autoSpaceDE w:val="0"/>
              <w:autoSpaceDN w:val="0"/>
              <w:adjustRightInd w:val="0"/>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description of the methods used in the study;</w:t>
            </w:r>
          </w:p>
          <w:p w14:paraId="4CDBD8B1" w14:textId="77777777" w:rsidR="00DE4976" w:rsidRPr="00C07005" w:rsidRDefault="00DE4976" w:rsidP="00DE4976">
            <w:pPr>
              <w:pStyle w:val="ListParagraph"/>
              <w:numPr>
                <w:ilvl w:val="0"/>
                <w:numId w:val="22"/>
              </w:numPr>
              <w:autoSpaceDE w:val="0"/>
              <w:autoSpaceDN w:val="0"/>
              <w:adjustRightInd w:val="0"/>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arison between patients with COPD and patients with heart failure.</w:t>
            </w:r>
          </w:p>
        </w:tc>
      </w:tr>
      <w:tr w:rsidR="00DE4976" w:rsidRPr="00C07005" w14:paraId="27F37E5C"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FF6CBC7" w14:textId="59F932F7" w:rsidR="00DE4976" w:rsidRPr="00C07005" w:rsidRDefault="00DE4976" w:rsidP="00565A42">
            <w:r w:rsidRPr="00C07005">
              <w:fldChar w:fldCharType="begin"/>
            </w:r>
            <w:r w:rsidR="007C0184" w:rsidRPr="00565A42">
              <w:instrText xml:space="preserve"> ADDIN EN.CITE &lt;EndNote&gt;&lt;Cite&gt;&lt;Author&gt;Kass-Bartelmes&lt;/Author&gt;&lt;Year&gt;2004&lt;/Year&gt;&lt;RecNum&gt;638&lt;/RecNum&gt;&lt;DisplayText&gt;[24]&lt;/DisplayText&gt;&lt;record&gt;&lt;rec-number&gt;638&lt;/rec-number&gt;&lt;foreign-keys&gt;&lt;key app="EN" db-id="0esa92s5w9e0pvea02sxfd0j0xpaweezveae" timestamp="1417522386"&gt;638&lt;/key&gt;&lt;/foreign-keys&gt;&lt;ref-type name="Journal Article"&gt;17&lt;/ref-type&gt;&lt;contributors&gt;&lt;authors&gt;&lt;author&gt;Kass-Bartelmes, B. L.&lt;/author&gt;&lt;author&gt;Hughes, R.&lt;/author&gt;&lt;/authors&gt;&lt;/contributors&gt;&lt;titles&gt;&lt;title&gt;Advance care planning: preferences for care at the end of life&lt;/title&gt;&lt;secondary-title&gt;Journal of Pain &amp;amp; Palliative Care Pharmacotherapy&lt;/secondary-title&gt;&lt;/titles&gt;&lt;periodical&gt;&lt;full-title&gt;Journal of Pain &amp;amp; Palliative Care Pharmacotherapy&lt;/full-title&gt;&lt;/periodical&gt;&lt;pages&gt;87-109&lt;/pages&gt;&lt;volume&gt;18&lt;/volume&gt;&lt;number&gt;1&lt;/number&gt;&lt;keywords&gt;&lt;keyword&gt;Advance Directives&lt;/keyword&gt;&lt;keyword&gt;Patient Autonomy&lt;/keyword&gt;&lt;keyword&gt;Terminally Ill Patients&lt;/keyword&gt;&lt;keyword&gt;Adult&lt;/keyword&gt;&lt;keyword&gt;Aged&lt;/keyword&gt;&lt;keyword&gt;Aged, 80 and Over&lt;/keyword&gt;&lt;keyword&gt;Decision Making, Patient&lt;/keyword&gt;&lt;keyword&gt;Durable Power of Attorney&lt;/keyword&gt;&lt;keyword&gt;Middle Age&lt;/keyword&gt;&lt;keyword&gt;Patient Attitudes&lt;/keyword&gt;&lt;keyword&gt;Resuscitation Orders&lt;/keyword&gt;&lt;keyword&gt;United States&lt;/keyword&gt;&lt;keyword&gt;United States Agency for Healthcare Research and Quality&lt;/keyword&gt;&lt;/keywords&gt;&lt;dates&gt;&lt;year&gt;2004&lt;/year&gt;&lt;/dates&gt;&lt;isbn&gt;1536-0288&lt;/isbn&gt;&lt;accession-num&gt;2009037831. Language: English. Entry Date: 20051021. Revision Date: 20090220. Publication Type: journal article&lt;/accession-num&gt;&lt;urls&gt;&lt;related-urls&gt;&lt;url&gt;http://search.ebscohost.com/login.aspx?direct=true&amp;amp;db=rzh&amp;amp;AN=2009037831&amp;amp;site=ehost-live&lt;/url&gt;&lt;/related-urls&gt;&lt;/urls&gt;&lt;remote-database-name&gt;rzh&lt;/remote-database-name&gt;&lt;remote-database-provider&gt;EBSCOhost&lt;/remote-database-provider&gt;&lt;/record&gt;&lt;/Cite&gt;&lt;/EndNote&gt;</w:instrText>
            </w:r>
            <w:r w:rsidRPr="00C07005">
              <w:fldChar w:fldCharType="separate"/>
            </w:r>
            <w:r w:rsidR="007C0184">
              <w:rPr>
                <w:noProof/>
              </w:rPr>
              <w:t>[</w:t>
            </w:r>
            <w:hyperlink w:anchor="_ENREF_24" w:tooltip="Kass-Bartelmes, 2004 #638" w:history="1">
              <w:r w:rsidR="00565A42">
                <w:rPr>
                  <w:noProof/>
                </w:rPr>
                <w:t>24</w:t>
              </w:r>
            </w:hyperlink>
            <w:r w:rsidR="007C0184">
              <w:rPr>
                <w:noProof/>
              </w:rPr>
              <w:t>]</w:t>
            </w:r>
            <w:r w:rsidRPr="00C07005">
              <w:fldChar w:fldCharType="end"/>
            </w:r>
            <w:r w:rsidRPr="00C07005">
              <w:t>, USA</w:t>
            </w:r>
          </w:p>
        </w:tc>
        <w:tc>
          <w:tcPr>
            <w:tcW w:w="1985" w:type="dxa"/>
          </w:tcPr>
          <w:p w14:paraId="59F458A0" w14:textId="7777777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imes-Roman"/>
                <w:sz w:val="20"/>
                <w:szCs w:val="20"/>
              </w:rPr>
              <w:t>To show how physicians and other health care professionals can help their patients with advance care planning and assess patient preferences for care at the end of life.</w:t>
            </w:r>
          </w:p>
        </w:tc>
        <w:tc>
          <w:tcPr>
            <w:tcW w:w="2126" w:type="dxa"/>
          </w:tcPr>
          <w:p w14:paraId="0DF8C8F8"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Narrative Review</w:t>
            </w:r>
          </w:p>
          <w:p w14:paraId="1C429994"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420A812E" w14:textId="5CF7DBD8" w:rsidR="00DE4976" w:rsidRPr="00C07005" w:rsidRDefault="00AF3B4C"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Sample - </w:t>
            </w:r>
            <w:r w:rsidR="00DE4976" w:rsidRPr="00C07005">
              <w:rPr>
                <w:sz w:val="20"/>
                <w:szCs w:val="20"/>
              </w:rPr>
              <w:t>Not Applicable</w:t>
            </w:r>
          </w:p>
        </w:tc>
        <w:tc>
          <w:tcPr>
            <w:tcW w:w="3119" w:type="dxa"/>
          </w:tcPr>
          <w:p w14:paraId="280AA751" w14:textId="5CF4F693" w:rsidR="00DE4976" w:rsidRPr="00C07005" w:rsidRDefault="00DE4976" w:rsidP="00AF3B4C">
            <w:pPr>
              <w:pStyle w:val="ListParagraph"/>
              <w:numPr>
                <w:ilvl w:val="0"/>
                <w:numId w:val="20"/>
              </w:numPr>
              <w:autoSpaceDE w:val="0"/>
              <w:autoSpaceDN w:val="0"/>
              <w:adjustRightInd w:val="0"/>
              <w:ind w:left="207" w:hanging="147"/>
              <w:jc w:val="both"/>
              <w:cnfStyle w:val="000000100000" w:firstRow="0" w:lastRow="0" w:firstColumn="0" w:lastColumn="0" w:oddVBand="0" w:evenVBand="0" w:oddHBand="1" w:evenHBand="0" w:firstRowFirstColumn="0" w:firstRowLastColumn="0" w:lastRowFirstColumn="0" w:lastRowLastColumn="0"/>
              <w:rPr>
                <w:rFonts w:cs="Times-Roman"/>
                <w:sz w:val="20"/>
                <w:szCs w:val="20"/>
              </w:rPr>
            </w:pPr>
            <w:r w:rsidRPr="00C07005">
              <w:rPr>
                <w:rFonts w:cs="Times-Roman"/>
                <w:sz w:val="20"/>
                <w:szCs w:val="20"/>
              </w:rPr>
              <w:t xml:space="preserve">Most patients </w:t>
            </w:r>
            <w:r w:rsidR="00AF3B4C" w:rsidRPr="00C07005">
              <w:rPr>
                <w:rFonts w:cs="Times-Roman"/>
                <w:sz w:val="20"/>
                <w:szCs w:val="20"/>
              </w:rPr>
              <w:t>did not participate</w:t>
            </w:r>
            <w:r w:rsidRPr="00C07005">
              <w:rPr>
                <w:rFonts w:cs="Times-Roman"/>
                <w:sz w:val="20"/>
                <w:szCs w:val="20"/>
              </w:rPr>
              <w:t xml:space="preserve"> in advance care planning, yet many </w:t>
            </w:r>
            <w:r w:rsidR="00AF3B4C" w:rsidRPr="00C07005">
              <w:rPr>
                <w:rFonts w:cs="Times-Roman"/>
                <w:sz w:val="20"/>
                <w:szCs w:val="20"/>
              </w:rPr>
              <w:t>we</w:t>
            </w:r>
            <w:r w:rsidRPr="00C07005">
              <w:rPr>
                <w:rFonts w:cs="Times-Roman"/>
                <w:sz w:val="20"/>
                <w:szCs w:val="20"/>
              </w:rPr>
              <w:t>re will</w:t>
            </w:r>
            <w:r w:rsidR="00E42ADA" w:rsidRPr="00C07005">
              <w:rPr>
                <w:rFonts w:cs="Times-Roman"/>
                <w:sz w:val="20"/>
                <w:szCs w:val="20"/>
              </w:rPr>
              <w:t>ing to discuss end of life care.</w:t>
            </w:r>
          </w:p>
          <w:p w14:paraId="3BC18D97" w14:textId="4F09050F" w:rsidR="00DE4976" w:rsidRPr="00C07005" w:rsidRDefault="00DE4976" w:rsidP="00DE4976">
            <w:pPr>
              <w:pStyle w:val="ListParagraph"/>
              <w:numPr>
                <w:ilvl w:val="0"/>
                <w:numId w:val="20"/>
              </w:numPr>
              <w:autoSpaceDE w:val="0"/>
              <w:autoSpaceDN w:val="0"/>
              <w:adjustRightInd w:val="0"/>
              <w:ind w:left="207" w:hanging="147"/>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imes-Roman"/>
                <w:sz w:val="20"/>
                <w:szCs w:val="20"/>
              </w:rPr>
              <w:t>One way to determine patients’ pre</w:t>
            </w:r>
            <w:r w:rsidR="00E42ADA" w:rsidRPr="00C07005">
              <w:rPr>
                <w:rFonts w:cs="Times-Roman"/>
                <w:sz w:val="20"/>
                <w:szCs w:val="20"/>
              </w:rPr>
              <w:t xml:space="preserve">ferences for </w:t>
            </w:r>
            <w:r w:rsidR="00B07DF3" w:rsidRPr="00C07005">
              <w:rPr>
                <w:rFonts w:cs="AdvPECF921"/>
                <w:sz w:val="20"/>
                <w:szCs w:val="20"/>
              </w:rPr>
              <w:t>end of life</w:t>
            </w:r>
            <w:r w:rsidR="00E42ADA" w:rsidRPr="00C07005">
              <w:rPr>
                <w:rFonts w:cs="Times-Roman"/>
                <w:sz w:val="20"/>
                <w:szCs w:val="20"/>
              </w:rPr>
              <w:t xml:space="preserve"> care was</w:t>
            </w:r>
            <w:r w:rsidRPr="00C07005">
              <w:rPr>
                <w:rFonts w:cs="Times-Roman"/>
                <w:sz w:val="20"/>
                <w:szCs w:val="20"/>
              </w:rPr>
              <w:t xml:space="preserve"> to discuss hypothetical situations</w:t>
            </w:r>
            <w:r w:rsidR="00E42ADA" w:rsidRPr="00C07005">
              <w:rPr>
                <w:rFonts w:cs="Times-Roman"/>
                <w:sz w:val="20"/>
                <w:szCs w:val="20"/>
              </w:rPr>
              <w:t>.</w:t>
            </w:r>
          </w:p>
        </w:tc>
        <w:tc>
          <w:tcPr>
            <w:tcW w:w="2976" w:type="dxa"/>
          </w:tcPr>
          <w:p w14:paraId="0B61B86B" w14:textId="77777777" w:rsidR="00DE4976" w:rsidRPr="00C07005" w:rsidRDefault="00DE4976" w:rsidP="00DE4976">
            <w:pPr>
              <w:pStyle w:val="ListParagraph"/>
              <w:numPr>
                <w:ilvl w:val="0"/>
                <w:numId w:val="64"/>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information regarding the methods used in the report;</w:t>
            </w:r>
          </w:p>
          <w:p w14:paraId="3EEC9D30" w14:textId="20A5CBC8" w:rsidR="00DE4976" w:rsidRPr="00C07005" w:rsidRDefault="00DE4976" w:rsidP="0061489A">
            <w:pPr>
              <w:pStyle w:val="ListParagraph"/>
              <w:numPr>
                <w:ilvl w:val="0"/>
                <w:numId w:val="64"/>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Lack of the </w:t>
            </w:r>
            <w:r w:rsidR="001F5B46" w:rsidRPr="00C07005">
              <w:rPr>
                <w:sz w:val="20"/>
                <w:szCs w:val="20"/>
              </w:rPr>
              <w:t>discussion</w:t>
            </w:r>
            <w:r w:rsidRPr="00C07005">
              <w:rPr>
                <w:rFonts w:cstheme="majorBidi"/>
                <w:sz w:val="20"/>
                <w:szCs w:val="20"/>
              </w:rPr>
              <w:t xml:space="preserve"> and limitations sections;</w:t>
            </w:r>
          </w:p>
          <w:p w14:paraId="16571CBF" w14:textId="77777777" w:rsidR="00DE4976" w:rsidRPr="00C07005" w:rsidRDefault="00DE4976" w:rsidP="00DE4976">
            <w:pPr>
              <w:pStyle w:val="ListParagraph"/>
              <w:numPr>
                <w:ilvl w:val="0"/>
                <w:numId w:val="64"/>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omehow old study;</w:t>
            </w:r>
          </w:p>
          <w:p w14:paraId="26F68ADA" w14:textId="1F6F8364" w:rsidR="00DE4976" w:rsidRPr="00C07005" w:rsidRDefault="00DE4976" w:rsidP="00DE4976">
            <w:pPr>
              <w:pStyle w:val="ListParagraph"/>
              <w:numPr>
                <w:ilvl w:val="0"/>
                <w:numId w:val="64"/>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Report generated for the general patient regardless of their disease, therefore there is a lac</w:t>
            </w:r>
            <w:r w:rsidR="00E42ADA" w:rsidRPr="00C07005">
              <w:rPr>
                <w:rFonts w:cstheme="majorBidi"/>
                <w:sz w:val="20"/>
                <w:szCs w:val="20"/>
              </w:rPr>
              <w:t>k of specific guidance for COPD.</w:t>
            </w:r>
          </w:p>
        </w:tc>
        <w:tc>
          <w:tcPr>
            <w:tcW w:w="2552" w:type="dxa"/>
          </w:tcPr>
          <w:p w14:paraId="5B39A143" w14:textId="77777777" w:rsidR="00DE4976" w:rsidRPr="00C07005" w:rsidRDefault="00DE4976" w:rsidP="00DE4976">
            <w:pPr>
              <w:pStyle w:val="ListParagraph"/>
              <w:numPr>
                <w:ilvl w:val="0"/>
                <w:numId w:val="64"/>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Report focused in clinical practice and in clinicians;</w:t>
            </w:r>
          </w:p>
          <w:p w14:paraId="4CEC7FE6" w14:textId="77777777" w:rsidR="00DE4976" w:rsidRPr="00C07005" w:rsidRDefault="00DE4976" w:rsidP="00DE4976">
            <w:pPr>
              <w:pStyle w:val="ListParagraph"/>
              <w:numPr>
                <w:ilvl w:val="0"/>
                <w:numId w:val="64"/>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Presentation of a practical guide to discuss palliative care with patients.</w:t>
            </w:r>
          </w:p>
        </w:tc>
      </w:tr>
      <w:tr w:rsidR="00DE4976" w:rsidRPr="00C07005" w14:paraId="6EF5C46D"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4343672A" w14:textId="54329AEE" w:rsidR="00DE4976" w:rsidRPr="00C07005" w:rsidRDefault="00DE4976" w:rsidP="00565A42">
            <w:r w:rsidRPr="00C07005">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instrText xml:space="preserve"> ADDIN EN.CITE </w:instrText>
            </w:r>
            <w:r w:rsidR="007C0184">
              <w:fldChar w:fldCharType="begin">
                <w:fldData xml:space="preserve">PEVuZE5vdGU+PENpdGU+PEF1dGhvcj5LbmF1ZnQ8L0F1dGhvcj48WWVhcj4yMDA1PC9ZZWFyPjxS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</w:fldData>
              </w:fldChar>
            </w:r>
            <w:r w:rsidR="007C0184">
              <w:instrText xml:space="preserve"> ADDIN EN.CITE.DATA </w:instrText>
            </w:r>
            <w:r w:rsidR="007C0184">
              <w:fldChar w:fldCharType="end"/>
            </w:r>
            <w:r w:rsidRPr="00C07005">
              <w:fldChar w:fldCharType="separate"/>
            </w:r>
            <w:r w:rsidR="007C0184">
              <w:rPr>
                <w:noProof/>
              </w:rPr>
              <w:t>[</w:t>
            </w:r>
            <w:hyperlink w:anchor="_ENREF_37" w:tooltip="Knauft, 2005 #509" w:history="1">
              <w:r w:rsidR="00565A42">
                <w:rPr>
                  <w:noProof/>
                </w:rPr>
                <w:t>37</w:t>
              </w:r>
            </w:hyperlink>
            <w:r w:rsidR="007C0184">
              <w:rPr>
                <w:noProof/>
              </w:rPr>
              <w:t>]</w:t>
            </w:r>
            <w:r w:rsidRPr="00C07005">
              <w:fldChar w:fldCharType="end"/>
            </w:r>
            <w:r w:rsidRPr="00C07005">
              <w:t>, USA</w:t>
            </w:r>
          </w:p>
        </w:tc>
        <w:tc>
          <w:tcPr>
            <w:tcW w:w="1985" w:type="dxa"/>
          </w:tcPr>
          <w:p w14:paraId="0BD984A3" w14:textId="317BAA4F" w:rsidR="00DE4976" w:rsidRPr="00C07005" w:rsidRDefault="00DE4976" w:rsidP="00E42AD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Bold"/>
                <w:sz w:val="20"/>
                <w:szCs w:val="20"/>
              </w:rPr>
              <w:t xml:space="preserve">To identify the barriers and facilitators to </w:t>
            </w:r>
            <w:r w:rsidR="00E42ADA" w:rsidRPr="00C07005">
              <w:rPr>
                <w:rFonts w:cs="NewCaledonia-Bold"/>
                <w:sz w:val="20"/>
                <w:szCs w:val="20"/>
              </w:rPr>
              <w:t>end of life care</w:t>
            </w:r>
            <w:r w:rsidRPr="00C07005">
              <w:rPr>
                <w:rFonts w:cs="NewCaledonia-Bold"/>
                <w:sz w:val="20"/>
                <w:szCs w:val="20"/>
              </w:rPr>
              <w:t xml:space="preserve"> communication as a first step to overcoming barriers and capitalizing on facilitators.</w:t>
            </w:r>
          </w:p>
        </w:tc>
        <w:tc>
          <w:tcPr>
            <w:tcW w:w="2126" w:type="dxa"/>
          </w:tcPr>
          <w:p w14:paraId="32C2148B"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Focus groups and Cross Sectional Study</w:t>
            </w:r>
          </w:p>
          <w:p w14:paraId="5A9ADC3B"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01FFA512" w14:textId="77777777" w:rsidR="00DE4976" w:rsidRPr="00C07005" w:rsidRDefault="00DE4976" w:rsidP="00DE4976">
            <w:pPr>
              <w:pStyle w:val="ListParagraph"/>
              <w:numPr>
                <w:ilvl w:val="0"/>
                <w:numId w:val="23"/>
              </w:numPr>
              <w:ind w:left="168" w:hanging="15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115 oxygen-dependent COPD patients;</w:t>
            </w:r>
          </w:p>
          <w:p w14:paraId="476C4AA7" w14:textId="0E028B1C" w:rsidR="00DE4976" w:rsidRPr="00C07005" w:rsidRDefault="00F14902" w:rsidP="00DE4976">
            <w:pPr>
              <w:pStyle w:val="ListParagraph"/>
              <w:numPr>
                <w:ilvl w:val="0"/>
                <w:numId w:val="23"/>
              </w:numPr>
              <w:ind w:left="168" w:hanging="15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56 r</w:t>
            </w:r>
            <w:r w:rsidR="00DE4976" w:rsidRPr="00C07005">
              <w:rPr>
                <w:sz w:val="20"/>
                <w:szCs w:val="20"/>
              </w:rPr>
              <w:t>espiratory physicians.</w:t>
            </w:r>
          </w:p>
        </w:tc>
        <w:tc>
          <w:tcPr>
            <w:tcW w:w="3119" w:type="dxa"/>
          </w:tcPr>
          <w:p w14:paraId="2078BB78" w14:textId="50A6A0AC" w:rsidR="00DE4976" w:rsidRPr="00C07005" w:rsidRDefault="00DE4976" w:rsidP="00DE4976">
            <w:pPr>
              <w:pStyle w:val="ListParagraph"/>
              <w:numPr>
                <w:ilvl w:val="0"/>
                <w:numId w:val="23"/>
              </w:numPr>
              <w:ind w:left="202" w:hanging="141"/>
              <w:jc w:val="both"/>
              <w:cnfStyle w:val="000000000000" w:firstRow="0" w:lastRow="0" w:firstColumn="0" w:lastColumn="0" w:oddVBand="0" w:evenVBand="0" w:oddHBand="0" w:evenHBand="0" w:firstRowFirstColumn="0" w:firstRowLastColumn="0" w:lastRowFirstColumn="0" w:lastRowLastColumn="0"/>
              <w:rPr>
                <w:rFonts w:cs="NewCaledonia-Bold"/>
                <w:sz w:val="20"/>
                <w:szCs w:val="20"/>
              </w:rPr>
            </w:pPr>
            <w:r w:rsidRPr="00C07005">
              <w:rPr>
                <w:rFonts w:cs="NewCaledonia-Bold"/>
                <w:sz w:val="20"/>
                <w:szCs w:val="20"/>
              </w:rPr>
              <w:t>32% of patients reported having</w:t>
            </w:r>
            <w:r w:rsidR="00F14902" w:rsidRPr="00C07005">
              <w:rPr>
                <w:rFonts w:cs="NewCaledonia-Bold"/>
                <w:sz w:val="20"/>
                <w:szCs w:val="20"/>
              </w:rPr>
              <w:t xml:space="preserve"> had</w:t>
            </w:r>
            <w:r w:rsidRPr="00C07005">
              <w:rPr>
                <w:rFonts w:cs="NewCaledonia-Bold"/>
                <w:sz w:val="20"/>
                <w:szCs w:val="20"/>
              </w:rPr>
              <w:t xml:space="preserve"> a </w:t>
            </w:r>
            <w:r w:rsidR="001F5B46" w:rsidRPr="00C07005">
              <w:rPr>
                <w:rFonts w:cs="NewCaledonia-Bold"/>
                <w:sz w:val="20"/>
                <w:szCs w:val="20"/>
              </w:rPr>
              <w:t>discussion</w:t>
            </w:r>
            <w:r w:rsidR="00F14902" w:rsidRPr="00C07005">
              <w:rPr>
                <w:rFonts w:cs="NewCaledonia-Bold"/>
                <w:sz w:val="20"/>
                <w:szCs w:val="20"/>
              </w:rPr>
              <w:t xml:space="preserve"> about </w:t>
            </w:r>
            <w:r w:rsidR="00B07DF3" w:rsidRPr="00C07005">
              <w:rPr>
                <w:rFonts w:cs="AdvPECF921"/>
                <w:sz w:val="20"/>
                <w:szCs w:val="20"/>
              </w:rPr>
              <w:t>end of life</w:t>
            </w:r>
            <w:r w:rsidR="00F14902" w:rsidRPr="00C07005">
              <w:rPr>
                <w:rFonts w:cs="NewCaledonia-Bold"/>
                <w:sz w:val="20"/>
                <w:szCs w:val="20"/>
              </w:rPr>
              <w:t xml:space="preserve"> care.</w:t>
            </w:r>
          </w:p>
          <w:p w14:paraId="52BCAA0F" w14:textId="6A2A41B5" w:rsidR="00DE4976" w:rsidRPr="00C07005" w:rsidRDefault="00DE4976" w:rsidP="00DE4976">
            <w:pPr>
              <w:pStyle w:val="ListParagraph"/>
              <w:numPr>
                <w:ilvl w:val="0"/>
                <w:numId w:val="23"/>
              </w:numPr>
              <w:autoSpaceDE w:val="0"/>
              <w:autoSpaceDN w:val="0"/>
              <w:adjustRightInd w:val="0"/>
              <w:ind w:left="202" w:hanging="141"/>
              <w:jc w:val="both"/>
              <w:cnfStyle w:val="000000000000" w:firstRow="0" w:lastRow="0" w:firstColumn="0" w:lastColumn="0" w:oddVBand="0" w:evenVBand="0" w:oddHBand="0" w:evenHBand="0" w:firstRowFirstColumn="0" w:firstRowLastColumn="0" w:lastRowFirstColumn="0" w:lastRowLastColumn="0"/>
              <w:rPr>
                <w:rFonts w:cs="NewCaledonia-Bold"/>
                <w:sz w:val="20"/>
                <w:szCs w:val="20"/>
              </w:rPr>
            </w:pPr>
            <w:r w:rsidRPr="00C07005">
              <w:rPr>
                <w:rFonts w:cs="NewCaledonia-Bold"/>
                <w:sz w:val="20"/>
                <w:szCs w:val="20"/>
              </w:rPr>
              <w:t>The most commonly endorsed barriers were “I’d rather concentrate on staying alive,” and “I’m not sure which do</w:t>
            </w:r>
            <w:r w:rsidR="00F14902" w:rsidRPr="00C07005">
              <w:rPr>
                <w:rFonts w:cs="NewCaledonia-Bold"/>
                <w:sz w:val="20"/>
                <w:szCs w:val="20"/>
              </w:rPr>
              <w:t>ctor will be taking care of me”.</w:t>
            </w:r>
          </w:p>
          <w:p w14:paraId="2AD4D585" w14:textId="4FD5C03E" w:rsidR="00DE4976" w:rsidRPr="00C07005" w:rsidRDefault="00DE4976" w:rsidP="00DE4976">
            <w:pPr>
              <w:pStyle w:val="ListParagraph"/>
              <w:numPr>
                <w:ilvl w:val="0"/>
                <w:numId w:val="23"/>
              </w:numPr>
              <w:autoSpaceDE w:val="0"/>
              <w:autoSpaceDN w:val="0"/>
              <w:adjustRightInd w:val="0"/>
              <w:ind w:left="202" w:hanging="141"/>
              <w:jc w:val="both"/>
              <w:cnfStyle w:val="000000000000" w:firstRow="0" w:lastRow="0" w:firstColumn="0" w:lastColumn="0" w:oddVBand="0" w:evenVBand="0" w:oddHBand="0" w:evenHBand="0" w:firstRowFirstColumn="0" w:firstRowLastColumn="0" w:lastRowFirstColumn="0" w:lastRowLastColumn="0"/>
              <w:rPr>
                <w:rFonts w:cs="NewCaledonia-Bold"/>
                <w:b/>
                <w:bCs/>
                <w:sz w:val="20"/>
                <w:szCs w:val="20"/>
              </w:rPr>
            </w:pPr>
            <w:r w:rsidRPr="00C07005">
              <w:rPr>
                <w:rFonts w:cs="NewCaledonia-Bold"/>
                <w:sz w:val="20"/>
                <w:szCs w:val="20"/>
              </w:rPr>
              <w:t xml:space="preserve">The greater the number of barriers endorsed by patients, the less likely they were to have </w:t>
            </w:r>
            <w:r w:rsidRPr="00C07005">
              <w:rPr>
                <w:rFonts w:cs="NewCaledonia-Bold"/>
                <w:sz w:val="20"/>
                <w:szCs w:val="20"/>
              </w:rPr>
              <w:lastRenderedPageBreak/>
              <w:t xml:space="preserve">discussed </w:t>
            </w:r>
            <w:r w:rsidR="00B07DF3" w:rsidRPr="00C07005">
              <w:rPr>
                <w:rFonts w:cs="AdvPECF921"/>
                <w:sz w:val="20"/>
                <w:szCs w:val="20"/>
              </w:rPr>
              <w:t>end of life</w:t>
            </w:r>
            <w:r w:rsidRPr="00C07005">
              <w:rPr>
                <w:rFonts w:cs="NewCaledonia-Bold"/>
                <w:sz w:val="20"/>
                <w:szCs w:val="20"/>
              </w:rPr>
              <w:t xml:space="preserve"> care with physicians.</w:t>
            </w:r>
          </w:p>
        </w:tc>
        <w:tc>
          <w:tcPr>
            <w:tcW w:w="2976" w:type="dxa"/>
          </w:tcPr>
          <w:p w14:paraId="42102183" w14:textId="77777777" w:rsidR="00DE4976" w:rsidRPr="00C07005" w:rsidRDefault="00DE4976" w:rsidP="00DE4976">
            <w:pPr>
              <w:pStyle w:val="ListParagraph"/>
              <w:numPr>
                <w:ilvl w:val="0"/>
                <w:numId w:val="6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lastRenderedPageBreak/>
              <w:t>Somehow old study, used findings collected in 1999-2002;</w:t>
            </w:r>
          </w:p>
          <w:p w14:paraId="7FE28264" w14:textId="77777777" w:rsidR="00DE4976" w:rsidRPr="00C07005" w:rsidRDefault="00DE4976" w:rsidP="00DE4976">
            <w:pPr>
              <w:pStyle w:val="ListParagraph"/>
              <w:numPr>
                <w:ilvl w:val="0"/>
                <w:numId w:val="6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Inclusion of patients with only severe disease;</w:t>
            </w:r>
          </w:p>
          <w:p w14:paraId="2FB1346F" w14:textId="77777777" w:rsidR="00DE4976" w:rsidRPr="00C07005" w:rsidRDefault="00DE4976" w:rsidP="00DE4976">
            <w:pPr>
              <w:pStyle w:val="ListParagraph"/>
              <w:numPr>
                <w:ilvl w:val="0"/>
                <w:numId w:val="6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information regarding the development of the questionnaire used in the study;</w:t>
            </w:r>
          </w:p>
          <w:p w14:paraId="3C3554C6" w14:textId="77777777" w:rsidR="00DE4976" w:rsidRPr="00C07005" w:rsidRDefault="00DE4976" w:rsidP="00DE4976">
            <w:pPr>
              <w:pStyle w:val="ListParagraph"/>
              <w:numPr>
                <w:ilvl w:val="0"/>
                <w:numId w:val="6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Prospective cross-sectional study;</w:t>
            </w:r>
          </w:p>
          <w:p w14:paraId="65021096" w14:textId="4A6005BC" w:rsidR="00DE4976" w:rsidRPr="00C07005" w:rsidRDefault="00DE4976" w:rsidP="00DE4976">
            <w:pPr>
              <w:pStyle w:val="ListParagraph"/>
              <w:numPr>
                <w:ilvl w:val="0"/>
                <w:numId w:val="6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Lack of detailed information regarding the barriers and </w:t>
            </w:r>
            <w:r w:rsidRPr="00C07005">
              <w:rPr>
                <w:rFonts w:cstheme="majorBidi"/>
                <w:sz w:val="20"/>
                <w:szCs w:val="20"/>
              </w:rPr>
              <w:lastRenderedPageBreak/>
              <w:t xml:space="preserve">facilitators of the </w:t>
            </w:r>
            <w:r w:rsidR="007D6DD4" w:rsidRPr="00C07005">
              <w:rPr>
                <w:sz w:val="20"/>
                <w:szCs w:val="20"/>
              </w:rPr>
              <w:t>conversations</w:t>
            </w:r>
            <w:r w:rsidRPr="00C07005">
              <w:rPr>
                <w:rFonts w:cstheme="majorBidi"/>
                <w:sz w:val="20"/>
                <w:szCs w:val="20"/>
              </w:rPr>
              <w:t xml:space="preserve"> collected;</w:t>
            </w:r>
          </w:p>
          <w:p w14:paraId="1B433079" w14:textId="77777777" w:rsidR="00DE4976" w:rsidRPr="00C07005" w:rsidRDefault="00DE4976" w:rsidP="00DE4976">
            <w:pPr>
              <w:pStyle w:val="ListParagraph"/>
              <w:numPr>
                <w:ilvl w:val="0"/>
                <w:numId w:val="65"/>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participation rate of physicians.</w:t>
            </w:r>
          </w:p>
        </w:tc>
        <w:tc>
          <w:tcPr>
            <w:tcW w:w="2552" w:type="dxa"/>
          </w:tcPr>
          <w:p w14:paraId="7BA74D99" w14:textId="77777777" w:rsidR="00DE4976" w:rsidRPr="00C07005" w:rsidRDefault="00DE4976" w:rsidP="00DE4976">
            <w:pPr>
              <w:pStyle w:val="ListParagraph"/>
              <w:numPr>
                <w:ilvl w:val="0"/>
                <w:numId w:val="23"/>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lastRenderedPageBreak/>
              <w:t>Robust study with large number of participants;</w:t>
            </w:r>
          </w:p>
          <w:p w14:paraId="5C58D6E6" w14:textId="77777777" w:rsidR="00DE4976" w:rsidRPr="00C07005" w:rsidRDefault="00DE4976" w:rsidP="00DE4976">
            <w:pPr>
              <w:pStyle w:val="ListParagraph"/>
              <w:numPr>
                <w:ilvl w:val="0"/>
                <w:numId w:val="23"/>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Large participation rate of patients;</w:t>
            </w:r>
          </w:p>
          <w:p w14:paraId="57391A2F" w14:textId="236ED275" w:rsidR="00DE4976" w:rsidRPr="00C07005" w:rsidRDefault="00DE4976" w:rsidP="00DE4976">
            <w:pPr>
              <w:pStyle w:val="ListParagraph"/>
              <w:numPr>
                <w:ilvl w:val="0"/>
                <w:numId w:val="23"/>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First study considering the barriers and facilitators of </w:t>
            </w:r>
            <w:r w:rsidR="0079779D" w:rsidRPr="00C07005">
              <w:rPr>
                <w:sz w:val="20"/>
                <w:szCs w:val="20"/>
              </w:rPr>
              <w:t>palliative</w:t>
            </w:r>
            <w:r w:rsidRPr="00C07005">
              <w:rPr>
                <w:sz w:val="20"/>
                <w:szCs w:val="20"/>
              </w:rPr>
              <w:t xml:space="preserve"> care </w:t>
            </w:r>
            <w:r w:rsidR="001F5B46" w:rsidRPr="00C07005">
              <w:rPr>
                <w:sz w:val="20"/>
                <w:szCs w:val="20"/>
              </w:rPr>
              <w:t>discussion</w:t>
            </w:r>
            <w:r w:rsidRPr="00C07005">
              <w:rPr>
                <w:sz w:val="20"/>
                <w:szCs w:val="20"/>
              </w:rPr>
              <w:t>s with patients with COPD;</w:t>
            </w:r>
          </w:p>
          <w:p w14:paraId="44AE54BE" w14:textId="77777777" w:rsidR="00DE4976" w:rsidRPr="00C07005" w:rsidRDefault="00DE4976" w:rsidP="00DE4976">
            <w:pPr>
              <w:pStyle w:val="ListParagraph"/>
              <w:numPr>
                <w:ilvl w:val="0"/>
                <w:numId w:val="23"/>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study detailing the methods used in the study.</w:t>
            </w:r>
          </w:p>
        </w:tc>
      </w:tr>
      <w:tr w:rsidR="00DE4976" w:rsidRPr="00C07005" w14:paraId="6A8F2FF0"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57D8DC5" w14:textId="58C7C0D0" w:rsidR="00DE4976" w:rsidRPr="00C07005" w:rsidRDefault="00DE4976" w:rsidP="00565A42">
            <w:r w:rsidRPr="00C07005">
              <w:fldChar w:fldCharType="begin">
                <w:fldData xml:space="preserve">PEVuZE5vdGU+PENpdGU+PEF1dGhvcj5MZXVuZzwvQXV0aG9yPjxZZWFyPjIwMTI8L1llYXI+PFJl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</w:fldData>
              </w:fldChar>
            </w:r>
            <w:r w:rsidR="0074328B" w:rsidRPr="00C07005">
              <w:instrText xml:space="preserve"> ADDIN EN.CITE </w:instrText>
            </w:r>
            <w:r w:rsidR="0074328B" w:rsidRPr="00C07005">
              <w:fldChar w:fldCharType="begin">
                <w:fldData xml:space="preserve">PEVuZE5vdGU+PENpdGU+PEF1dGhvcj5MZXVuZzwvQXV0aG9yPjxZZWFyPjIwMTI8L1llYXI+PFJl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</w:fldData>
              </w:fldChar>
            </w:r>
            <w:r w:rsidR="0074328B" w:rsidRPr="00C07005">
              <w:instrText xml:space="preserve"> ADDIN EN.CITE.DATA </w:instrText>
            </w:r>
            <w:r w:rsidR="0074328B" w:rsidRPr="00C07005">
              <w:fldChar w:fldCharType="end"/>
            </w:r>
            <w:r w:rsidRPr="00C07005">
              <w:fldChar w:fldCharType="separate"/>
            </w:r>
            <w:r w:rsidR="0074328B" w:rsidRPr="00C07005">
              <w:rPr>
                <w:noProof/>
              </w:rPr>
              <w:t>[</w:t>
            </w:r>
            <w:hyperlink w:anchor="_ENREF_19" w:tooltip="Leung, 2012 #215" w:history="1">
              <w:r w:rsidR="00565A42" w:rsidRPr="00C07005">
                <w:rPr>
                  <w:noProof/>
                </w:rPr>
                <w:t>19</w:t>
              </w:r>
            </w:hyperlink>
            <w:r w:rsidR="0074328B" w:rsidRPr="00C07005">
              <w:rPr>
                <w:noProof/>
              </w:rPr>
              <w:t>]</w:t>
            </w:r>
            <w:r w:rsidRPr="00C07005">
              <w:fldChar w:fldCharType="end"/>
            </w:r>
            <w:r w:rsidRPr="00C07005">
              <w:t>, USA</w:t>
            </w:r>
          </w:p>
        </w:tc>
        <w:tc>
          <w:tcPr>
            <w:tcW w:w="1985" w:type="dxa"/>
          </w:tcPr>
          <w:p w14:paraId="1CB4A84B" w14:textId="16D4EA2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NewCaledonia-Bold"/>
                <w:sz w:val="20"/>
                <w:szCs w:val="20"/>
              </w:rPr>
              <w:t xml:space="preserve">To determine whether patients who reported having </w:t>
            </w:r>
            <w:r w:rsidR="00B07DF3" w:rsidRPr="00C07005">
              <w:rPr>
                <w:rFonts w:cs="AdvPECF921"/>
                <w:sz w:val="20"/>
                <w:szCs w:val="20"/>
              </w:rPr>
              <w:t>end of life</w:t>
            </w:r>
            <w:r w:rsidRPr="00C07005">
              <w:rPr>
                <w:rFonts w:cs="NewCaledonia-Bold"/>
                <w:sz w:val="20"/>
                <w:szCs w:val="20"/>
              </w:rPr>
              <w:t xml:space="preserve"> </w:t>
            </w:r>
            <w:r w:rsidR="007D6DD4" w:rsidRPr="00C07005">
              <w:rPr>
                <w:sz w:val="20"/>
                <w:szCs w:val="20"/>
              </w:rPr>
              <w:t>conversations</w:t>
            </w:r>
            <w:r w:rsidRPr="00C07005">
              <w:rPr>
                <w:rFonts w:cs="NewCaledonia-Bold"/>
                <w:sz w:val="20"/>
                <w:szCs w:val="20"/>
              </w:rPr>
              <w:t xml:space="preserve"> also reported higher perceived markers of quality of care and health status.</w:t>
            </w:r>
          </w:p>
        </w:tc>
        <w:tc>
          <w:tcPr>
            <w:tcW w:w="2126" w:type="dxa"/>
          </w:tcPr>
          <w:p w14:paraId="59A90409"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rFonts w:cs="NewCaledonia-Bold"/>
                <w:sz w:val="20"/>
                <w:szCs w:val="20"/>
              </w:rPr>
            </w:pPr>
            <w:r w:rsidRPr="00C07005">
              <w:rPr>
                <w:rFonts w:cs="NewCaledonia-Bold"/>
                <w:sz w:val="20"/>
                <w:szCs w:val="20"/>
              </w:rPr>
              <w:t>Cross-sectional study</w:t>
            </w:r>
          </w:p>
          <w:p w14:paraId="440CAF5A"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35AFE09E" w14:textId="77777777" w:rsidR="00DE4976" w:rsidRPr="00C07005" w:rsidRDefault="00DE4976" w:rsidP="00DE4976">
            <w:pPr>
              <w:pStyle w:val="ListParagraph"/>
              <w:numPr>
                <w:ilvl w:val="0"/>
                <w:numId w:val="24"/>
              </w:numPr>
              <w:ind w:left="161" w:hanging="143"/>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NewCaledonia-Bold"/>
                <w:sz w:val="20"/>
                <w:szCs w:val="20"/>
              </w:rPr>
              <w:t>376 patients with COPD</w:t>
            </w:r>
          </w:p>
        </w:tc>
        <w:tc>
          <w:tcPr>
            <w:tcW w:w="3119" w:type="dxa"/>
          </w:tcPr>
          <w:p w14:paraId="3748EDD5" w14:textId="6D8CA286" w:rsidR="00DE4976" w:rsidRPr="00C07005" w:rsidRDefault="00DE4976" w:rsidP="00DE4976">
            <w:pPr>
              <w:pStyle w:val="ListParagraph"/>
              <w:numPr>
                <w:ilvl w:val="0"/>
                <w:numId w:val="23"/>
              </w:numPr>
              <w:autoSpaceDE w:val="0"/>
              <w:autoSpaceDN w:val="0"/>
              <w:adjustRightInd w:val="0"/>
              <w:ind w:left="204" w:hanging="143"/>
              <w:jc w:val="both"/>
              <w:cnfStyle w:val="000000100000" w:firstRow="0" w:lastRow="0" w:firstColumn="0" w:lastColumn="0" w:oddVBand="0" w:evenVBand="0" w:oddHBand="1" w:evenHBand="0" w:firstRowFirstColumn="0" w:firstRowLastColumn="0" w:lastRowFirstColumn="0" w:lastRowLastColumn="0"/>
              <w:rPr>
                <w:rFonts w:cs="NewCaledonia-Bold"/>
                <w:sz w:val="20"/>
                <w:szCs w:val="20"/>
              </w:rPr>
            </w:pPr>
            <w:r w:rsidRPr="00C07005">
              <w:rPr>
                <w:rFonts w:cs="NewCaledonia-Bold"/>
                <w:sz w:val="20"/>
                <w:szCs w:val="20"/>
              </w:rPr>
              <w:t>14.6% of patients reported</w:t>
            </w:r>
            <w:r w:rsidR="00F14902" w:rsidRPr="00C07005">
              <w:rPr>
                <w:rFonts w:cs="NewCaledonia-Bold"/>
                <w:sz w:val="20"/>
                <w:szCs w:val="20"/>
              </w:rPr>
              <w:t xml:space="preserve"> having end of life </w:t>
            </w:r>
            <w:r w:rsidR="001F5B46" w:rsidRPr="00C07005">
              <w:rPr>
                <w:rFonts w:cs="NewCaledonia-Bold"/>
                <w:sz w:val="20"/>
                <w:szCs w:val="20"/>
              </w:rPr>
              <w:t>discussion</w:t>
            </w:r>
            <w:r w:rsidR="00F14902" w:rsidRPr="00C07005">
              <w:rPr>
                <w:rFonts w:cs="NewCaledonia-Bold"/>
                <w:sz w:val="20"/>
                <w:szCs w:val="20"/>
              </w:rPr>
              <w:t>s.</w:t>
            </w:r>
          </w:p>
          <w:p w14:paraId="03D8D575" w14:textId="67A24B65" w:rsidR="00DE4976" w:rsidRPr="00C07005" w:rsidRDefault="00DE4976" w:rsidP="00DE4976">
            <w:pPr>
              <w:pStyle w:val="ListParagraph"/>
              <w:numPr>
                <w:ilvl w:val="0"/>
                <w:numId w:val="23"/>
              </w:numPr>
              <w:autoSpaceDE w:val="0"/>
              <w:autoSpaceDN w:val="0"/>
              <w:adjustRightInd w:val="0"/>
              <w:ind w:left="204" w:hanging="143"/>
              <w:jc w:val="both"/>
              <w:cnfStyle w:val="000000100000" w:firstRow="0" w:lastRow="0" w:firstColumn="0" w:lastColumn="0" w:oddVBand="0" w:evenVBand="0" w:oddHBand="1" w:evenHBand="0" w:firstRowFirstColumn="0" w:firstRowLastColumn="0" w:lastRowFirstColumn="0" w:lastRowLastColumn="0"/>
              <w:rPr>
                <w:rFonts w:cs="NewCaledonia-Bold"/>
                <w:sz w:val="20"/>
                <w:szCs w:val="20"/>
              </w:rPr>
            </w:pPr>
            <w:r w:rsidRPr="00C07005">
              <w:rPr>
                <w:rFonts w:cs="NewCaledonia-Bold"/>
                <w:sz w:val="20"/>
                <w:szCs w:val="20"/>
              </w:rPr>
              <w:t xml:space="preserve">Individuals who reported having </w:t>
            </w:r>
            <w:r w:rsidR="00B07DF3" w:rsidRPr="00C07005">
              <w:rPr>
                <w:rFonts w:cs="AdvPECF921"/>
                <w:sz w:val="20"/>
                <w:szCs w:val="20"/>
              </w:rPr>
              <w:t>end of life</w:t>
            </w:r>
            <w:r w:rsidRPr="00C07005">
              <w:rPr>
                <w:rFonts w:cs="NewCaledonia-Bold"/>
                <w:sz w:val="20"/>
                <w:szCs w:val="20"/>
              </w:rPr>
              <w:t xml:space="preserve"> </w:t>
            </w:r>
            <w:r w:rsidR="007D6DD4" w:rsidRPr="00C07005">
              <w:rPr>
                <w:sz w:val="20"/>
                <w:szCs w:val="20"/>
              </w:rPr>
              <w:t>conversations</w:t>
            </w:r>
            <w:r w:rsidRPr="00C07005">
              <w:rPr>
                <w:rFonts w:cs="NewCaledonia-Bold"/>
                <w:sz w:val="20"/>
                <w:szCs w:val="20"/>
              </w:rPr>
              <w:t xml:space="preserve"> with their physicians were significantly more likely to rate their quality of care as the best imaginable and to be very sa</w:t>
            </w:r>
            <w:r w:rsidR="00F14902" w:rsidRPr="00C07005">
              <w:rPr>
                <w:rFonts w:cs="NewCaledonia-Bold"/>
                <w:sz w:val="20"/>
                <w:szCs w:val="20"/>
              </w:rPr>
              <w:t>tisfied with their medical care.</w:t>
            </w:r>
          </w:p>
          <w:p w14:paraId="30818B26" w14:textId="4743EE95" w:rsidR="00DE4976" w:rsidRPr="00C07005" w:rsidRDefault="001F5B46" w:rsidP="00DE4976">
            <w:pPr>
              <w:pStyle w:val="ListParagraph"/>
              <w:numPr>
                <w:ilvl w:val="0"/>
                <w:numId w:val="23"/>
              </w:numPr>
              <w:ind w:left="204" w:hanging="143"/>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NewCaledonia-Bold"/>
                <w:sz w:val="20"/>
                <w:szCs w:val="20"/>
              </w:rPr>
              <w:t>Discussion</w:t>
            </w:r>
            <w:r w:rsidR="00DE4976" w:rsidRPr="00C07005">
              <w:rPr>
                <w:rFonts w:cs="NewCaledonia-Bold"/>
                <w:sz w:val="20"/>
                <w:szCs w:val="20"/>
              </w:rPr>
              <w:t>s were more likely to have occurred among patients with worse health status.</w:t>
            </w:r>
          </w:p>
        </w:tc>
        <w:tc>
          <w:tcPr>
            <w:tcW w:w="2976" w:type="dxa"/>
          </w:tcPr>
          <w:p w14:paraId="74C3F9A2" w14:textId="77777777" w:rsidR="00DE4976" w:rsidRPr="00C07005" w:rsidRDefault="00DE4976" w:rsidP="00DE4976">
            <w:pPr>
              <w:pStyle w:val="ListParagraph"/>
              <w:numPr>
                <w:ilvl w:val="0"/>
                <w:numId w:val="6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Cross-sectional study;</w:t>
            </w:r>
          </w:p>
          <w:p w14:paraId="1D4CAAF9" w14:textId="5D9D42F6" w:rsidR="00DE4976" w:rsidRPr="00C07005" w:rsidRDefault="00DE4976" w:rsidP="00DE4976">
            <w:pPr>
              <w:pStyle w:val="ListParagraph"/>
              <w:numPr>
                <w:ilvl w:val="0"/>
                <w:numId w:val="6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Patients may have been excluded, if they did not </w:t>
            </w:r>
            <w:r w:rsidR="003C2479" w:rsidRPr="00C07005">
              <w:rPr>
                <w:rFonts w:cstheme="majorBidi"/>
                <w:sz w:val="20"/>
                <w:szCs w:val="20"/>
              </w:rPr>
              <w:t>acknowledge</w:t>
            </w:r>
            <w:r w:rsidRPr="00C07005">
              <w:rPr>
                <w:rFonts w:cstheme="majorBidi"/>
                <w:sz w:val="20"/>
                <w:szCs w:val="20"/>
              </w:rPr>
              <w:t xml:space="preserve"> a </w:t>
            </w:r>
            <w:r w:rsidR="001F5B46" w:rsidRPr="00C07005">
              <w:rPr>
                <w:rFonts w:cstheme="majorBidi"/>
                <w:sz w:val="20"/>
                <w:szCs w:val="20"/>
              </w:rPr>
              <w:t>discussion</w:t>
            </w:r>
            <w:r w:rsidRPr="00C07005">
              <w:rPr>
                <w:rFonts w:cstheme="majorBidi"/>
                <w:sz w:val="20"/>
                <w:szCs w:val="20"/>
              </w:rPr>
              <w:t xml:space="preserve"> about palliative care that they actually had in the past;</w:t>
            </w:r>
          </w:p>
          <w:p w14:paraId="2147D452" w14:textId="40BC0AD4" w:rsidR="00DE4976" w:rsidRPr="00C07005" w:rsidRDefault="00DE4976" w:rsidP="00DE4976">
            <w:pPr>
              <w:pStyle w:val="ListParagraph"/>
              <w:numPr>
                <w:ilvl w:val="0"/>
                <w:numId w:val="6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Lack of detailed information about the effects of </w:t>
            </w:r>
            <w:r w:rsidR="007D6DD4" w:rsidRPr="00C07005">
              <w:rPr>
                <w:sz w:val="20"/>
                <w:szCs w:val="20"/>
              </w:rPr>
              <w:t>conversations</w:t>
            </w:r>
            <w:r w:rsidRPr="00C07005">
              <w:rPr>
                <w:rFonts w:cstheme="majorBidi"/>
                <w:sz w:val="20"/>
                <w:szCs w:val="20"/>
              </w:rPr>
              <w:t xml:space="preserve"> in the patients’ healthcare delivery and in their condition;</w:t>
            </w:r>
          </w:p>
          <w:p w14:paraId="5BA91AAA" w14:textId="77777777" w:rsidR="00DE4976" w:rsidRPr="00C07005" w:rsidRDefault="00DE4976" w:rsidP="00DE4976">
            <w:pPr>
              <w:pStyle w:val="ListParagraph"/>
              <w:numPr>
                <w:ilvl w:val="0"/>
                <w:numId w:val="6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Exclusion of clinicians;</w:t>
            </w:r>
          </w:p>
          <w:p w14:paraId="0170D38A" w14:textId="341F82C9" w:rsidR="00DE4976" w:rsidRPr="00C07005" w:rsidRDefault="00DE4976" w:rsidP="00DE4976">
            <w:pPr>
              <w:pStyle w:val="ListParagraph"/>
              <w:numPr>
                <w:ilvl w:val="0"/>
                <w:numId w:val="6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Lack of information regarding the content of </w:t>
            </w:r>
            <w:r w:rsidR="007D6DD4" w:rsidRPr="00C07005">
              <w:rPr>
                <w:sz w:val="20"/>
                <w:szCs w:val="20"/>
              </w:rPr>
              <w:t>conversations</w:t>
            </w:r>
            <w:r w:rsidRPr="00C07005">
              <w:rPr>
                <w:rFonts w:cstheme="majorBidi"/>
                <w:sz w:val="20"/>
                <w:szCs w:val="20"/>
              </w:rPr>
              <w:t xml:space="preserve"> with patients and its consequent effect;</w:t>
            </w:r>
          </w:p>
          <w:p w14:paraId="606FF833" w14:textId="77777777" w:rsidR="00DE4976" w:rsidRPr="00C07005" w:rsidRDefault="00DE4976" w:rsidP="00DE4976">
            <w:pPr>
              <w:pStyle w:val="ListParagraph"/>
              <w:numPr>
                <w:ilvl w:val="0"/>
                <w:numId w:val="66"/>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omehow old, used data collected from 2004-2007;</w:t>
            </w:r>
          </w:p>
          <w:p w14:paraId="429196AB" w14:textId="77777777" w:rsidR="00DE4976" w:rsidRPr="00C07005" w:rsidRDefault="00DE4976" w:rsidP="00DE4976">
            <w:pPr>
              <w:pStyle w:val="ListParagraph"/>
              <w:numPr>
                <w:ilvl w:val="0"/>
                <w:numId w:val="66"/>
              </w:num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Small number of women included in the study.</w:t>
            </w:r>
          </w:p>
        </w:tc>
        <w:tc>
          <w:tcPr>
            <w:tcW w:w="2552" w:type="dxa"/>
          </w:tcPr>
          <w:p w14:paraId="664DF0C4" w14:textId="77777777" w:rsidR="00DE4976" w:rsidRPr="00C07005" w:rsidRDefault="00DE4976" w:rsidP="00DE4976">
            <w:pPr>
              <w:pStyle w:val="ListParagraph"/>
              <w:numPr>
                <w:ilvl w:val="0"/>
                <w:numId w:val="66"/>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omprehensive description of the methods used during the study;</w:t>
            </w:r>
          </w:p>
          <w:p w14:paraId="571A7674" w14:textId="5D0F2EA0" w:rsidR="00DE4976" w:rsidRPr="00C07005" w:rsidRDefault="00DE4976" w:rsidP="00DE4976">
            <w:pPr>
              <w:pStyle w:val="ListParagraph"/>
              <w:numPr>
                <w:ilvl w:val="0"/>
                <w:numId w:val="66"/>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First study looking at the effects of </w:t>
            </w:r>
            <w:r w:rsidR="001F5B46" w:rsidRPr="00C07005">
              <w:rPr>
                <w:sz w:val="20"/>
                <w:szCs w:val="20"/>
              </w:rPr>
              <w:t>discussion</w:t>
            </w:r>
            <w:r w:rsidRPr="00C07005">
              <w:rPr>
                <w:sz w:val="20"/>
                <w:szCs w:val="20"/>
              </w:rPr>
              <w:t>s in the lives and wellbeing of patients with COPD;</w:t>
            </w:r>
          </w:p>
          <w:p w14:paraId="2D3F2585" w14:textId="77777777" w:rsidR="00DE4976" w:rsidRPr="00C07005" w:rsidRDefault="00DE4976" w:rsidP="00DE4976">
            <w:pPr>
              <w:pStyle w:val="ListParagraph"/>
              <w:numPr>
                <w:ilvl w:val="0"/>
                <w:numId w:val="66"/>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Large sample size.</w:t>
            </w:r>
          </w:p>
        </w:tc>
      </w:tr>
      <w:tr w:rsidR="00DE4976" w:rsidRPr="00C07005" w14:paraId="20AAB30A"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122EF51D" w14:textId="1EA218C8" w:rsidR="00DE4976" w:rsidRPr="00C07005" w:rsidRDefault="00DE4976" w:rsidP="00565A42">
            <w:r w:rsidRPr="00C07005">
              <w:fldChar w:fldCharType="begin"/>
            </w:r>
            <w:r w:rsidR="007C0184" w:rsidRPr="00565A42">
              <w:instrText xml:space="preserve"> ADDIN EN.CITE &lt;EndNote&gt;&lt;Cite&gt;&lt;Author&gt;McNeely&lt;/Author&gt;&lt;Year&gt;1997&lt;/Year&gt;&lt;RecNum&gt;4166&lt;/RecNum&gt;&lt;DisplayText&gt;[47]&lt;/DisplayText&gt;&lt;record&gt;&lt;rec-number&gt;4166&lt;/rec-number&gt;&lt;foreign-keys&gt;&lt;key app="EN" db-id="0esa92s5w9e0pvea02sxfd0j0xpaweezveae" timestamp="1428833935"&gt;4166&lt;/key&gt;&lt;/foreign-keys&gt;&lt;ref-type name="Journal Article"&gt;17&lt;/ref-type&gt;&lt;contributors&gt;&lt;authors&gt;&lt;author&gt;McNeely, P. D.&lt;/author&gt;&lt;author&gt;Hebert, P. C.&lt;/author&gt;&lt;author&gt;Dales, R. E.&lt;/author&gt;&lt;author&gt;Oconnor, A. M.&lt;/author&gt;&lt;author&gt;Wells, G.&lt;/author&gt;&lt;author&gt;McKim, D.&lt;/author&gt;&lt;author&gt;Sullivan, K. E.&lt;/author&gt;&lt;/authors&gt;&lt;/contributors&gt;&lt;titles&gt;&lt;title&gt;Deciding about mechanical ventilation in end-stage chronic obstructive pulmonary disease: How respirologists perceive their role&lt;/title&gt;&lt;secondary-title&gt;Canadian Medical Association Journal&lt;/secondary-title&gt;&lt;/titles&gt;&lt;periodical&gt;&lt;full-title&gt;Canadian Medical Association Journal&lt;/full-title&gt;&lt;/periodical&gt;&lt;pages&gt;177-183&lt;/pages&gt;&lt;volume&gt;156&lt;/volume&gt;&lt;number&gt;2&lt;/number&gt;&lt;dates&gt;&lt;year&gt;1997&lt;/year&gt;&lt;pub-dates&gt;&lt;date&gt;Jan&lt;/date&gt;&lt;/pub-dates&gt;&lt;/dates&gt;&lt;isbn&gt;0820-3946&lt;/isbn&gt;&lt;accession-num&gt;WOS:A1997WC82500023&lt;/accession-num&gt;&lt;urls&gt;&lt;related-urls&gt;&lt;url&gt;&amp;lt;Go to ISI&amp;gt;://WOS:A1997WC82500023&lt;/url&gt;&lt;/related-urls&gt;&lt;/urls&gt;&lt;/record&gt;&lt;/Cite&gt;&lt;/EndNote&gt;</w:instrText>
            </w:r>
            <w:r w:rsidRPr="00C07005">
              <w:fldChar w:fldCharType="separate"/>
            </w:r>
            <w:r w:rsidR="007C0184">
              <w:rPr>
                <w:noProof/>
              </w:rPr>
              <w:t>[</w:t>
            </w:r>
            <w:hyperlink w:anchor="_ENREF_47" w:tooltip="McNeely, 1997 #4166" w:history="1">
              <w:r w:rsidR="00565A42">
                <w:rPr>
                  <w:noProof/>
                </w:rPr>
                <w:t>47</w:t>
              </w:r>
            </w:hyperlink>
            <w:r w:rsidR="007C0184">
              <w:rPr>
                <w:noProof/>
              </w:rPr>
              <w:t>]</w:t>
            </w:r>
            <w:r w:rsidRPr="00C07005">
              <w:fldChar w:fldCharType="end"/>
            </w:r>
            <w:r w:rsidRPr="00C07005">
              <w:t>, CAnada</w:t>
            </w:r>
          </w:p>
        </w:tc>
        <w:tc>
          <w:tcPr>
            <w:tcW w:w="1985" w:type="dxa"/>
          </w:tcPr>
          <w:p w14:paraId="2E7E14BB" w14:textId="4CD902BB"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Optima"/>
                <w:sz w:val="20"/>
                <w:szCs w:val="20"/>
              </w:rPr>
              <w:t>To determine when respiratory physicians approach patients with end-stage COPD to decide about the use of mechanical ventilation, what information they provide to patients and how they provide it</w:t>
            </w:r>
            <w:r w:rsidR="00F14902" w:rsidRPr="00C07005">
              <w:rPr>
                <w:rFonts w:cs="Optima"/>
                <w:sz w:val="20"/>
                <w:szCs w:val="20"/>
              </w:rPr>
              <w:t>.</w:t>
            </w:r>
          </w:p>
        </w:tc>
        <w:tc>
          <w:tcPr>
            <w:tcW w:w="2126" w:type="dxa"/>
          </w:tcPr>
          <w:p w14:paraId="35EE1071"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rFonts w:cs="Optima"/>
                <w:sz w:val="20"/>
                <w:szCs w:val="20"/>
              </w:rPr>
            </w:pPr>
            <w:r w:rsidRPr="00C07005">
              <w:rPr>
                <w:rFonts w:cs="Optima"/>
                <w:sz w:val="20"/>
                <w:szCs w:val="20"/>
              </w:rPr>
              <w:t>Questionnaire</w:t>
            </w:r>
          </w:p>
          <w:p w14:paraId="08F995F9"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rFonts w:cs="Optima"/>
                <w:sz w:val="20"/>
                <w:szCs w:val="20"/>
              </w:rPr>
            </w:pPr>
          </w:p>
          <w:p w14:paraId="69FB198B"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610FCA27" w14:textId="77777777" w:rsidR="00DE4976" w:rsidRPr="00C07005" w:rsidRDefault="00DE4976" w:rsidP="00DE4976">
            <w:pPr>
              <w:pStyle w:val="ListParagraph"/>
              <w:numPr>
                <w:ilvl w:val="0"/>
                <w:numId w:val="28"/>
              </w:numPr>
              <w:ind w:left="166" w:hanging="148"/>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Optima"/>
                <w:sz w:val="20"/>
                <w:szCs w:val="20"/>
              </w:rPr>
              <w:t>279 respiratory physicians</w:t>
            </w:r>
          </w:p>
        </w:tc>
        <w:tc>
          <w:tcPr>
            <w:tcW w:w="3119" w:type="dxa"/>
          </w:tcPr>
          <w:p w14:paraId="35CB2025" w14:textId="09ED6A39" w:rsidR="00DE4976" w:rsidRPr="00C07005" w:rsidRDefault="0061489A" w:rsidP="00DE4976">
            <w:pPr>
              <w:pStyle w:val="ListParagraph"/>
              <w:numPr>
                <w:ilvl w:val="0"/>
                <w:numId w:val="25"/>
              </w:numPr>
              <w:autoSpaceDE w:val="0"/>
              <w:autoSpaceDN w:val="0"/>
              <w:adjustRightInd w:val="0"/>
              <w:ind w:left="209" w:hanging="148"/>
              <w:jc w:val="both"/>
              <w:cnfStyle w:val="000000000000" w:firstRow="0" w:lastRow="0" w:firstColumn="0" w:lastColumn="0" w:oddVBand="0" w:evenVBand="0" w:oddHBand="0" w:evenHBand="0" w:firstRowFirstColumn="0" w:firstRowLastColumn="0" w:lastRowFirstColumn="0" w:lastRowLastColumn="0"/>
              <w:rPr>
                <w:rFonts w:cs="Optima"/>
                <w:sz w:val="20"/>
                <w:szCs w:val="20"/>
              </w:rPr>
            </w:pPr>
            <w:r w:rsidRPr="00C07005">
              <w:rPr>
                <w:sz w:val="20"/>
                <w:szCs w:val="20"/>
              </w:rPr>
              <w:t>Conversations</w:t>
            </w:r>
            <w:r w:rsidR="00DE4976" w:rsidRPr="00C07005">
              <w:rPr>
                <w:rFonts w:cs="Optima"/>
                <w:sz w:val="20"/>
                <w:szCs w:val="20"/>
              </w:rPr>
              <w:t xml:space="preserve"> were reported to occur most o</w:t>
            </w:r>
            <w:r w:rsidR="00F14902" w:rsidRPr="00C07005">
              <w:rPr>
                <w:rFonts w:cs="Optima"/>
                <w:sz w:val="20"/>
                <w:szCs w:val="20"/>
              </w:rPr>
              <w:t>ften at advanced stages of COPD.</w:t>
            </w:r>
          </w:p>
          <w:p w14:paraId="4C9D0D72" w14:textId="3D13980B" w:rsidR="00DE4976" w:rsidRPr="00C07005" w:rsidRDefault="000B3E73" w:rsidP="00DE4976">
            <w:pPr>
              <w:pStyle w:val="ListParagraph"/>
              <w:numPr>
                <w:ilvl w:val="0"/>
                <w:numId w:val="25"/>
              </w:numPr>
              <w:autoSpaceDE w:val="0"/>
              <w:autoSpaceDN w:val="0"/>
              <w:adjustRightInd w:val="0"/>
              <w:ind w:left="209" w:hanging="148"/>
              <w:jc w:val="both"/>
              <w:cnfStyle w:val="000000000000" w:firstRow="0" w:lastRow="0" w:firstColumn="0" w:lastColumn="0" w:oddVBand="0" w:evenVBand="0" w:oddHBand="0" w:evenHBand="0" w:firstRowFirstColumn="0" w:firstRowLastColumn="0" w:lastRowFirstColumn="0" w:lastRowLastColumn="0"/>
              <w:rPr>
                <w:rFonts w:cs="Optima"/>
                <w:sz w:val="20"/>
                <w:szCs w:val="20"/>
              </w:rPr>
            </w:pPr>
            <w:r w:rsidRPr="00C07005">
              <w:rPr>
                <w:rFonts w:cs="Optima"/>
                <w:sz w:val="20"/>
                <w:szCs w:val="20"/>
              </w:rPr>
              <w:t>43</w:t>
            </w:r>
            <w:r w:rsidR="00DE4976" w:rsidRPr="00C07005">
              <w:rPr>
                <w:rFonts w:cs="Optima"/>
                <w:sz w:val="20"/>
                <w:szCs w:val="20"/>
              </w:rPr>
              <w:t>% stated that they discuss mechanical ventilation with 40% or less of their COPD patients before an exacerbation ne</w:t>
            </w:r>
            <w:r w:rsidRPr="00C07005">
              <w:rPr>
                <w:rFonts w:cs="Optima"/>
                <w:sz w:val="20"/>
                <w:szCs w:val="20"/>
              </w:rPr>
              <w:t>cessitates ventilatory</w:t>
            </w:r>
            <w:r w:rsidR="00F14902" w:rsidRPr="00C07005">
              <w:rPr>
                <w:rFonts w:cs="Optima"/>
                <w:sz w:val="20"/>
                <w:szCs w:val="20"/>
              </w:rPr>
              <w:t xml:space="preserve"> support.</w:t>
            </w:r>
          </w:p>
          <w:p w14:paraId="4019BEBB" w14:textId="30AD133C" w:rsidR="00DE4976" w:rsidRPr="00C07005" w:rsidRDefault="00DE4976" w:rsidP="00DE4976">
            <w:pPr>
              <w:pStyle w:val="ListParagraph"/>
              <w:numPr>
                <w:ilvl w:val="0"/>
                <w:numId w:val="25"/>
              </w:numPr>
              <w:autoSpaceDE w:val="0"/>
              <w:autoSpaceDN w:val="0"/>
              <w:adjustRightInd w:val="0"/>
              <w:ind w:left="209" w:hanging="148"/>
              <w:jc w:val="both"/>
              <w:cnfStyle w:val="000000000000" w:firstRow="0" w:lastRow="0" w:firstColumn="0" w:lastColumn="0" w:oddVBand="0" w:evenVBand="0" w:oddHBand="0" w:evenHBand="0" w:firstRowFirstColumn="0" w:firstRowLastColumn="0" w:lastRowFirstColumn="0" w:lastRowLastColumn="0"/>
              <w:rPr>
                <w:rFonts w:cs="Optima"/>
                <w:sz w:val="20"/>
                <w:szCs w:val="20"/>
              </w:rPr>
            </w:pPr>
            <w:r w:rsidRPr="00C07005">
              <w:rPr>
                <w:rFonts w:cs="Optima"/>
                <w:sz w:val="20"/>
                <w:szCs w:val="20"/>
              </w:rPr>
              <w:t>55.2% described the decision-making process as a collaboratio</w:t>
            </w:r>
            <w:r w:rsidR="00F14902" w:rsidRPr="00C07005">
              <w:rPr>
                <w:rFonts w:cs="Optima"/>
                <w:sz w:val="20"/>
                <w:szCs w:val="20"/>
              </w:rPr>
              <w:t>n between patient and physician.</w:t>
            </w:r>
          </w:p>
          <w:p w14:paraId="36B6F07D" w14:textId="08BE094F" w:rsidR="00DE4976" w:rsidRPr="00C07005" w:rsidRDefault="00DE4976" w:rsidP="00BC2E66">
            <w:pPr>
              <w:pStyle w:val="ListParagraph"/>
              <w:numPr>
                <w:ilvl w:val="0"/>
                <w:numId w:val="25"/>
              </w:numPr>
              <w:autoSpaceDE w:val="0"/>
              <w:autoSpaceDN w:val="0"/>
              <w:adjustRightInd w:val="0"/>
              <w:ind w:left="209" w:hanging="148"/>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Optima"/>
                <w:sz w:val="20"/>
                <w:szCs w:val="20"/>
              </w:rPr>
              <w:lastRenderedPageBreak/>
              <w:t>53% of the respondents indicated that they occasionally, often or always modify the information provided to patients in order to influence their decision.</w:t>
            </w:r>
          </w:p>
        </w:tc>
        <w:tc>
          <w:tcPr>
            <w:tcW w:w="2976" w:type="dxa"/>
          </w:tcPr>
          <w:p w14:paraId="2334BC1C" w14:textId="77777777" w:rsidR="00DE4976" w:rsidRPr="00C07005" w:rsidRDefault="00DE4976" w:rsidP="00DE4976">
            <w:pPr>
              <w:pStyle w:val="ListParagraph"/>
              <w:numPr>
                <w:ilvl w:val="0"/>
                <w:numId w:val="6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lastRenderedPageBreak/>
              <w:t>Old study, used data collected in 1996 or before;</w:t>
            </w:r>
          </w:p>
          <w:p w14:paraId="392149B3" w14:textId="77777777" w:rsidR="00DE4976" w:rsidRPr="00C07005" w:rsidRDefault="00DE4976" w:rsidP="00DE4976">
            <w:pPr>
              <w:pStyle w:val="ListParagraph"/>
              <w:numPr>
                <w:ilvl w:val="0"/>
                <w:numId w:val="6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Lack of detailed information regarding the topic from patients or physicians;</w:t>
            </w:r>
          </w:p>
          <w:p w14:paraId="4D153576" w14:textId="77777777" w:rsidR="00DE4976" w:rsidRPr="00C07005" w:rsidRDefault="00DE4976" w:rsidP="00DE4976">
            <w:pPr>
              <w:pStyle w:val="ListParagraph"/>
              <w:numPr>
                <w:ilvl w:val="0"/>
                <w:numId w:val="6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Exclusion of patients;</w:t>
            </w:r>
          </w:p>
          <w:p w14:paraId="41B0DD1D" w14:textId="77777777" w:rsidR="00DE4976" w:rsidRPr="00C07005" w:rsidRDefault="00DE4976" w:rsidP="00DE4976">
            <w:pPr>
              <w:pStyle w:val="ListParagraph"/>
              <w:numPr>
                <w:ilvl w:val="0"/>
                <w:numId w:val="67"/>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Only respiratory physicians were included in the study.</w:t>
            </w:r>
          </w:p>
        </w:tc>
        <w:tc>
          <w:tcPr>
            <w:tcW w:w="2552" w:type="dxa"/>
          </w:tcPr>
          <w:p w14:paraId="391F74EE" w14:textId="77777777" w:rsidR="00DE4976" w:rsidRPr="00C07005" w:rsidRDefault="00DE4976" w:rsidP="00DE4976">
            <w:pPr>
              <w:pStyle w:val="ListParagraph"/>
              <w:numPr>
                <w:ilvl w:val="0"/>
                <w:numId w:val="2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Large sample size and large participation rate;</w:t>
            </w:r>
          </w:p>
          <w:p w14:paraId="06D5AEAC" w14:textId="77777777" w:rsidR="00DE4976" w:rsidRPr="00C07005" w:rsidRDefault="00DE4976" w:rsidP="00DE4976">
            <w:pPr>
              <w:pStyle w:val="ListParagraph"/>
              <w:numPr>
                <w:ilvl w:val="0"/>
                <w:numId w:val="2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description of the methods used during the study;</w:t>
            </w:r>
          </w:p>
          <w:p w14:paraId="4E9AB8A7" w14:textId="77777777" w:rsidR="00DE4976" w:rsidRPr="00C07005" w:rsidRDefault="00DE4976" w:rsidP="00DE4976">
            <w:pPr>
              <w:pStyle w:val="ListParagraph"/>
              <w:numPr>
                <w:ilvl w:val="0"/>
                <w:numId w:val="2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Detailed information regarding the development, piloting and administration of the survey.</w:t>
            </w:r>
          </w:p>
        </w:tc>
      </w:tr>
      <w:tr w:rsidR="00DE4976" w:rsidRPr="00C07005" w14:paraId="3B89D6DE"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A34E57" w14:textId="48A292EC" w:rsidR="00DE4976" w:rsidRPr="00C07005" w:rsidRDefault="00DE4976" w:rsidP="00565A42">
            <w:r w:rsidRPr="00C07005">
              <w:fldChar w:fldCharType="begin"/>
            </w:r>
            <w:r w:rsidRPr="00565A42">
              <w:instrText xml:space="preserve"> ADDIN EN.CITE &lt;EndNote&gt;&lt;Cite&gt;&lt;Author&gt;Momen&lt;/Author&gt;&lt;Year&gt;2012&lt;/Year&gt;&lt;RecNum&gt;4&lt;/RecNum&gt;&lt;DisplayText&gt;[5]&lt;/DisplayText&gt;&lt;record&gt;&lt;rec-number&gt;4&lt;/rec-number&gt;&lt;foreign-keys&gt;&lt;key app="EN" db-id="0esa92s5w9e0pvea02sxfd0j0xpaweezveae" timestamp="1412976180"&gt;4&lt;/key&gt;&lt;/foreign-keys&gt;&lt;ref-type name="Journal Article"&gt;17&lt;/ref-type&gt;&lt;contributors&gt;&lt;authors&gt;&lt;author&gt;Momen, N.&lt;/author&gt;&lt;author&gt;Hadfield, P.&lt;/author&gt;&lt;author&gt;Kuhn, I.&lt;/author&gt;&lt;author&gt;Smith, E.&lt;/author&gt;&lt;author&gt;Barclay, S.&lt;/author&gt;&lt;/authors&gt;&lt;/contributors&gt;&lt;auth-address&gt;NIHR CLAHRC for Cambridgeand Peterborough, Institute ofPublic Health, University ofCambridge, Cambridge, UK.&lt;/auth-address&gt;&lt;titles&gt;&lt;title&gt;Discussing an uncertain future: end-of-life care conversations in chronic obstructive pulmonary disease. A systematic literature review and narrative synthesis&lt;/title&gt;&lt;secondary-title&gt;Thorax&lt;/secondary-title&gt;&lt;alt-title&gt;Thorax&lt;/alt-title&gt;&lt;/titles&gt;&lt;periodical&gt;&lt;full-title&gt;Thorax&lt;/full-title&gt;&lt;abbr-1&gt;Thorax&lt;/abbr-1&gt;&lt;/periodical&gt;&lt;alt-periodical&gt;&lt;full-title&gt;Thorax&lt;/full-title&gt;&lt;abbr-1&gt;Thorax&lt;/abbr-1&gt;&lt;/alt-periodical&gt;&lt;pages&gt;777-80&lt;/pages&gt;&lt;volume&gt;67&lt;/volume&gt;&lt;number&gt;9&lt;/number&gt;&lt;keywords&gt;&lt;keyword&gt;Humans&lt;/keyword&gt;&lt;keyword&gt;*Narration&lt;/keyword&gt;&lt;keyword&gt;Patient Preference&lt;/keyword&gt;&lt;keyword&gt;*Professional-Patient Relations&lt;/keyword&gt;&lt;keyword&gt;Pulmonary Disease, Chronic Obstructive/*psychology&lt;/keyword&gt;&lt;keyword&gt;Terminal Care/*standards&lt;/keyword&gt;&lt;keyword&gt;Uncertainty&lt;/keyword&gt;&lt;/keywords&gt;&lt;dates&gt;&lt;year&gt;2012&lt;/year&gt;&lt;pub-dates&gt;&lt;date&gt;Sep&lt;/date&gt;&lt;/pub-dates&gt;&lt;/dates&gt;&lt;isbn&gt;1468-3296 (Electronic)&amp;#xD;0040-6376 (Linking)&lt;/isbn&gt;&lt;accession-num&gt;22802331&lt;/accession-num&gt;&lt;urls&gt;&lt;related-urls&gt;&lt;url&gt;http://www.ncbi.nlm.nih.gov/pubmed/22802331&lt;/url&gt;&lt;url&gt;http://thorax.bmj.com/content/67/9/777.long&lt;/url&gt;&lt;/related-urls&gt;&lt;/urls&gt;&lt;electronic-resource-num&gt;10.1136/thoraxjnl-2012-201835&lt;/electronic-resource-num&gt;&lt;/record&gt;&lt;/Cite&gt;&lt;/EndNote&gt;</w:instrText>
            </w:r>
            <w:r w:rsidRPr="00C07005">
              <w:fldChar w:fldCharType="separate"/>
            </w:r>
            <w:r w:rsidRPr="00C07005">
              <w:rPr>
                <w:noProof/>
              </w:rPr>
              <w:t>[</w:t>
            </w:r>
            <w:hyperlink w:anchor="_ENREF_5" w:tooltip="Momen, 2012 #4" w:history="1">
              <w:r w:rsidR="00565A42" w:rsidRPr="00C07005">
                <w:rPr>
                  <w:noProof/>
                </w:rPr>
                <w:t>5</w:t>
              </w:r>
            </w:hyperlink>
            <w:r w:rsidRPr="00C07005">
              <w:rPr>
                <w:noProof/>
              </w:rPr>
              <w:t>]</w:t>
            </w:r>
            <w:r w:rsidRPr="00C07005">
              <w:fldChar w:fldCharType="end"/>
            </w:r>
            <w:r w:rsidRPr="00C07005">
              <w:t>, UK</w:t>
            </w:r>
          </w:p>
        </w:tc>
        <w:tc>
          <w:tcPr>
            <w:tcW w:w="1985" w:type="dxa"/>
          </w:tcPr>
          <w:p w14:paraId="470132ED" w14:textId="7777777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ECFD32"/>
                <w:sz w:val="20"/>
                <w:szCs w:val="20"/>
              </w:rPr>
              <w:t>To show the results of a literature review about end of life care conversations COPD.</w:t>
            </w:r>
          </w:p>
        </w:tc>
        <w:tc>
          <w:tcPr>
            <w:tcW w:w="2126" w:type="dxa"/>
          </w:tcPr>
          <w:p w14:paraId="140B8757"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Systematic Literature Review</w:t>
            </w:r>
          </w:p>
          <w:p w14:paraId="1953D4E6"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401B2930" w14:textId="7B8B752A" w:rsidR="00DE4976" w:rsidRPr="00C07005" w:rsidRDefault="000B0EDA"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Sample - </w:t>
            </w:r>
            <w:r w:rsidR="00DE4976" w:rsidRPr="00C07005">
              <w:rPr>
                <w:sz w:val="20"/>
                <w:szCs w:val="20"/>
              </w:rPr>
              <w:t xml:space="preserve">Not Applicable </w:t>
            </w:r>
          </w:p>
        </w:tc>
        <w:tc>
          <w:tcPr>
            <w:tcW w:w="3119" w:type="dxa"/>
          </w:tcPr>
          <w:p w14:paraId="6D07E1AA" w14:textId="29330E95" w:rsidR="00DE4976" w:rsidRPr="00C07005" w:rsidRDefault="00DE4976" w:rsidP="00DE4976">
            <w:pPr>
              <w:pStyle w:val="ListParagraph"/>
              <w:numPr>
                <w:ilvl w:val="0"/>
                <w:numId w:val="26"/>
              </w:numPr>
              <w:autoSpaceDE w:val="0"/>
              <w:autoSpaceDN w:val="0"/>
              <w:adjustRightInd w:val="0"/>
              <w:ind w:left="210" w:hanging="149"/>
              <w:jc w:val="both"/>
              <w:cnfStyle w:val="000000100000" w:firstRow="0" w:lastRow="0" w:firstColumn="0" w:lastColumn="0" w:oddVBand="0" w:evenVBand="0" w:oddHBand="1" w:evenHBand="0" w:firstRowFirstColumn="0" w:firstRowLastColumn="0" w:lastRowFirstColumn="0" w:lastRowLastColumn="0"/>
              <w:rPr>
                <w:rFonts w:cs="AdvPECFD32"/>
                <w:sz w:val="20"/>
                <w:szCs w:val="20"/>
              </w:rPr>
            </w:pPr>
            <w:r w:rsidRPr="00C07005">
              <w:rPr>
                <w:rFonts w:cs="AdvPECFD32"/>
                <w:sz w:val="20"/>
                <w:szCs w:val="20"/>
              </w:rPr>
              <w:t xml:space="preserve">Most patients reported that they have not had end of life </w:t>
            </w:r>
            <w:r w:rsidR="007D6DD4" w:rsidRPr="00C07005">
              <w:rPr>
                <w:sz w:val="20"/>
                <w:szCs w:val="20"/>
              </w:rPr>
              <w:t>conversations</w:t>
            </w:r>
            <w:r w:rsidR="000B0EDA" w:rsidRPr="00C07005">
              <w:rPr>
                <w:rFonts w:cs="AdvPECFD32"/>
                <w:sz w:val="20"/>
                <w:szCs w:val="20"/>
              </w:rPr>
              <w:t xml:space="preserve"> with healthcare professionals.</w:t>
            </w:r>
          </w:p>
          <w:p w14:paraId="62691EAE" w14:textId="36CC43AA" w:rsidR="00DE4976" w:rsidRPr="00C07005" w:rsidRDefault="00DE4976" w:rsidP="00DE4976">
            <w:pPr>
              <w:pStyle w:val="ListParagraph"/>
              <w:numPr>
                <w:ilvl w:val="0"/>
                <w:numId w:val="26"/>
              </w:numPr>
              <w:autoSpaceDE w:val="0"/>
              <w:autoSpaceDN w:val="0"/>
              <w:adjustRightInd w:val="0"/>
              <w:ind w:left="210" w:hanging="149"/>
              <w:jc w:val="both"/>
              <w:cnfStyle w:val="000000100000" w:firstRow="0" w:lastRow="0" w:firstColumn="0" w:lastColumn="0" w:oddVBand="0" w:evenVBand="0" w:oddHBand="1" w:evenHBand="0" w:firstRowFirstColumn="0" w:firstRowLastColumn="0" w:lastRowFirstColumn="0" w:lastRowLastColumn="0"/>
              <w:rPr>
                <w:rFonts w:cs="AdvPECFD32"/>
                <w:sz w:val="20"/>
                <w:szCs w:val="20"/>
              </w:rPr>
            </w:pPr>
            <w:r w:rsidRPr="00C07005">
              <w:rPr>
                <w:rFonts w:cs="AdvPECFD32"/>
                <w:sz w:val="20"/>
                <w:szCs w:val="20"/>
              </w:rPr>
              <w:t>Many patients would like these conversations, a poten</w:t>
            </w:r>
            <w:r w:rsidR="000B0EDA" w:rsidRPr="00C07005">
              <w:rPr>
                <w:rFonts w:cs="AdvPECFD32"/>
                <w:sz w:val="20"/>
                <w:szCs w:val="20"/>
              </w:rPr>
              <w:t>tially large minority would not.</w:t>
            </w:r>
          </w:p>
          <w:p w14:paraId="75CAF703" w14:textId="2A7C9F18" w:rsidR="00DE4976" w:rsidRPr="00C07005" w:rsidRDefault="00DE4976" w:rsidP="00DE4976">
            <w:pPr>
              <w:pStyle w:val="ListParagraph"/>
              <w:numPr>
                <w:ilvl w:val="0"/>
                <w:numId w:val="26"/>
              </w:numPr>
              <w:autoSpaceDE w:val="0"/>
              <w:autoSpaceDN w:val="0"/>
              <w:adjustRightInd w:val="0"/>
              <w:ind w:left="210" w:hanging="149"/>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PECFD32"/>
                <w:sz w:val="20"/>
                <w:szCs w:val="20"/>
              </w:rPr>
              <w:t xml:space="preserve">Healthcare professionals find these </w:t>
            </w:r>
            <w:r w:rsidR="001F5B46" w:rsidRPr="00C07005">
              <w:rPr>
                <w:rFonts w:cs="AdvPECFD32"/>
                <w:sz w:val="20"/>
                <w:szCs w:val="20"/>
              </w:rPr>
              <w:t>discussion</w:t>
            </w:r>
            <w:r w:rsidRPr="00C07005">
              <w:rPr>
                <w:rFonts w:cs="AdvPECFD32"/>
                <w:sz w:val="20"/>
                <w:szCs w:val="20"/>
              </w:rPr>
              <w:t>s difficult and many prefer patients to initiate them.</w:t>
            </w:r>
          </w:p>
        </w:tc>
        <w:tc>
          <w:tcPr>
            <w:tcW w:w="2976" w:type="dxa"/>
          </w:tcPr>
          <w:p w14:paraId="06732D52" w14:textId="77777777" w:rsidR="00DE4976" w:rsidRPr="00C07005" w:rsidRDefault="00DE4976" w:rsidP="00DE4976">
            <w:pPr>
              <w:pStyle w:val="ListParagraph"/>
              <w:numPr>
                <w:ilvl w:val="0"/>
                <w:numId w:val="68"/>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detailed methods used in the development of the review;</w:t>
            </w:r>
          </w:p>
          <w:p w14:paraId="0B9E66C1" w14:textId="77777777" w:rsidR="00DE4976" w:rsidRPr="00C07005" w:rsidRDefault="00DE4976" w:rsidP="00DE4976">
            <w:pPr>
              <w:pStyle w:val="ListParagraph"/>
              <w:numPr>
                <w:ilvl w:val="0"/>
                <w:numId w:val="68"/>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mall overall review, more details would benefit review;</w:t>
            </w:r>
          </w:p>
          <w:p w14:paraId="56D8A3EC" w14:textId="77777777" w:rsidR="00DE4976" w:rsidRPr="00C07005" w:rsidRDefault="00DE4976" w:rsidP="00DE4976">
            <w:pPr>
              <w:pStyle w:val="ListParagraph"/>
              <w:numPr>
                <w:ilvl w:val="0"/>
                <w:numId w:val="68"/>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mall number of databases searched;</w:t>
            </w:r>
          </w:p>
          <w:p w14:paraId="50157C36" w14:textId="77777777" w:rsidR="00DE4976" w:rsidRPr="00C07005" w:rsidRDefault="00DE4976" w:rsidP="00DE4976">
            <w:pPr>
              <w:pStyle w:val="ListParagraph"/>
              <w:numPr>
                <w:ilvl w:val="0"/>
                <w:numId w:val="68"/>
              </w:num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Exclusion of grey and unpublished literature.</w:t>
            </w:r>
          </w:p>
        </w:tc>
        <w:tc>
          <w:tcPr>
            <w:tcW w:w="2552" w:type="dxa"/>
          </w:tcPr>
          <w:p w14:paraId="634AF789" w14:textId="77777777" w:rsidR="00DE4976" w:rsidRPr="00C07005" w:rsidRDefault="00DE4976" w:rsidP="00DE4976">
            <w:pPr>
              <w:pStyle w:val="ListParagraph"/>
              <w:numPr>
                <w:ilvl w:val="0"/>
                <w:numId w:val="69"/>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Robust systematic review, which used a large and diverse number of references;</w:t>
            </w:r>
          </w:p>
          <w:p w14:paraId="4E072D64" w14:textId="77777777" w:rsidR="00DE4976" w:rsidRPr="00C07005" w:rsidRDefault="00DE4976" w:rsidP="00DE4976">
            <w:pPr>
              <w:pStyle w:val="ListParagraph"/>
              <w:numPr>
                <w:ilvl w:val="0"/>
                <w:numId w:val="69"/>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Recent review;</w:t>
            </w:r>
          </w:p>
          <w:p w14:paraId="04654161" w14:textId="77777777" w:rsidR="00DE4976" w:rsidRPr="00C07005" w:rsidRDefault="00DE4976" w:rsidP="00DE4976">
            <w:pPr>
              <w:pStyle w:val="ListParagraph"/>
              <w:numPr>
                <w:ilvl w:val="0"/>
                <w:numId w:val="69"/>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Presentation and synthesis of the review when compared with the large number of papers included.</w:t>
            </w:r>
          </w:p>
        </w:tc>
      </w:tr>
      <w:tr w:rsidR="00DE4976" w:rsidRPr="00C07005" w14:paraId="39C36FFC"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3204D811" w14:textId="3561D070" w:rsidR="00DE4976" w:rsidRPr="00C07005" w:rsidRDefault="00DE4976" w:rsidP="00565A42">
            <w:r w:rsidRPr="00C07005">
              <w:fldChar w:fldCharType="begin">
                <w:fldData xml:space="preserve">PEVuZE5vdGU+PENpdGU+PEF1dGhvcj5Nb3JyaXM8L0F1dGhvcj48WWVhcj4yMDEyPC9ZZWFyPjxS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0NjAtNjwvcGFnZXM+PHZvbHVtZT4y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</w:fldData>
              </w:fldChar>
            </w:r>
            <w:r w:rsidR="007C0184">
              <w:instrText xml:space="preserve"> ADDIN EN.CITE </w:instrText>
            </w:r>
            <w:r w:rsidR="007C0184">
              <w:fldChar w:fldCharType="begin">
                <w:fldData xml:space="preserve">PEVuZE5vdGU+PENpdGU+PEF1dGhvcj5Nb3JyaXM8L0F1dGhvcj48WWVhcj4yMDEyPC9ZZWFyPjxS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</w:fldData>
              </w:fldChar>
            </w:r>
            <w:r w:rsidR="007C0184">
              <w:instrText xml:space="preserve"> ADDIN EN.CITE.DATA </w:instrText>
            </w:r>
            <w:r w:rsidR="007C0184">
              <w:fldChar w:fldCharType="end"/>
            </w:r>
            <w:r w:rsidRPr="00C07005">
              <w:fldChar w:fldCharType="separate"/>
            </w:r>
            <w:r w:rsidR="007C0184">
              <w:rPr>
                <w:noProof/>
              </w:rPr>
              <w:t>[</w:t>
            </w:r>
            <w:hyperlink w:anchor="_ENREF_53" w:tooltip="Morris, 2012 #4209" w:history="1">
              <w:r w:rsidR="00565A42">
                <w:rPr>
                  <w:noProof/>
                </w:rPr>
                <w:t>53</w:t>
              </w:r>
            </w:hyperlink>
            <w:r w:rsidR="007C0184">
              <w:rPr>
                <w:noProof/>
              </w:rPr>
              <w:t>]</w:t>
            </w:r>
            <w:r w:rsidRPr="00C07005">
              <w:fldChar w:fldCharType="end"/>
            </w:r>
            <w:r w:rsidRPr="00C07005">
              <w:t>, USA</w:t>
            </w:r>
          </w:p>
        </w:tc>
        <w:tc>
          <w:tcPr>
            <w:tcW w:w="1985" w:type="dxa"/>
          </w:tcPr>
          <w:p w14:paraId="7EE1E0B5" w14:textId="77777777"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TT73efd071"/>
                <w:color w:val="131413"/>
                <w:sz w:val="20"/>
                <w:szCs w:val="20"/>
              </w:rPr>
              <w:t xml:space="preserve">To explore the responses of patients living with serious illness to the question </w:t>
            </w:r>
            <w:r w:rsidRPr="00C07005">
              <w:rPr>
                <w:rFonts w:cs="AdvTT73efd071+20"/>
                <w:color w:val="131413"/>
                <w:sz w:val="20"/>
                <w:szCs w:val="20"/>
              </w:rPr>
              <w:t>“</w:t>
            </w:r>
            <w:r w:rsidRPr="00C07005">
              <w:rPr>
                <w:rFonts w:cs="AdvTT73efd071"/>
                <w:color w:val="131413"/>
                <w:sz w:val="20"/>
                <w:szCs w:val="20"/>
              </w:rPr>
              <w:t>what is your understanding of your illness?</w:t>
            </w:r>
            <w:r w:rsidRPr="00C07005">
              <w:rPr>
                <w:rFonts w:cs="AdvTT73efd071+20"/>
                <w:color w:val="131413"/>
                <w:sz w:val="20"/>
                <w:szCs w:val="20"/>
              </w:rPr>
              <w:t xml:space="preserve">” </w:t>
            </w:r>
            <w:r w:rsidRPr="00C07005">
              <w:rPr>
                <w:rFonts w:cs="AdvTT73efd071"/>
                <w:color w:val="131413"/>
                <w:sz w:val="20"/>
                <w:szCs w:val="20"/>
              </w:rPr>
              <w:t>and to identify similarities and differences in themes and language used by cancer and non-cancer patients to discuss their illness.</w:t>
            </w:r>
          </w:p>
        </w:tc>
        <w:tc>
          <w:tcPr>
            <w:tcW w:w="2126" w:type="dxa"/>
          </w:tcPr>
          <w:p w14:paraId="3A768C78"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rFonts w:cs="AdvTT73efd071"/>
                <w:color w:val="131413"/>
                <w:sz w:val="20"/>
                <w:szCs w:val="20"/>
              </w:rPr>
            </w:pPr>
            <w:r w:rsidRPr="00C07005">
              <w:rPr>
                <w:rFonts w:cs="AdvTT73efd071"/>
                <w:color w:val="131413"/>
                <w:sz w:val="20"/>
                <w:szCs w:val="20"/>
              </w:rPr>
              <w:t>Qualitative Analysis</w:t>
            </w:r>
          </w:p>
          <w:p w14:paraId="70F7B63A"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6A16B8B8" w14:textId="77777777" w:rsidR="00DE4976" w:rsidRPr="00C07005" w:rsidRDefault="00DE4976" w:rsidP="00DE4976">
            <w:pPr>
              <w:pStyle w:val="ListParagraph"/>
              <w:numPr>
                <w:ilvl w:val="0"/>
                <w:numId w:val="27"/>
              </w:numPr>
              <w:ind w:left="160"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209 patients, of whom 70 had a diagnosis of COPD.</w:t>
            </w:r>
          </w:p>
        </w:tc>
        <w:tc>
          <w:tcPr>
            <w:tcW w:w="3119" w:type="dxa"/>
          </w:tcPr>
          <w:p w14:paraId="04B9492F" w14:textId="2C857CEE" w:rsidR="00DE4976" w:rsidRPr="00C07005" w:rsidRDefault="00DE4976" w:rsidP="00DE4976">
            <w:pPr>
              <w:pStyle w:val="ListParagraph"/>
              <w:numPr>
                <w:ilvl w:val="0"/>
                <w:numId w:val="26"/>
              </w:numPr>
              <w:autoSpaceDE w:val="0"/>
              <w:autoSpaceDN w:val="0"/>
              <w:adjustRightInd w:val="0"/>
              <w:ind w:left="210" w:hanging="150"/>
              <w:jc w:val="both"/>
              <w:cnfStyle w:val="000000000000" w:firstRow="0" w:lastRow="0" w:firstColumn="0" w:lastColumn="0" w:oddVBand="0" w:evenVBand="0" w:oddHBand="0" w:evenHBand="0" w:firstRowFirstColumn="0" w:firstRowLastColumn="0" w:lastRowFirstColumn="0" w:lastRowLastColumn="0"/>
              <w:rPr>
                <w:rFonts w:cs="AdvTT73efd071"/>
                <w:color w:val="131413"/>
                <w:sz w:val="20"/>
                <w:szCs w:val="20"/>
              </w:rPr>
            </w:pPr>
            <w:r w:rsidRPr="00C07005">
              <w:rPr>
                <w:rFonts w:cs="AdvTT73efd071"/>
                <w:color w:val="131413"/>
                <w:sz w:val="20"/>
                <w:szCs w:val="20"/>
              </w:rPr>
              <w:t>5 major themes were identified: naming the diagnosis or describing the pathophysiology, illness history, pro</w:t>
            </w:r>
            <w:r w:rsidR="00E33578" w:rsidRPr="00C07005">
              <w:rPr>
                <w:rFonts w:cs="AdvTT73efd071"/>
                <w:color w:val="131413"/>
                <w:sz w:val="20"/>
                <w:szCs w:val="20"/>
              </w:rPr>
              <w:t>gnosis, symptoms, and causality.</w:t>
            </w:r>
          </w:p>
          <w:p w14:paraId="5339377C" w14:textId="77777777" w:rsidR="00DE4976" w:rsidRPr="00C07005" w:rsidRDefault="00DE4976" w:rsidP="00DE4976">
            <w:pPr>
              <w:pStyle w:val="ListParagraph"/>
              <w:numPr>
                <w:ilvl w:val="0"/>
                <w:numId w:val="26"/>
              </w:numPr>
              <w:autoSpaceDE w:val="0"/>
              <w:autoSpaceDN w:val="0"/>
              <w:adjustRightInd w:val="0"/>
              <w:ind w:left="210" w:hanging="15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TT73efd071"/>
                <w:color w:val="131413"/>
                <w:sz w:val="20"/>
                <w:szCs w:val="20"/>
              </w:rPr>
              <w:t>Responses varied by diagnosis. Cancer patients</w:t>
            </w:r>
            <w:r w:rsidRPr="00C07005">
              <w:rPr>
                <w:rFonts w:cs="AdvTT73efd071+20"/>
                <w:color w:val="131413"/>
                <w:sz w:val="20"/>
                <w:szCs w:val="20"/>
              </w:rPr>
              <w:t xml:space="preserve">’ </w:t>
            </w:r>
            <w:r w:rsidRPr="00C07005">
              <w:rPr>
                <w:rFonts w:cs="AdvTT73efd071"/>
                <w:color w:val="131413"/>
                <w:sz w:val="20"/>
                <w:szCs w:val="20"/>
              </w:rPr>
              <w:t>responses more often included specific diagnostic details and prognosis, while non-cancer patients referenced symptoms and causality.</w:t>
            </w:r>
          </w:p>
        </w:tc>
        <w:tc>
          <w:tcPr>
            <w:tcW w:w="2976" w:type="dxa"/>
          </w:tcPr>
          <w:p w14:paraId="55127EB7" w14:textId="77777777" w:rsidR="00DE4976" w:rsidRPr="00C07005" w:rsidRDefault="00DE4976" w:rsidP="00DE4976">
            <w:pPr>
              <w:pStyle w:val="ListParagraph"/>
              <w:numPr>
                <w:ilvl w:val="0"/>
                <w:numId w:val="7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Difficult to generalize findings because of the heterogeneity of the participants included;</w:t>
            </w:r>
          </w:p>
          <w:p w14:paraId="4194172F" w14:textId="77777777" w:rsidR="00DE4976" w:rsidRPr="00C07005" w:rsidRDefault="00DE4976" w:rsidP="00DE4976">
            <w:pPr>
              <w:pStyle w:val="ListParagraph"/>
              <w:numPr>
                <w:ilvl w:val="0"/>
                <w:numId w:val="7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Exclusion of clinicians;</w:t>
            </w:r>
          </w:p>
          <w:p w14:paraId="694A44B5" w14:textId="77777777" w:rsidR="00DE4976" w:rsidRPr="00C07005" w:rsidRDefault="00DE4976" w:rsidP="00DE4976">
            <w:pPr>
              <w:pStyle w:val="ListParagraph"/>
              <w:numPr>
                <w:ilvl w:val="0"/>
                <w:numId w:val="7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Inclusion of patients with only severe disease;</w:t>
            </w:r>
          </w:p>
          <w:p w14:paraId="613ABD67" w14:textId="53D87BAF" w:rsidR="00DE4976" w:rsidRPr="00C07005" w:rsidRDefault="00DE4976" w:rsidP="00DE4976">
            <w:pPr>
              <w:pStyle w:val="ListParagraph"/>
              <w:numPr>
                <w:ilvl w:val="0"/>
                <w:numId w:val="7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omehow old</w:t>
            </w:r>
            <w:r w:rsidR="00E33578" w:rsidRPr="00C07005">
              <w:rPr>
                <w:rFonts w:cstheme="majorBidi"/>
                <w:sz w:val="20"/>
                <w:szCs w:val="20"/>
              </w:rPr>
              <w:t xml:space="preserve"> study, findings from 2004-2007;</w:t>
            </w:r>
          </w:p>
          <w:p w14:paraId="2580F69B" w14:textId="77777777" w:rsidR="00DE4976" w:rsidRPr="00C07005" w:rsidRDefault="00DE4976" w:rsidP="00DE4976">
            <w:pPr>
              <w:pStyle w:val="ListParagraph"/>
              <w:numPr>
                <w:ilvl w:val="0"/>
                <w:numId w:val="7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Lack of detailed information from patients and clinicians.</w:t>
            </w:r>
          </w:p>
        </w:tc>
        <w:tc>
          <w:tcPr>
            <w:tcW w:w="2552" w:type="dxa"/>
          </w:tcPr>
          <w:p w14:paraId="5F815825" w14:textId="77777777" w:rsidR="00DE4976" w:rsidRPr="00C07005" w:rsidRDefault="00DE4976" w:rsidP="00DE4976">
            <w:pPr>
              <w:pStyle w:val="ListParagraph"/>
              <w:numPr>
                <w:ilvl w:val="0"/>
                <w:numId w:val="27"/>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Inclusion and comparison of patients with different diseases and demographics;</w:t>
            </w:r>
          </w:p>
          <w:p w14:paraId="001F7A5B" w14:textId="77777777" w:rsidR="00DE4976" w:rsidRPr="00C07005" w:rsidRDefault="00DE4976" w:rsidP="00DE4976">
            <w:pPr>
              <w:pStyle w:val="ListParagraph"/>
              <w:numPr>
                <w:ilvl w:val="0"/>
                <w:numId w:val="27"/>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Evenly distribution of patients with different diseases;</w:t>
            </w:r>
          </w:p>
          <w:p w14:paraId="52A5B2A6" w14:textId="77777777" w:rsidR="00DE4976" w:rsidRPr="00C07005" w:rsidRDefault="00DE4976" w:rsidP="00DE4976">
            <w:pPr>
              <w:pStyle w:val="ListParagraph"/>
              <w:numPr>
                <w:ilvl w:val="0"/>
                <w:numId w:val="27"/>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description of the methods used in the study.</w:t>
            </w:r>
          </w:p>
        </w:tc>
      </w:tr>
      <w:tr w:rsidR="00DE4976" w:rsidRPr="00C07005" w14:paraId="4AA90B2E"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9ABEB12" w14:textId="5F573792" w:rsidR="00DE4976" w:rsidRPr="00C07005" w:rsidRDefault="00DE4976" w:rsidP="00565A42">
            <w:r w:rsidRPr="00C07005">
              <w:fldChar w:fldCharType="begin"/>
            </w:r>
            <w:r w:rsidR="007C0184" w:rsidRPr="00565A42">
              <w:instrText xml:space="preserve"> ADDIN EN.CITE &lt;EndNote&gt;&lt;Cite&gt;&lt;Author&gt;Mulcahy&lt;/Author&gt;&lt;Year&gt;2005&lt;/Year&gt;&lt;RecNum&gt;2374&lt;/RecNum&gt;&lt;DisplayText&gt;[45]&lt;/DisplayText&gt;&lt;record&gt;&lt;rec-number&gt;2374&lt;/rec-number&gt;&lt;foreign-keys&gt;&lt;key app="EN" db-id="0esa92s5w9e0pvea02sxfd0j0xpaweezveae" timestamp="1422051228"&gt;2374&lt;/key&gt;&lt;/foreign-keys&gt;&lt;ref-type name="Journal Article"&gt;17&lt;/ref-type&gt;&lt;contributors&gt;&lt;authors&gt;&lt;author&gt;Mulcahy, P.&lt;/author&gt;&lt;author&gt;Buetow, S.&lt;/author&gt;&lt;author&gt;Osman, L.&lt;/author&gt;&lt;author&gt;Coster, G.&lt;/author&gt;&lt;author&gt;Bray, Y.&lt;/author&gt;&lt;author&gt;White, P.&lt;/author&gt;&lt;author&gt;Elkington, H.&lt;/author&gt;&lt;/authors&gt;&lt;/contributors&gt;&lt;auth-address&gt;Department of General Practice and Primary Care, Kings College, Guy&amp;apos;s, King&amp;apos;s and St. Thomas&amp;apos; School of Medicine, London, UK. pat.mulcahy@laurencekirk.grampian.scot.nhs.uk&lt;/auth-address&gt;&lt;titles&gt;&lt;title&gt;GPs&amp;apos; attitudes to discussing prognosis in severe COPD: an Auckland (NZ) to London (UK) comparison&lt;/title&gt;&lt;secondary-title&gt;Fam Pract&lt;/secondary-title&gt;&lt;alt-title&gt;Family practice&lt;/alt-title&gt;&lt;/titles&gt;&lt;alt-periodical&gt;&lt;full-title&gt;Family Practice&lt;/full-title&gt;&lt;/alt-periodical&gt;&lt;pages&gt;538-40&lt;/pages&gt;&lt;volume&gt;22&lt;/volume&gt;&lt;number&gt;5&lt;/number&gt;&lt;keywords&gt;&lt;keyword&gt;*Attitude of Health Personnel&lt;/keyword&gt;&lt;keyword&gt;*Communication&lt;/keyword&gt;&lt;keyword&gt;Family Practice&lt;/keyword&gt;&lt;keyword&gt;Great Britain&lt;/keyword&gt;&lt;keyword&gt;Humans&lt;/keyword&gt;&lt;keyword&gt;New Zealand&lt;/keyword&gt;&lt;keyword&gt;Physician-Patient Relations&lt;/keyword&gt;&lt;keyword&gt;Prognosis&lt;/keyword&gt;&lt;keyword&gt;*Pulmonary Disease, Chronic Obstructive&lt;/keyword&gt;&lt;/keywords&gt;&lt;dates&gt;&lt;year&gt;2005&lt;/year&gt;&lt;pub-dates&gt;&lt;date&gt;Oct&lt;/date&gt;&lt;/pub-dates&gt;&lt;/dates&gt;&lt;isbn&gt;0263-2136 (Print)&amp;#xD;0263-2136 (Linking)&lt;/isbn&gt;&lt;accession-num&gt;16024556&lt;/accession-num&gt;&lt;urls&gt;&lt;related-urls&gt;&lt;url&gt;http://www.ncbi.nlm.nih.gov/pubmed/16024556&lt;/url&gt;&lt;/related-urls&gt;&lt;/urls&gt;&lt;electronic-resource-num&gt;10.1093/fampra/cmi052&lt;/electronic-resource-num&gt;&lt;/record&gt;&lt;/Cite&gt;&lt;/EndNote&gt;</w:instrText>
            </w:r>
            <w:r w:rsidRPr="00C07005">
              <w:fldChar w:fldCharType="separate"/>
            </w:r>
            <w:r w:rsidR="007C0184">
              <w:rPr>
                <w:noProof/>
              </w:rPr>
              <w:t>[</w:t>
            </w:r>
            <w:hyperlink w:anchor="_ENREF_45" w:tooltip="Mulcahy, 2005 #2374" w:history="1">
              <w:r w:rsidR="00565A42">
                <w:rPr>
                  <w:noProof/>
                </w:rPr>
                <w:t>45</w:t>
              </w:r>
            </w:hyperlink>
            <w:r w:rsidR="007C0184">
              <w:rPr>
                <w:noProof/>
              </w:rPr>
              <w:t>]</w:t>
            </w:r>
            <w:r w:rsidRPr="00C07005">
              <w:fldChar w:fldCharType="end"/>
            </w:r>
            <w:r w:rsidRPr="00C07005">
              <w:t>, New ZEaland and UK</w:t>
            </w:r>
          </w:p>
        </w:tc>
        <w:tc>
          <w:tcPr>
            <w:tcW w:w="1985" w:type="dxa"/>
          </w:tcPr>
          <w:p w14:paraId="7365C0D1" w14:textId="27E04323"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Univers"/>
                <w:sz w:val="20"/>
                <w:szCs w:val="20"/>
              </w:rPr>
              <w:t xml:space="preserve">To compare the views of GPs in Auckland, New Zealand (NZ) and London, United Kingdom (UK) on </w:t>
            </w:r>
            <w:r w:rsidR="007D6DD4" w:rsidRPr="00C07005">
              <w:rPr>
                <w:sz w:val="20"/>
                <w:szCs w:val="20"/>
              </w:rPr>
              <w:t>conversations</w:t>
            </w:r>
            <w:r w:rsidRPr="00C07005">
              <w:rPr>
                <w:rFonts w:cs="Univers"/>
                <w:sz w:val="20"/>
                <w:szCs w:val="20"/>
              </w:rPr>
              <w:t xml:space="preserve"> of </w:t>
            </w:r>
            <w:r w:rsidRPr="00C07005">
              <w:rPr>
                <w:rFonts w:cs="Univers"/>
                <w:sz w:val="20"/>
                <w:szCs w:val="20"/>
              </w:rPr>
              <w:lastRenderedPageBreak/>
              <w:t>prognosis in severe COPD.</w:t>
            </w:r>
          </w:p>
        </w:tc>
        <w:tc>
          <w:tcPr>
            <w:tcW w:w="2126" w:type="dxa"/>
          </w:tcPr>
          <w:p w14:paraId="21A3035F"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Questionnaire</w:t>
            </w:r>
          </w:p>
          <w:p w14:paraId="05C5074B"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72B56910" w14:textId="77777777" w:rsidR="00DE4976" w:rsidRPr="00C07005" w:rsidRDefault="00DE4976" w:rsidP="00DE4976">
            <w:pPr>
              <w:pStyle w:val="ListParagraph"/>
              <w:numPr>
                <w:ilvl w:val="0"/>
                <w:numId w:val="29"/>
              </w:numPr>
              <w:ind w:left="178" w:hanging="15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General Practitioners from London; </w:t>
            </w:r>
          </w:p>
          <w:p w14:paraId="348C7A15" w14:textId="330DC137" w:rsidR="00DE4976" w:rsidRPr="00C07005" w:rsidRDefault="00DE4976" w:rsidP="00DE4976">
            <w:pPr>
              <w:pStyle w:val="ListParagraph"/>
              <w:numPr>
                <w:ilvl w:val="0"/>
                <w:numId w:val="29"/>
              </w:numPr>
              <w:ind w:left="178" w:hanging="15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General Practitioners from New Zealand</w:t>
            </w:r>
            <w:r w:rsidR="00E33578" w:rsidRPr="00C07005">
              <w:rPr>
                <w:sz w:val="20"/>
                <w:szCs w:val="20"/>
              </w:rPr>
              <w:t>.</w:t>
            </w:r>
          </w:p>
        </w:tc>
        <w:tc>
          <w:tcPr>
            <w:tcW w:w="3119" w:type="dxa"/>
          </w:tcPr>
          <w:p w14:paraId="0C34476E" w14:textId="09F035F0" w:rsidR="00DE4976" w:rsidRPr="00C07005" w:rsidRDefault="00DE4976" w:rsidP="00DE4976">
            <w:pPr>
              <w:pStyle w:val="ListParagraph"/>
              <w:numPr>
                <w:ilvl w:val="0"/>
                <w:numId w:val="26"/>
              </w:numPr>
              <w:autoSpaceDE w:val="0"/>
              <w:autoSpaceDN w:val="0"/>
              <w:adjustRightInd w:val="0"/>
              <w:ind w:left="210" w:hanging="150"/>
              <w:jc w:val="both"/>
              <w:cnfStyle w:val="000000100000" w:firstRow="0" w:lastRow="0" w:firstColumn="0" w:lastColumn="0" w:oddVBand="0" w:evenVBand="0" w:oddHBand="1" w:evenHBand="0" w:firstRowFirstColumn="0" w:firstRowLastColumn="0" w:lastRowFirstColumn="0" w:lastRowLastColumn="0"/>
              <w:rPr>
                <w:rFonts w:cs="Univers"/>
                <w:sz w:val="20"/>
                <w:szCs w:val="20"/>
              </w:rPr>
            </w:pPr>
            <w:r w:rsidRPr="00C07005">
              <w:rPr>
                <w:rFonts w:cs="Univers"/>
                <w:sz w:val="20"/>
                <w:szCs w:val="20"/>
              </w:rPr>
              <w:t xml:space="preserve">Most GPs in both samples stated that </w:t>
            </w:r>
            <w:r w:rsidR="001F5B46" w:rsidRPr="00C07005">
              <w:rPr>
                <w:rFonts w:cs="Univers"/>
                <w:sz w:val="20"/>
                <w:szCs w:val="20"/>
              </w:rPr>
              <w:t>discussion</w:t>
            </w:r>
            <w:r w:rsidRPr="00C07005">
              <w:rPr>
                <w:rFonts w:cs="Univers"/>
                <w:sz w:val="20"/>
                <w:szCs w:val="20"/>
              </w:rPr>
              <w:t>s on prognosis are necessary in severe COPD and that GPs have an important role in discussing prognosis.</w:t>
            </w:r>
          </w:p>
          <w:p w14:paraId="4CA50B98" w14:textId="5F51DFF9" w:rsidR="00DE4976" w:rsidRPr="00C07005" w:rsidRDefault="00DE4976" w:rsidP="00DE4976">
            <w:pPr>
              <w:pStyle w:val="ListParagraph"/>
              <w:numPr>
                <w:ilvl w:val="0"/>
                <w:numId w:val="26"/>
              </w:numPr>
              <w:autoSpaceDE w:val="0"/>
              <w:autoSpaceDN w:val="0"/>
              <w:adjustRightInd w:val="0"/>
              <w:ind w:left="210" w:hanging="150"/>
              <w:jc w:val="both"/>
              <w:cnfStyle w:val="000000100000" w:firstRow="0" w:lastRow="0" w:firstColumn="0" w:lastColumn="0" w:oddVBand="0" w:evenVBand="0" w:oddHBand="1" w:evenHBand="0" w:firstRowFirstColumn="0" w:firstRowLastColumn="0" w:lastRowFirstColumn="0" w:lastRowLastColumn="0"/>
              <w:rPr>
                <w:rFonts w:cs="Univers"/>
                <w:sz w:val="20"/>
                <w:szCs w:val="20"/>
              </w:rPr>
            </w:pPr>
            <w:r w:rsidRPr="00C07005">
              <w:rPr>
                <w:rFonts w:cs="Univers"/>
                <w:sz w:val="20"/>
                <w:szCs w:val="20"/>
              </w:rPr>
              <w:lastRenderedPageBreak/>
              <w:t xml:space="preserve">Smaller proportions of both samples reported usually having such </w:t>
            </w:r>
            <w:r w:rsidR="007D6DD4" w:rsidRPr="00C07005">
              <w:rPr>
                <w:sz w:val="20"/>
                <w:szCs w:val="20"/>
              </w:rPr>
              <w:t>conversations</w:t>
            </w:r>
            <w:r w:rsidRPr="00C07005">
              <w:rPr>
                <w:rFonts w:cs="Univers"/>
                <w:sz w:val="20"/>
                <w:szCs w:val="20"/>
              </w:rPr>
              <w:t xml:space="preserve">, although Auckland GPs (55.6%) were more </w:t>
            </w:r>
            <w:r w:rsidR="00E33578" w:rsidRPr="00C07005">
              <w:rPr>
                <w:rFonts w:cs="Univers"/>
                <w:sz w:val="20"/>
                <w:szCs w:val="20"/>
              </w:rPr>
              <w:t xml:space="preserve">likely to hold the </w:t>
            </w:r>
            <w:r w:rsidR="001F5B46" w:rsidRPr="00C07005">
              <w:rPr>
                <w:rFonts w:cs="Univers"/>
                <w:sz w:val="20"/>
                <w:szCs w:val="20"/>
              </w:rPr>
              <w:t>discussion</w:t>
            </w:r>
            <w:r w:rsidR="00E33578" w:rsidRPr="00C07005">
              <w:rPr>
                <w:rFonts w:cs="Univers"/>
                <w:sz w:val="20"/>
                <w:szCs w:val="20"/>
              </w:rPr>
              <w:t>s.</w:t>
            </w:r>
          </w:p>
          <w:p w14:paraId="72BAAEBE" w14:textId="0B3642AB" w:rsidR="00DE4976" w:rsidRPr="00C07005" w:rsidRDefault="00DE4976" w:rsidP="00DE4976">
            <w:pPr>
              <w:pStyle w:val="ListParagraph"/>
              <w:numPr>
                <w:ilvl w:val="0"/>
                <w:numId w:val="26"/>
              </w:numPr>
              <w:autoSpaceDE w:val="0"/>
              <w:autoSpaceDN w:val="0"/>
              <w:adjustRightInd w:val="0"/>
              <w:ind w:left="210" w:hanging="150"/>
              <w:jc w:val="both"/>
              <w:cnfStyle w:val="000000100000" w:firstRow="0" w:lastRow="0" w:firstColumn="0" w:lastColumn="0" w:oddVBand="0" w:evenVBand="0" w:oddHBand="1" w:evenHBand="0" w:firstRowFirstColumn="0" w:firstRowLastColumn="0" w:lastRowFirstColumn="0" w:lastRowLastColumn="0"/>
              <w:rPr>
                <w:rFonts w:cs="Univers"/>
                <w:sz w:val="20"/>
                <w:szCs w:val="20"/>
              </w:rPr>
            </w:pPr>
            <w:r w:rsidRPr="00C07005">
              <w:rPr>
                <w:rFonts w:cs="Univers"/>
                <w:sz w:val="20"/>
                <w:szCs w:val="20"/>
              </w:rPr>
              <w:t>Auckland GPs were more likely to agree that patients with severe COPD wanted to discuss prognosis and that pa</w:t>
            </w:r>
            <w:r w:rsidR="00E33578" w:rsidRPr="00C07005">
              <w:rPr>
                <w:rFonts w:cs="Univers"/>
                <w:sz w:val="20"/>
                <w:szCs w:val="20"/>
              </w:rPr>
              <w:t xml:space="preserve">tients valued these </w:t>
            </w:r>
            <w:r w:rsidR="007D6DD4" w:rsidRPr="00C07005">
              <w:rPr>
                <w:sz w:val="20"/>
                <w:szCs w:val="20"/>
              </w:rPr>
              <w:t>conversations</w:t>
            </w:r>
            <w:r w:rsidR="00E33578" w:rsidRPr="00C07005">
              <w:rPr>
                <w:rFonts w:cs="Univers"/>
                <w:sz w:val="20"/>
                <w:szCs w:val="20"/>
              </w:rPr>
              <w:t>.</w:t>
            </w:r>
          </w:p>
          <w:p w14:paraId="7ECE97C5" w14:textId="77777777" w:rsidR="00DE4976" w:rsidRPr="00C07005" w:rsidRDefault="00DE4976" w:rsidP="00DE4976">
            <w:pPr>
              <w:pStyle w:val="ListParagraph"/>
              <w:numPr>
                <w:ilvl w:val="0"/>
                <w:numId w:val="26"/>
              </w:numPr>
              <w:autoSpaceDE w:val="0"/>
              <w:autoSpaceDN w:val="0"/>
              <w:adjustRightInd w:val="0"/>
              <w:ind w:left="210" w:hanging="150"/>
              <w:jc w:val="both"/>
              <w:cnfStyle w:val="000000100000" w:firstRow="0" w:lastRow="0" w:firstColumn="0" w:lastColumn="0" w:oddVBand="0" w:evenVBand="0" w:oddHBand="1" w:evenHBand="0" w:firstRowFirstColumn="0" w:firstRowLastColumn="0" w:lastRowFirstColumn="0" w:lastRowLastColumn="0"/>
              <w:rPr>
                <w:rFonts w:cs="Univers"/>
                <w:sz w:val="20"/>
                <w:szCs w:val="20"/>
              </w:rPr>
            </w:pPr>
            <w:r w:rsidRPr="00C07005">
              <w:rPr>
                <w:rFonts w:cs="Univers"/>
                <w:sz w:val="20"/>
                <w:szCs w:val="20"/>
              </w:rPr>
              <w:t>One-third of the Auckland GPs and nearly half the London GPs believe that some patients with severe COPD who want to discuss prognosis are not given the opportunity to do so.</w:t>
            </w:r>
          </w:p>
          <w:p w14:paraId="56A15E5F" w14:textId="77777777" w:rsidR="00DE4976" w:rsidRPr="00C07005" w:rsidRDefault="00DE4976" w:rsidP="00DE4976">
            <w:pPr>
              <w:autoSpaceDE w:val="0"/>
              <w:autoSpaceDN w:val="0"/>
              <w:adjustRightInd w:val="0"/>
              <w:ind w:left="210" w:hanging="150"/>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2976" w:type="dxa"/>
          </w:tcPr>
          <w:p w14:paraId="07AE3B75" w14:textId="77777777" w:rsidR="00DE4976" w:rsidRPr="00C07005" w:rsidRDefault="00DE4976" w:rsidP="00DE4976">
            <w:pPr>
              <w:pStyle w:val="ListParagraph"/>
              <w:numPr>
                <w:ilvl w:val="0"/>
                <w:numId w:val="71"/>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Somehow old study, used data gathered in 2003;</w:t>
            </w:r>
          </w:p>
          <w:p w14:paraId="422B9BEB" w14:textId="77777777" w:rsidR="00DE4976" w:rsidRPr="00C07005" w:rsidRDefault="00DE4976" w:rsidP="00DE4976">
            <w:pPr>
              <w:pStyle w:val="ListParagraph"/>
              <w:numPr>
                <w:ilvl w:val="0"/>
                <w:numId w:val="71"/>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Comparison study;</w:t>
            </w:r>
          </w:p>
          <w:p w14:paraId="1E096ADA" w14:textId="77777777" w:rsidR="00DE4976" w:rsidRPr="00C07005" w:rsidRDefault="00DE4976" w:rsidP="00DE4976">
            <w:pPr>
              <w:pStyle w:val="ListParagraph"/>
              <w:numPr>
                <w:ilvl w:val="0"/>
                <w:numId w:val="71"/>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May not be representative and generalizations may not be </w:t>
            </w:r>
            <w:r w:rsidRPr="00C07005">
              <w:rPr>
                <w:rFonts w:cstheme="majorBidi"/>
                <w:sz w:val="20"/>
                <w:szCs w:val="20"/>
              </w:rPr>
              <w:lastRenderedPageBreak/>
              <w:t>possible because of the heterogeneity of the sample;</w:t>
            </w:r>
          </w:p>
          <w:p w14:paraId="6A54F6EC" w14:textId="77777777" w:rsidR="00DE4976" w:rsidRPr="00C07005" w:rsidRDefault="00DE4976" w:rsidP="00DE4976">
            <w:pPr>
              <w:pStyle w:val="ListParagraph"/>
              <w:numPr>
                <w:ilvl w:val="0"/>
                <w:numId w:val="71"/>
              </w:num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Small response rate.</w:t>
            </w:r>
          </w:p>
        </w:tc>
        <w:tc>
          <w:tcPr>
            <w:tcW w:w="2552" w:type="dxa"/>
          </w:tcPr>
          <w:p w14:paraId="5891B1BF" w14:textId="77777777" w:rsidR="00DE4976" w:rsidRPr="00C07005" w:rsidRDefault="00DE4976" w:rsidP="00DE4976">
            <w:pPr>
              <w:pStyle w:val="ListParagraph"/>
              <w:numPr>
                <w:ilvl w:val="0"/>
                <w:numId w:val="29"/>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Interesting comparison between 2 different groups of GP’s in London and New Zealand;</w:t>
            </w:r>
          </w:p>
          <w:p w14:paraId="685CC972" w14:textId="77777777" w:rsidR="00DE4976" w:rsidRPr="00C07005" w:rsidRDefault="00DE4976" w:rsidP="00DE4976">
            <w:pPr>
              <w:pStyle w:val="ListParagraph"/>
              <w:numPr>
                <w:ilvl w:val="0"/>
                <w:numId w:val="29"/>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Identical questions were asked to the two groups of GP’s.</w:t>
            </w:r>
          </w:p>
        </w:tc>
      </w:tr>
      <w:tr w:rsidR="00DE4976" w:rsidRPr="00C07005" w14:paraId="3F9295D0"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521ECBB6" w14:textId="6E0B041B" w:rsidR="00DE4976" w:rsidRPr="00C07005" w:rsidRDefault="00DE4976" w:rsidP="00565A42">
            <w:r w:rsidRPr="00C07005">
              <w:lastRenderedPageBreak/>
              <w:fldChar w:fldCharType="begin">
                <w:fldData xml:space="preserve">PEVuZE5vdGU+PENpdGU+PEF1dGhvcj5QaGlsaXA8L0F1dGhvcj48WWVhcj4yMDEyPC9ZZWFyPjxS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</w:fldData>
              </w:fldChar>
            </w:r>
            <w:r w:rsidR="007C0184">
              <w:instrText xml:space="preserve"> ADDIN EN.CITE </w:instrText>
            </w:r>
            <w:r w:rsidR="007C0184">
              <w:fldChar w:fldCharType="begin">
                <w:fldData xml:space="preserve">PEVuZE5vdGU+PENpdGU+PEF1dGhvcj5QaGlsaXA8L0F1dGhvcj48WWVhcj4yMDEyPC9ZZWFyPjxS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</w:fldData>
              </w:fldChar>
            </w:r>
            <w:r w:rsidR="007C0184">
              <w:instrText xml:space="preserve"> ADDIN EN.CITE.DATA </w:instrText>
            </w:r>
            <w:r w:rsidR="007C0184">
              <w:fldChar w:fldCharType="end"/>
            </w:r>
            <w:r w:rsidRPr="00C07005">
              <w:fldChar w:fldCharType="separate"/>
            </w:r>
            <w:r w:rsidR="007C0184">
              <w:rPr>
                <w:noProof/>
              </w:rPr>
              <w:t>[</w:t>
            </w:r>
            <w:hyperlink w:anchor="_ENREF_29" w:tooltip="Philip, 2012 #217" w:history="1">
              <w:r w:rsidR="00565A42">
                <w:rPr>
                  <w:noProof/>
                </w:rPr>
                <w:t>29</w:t>
              </w:r>
            </w:hyperlink>
            <w:r w:rsidR="007C0184">
              <w:rPr>
                <w:noProof/>
              </w:rPr>
              <w:t>]</w:t>
            </w:r>
            <w:r w:rsidRPr="00C07005">
              <w:fldChar w:fldCharType="end"/>
            </w:r>
            <w:r w:rsidRPr="00C07005">
              <w:t>, Australia</w:t>
            </w:r>
          </w:p>
        </w:tc>
        <w:tc>
          <w:tcPr>
            <w:tcW w:w="1985" w:type="dxa"/>
          </w:tcPr>
          <w:p w14:paraId="0279E375" w14:textId="77777777"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Meridien-Roman"/>
                <w:sz w:val="20"/>
                <w:szCs w:val="20"/>
              </w:rPr>
              <w:t>To explore the views of patients with COPD and healthcare professionals, focusing upon information needs and treatment preferences.</w:t>
            </w:r>
          </w:p>
        </w:tc>
        <w:tc>
          <w:tcPr>
            <w:tcW w:w="2126" w:type="dxa"/>
          </w:tcPr>
          <w:p w14:paraId="1917A6EB"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rFonts w:cs="Meridien-Roman"/>
                <w:sz w:val="20"/>
                <w:szCs w:val="20"/>
              </w:rPr>
            </w:pPr>
            <w:r w:rsidRPr="00C07005">
              <w:rPr>
                <w:rFonts w:cs="Meridien-Roman"/>
                <w:sz w:val="20"/>
                <w:szCs w:val="20"/>
              </w:rPr>
              <w:t>Interviews and focus groups</w:t>
            </w:r>
          </w:p>
          <w:p w14:paraId="3B6B4DAE"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1E8FE18E" w14:textId="77777777" w:rsidR="00DE4976" w:rsidRPr="00C07005" w:rsidRDefault="00DE4976" w:rsidP="00DE4976">
            <w:pPr>
              <w:pStyle w:val="ListParagraph"/>
              <w:numPr>
                <w:ilvl w:val="0"/>
                <w:numId w:val="30"/>
              </w:numPr>
              <w:ind w:left="172" w:hanging="15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10 COPD patients;</w:t>
            </w:r>
          </w:p>
          <w:p w14:paraId="10CCDA28" w14:textId="77777777" w:rsidR="00DE4976" w:rsidRPr="00C07005" w:rsidRDefault="00DE4976" w:rsidP="00DE4976">
            <w:pPr>
              <w:pStyle w:val="ListParagraph"/>
              <w:numPr>
                <w:ilvl w:val="0"/>
                <w:numId w:val="30"/>
              </w:numPr>
              <w:ind w:left="172" w:hanging="15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18 nurses;</w:t>
            </w:r>
          </w:p>
          <w:p w14:paraId="1DD9F4A5" w14:textId="77777777" w:rsidR="00DE4976" w:rsidRPr="00C07005" w:rsidRDefault="00DE4976" w:rsidP="00DE4976">
            <w:pPr>
              <w:pStyle w:val="ListParagraph"/>
              <w:numPr>
                <w:ilvl w:val="0"/>
                <w:numId w:val="30"/>
              </w:numPr>
              <w:ind w:left="172" w:hanging="15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7 respiratory doctors;</w:t>
            </w:r>
          </w:p>
          <w:p w14:paraId="4D8B15B0" w14:textId="77777777" w:rsidR="00DE4976" w:rsidRPr="00C07005" w:rsidRDefault="00DE4976" w:rsidP="00DE4976">
            <w:pPr>
              <w:pStyle w:val="ListParagraph"/>
              <w:numPr>
                <w:ilvl w:val="0"/>
                <w:numId w:val="30"/>
              </w:numPr>
              <w:ind w:left="172" w:hanging="15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6 allied healthcare professionals.</w:t>
            </w:r>
          </w:p>
        </w:tc>
        <w:tc>
          <w:tcPr>
            <w:tcW w:w="3119" w:type="dxa"/>
          </w:tcPr>
          <w:p w14:paraId="6BCBE02B" w14:textId="630A3E9A" w:rsidR="00DE4976" w:rsidRPr="00C07005" w:rsidRDefault="00DE4976" w:rsidP="00DE4976">
            <w:pPr>
              <w:pStyle w:val="ListParagraph"/>
              <w:numPr>
                <w:ilvl w:val="0"/>
                <w:numId w:val="30"/>
              </w:numPr>
              <w:autoSpaceDE w:val="0"/>
              <w:autoSpaceDN w:val="0"/>
              <w:adjustRightInd w:val="0"/>
              <w:ind w:left="201" w:hanging="142"/>
              <w:jc w:val="both"/>
              <w:cnfStyle w:val="000000000000" w:firstRow="0" w:lastRow="0" w:firstColumn="0" w:lastColumn="0" w:oddVBand="0" w:evenVBand="0" w:oddHBand="0" w:evenHBand="0" w:firstRowFirstColumn="0" w:firstRowLastColumn="0" w:lastRowFirstColumn="0" w:lastRowLastColumn="0"/>
              <w:rPr>
                <w:rFonts w:cs="Meridien-Roman"/>
                <w:sz w:val="20"/>
                <w:szCs w:val="20"/>
              </w:rPr>
            </w:pPr>
            <w:r w:rsidRPr="00C07005">
              <w:rPr>
                <w:rFonts w:cs="Meridien-Roman"/>
                <w:sz w:val="20"/>
                <w:szCs w:val="20"/>
              </w:rPr>
              <w:t xml:space="preserve">The theme underpinning all </w:t>
            </w:r>
            <w:r w:rsidR="001F5B46" w:rsidRPr="00C07005">
              <w:rPr>
                <w:rFonts w:cs="Meridien-Roman"/>
                <w:sz w:val="20"/>
                <w:szCs w:val="20"/>
              </w:rPr>
              <w:t>discussion</w:t>
            </w:r>
            <w:r w:rsidRPr="00C07005">
              <w:rPr>
                <w:rFonts w:cs="Meridien-Roman"/>
                <w:sz w:val="20"/>
                <w:szCs w:val="20"/>
              </w:rPr>
              <w:t>s was of tension between maintaining hope and negotiating the reality of t</w:t>
            </w:r>
            <w:r w:rsidR="00E33578" w:rsidRPr="00C07005">
              <w:rPr>
                <w:rFonts w:cs="Meridien-Roman"/>
                <w:sz w:val="20"/>
                <w:szCs w:val="20"/>
              </w:rPr>
              <w:t>he illness and its consequences.</w:t>
            </w:r>
          </w:p>
          <w:p w14:paraId="0763CCA8" w14:textId="3D6CC818" w:rsidR="00DE4976" w:rsidRPr="00C07005" w:rsidRDefault="00DE4976" w:rsidP="00DE4976">
            <w:pPr>
              <w:pStyle w:val="ListParagraph"/>
              <w:numPr>
                <w:ilvl w:val="0"/>
                <w:numId w:val="30"/>
              </w:numPr>
              <w:autoSpaceDE w:val="0"/>
              <w:autoSpaceDN w:val="0"/>
              <w:adjustRightInd w:val="0"/>
              <w:ind w:left="201"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Meridien-Roman"/>
                <w:sz w:val="20"/>
                <w:szCs w:val="20"/>
              </w:rPr>
              <w:t>Patients tended to be optimistic, viewed acute exacerbations as separate from their underlying chronic illness, and were keen for intensive treatments, includi</w:t>
            </w:r>
            <w:r w:rsidR="00E33578" w:rsidRPr="00C07005">
              <w:rPr>
                <w:rFonts w:cs="Meridien-Roman"/>
                <w:sz w:val="20"/>
                <w:szCs w:val="20"/>
              </w:rPr>
              <w:t>ng intubation if acutely unwell.</w:t>
            </w:r>
          </w:p>
          <w:p w14:paraId="1AAF0666" w14:textId="77170CD0" w:rsidR="00DE4976" w:rsidRPr="00C07005" w:rsidRDefault="00DE4976" w:rsidP="00DE4976">
            <w:pPr>
              <w:pStyle w:val="ListParagraph"/>
              <w:numPr>
                <w:ilvl w:val="0"/>
                <w:numId w:val="30"/>
              </w:numPr>
              <w:autoSpaceDE w:val="0"/>
              <w:autoSpaceDN w:val="0"/>
              <w:adjustRightInd w:val="0"/>
              <w:ind w:left="201"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Meridien-Roman"/>
                <w:sz w:val="20"/>
                <w:szCs w:val="20"/>
              </w:rPr>
              <w:t>Both patients and health</w:t>
            </w:r>
            <w:r w:rsidR="00DA4291" w:rsidRPr="00C07005">
              <w:rPr>
                <w:rFonts w:cs="Meridien-Roman"/>
                <w:sz w:val="20"/>
                <w:szCs w:val="20"/>
              </w:rPr>
              <w:t>care</w:t>
            </w:r>
            <w:r w:rsidRPr="00C07005">
              <w:rPr>
                <w:rFonts w:cs="Meridien-Roman"/>
                <w:sz w:val="20"/>
                <w:szCs w:val="20"/>
              </w:rPr>
              <w:t xml:space="preserve"> workers believed that information around end of life should be offered routinely.</w:t>
            </w:r>
          </w:p>
        </w:tc>
        <w:tc>
          <w:tcPr>
            <w:tcW w:w="2976" w:type="dxa"/>
          </w:tcPr>
          <w:p w14:paraId="479547D4" w14:textId="77777777" w:rsidR="00DE4976" w:rsidRPr="00C07005" w:rsidRDefault="00DE4976" w:rsidP="00DE4976">
            <w:pPr>
              <w:pStyle w:val="ListParagraph"/>
              <w:numPr>
                <w:ilvl w:val="0"/>
                <w:numId w:val="72"/>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Difficult to generalize due to the type of study – qualitative study;</w:t>
            </w:r>
          </w:p>
          <w:p w14:paraId="44F16283" w14:textId="77777777" w:rsidR="00DE4976" w:rsidRPr="00C07005" w:rsidRDefault="00DE4976" w:rsidP="00DE4976">
            <w:pPr>
              <w:pStyle w:val="ListParagraph"/>
              <w:numPr>
                <w:ilvl w:val="0"/>
                <w:numId w:val="72"/>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participation rate and small sample size;</w:t>
            </w:r>
          </w:p>
          <w:p w14:paraId="7B5D14E7" w14:textId="77777777" w:rsidR="00DE4976" w:rsidRPr="00C07005" w:rsidRDefault="00DE4976" w:rsidP="00DE4976">
            <w:pPr>
              <w:pStyle w:val="ListParagraph"/>
              <w:numPr>
                <w:ilvl w:val="0"/>
                <w:numId w:val="72"/>
              </w:num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theme="majorBidi"/>
                <w:sz w:val="20"/>
                <w:szCs w:val="20"/>
              </w:rPr>
              <w:t>Particular inclusion criteria for the recruitment of patients, patients included if severe disease.</w:t>
            </w:r>
          </w:p>
        </w:tc>
        <w:tc>
          <w:tcPr>
            <w:tcW w:w="2552" w:type="dxa"/>
          </w:tcPr>
          <w:p w14:paraId="3CF7CF8A" w14:textId="77777777" w:rsidR="00DE4976" w:rsidRPr="00C07005" w:rsidRDefault="00DE4976" w:rsidP="00DE4976">
            <w:pPr>
              <w:pStyle w:val="ListParagraph"/>
              <w:numPr>
                <w:ilvl w:val="0"/>
                <w:numId w:val="30"/>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In-depth perspectives of patients and clinicians regarding the information needs and end of life decisions;</w:t>
            </w:r>
          </w:p>
          <w:p w14:paraId="09E1B116" w14:textId="77777777" w:rsidR="00DE4976" w:rsidRPr="00C07005" w:rsidRDefault="00DE4976" w:rsidP="00DE4976">
            <w:pPr>
              <w:pStyle w:val="ListParagraph"/>
              <w:numPr>
                <w:ilvl w:val="0"/>
                <w:numId w:val="30"/>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Presentation of most discussed themes during interviews and focus groups;</w:t>
            </w:r>
          </w:p>
          <w:p w14:paraId="32534533" w14:textId="77777777" w:rsidR="00DE4976" w:rsidRPr="00C07005" w:rsidRDefault="00DE4976" w:rsidP="00DE4976">
            <w:pPr>
              <w:pStyle w:val="ListParagraph"/>
              <w:numPr>
                <w:ilvl w:val="0"/>
                <w:numId w:val="30"/>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Recent study.</w:t>
            </w:r>
          </w:p>
        </w:tc>
      </w:tr>
      <w:tr w:rsidR="00DE4976" w:rsidRPr="00C07005" w14:paraId="2B0E18AE"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58A0FB2" w14:textId="3B2CBA06" w:rsidR="00DE4976" w:rsidRPr="00C07005" w:rsidRDefault="00DE4976" w:rsidP="00565A42">
            <w:r w:rsidRPr="00C07005">
              <w:fldChar w:fldCharType="begin">
                <w:fldData xml:space="preserve">PEVuZE5vdGU+PENpdGU+PEF1dGhvcj5RdWlsbDwvQXV0aG9yPjxZZWFyPjIwMDk8L1llYXI+PFJl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</w:fldData>
              </w:fldChar>
            </w:r>
            <w:r w:rsidR="007C0184">
              <w:instrText xml:space="preserve"> ADDIN EN.CITE </w:instrText>
            </w:r>
            <w:r w:rsidR="007C0184">
              <w:fldChar w:fldCharType="begin">
                <w:fldData xml:space="preserve">PEVuZE5vdGU+PENpdGU+PEF1dGhvcj5RdWlsbDwvQXV0aG9yPjxZZWFyPjIwMDk8L1llYXI+PFJl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</w:fldData>
              </w:fldChar>
            </w:r>
            <w:r w:rsidR="007C0184">
              <w:instrText xml:space="preserve"> ADDIN EN.CITE.DATA </w:instrText>
            </w:r>
            <w:r w:rsidR="007C0184">
              <w:fldChar w:fldCharType="end"/>
            </w:r>
            <w:r w:rsidRPr="00C07005">
              <w:fldChar w:fldCharType="separate"/>
            </w:r>
            <w:r w:rsidR="007C0184">
              <w:rPr>
                <w:noProof/>
              </w:rPr>
              <w:t>[</w:t>
            </w:r>
            <w:hyperlink w:anchor="_ENREF_55" w:tooltip="Quill, 2009 #2068" w:history="1">
              <w:r w:rsidR="00565A42">
                <w:rPr>
                  <w:noProof/>
                </w:rPr>
                <w:t>55</w:t>
              </w:r>
            </w:hyperlink>
            <w:r w:rsidR="007C0184">
              <w:rPr>
                <w:noProof/>
              </w:rPr>
              <w:t>]</w:t>
            </w:r>
            <w:r w:rsidRPr="00C07005">
              <w:fldChar w:fldCharType="end"/>
            </w:r>
            <w:r w:rsidRPr="00C07005">
              <w:t>, USA</w:t>
            </w:r>
          </w:p>
        </w:tc>
        <w:tc>
          <w:tcPr>
            <w:tcW w:w="1985" w:type="dxa"/>
          </w:tcPr>
          <w:p w14:paraId="4C891646"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To review the approach to requests for “everything” and to provide examples </w:t>
            </w:r>
            <w:r w:rsidRPr="00C07005">
              <w:rPr>
                <w:sz w:val="20"/>
                <w:szCs w:val="20"/>
              </w:rPr>
              <w:lastRenderedPageBreak/>
              <w:t>of how physicians can manage some aspects of the conversation.</w:t>
            </w:r>
          </w:p>
        </w:tc>
        <w:tc>
          <w:tcPr>
            <w:tcW w:w="2126" w:type="dxa"/>
          </w:tcPr>
          <w:p w14:paraId="422869F3"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 xml:space="preserve">Narrative </w:t>
            </w:r>
          </w:p>
          <w:p w14:paraId="2375660C"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Review/Expert Opinion</w:t>
            </w:r>
          </w:p>
          <w:p w14:paraId="69D89ADF"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35BA45EA" w14:textId="625B2AF1" w:rsidR="00DE4976" w:rsidRPr="00C07005" w:rsidRDefault="00340B22" w:rsidP="00DE4976">
            <w:pPr>
              <w:pStyle w:val="ListParagraph"/>
              <w:numPr>
                <w:ilvl w:val="0"/>
                <w:numId w:val="31"/>
              </w:numPr>
              <w:ind w:left="167" w:hanging="147"/>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75-year</w:t>
            </w:r>
            <w:r w:rsidR="00DE4976" w:rsidRPr="00C07005">
              <w:rPr>
                <w:sz w:val="20"/>
                <w:szCs w:val="20"/>
              </w:rPr>
              <w:t>–old man with oxygen dependent COPD</w:t>
            </w:r>
          </w:p>
        </w:tc>
        <w:tc>
          <w:tcPr>
            <w:tcW w:w="3119" w:type="dxa"/>
          </w:tcPr>
          <w:p w14:paraId="4618E0DF" w14:textId="5DCA1A09" w:rsidR="00DE4976" w:rsidRPr="00C07005" w:rsidRDefault="00DE4976" w:rsidP="00DE4976">
            <w:pPr>
              <w:pStyle w:val="ListParagraph"/>
              <w:numPr>
                <w:ilvl w:val="0"/>
                <w:numId w:val="31"/>
              </w:numPr>
              <w:ind w:left="219" w:hanging="154"/>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Clinicians should not take the request for “everything” at face value, but should instead use it as</w:t>
            </w:r>
            <w:r w:rsidR="00340B22" w:rsidRPr="00C07005">
              <w:rPr>
                <w:sz w:val="20"/>
                <w:szCs w:val="20"/>
              </w:rPr>
              <w:t xml:space="preserve"> a basis for broader </w:t>
            </w:r>
            <w:r w:rsidR="005E39F6" w:rsidRPr="00C07005">
              <w:rPr>
                <w:sz w:val="20"/>
                <w:szCs w:val="20"/>
              </w:rPr>
              <w:t>conversation</w:t>
            </w:r>
            <w:r w:rsidR="00340B22" w:rsidRPr="00C07005">
              <w:rPr>
                <w:sz w:val="20"/>
                <w:szCs w:val="20"/>
              </w:rPr>
              <w:t>.</w:t>
            </w:r>
          </w:p>
          <w:p w14:paraId="4377B410" w14:textId="72664EF4" w:rsidR="00DE4976" w:rsidRPr="00C07005" w:rsidRDefault="00DE4976" w:rsidP="00DE4976">
            <w:pPr>
              <w:pStyle w:val="ListParagraph"/>
              <w:numPr>
                <w:ilvl w:val="0"/>
                <w:numId w:val="31"/>
              </w:numPr>
              <w:ind w:left="219" w:hanging="154"/>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The clinician should propose a philosophy of treatment and make recommendations th</w:t>
            </w:r>
            <w:r w:rsidR="00340B22" w:rsidRPr="00C07005">
              <w:rPr>
                <w:sz w:val="20"/>
                <w:szCs w:val="20"/>
              </w:rPr>
              <w:t>at capture the patient’s values.</w:t>
            </w:r>
          </w:p>
          <w:p w14:paraId="6243969D" w14:textId="77777777" w:rsidR="00DE4976" w:rsidRPr="00C07005" w:rsidRDefault="00DE4976" w:rsidP="00DE4976">
            <w:pPr>
              <w:pStyle w:val="ListParagraph"/>
              <w:numPr>
                <w:ilvl w:val="0"/>
                <w:numId w:val="31"/>
              </w:numPr>
              <w:ind w:left="219" w:hanging="154"/>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linicians should respond to emotional reactions, negotiate disagreements, and use harm-reduction strategies.</w:t>
            </w:r>
          </w:p>
        </w:tc>
        <w:tc>
          <w:tcPr>
            <w:tcW w:w="2976" w:type="dxa"/>
          </w:tcPr>
          <w:p w14:paraId="55F5E5D7" w14:textId="77777777" w:rsidR="00DE4976" w:rsidRPr="00C07005" w:rsidRDefault="00DE4976" w:rsidP="00DE4976">
            <w:pPr>
              <w:pStyle w:val="ListParagraph"/>
              <w:numPr>
                <w:ilvl w:val="0"/>
                <w:numId w:val="73"/>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Methodology and methods of study not presented;</w:t>
            </w:r>
          </w:p>
          <w:p w14:paraId="557F5D05" w14:textId="77777777" w:rsidR="00DE4976" w:rsidRPr="00C07005" w:rsidRDefault="00DE4976" w:rsidP="00DE4976">
            <w:pPr>
              <w:pStyle w:val="ListParagraph"/>
              <w:numPr>
                <w:ilvl w:val="0"/>
                <w:numId w:val="73"/>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Study used as an example a COPD patients, however the </w:t>
            </w:r>
            <w:r w:rsidRPr="00C07005">
              <w:rPr>
                <w:rFonts w:cstheme="majorBidi"/>
                <w:sz w:val="20"/>
                <w:szCs w:val="20"/>
              </w:rPr>
              <w:lastRenderedPageBreak/>
              <w:t>language and general information is dedicated to patients with all sorts of diseases;</w:t>
            </w:r>
          </w:p>
          <w:p w14:paraId="12206295" w14:textId="1B109069" w:rsidR="00DE4976" w:rsidRPr="00C07005" w:rsidRDefault="00DE4976" w:rsidP="00340B22">
            <w:pPr>
              <w:pStyle w:val="ListParagraph"/>
              <w:numPr>
                <w:ilvl w:val="0"/>
                <w:numId w:val="73"/>
              </w:num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 xml:space="preserve">Lack of </w:t>
            </w:r>
            <w:r w:rsidR="00340B22" w:rsidRPr="00C07005">
              <w:rPr>
                <w:rFonts w:cstheme="majorBidi"/>
                <w:sz w:val="20"/>
                <w:szCs w:val="20"/>
              </w:rPr>
              <w:t xml:space="preserve">description of the </w:t>
            </w:r>
            <w:r w:rsidR="001F5B46" w:rsidRPr="00C07005">
              <w:rPr>
                <w:rFonts w:cstheme="majorBidi"/>
                <w:sz w:val="20"/>
                <w:szCs w:val="20"/>
              </w:rPr>
              <w:t>discussion</w:t>
            </w:r>
            <w:r w:rsidRPr="00C07005">
              <w:rPr>
                <w:rFonts w:cstheme="majorBidi"/>
                <w:sz w:val="20"/>
                <w:szCs w:val="20"/>
              </w:rPr>
              <w:t xml:space="preserve"> and limitations/strengths </w:t>
            </w:r>
            <w:r w:rsidR="00340B22" w:rsidRPr="00C07005">
              <w:rPr>
                <w:rFonts w:cstheme="majorBidi"/>
                <w:sz w:val="20"/>
                <w:szCs w:val="20"/>
              </w:rPr>
              <w:t>sections.</w:t>
            </w:r>
          </w:p>
        </w:tc>
        <w:tc>
          <w:tcPr>
            <w:tcW w:w="2552" w:type="dxa"/>
          </w:tcPr>
          <w:p w14:paraId="7F72B8D4" w14:textId="77777777" w:rsidR="00DE4976" w:rsidRPr="00C07005" w:rsidRDefault="00DE4976" w:rsidP="00DE4976">
            <w:pPr>
              <w:pStyle w:val="ListParagraph"/>
              <w:numPr>
                <w:ilvl w:val="0"/>
                <w:numId w:val="31"/>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 xml:space="preserve">Comprehensive information focused in clinical practice, with </w:t>
            </w:r>
            <w:r w:rsidRPr="00C07005">
              <w:rPr>
                <w:sz w:val="20"/>
                <w:szCs w:val="20"/>
              </w:rPr>
              <w:lastRenderedPageBreak/>
              <w:t>practical information given to clinicians;</w:t>
            </w:r>
          </w:p>
          <w:p w14:paraId="6F29A0E3" w14:textId="434E1166" w:rsidR="00DE4976" w:rsidRPr="00C07005" w:rsidRDefault="00DE4976" w:rsidP="00DE4976">
            <w:pPr>
              <w:pStyle w:val="ListParagraph"/>
              <w:numPr>
                <w:ilvl w:val="0"/>
                <w:numId w:val="31"/>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Step-by-step approach to hold </w:t>
            </w:r>
            <w:r w:rsidR="007D6DD4" w:rsidRPr="00C07005">
              <w:rPr>
                <w:sz w:val="20"/>
                <w:szCs w:val="20"/>
              </w:rPr>
              <w:t>conversations</w:t>
            </w:r>
            <w:r w:rsidRPr="00C07005">
              <w:rPr>
                <w:sz w:val="20"/>
                <w:szCs w:val="20"/>
              </w:rPr>
              <w:t xml:space="preserve"> with patient</w:t>
            </w:r>
            <w:r w:rsidR="00C34BC0" w:rsidRPr="00C07005">
              <w:rPr>
                <w:sz w:val="20"/>
                <w:szCs w:val="20"/>
              </w:rPr>
              <w:t>s/relatives who want everything.</w:t>
            </w:r>
          </w:p>
        </w:tc>
      </w:tr>
      <w:tr w:rsidR="00DE4976" w:rsidRPr="00C07005" w14:paraId="006D26B4"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56D59A8F" w14:textId="7C892B52" w:rsidR="00DE4976" w:rsidRPr="00C07005" w:rsidRDefault="00DE4976" w:rsidP="00565A42">
            <w:r w:rsidRPr="00C07005">
              <w:lastRenderedPageBreak/>
              <w:fldChar w:fldCharType="begin"/>
            </w:r>
            <w:r w:rsidR="0074328B" w:rsidRPr="00565A42">
              <w:instrText xml:space="preserve"> ADDIN EN.CITE &lt;EndNote&gt;&lt;Cite&gt;&lt;Author&gt;Randall Curtis&lt;/Author&gt;&lt;Year&gt;2006&lt;/Year&gt;&lt;RecNum&gt;4941&lt;/RecNum&gt;&lt;DisplayText&gt;[15]&lt;/DisplayText&gt;&lt;record&gt;&lt;rec-number&gt;4941&lt;/rec-number&gt;&lt;foreign-keys&gt;&lt;key app="EN" db-id="0esa92s5w9e0pvea02sxfd0j0xpaweezveae" timestamp="1430852049"&gt;4941&lt;/key&gt;&lt;/foreign-keys&gt;&lt;ref-type name="Journal Article"&gt;17&lt;/ref-type&gt;&lt;contributors&gt;&lt;authors&gt;&lt;author&gt;Randall Curtis, J.&lt;/author&gt;&lt;/authors&gt;&lt;/contributors&gt;&lt;titles&gt;&lt;title&gt;Palliative care for patients with chronic obstructive pulmonary disease&lt;/title&gt;&lt;secondary-title&gt;Respiratory Medicine: COPD Update&lt;/secondary-title&gt;&lt;/titles&gt;&lt;periodical&gt;&lt;full-title&gt;Respiratory Medicine: COPD Update&lt;/full-title&gt;&lt;/periodical&gt;&lt;pages&gt;86-90&lt;/pages&gt;&lt;volume&gt;2&lt;/volume&gt;&lt;dates&gt;&lt;year&gt;2006&lt;/year&gt;&lt;pub-dates&gt;&lt;date&gt;1/1/2006&lt;/date&gt;&lt;/pub-dates&gt;&lt;/dates&gt;&lt;publisher&gt;Elsevier Ltd&lt;/publisher&gt;&lt;isbn&gt;1745-0454&lt;/isbn&gt;&lt;accession-num&gt;S1745045406001584&lt;/accession-num&gt;&lt;work-type&gt;Review Article&lt;/work-type&gt;&lt;urls&gt;&lt;related-urls&gt;&lt;url&gt;http://search.ebscohost.com/login.aspx?direct=true&amp;amp;db=edselp&amp;amp;AN=S1745045406001584&amp;amp;site=ehost-live&lt;/url&gt;&lt;/related-urls&gt;&lt;/urls&gt;&lt;electronic-resource-num&gt;10.1016/j.rmedu.2006.08.005&lt;/electronic-resource-num&gt;&lt;remote-database-name&gt;edselp&lt;/remote-database-name&gt;&lt;remote-database-provider&gt;EBSCOhost&lt;/remote-database-provider&gt;&lt;/record&gt;&lt;/Cite&gt;&lt;/EndNote&gt;</w:instrText>
            </w:r>
            <w:r w:rsidRPr="00C07005">
              <w:fldChar w:fldCharType="separate"/>
            </w:r>
            <w:r w:rsidR="0074328B" w:rsidRPr="00C07005">
              <w:rPr>
                <w:noProof/>
              </w:rPr>
              <w:t>[</w:t>
            </w:r>
            <w:hyperlink w:anchor="_ENREF_15" w:tooltip="Randall Curtis, 2006 #4941" w:history="1">
              <w:r w:rsidR="00565A42" w:rsidRPr="00C07005">
                <w:rPr>
                  <w:noProof/>
                </w:rPr>
                <w:t>15</w:t>
              </w:r>
            </w:hyperlink>
            <w:r w:rsidR="0074328B" w:rsidRPr="00C07005">
              <w:rPr>
                <w:noProof/>
              </w:rPr>
              <w:t>]</w:t>
            </w:r>
            <w:r w:rsidRPr="00C07005">
              <w:fldChar w:fldCharType="end"/>
            </w:r>
            <w:r w:rsidRPr="00C07005">
              <w:t>, USA</w:t>
            </w:r>
          </w:p>
        </w:tc>
        <w:tc>
          <w:tcPr>
            <w:tcW w:w="1985" w:type="dxa"/>
          </w:tcPr>
          <w:p w14:paraId="5B974780" w14:textId="77777777"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TTc9c3bd71"/>
                <w:sz w:val="20"/>
                <w:szCs w:val="20"/>
              </w:rPr>
              <w:t>To provide a brief narrative review of recent research regarding patient</w:t>
            </w:r>
            <w:r w:rsidRPr="00C07005">
              <w:rPr>
                <w:rFonts w:cs="AdvMacT_R"/>
                <w:sz w:val="20"/>
                <w:szCs w:val="20"/>
              </w:rPr>
              <w:t>–</w:t>
            </w:r>
            <w:r w:rsidRPr="00C07005">
              <w:rPr>
                <w:rFonts w:cs="AdvTTc9c3bd71"/>
                <w:sz w:val="20"/>
                <w:szCs w:val="20"/>
              </w:rPr>
              <w:t>physician communication about palliative care for patients with COPD.</w:t>
            </w:r>
          </w:p>
        </w:tc>
        <w:tc>
          <w:tcPr>
            <w:tcW w:w="2126" w:type="dxa"/>
          </w:tcPr>
          <w:p w14:paraId="559ED463"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Narrative Review</w:t>
            </w:r>
          </w:p>
          <w:p w14:paraId="4946C077"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3A5281A7" w14:textId="48AD6936" w:rsidR="00DE4976" w:rsidRPr="00C07005" w:rsidRDefault="004C095C"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Sample - </w:t>
            </w:r>
            <w:r w:rsidR="00DE4976" w:rsidRPr="00C07005">
              <w:rPr>
                <w:sz w:val="20"/>
                <w:szCs w:val="20"/>
              </w:rPr>
              <w:t>Not Applicable</w:t>
            </w:r>
          </w:p>
        </w:tc>
        <w:tc>
          <w:tcPr>
            <w:tcW w:w="3119" w:type="dxa"/>
          </w:tcPr>
          <w:p w14:paraId="0A44B724" w14:textId="0FECF129" w:rsidR="00DE4976" w:rsidRPr="00C07005" w:rsidRDefault="00DE4976" w:rsidP="00DE4976">
            <w:pPr>
              <w:pStyle w:val="ListParagraph"/>
              <w:numPr>
                <w:ilvl w:val="0"/>
                <w:numId w:val="32"/>
              </w:numPr>
              <w:autoSpaceDE w:val="0"/>
              <w:autoSpaceDN w:val="0"/>
              <w:adjustRightInd w:val="0"/>
              <w:ind w:left="208" w:hanging="143"/>
              <w:jc w:val="both"/>
              <w:cnfStyle w:val="000000000000" w:firstRow="0" w:lastRow="0" w:firstColumn="0" w:lastColumn="0" w:oddVBand="0" w:evenVBand="0" w:oddHBand="0" w:evenHBand="0" w:firstRowFirstColumn="0" w:firstRowLastColumn="0" w:lastRowFirstColumn="0" w:lastRowLastColumn="0"/>
              <w:rPr>
                <w:rFonts w:cs="AdvTTc9c3bd71"/>
                <w:sz w:val="20"/>
                <w:szCs w:val="20"/>
              </w:rPr>
            </w:pPr>
            <w:r w:rsidRPr="00C07005">
              <w:rPr>
                <w:rFonts w:cs="AdvTTc9c3bd71"/>
                <w:sz w:val="20"/>
                <w:szCs w:val="20"/>
              </w:rPr>
              <w:t xml:space="preserve">One reason these patients may receive poor quality </w:t>
            </w:r>
            <w:r w:rsidR="0079779D" w:rsidRPr="00C07005">
              <w:rPr>
                <w:sz w:val="20"/>
                <w:szCs w:val="20"/>
              </w:rPr>
              <w:t>palliative</w:t>
            </w:r>
            <w:r w:rsidRPr="00C07005">
              <w:rPr>
                <w:rFonts w:cs="AdvTTc9c3bd71"/>
                <w:sz w:val="20"/>
                <w:szCs w:val="20"/>
              </w:rPr>
              <w:t xml:space="preserve"> care is that patient</w:t>
            </w:r>
            <w:r w:rsidRPr="00C07005">
              <w:rPr>
                <w:rFonts w:cs="AdvMacT_R"/>
                <w:sz w:val="20"/>
                <w:szCs w:val="20"/>
              </w:rPr>
              <w:t>–</w:t>
            </w:r>
            <w:r w:rsidRPr="00C07005">
              <w:rPr>
                <w:rFonts w:cs="AdvTTc9c3bd71"/>
                <w:sz w:val="20"/>
                <w:szCs w:val="20"/>
              </w:rPr>
              <w:t xml:space="preserve">physician communication about palliative and </w:t>
            </w:r>
            <w:r w:rsidR="00B07DF3" w:rsidRPr="00C07005">
              <w:rPr>
                <w:rFonts w:cs="AdvPECF921"/>
                <w:sz w:val="20"/>
                <w:szCs w:val="20"/>
              </w:rPr>
              <w:t>end of life</w:t>
            </w:r>
            <w:r w:rsidR="004C095C" w:rsidRPr="00C07005">
              <w:rPr>
                <w:rFonts w:cs="AdvTTc9c3bd71"/>
                <w:sz w:val="20"/>
                <w:szCs w:val="20"/>
              </w:rPr>
              <w:t xml:space="preserve"> care is unlikely to occur.</w:t>
            </w:r>
          </w:p>
          <w:p w14:paraId="0932A0E5" w14:textId="6E601DE2" w:rsidR="00DE4976" w:rsidRPr="00C07005" w:rsidRDefault="00DE4976" w:rsidP="00DE4976">
            <w:pPr>
              <w:pStyle w:val="ListParagraph"/>
              <w:numPr>
                <w:ilvl w:val="0"/>
                <w:numId w:val="32"/>
              </w:numPr>
              <w:autoSpaceDE w:val="0"/>
              <w:autoSpaceDN w:val="0"/>
              <w:adjustRightInd w:val="0"/>
              <w:ind w:left="208" w:hanging="143"/>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TTc9c3bd71"/>
                <w:sz w:val="20"/>
                <w:szCs w:val="20"/>
              </w:rPr>
              <w:t>Understanding the barriers to this communication may b</w:t>
            </w:r>
            <w:r w:rsidR="004C095C" w:rsidRPr="00C07005">
              <w:rPr>
                <w:rFonts w:cs="AdvTTc9c3bd71"/>
                <w:sz w:val="20"/>
                <w:szCs w:val="20"/>
              </w:rPr>
              <w:t>e an important step to improve</w:t>
            </w:r>
            <w:r w:rsidRPr="00C07005">
              <w:rPr>
                <w:rFonts w:cs="AdvTTc9c3bd71"/>
                <w:sz w:val="20"/>
                <w:szCs w:val="20"/>
              </w:rPr>
              <w:t xml:space="preserve"> communication abou</w:t>
            </w:r>
            <w:r w:rsidR="004C095C" w:rsidRPr="00C07005">
              <w:rPr>
                <w:rFonts w:cs="AdvTTc9c3bd71"/>
                <w:sz w:val="20"/>
                <w:szCs w:val="20"/>
              </w:rPr>
              <w:t xml:space="preserve">t </w:t>
            </w:r>
            <w:r w:rsidR="00B07DF3" w:rsidRPr="00C07005">
              <w:rPr>
                <w:rFonts w:cs="AdvPECF921"/>
                <w:sz w:val="20"/>
                <w:szCs w:val="20"/>
              </w:rPr>
              <w:t>end of life</w:t>
            </w:r>
            <w:r w:rsidR="004C095C" w:rsidRPr="00C07005">
              <w:rPr>
                <w:rFonts w:cs="AdvTTc9c3bd71"/>
                <w:sz w:val="20"/>
                <w:szCs w:val="20"/>
              </w:rPr>
              <w:t xml:space="preserve"> care and improve</w:t>
            </w:r>
            <w:r w:rsidRPr="00C07005">
              <w:rPr>
                <w:rFonts w:cs="AdvTTc9c3bd71"/>
                <w:sz w:val="20"/>
                <w:szCs w:val="20"/>
              </w:rPr>
              <w:t xml:space="preserve"> patient-centred outcomes.</w:t>
            </w:r>
          </w:p>
        </w:tc>
        <w:tc>
          <w:tcPr>
            <w:tcW w:w="2976" w:type="dxa"/>
          </w:tcPr>
          <w:p w14:paraId="7653293C" w14:textId="6580C649" w:rsidR="00DE4976" w:rsidRPr="00C07005" w:rsidRDefault="00DE4976" w:rsidP="0061489A">
            <w:pPr>
              <w:pStyle w:val="ListParagraph"/>
              <w:numPr>
                <w:ilvl w:val="0"/>
                <w:numId w:val="7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Lack of the following sections: methods, </w:t>
            </w:r>
            <w:r w:rsidR="001F5B46" w:rsidRPr="00C07005">
              <w:rPr>
                <w:sz w:val="20"/>
                <w:szCs w:val="20"/>
              </w:rPr>
              <w:t>discussion</w:t>
            </w:r>
            <w:r w:rsidRPr="00C07005">
              <w:rPr>
                <w:rFonts w:cstheme="majorBidi"/>
                <w:sz w:val="20"/>
                <w:szCs w:val="20"/>
              </w:rPr>
              <w:t xml:space="preserve"> and limitations/strengths;</w:t>
            </w:r>
          </w:p>
          <w:p w14:paraId="6F61DDE7" w14:textId="77777777" w:rsidR="00DE4976" w:rsidRPr="00C07005" w:rsidRDefault="00DE4976" w:rsidP="00DE4976">
            <w:pPr>
              <w:pStyle w:val="ListParagraph"/>
              <w:numPr>
                <w:ilvl w:val="0"/>
                <w:numId w:val="7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May have missed important studies due to narrative review character;</w:t>
            </w:r>
          </w:p>
          <w:p w14:paraId="188AD18B" w14:textId="77777777" w:rsidR="00DE4976" w:rsidRPr="00C07005" w:rsidRDefault="00DE4976" w:rsidP="00DE4976">
            <w:pPr>
              <w:pStyle w:val="ListParagraph"/>
              <w:numPr>
                <w:ilvl w:val="0"/>
                <w:numId w:val="7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omehow old review;</w:t>
            </w:r>
          </w:p>
          <w:p w14:paraId="20958742" w14:textId="4F6BA2DF" w:rsidR="00DE4976" w:rsidRPr="00C07005" w:rsidRDefault="00DE4976" w:rsidP="00DE4976">
            <w:pPr>
              <w:pStyle w:val="ListParagraph"/>
              <w:numPr>
                <w:ilvl w:val="0"/>
                <w:numId w:val="7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Unable to understand the criteria, databases, data analysis </w:t>
            </w:r>
            <w:r w:rsidR="004C095C" w:rsidRPr="00C07005">
              <w:rPr>
                <w:rFonts w:cstheme="majorBidi"/>
                <w:sz w:val="20"/>
                <w:szCs w:val="20"/>
              </w:rPr>
              <w:t>and data synthesis methods used.</w:t>
            </w:r>
          </w:p>
        </w:tc>
        <w:tc>
          <w:tcPr>
            <w:tcW w:w="2552" w:type="dxa"/>
          </w:tcPr>
          <w:p w14:paraId="2372A693" w14:textId="1843DCED" w:rsidR="00DE4976" w:rsidRPr="00C07005" w:rsidRDefault="00DE4976" w:rsidP="00DE4976">
            <w:pPr>
              <w:pStyle w:val="ListParagraph"/>
              <w:numPr>
                <w:ilvl w:val="0"/>
                <w:numId w:val="7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Succinct and focused review in </w:t>
            </w:r>
            <w:r w:rsidR="001F5B46" w:rsidRPr="00C07005">
              <w:rPr>
                <w:sz w:val="20"/>
                <w:szCs w:val="20"/>
              </w:rPr>
              <w:t>discussion</w:t>
            </w:r>
            <w:r w:rsidRPr="00C07005">
              <w:rPr>
                <w:sz w:val="20"/>
                <w:szCs w:val="20"/>
              </w:rPr>
              <w:t xml:space="preserve">s about </w:t>
            </w:r>
            <w:r w:rsidR="0079779D" w:rsidRPr="00C07005">
              <w:rPr>
                <w:sz w:val="20"/>
                <w:szCs w:val="20"/>
              </w:rPr>
              <w:t>palliative</w:t>
            </w:r>
            <w:r w:rsidRPr="00C07005">
              <w:rPr>
                <w:sz w:val="20"/>
                <w:szCs w:val="20"/>
              </w:rPr>
              <w:t xml:space="preserve"> care.</w:t>
            </w:r>
          </w:p>
        </w:tc>
      </w:tr>
      <w:tr w:rsidR="00DE4976" w:rsidRPr="00C07005" w14:paraId="508E3F08"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6727DEF" w14:textId="5A6490B8" w:rsidR="00DE4976" w:rsidRPr="00C07005" w:rsidRDefault="00DE4976" w:rsidP="00565A42">
            <w:r w:rsidRPr="00C07005">
              <w:fldChar w:fldCharType="begin">
                <w:fldData xml:space="preserve">PEVuZE5vdGU+PENpdGU+PEF1dGhvcj5SZWlua2U8L0F1dGhvcj48WWVhcj4yMDExPC9ZZWFyPjxS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</w:fldData>
              </w:fldChar>
            </w:r>
            <w:r w:rsidR="007C0184">
              <w:instrText xml:space="preserve"> ADDIN EN.CITE </w:instrText>
            </w:r>
            <w:r w:rsidR="007C0184">
              <w:fldChar w:fldCharType="begin">
                <w:fldData xml:space="preserve">PEVuZE5vdGU+PENpdGU+PEF1dGhvcj5SZWlua2U8L0F1dGhvcj48WWVhcj4yMDExPC9ZZWFyPjxS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</w:fldData>
              </w:fldChar>
            </w:r>
            <w:r w:rsidR="007C0184">
              <w:instrText xml:space="preserve"> ADDIN EN.CITE.DATA </w:instrText>
            </w:r>
            <w:r w:rsidR="007C0184">
              <w:fldChar w:fldCharType="end"/>
            </w:r>
            <w:r w:rsidRPr="00C07005">
              <w:fldChar w:fldCharType="separate"/>
            </w:r>
            <w:r w:rsidR="007C0184">
              <w:rPr>
                <w:noProof/>
              </w:rPr>
              <w:t>[</w:t>
            </w:r>
            <w:hyperlink w:anchor="_ENREF_52" w:tooltip="Reinke, 2011 #537" w:history="1">
              <w:r w:rsidR="00565A42">
                <w:rPr>
                  <w:noProof/>
                </w:rPr>
                <w:t>52</w:t>
              </w:r>
            </w:hyperlink>
            <w:r w:rsidR="007C0184">
              <w:rPr>
                <w:noProof/>
              </w:rPr>
              <w:t>]</w:t>
            </w:r>
            <w:r w:rsidRPr="00C07005">
              <w:fldChar w:fldCharType="end"/>
            </w:r>
            <w:r w:rsidRPr="00C07005">
              <w:t>, uSA</w:t>
            </w:r>
          </w:p>
        </w:tc>
        <w:tc>
          <w:tcPr>
            <w:tcW w:w="1985" w:type="dxa"/>
          </w:tcPr>
          <w:p w14:paraId="21564305" w14:textId="73D3F70F"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imes New Roman"/>
                <w:sz w:val="20"/>
                <w:szCs w:val="20"/>
              </w:rPr>
              <w:t xml:space="preserve">To explore </w:t>
            </w:r>
            <w:r w:rsidR="00E12E21" w:rsidRPr="00C07005">
              <w:rPr>
                <w:rFonts w:cs="Times New Roman"/>
                <w:sz w:val="20"/>
                <w:szCs w:val="20"/>
              </w:rPr>
              <w:t>whether educating patients via w</w:t>
            </w:r>
            <w:r w:rsidRPr="00C07005">
              <w:rPr>
                <w:rFonts w:cs="Times New Roman"/>
                <w:sz w:val="20"/>
                <w:szCs w:val="20"/>
              </w:rPr>
              <w:t>eb conferencing would equip them with knowledge and skills to engage in conversations about end of life care.</w:t>
            </w:r>
          </w:p>
        </w:tc>
        <w:tc>
          <w:tcPr>
            <w:tcW w:w="2126" w:type="dxa"/>
          </w:tcPr>
          <w:p w14:paraId="0555EC50"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Feasibility Study</w:t>
            </w:r>
          </w:p>
          <w:p w14:paraId="4C577634"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525E8B1F" w14:textId="77777777" w:rsidR="00DE4976" w:rsidRPr="00C07005" w:rsidRDefault="00DE4976" w:rsidP="00DE4976">
            <w:pPr>
              <w:pStyle w:val="ListParagraph"/>
              <w:numPr>
                <w:ilvl w:val="0"/>
                <w:numId w:val="33"/>
              </w:numPr>
              <w:ind w:left="164" w:hanging="144"/>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imes New Roman"/>
                <w:sz w:val="20"/>
                <w:szCs w:val="20"/>
              </w:rPr>
              <w:t>7 patients with severe to very severe COPD.</w:t>
            </w:r>
          </w:p>
        </w:tc>
        <w:tc>
          <w:tcPr>
            <w:tcW w:w="3119" w:type="dxa"/>
          </w:tcPr>
          <w:p w14:paraId="100C0320" w14:textId="00BCC56F" w:rsidR="00DE4976" w:rsidRPr="00C07005" w:rsidRDefault="00DE4976" w:rsidP="00DE4976">
            <w:pPr>
              <w:pStyle w:val="ListParagraph"/>
              <w:numPr>
                <w:ilvl w:val="0"/>
                <w:numId w:val="33"/>
              </w:numPr>
              <w:autoSpaceDE w:val="0"/>
              <w:autoSpaceDN w:val="0"/>
              <w:adjustRightInd w:val="0"/>
              <w:ind w:left="204" w:hanging="141"/>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07005">
              <w:rPr>
                <w:rFonts w:cs="Times New Roman"/>
                <w:sz w:val="20"/>
                <w:szCs w:val="20"/>
              </w:rPr>
              <w:t>6 patients had completed advanced care planning forms but only half had sha</w:t>
            </w:r>
            <w:r w:rsidR="00F150B8" w:rsidRPr="00C07005">
              <w:rPr>
                <w:rFonts w:cs="Times New Roman"/>
                <w:sz w:val="20"/>
                <w:szCs w:val="20"/>
              </w:rPr>
              <w:t>red these with their clinicians.</w:t>
            </w:r>
          </w:p>
          <w:p w14:paraId="37E09474" w14:textId="703A4081" w:rsidR="00DE4976" w:rsidRPr="00C07005" w:rsidRDefault="00DE4976" w:rsidP="00DE4976">
            <w:pPr>
              <w:pStyle w:val="ListParagraph"/>
              <w:numPr>
                <w:ilvl w:val="0"/>
                <w:numId w:val="33"/>
              </w:numPr>
              <w:autoSpaceDE w:val="0"/>
              <w:autoSpaceDN w:val="0"/>
              <w:adjustRightInd w:val="0"/>
              <w:ind w:left="204" w:hanging="141"/>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07005">
              <w:rPr>
                <w:rFonts w:cs="Times New Roman"/>
                <w:sz w:val="20"/>
                <w:szCs w:val="20"/>
              </w:rPr>
              <w:t>Most patients felt confident about dis</w:t>
            </w:r>
            <w:r w:rsidR="00F150B8" w:rsidRPr="00C07005">
              <w:rPr>
                <w:rFonts w:cs="Times New Roman"/>
                <w:sz w:val="20"/>
                <w:szCs w:val="20"/>
              </w:rPr>
              <w:t>cussing end of life</w:t>
            </w:r>
            <w:r w:rsidR="009F3813" w:rsidRPr="00C07005">
              <w:rPr>
                <w:rFonts w:cs="Times New Roman"/>
                <w:sz w:val="20"/>
                <w:szCs w:val="20"/>
              </w:rPr>
              <w:t xml:space="preserve"> care</w:t>
            </w:r>
            <w:r w:rsidR="00F150B8" w:rsidRPr="00C07005">
              <w:rPr>
                <w:rFonts w:cs="Times New Roman"/>
                <w:sz w:val="20"/>
                <w:szCs w:val="20"/>
              </w:rPr>
              <w:t xml:space="preserve"> preferences.</w:t>
            </w:r>
          </w:p>
          <w:p w14:paraId="3DABF7F6" w14:textId="067AF879" w:rsidR="00DE4976" w:rsidRPr="00C07005" w:rsidRDefault="00DE4976" w:rsidP="00DE4976">
            <w:pPr>
              <w:pStyle w:val="ListParagraph"/>
              <w:numPr>
                <w:ilvl w:val="0"/>
                <w:numId w:val="33"/>
              </w:numPr>
              <w:autoSpaceDE w:val="0"/>
              <w:autoSpaceDN w:val="0"/>
              <w:adjustRightInd w:val="0"/>
              <w:ind w:left="204" w:hanging="141"/>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07005">
              <w:rPr>
                <w:rFonts w:cs="Times New Roman"/>
                <w:sz w:val="20"/>
                <w:szCs w:val="20"/>
              </w:rPr>
              <w:t>Five felt the w</w:t>
            </w:r>
            <w:r w:rsidR="00F150B8" w:rsidRPr="00C07005">
              <w:rPr>
                <w:rFonts w:cs="Times New Roman"/>
                <w:sz w:val="20"/>
                <w:szCs w:val="20"/>
              </w:rPr>
              <w:t>ebinar was an acceptable option.</w:t>
            </w:r>
          </w:p>
          <w:p w14:paraId="09547FB2" w14:textId="3001A388" w:rsidR="00DE4976" w:rsidRPr="00C07005" w:rsidRDefault="00DE4976" w:rsidP="00DE4976">
            <w:pPr>
              <w:pStyle w:val="ListParagraph"/>
              <w:numPr>
                <w:ilvl w:val="0"/>
                <w:numId w:val="33"/>
              </w:numPr>
              <w:autoSpaceDE w:val="0"/>
              <w:autoSpaceDN w:val="0"/>
              <w:adjustRightInd w:val="0"/>
              <w:ind w:left="204" w:hanging="141"/>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imes New Roman"/>
                <w:sz w:val="20"/>
                <w:szCs w:val="20"/>
              </w:rPr>
              <w:t xml:space="preserve">At 3 months, all participants had taken further action on </w:t>
            </w:r>
            <w:r w:rsidR="00B07DF3" w:rsidRPr="00C07005">
              <w:rPr>
                <w:rFonts w:cs="AdvPECF921"/>
                <w:sz w:val="20"/>
                <w:szCs w:val="20"/>
              </w:rPr>
              <w:t>end of life</w:t>
            </w:r>
            <w:r w:rsidRPr="00C07005">
              <w:rPr>
                <w:rFonts w:cs="Times New Roman"/>
                <w:sz w:val="20"/>
                <w:szCs w:val="20"/>
              </w:rPr>
              <w:t xml:space="preserve"> planning.</w:t>
            </w:r>
          </w:p>
        </w:tc>
        <w:tc>
          <w:tcPr>
            <w:tcW w:w="2976" w:type="dxa"/>
          </w:tcPr>
          <w:p w14:paraId="09B395A7" w14:textId="77777777" w:rsidR="00DE4976" w:rsidRPr="00C07005" w:rsidRDefault="00DE4976" w:rsidP="00DE4976">
            <w:pPr>
              <w:pStyle w:val="ListParagraph"/>
              <w:numPr>
                <w:ilvl w:val="0"/>
                <w:numId w:val="75"/>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Small sample size and sample not representative of the majority of the COPD population;</w:t>
            </w:r>
          </w:p>
          <w:p w14:paraId="4980CDCE" w14:textId="77777777" w:rsidR="00DE4976" w:rsidRPr="00C07005" w:rsidRDefault="00DE4976" w:rsidP="00DE4976">
            <w:pPr>
              <w:pStyle w:val="ListParagraph"/>
              <w:numPr>
                <w:ilvl w:val="0"/>
                <w:numId w:val="75"/>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Very difficult to generalize and to draw conclusions from the sample used;</w:t>
            </w:r>
          </w:p>
          <w:p w14:paraId="6D644321" w14:textId="77777777" w:rsidR="00DE4976" w:rsidRPr="00C07005" w:rsidRDefault="00DE4976" w:rsidP="00DE4976">
            <w:pPr>
              <w:pStyle w:val="ListParagraph"/>
              <w:numPr>
                <w:ilvl w:val="0"/>
                <w:numId w:val="75"/>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a control group;</w:t>
            </w:r>
          </w:p>
          <w:p w14:paraId="3A704D63" w14:textId="77777777" w:rsidR="00DE4976" w:rsidRPr="00C07005" w:rsidRDefault="00DE4976" w:rsidP="00DE4976">
            <w:pPr>
              <w:pStyle w:val="ListParagraph"/>
              <w:numPr>
                <w:ilvl w:val="0"/>
                <w:numId w:val="75"/>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Intervention presented in the study cannot be used with the general COPD patient due to high technology and education skills required.</w:t>
            </w:r>
          </w:p>
        </w:tc>
        <w:tc>
          <w:tcPr>
            <w:tcW w:w="2552" w:type="dxa"/>
          </w:tcPr>
          <w:p w14:paraId="0155A74F" w14:textId="4CFDE256" w:rsidR="00DE4976" w:rsidRPr="00C07005" w:rsidRDefault="00DE4976" w:rsidP="00DE4976">
            <w:pPr>
              <w:pStyle w:val="ListParagraph"/>
              <w:numPr>
                <w:ilvl w:val="0"/>
                <w:numId w:val="33"/>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Interventional research study to improve </w:t>
            </w:r>
            <w:r w:rsidR="007D6DD4" w:rsidRPr="00C07005">
              <w:rPr>
                <w:sz w:val="20"/>
                <w:szCs w:val="20"/>
              </w:rPr>
              <w:t>conversations</w:t>
            </w:r>
            <w:r w:rsidRPr="00C07005">
              <w:rPr>
                <w:sz w:val="20"/>
                <w:szCs w:val="20"/>
              </w:rPr>
              <w:t xml:space="preserve"> about end of life care wishes;</w:t>
            </w:r>
          </w:p>
          <w:p w14:paraId="4E003B18" w14:textId="77777777" w:rsidR="00DE4976" w:rsidRPr="00C07005" w:rsidRDefault="00DE4976" w:rsidP="00DE4976">
            <w:pPr>
              <w:pStyle w:val="ListParagraph"/>
              <w:numPr>
                <w:ilvl w:val="0"/>
                <w:numId w:val="33"/>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omprehensive description of methods and of steps used during the study;</w:t>
            </w:r>
          </w:p>
          <w:p w14:paraId="79E7E6CD" w14:textId="77777777" w:rsidR="00DE4976" w:rsidRPr="00C07005" w:rsidRDefault="00DE4976" w:rsidP="00DE4976">
            <w:pPr>
              <w:pStyle w:val="ListParagraph"/>
              <w:numPr>
                <w:ilvl w:val="0"/>
                <w:numId w:val="33"/>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Description of implications of the study in future research.</w:t>
            </w:r>
          </w:p>
        </w:tc>
      </w:tr>
      <w:tr w:rsidR="00DE4976" w:rsidRPr="00C07005" w14:paraId="23CAECA9"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7C14F9C8" w14:textId="6E0E42A4" w:rsidR="00DE4976" w:rsidRPr="00C07005" w:rsidRDefault="00DE4976" w:rsidP="00565A42">
            <w:r w:rsidRPr="00C07005">
              <w:fldChar w:fldCharType="begin">
                <w:fldData xml:space="preserve">PEVuZE5vdGU+PENpdGU+PEF1dGhvcj5SZWlua2U8L0F1dGhvcj48WWVhcj4yMDExPC9ZZWFyPjxS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</w:fldData>
              </w:fldChar>
            </w:r>
            <w:r w:rsidR="007C0184">
              <w:instrText xml:space="preserve"> ADDIN EN.CITE </w:instrText>
            </w:r>
            <w:r w:rsidR="007C0184">
              <w:fldChar w:fldCharType="begin">
                <w:fldData xml:space="preserve">PEVuZE5vdGU+PENpdGU+PEF1dGhvcj5SZWlua2U8L0F1dGhvcj48WWVhcj4yMDExPC9ZZWFyPjxS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</w:fldData>
              </w:fldChar>
            </w:r>
            <w:r w:rsidR="007C0184">
              <w:instrText xml:space="preserve"> ADDIN EN.CITE.DATA </w:instrText>
            </w:r>
            <w:r w:rsidR="007C0184">
              <w:fldChar w:fldCharType="end"/>
            </w:r>
            <w:r w:rsidRPr="00C07005">
              <w:fldChar w:fldCharType="separate"/>
            </w:r>
            <w:r w:rsidR="007C0184">
              <w:rPr>
                <w:noProof/>
              </w:rPr>
              <w:t>[</w:t>
            </w:r>
            <w:hyperlink w:anchor="_ENREF_54" w:tooltip="Reinke, 2011 #108" w:history="1">
              <w:r w:rsidR="00565A42">
                <w:rPr>
                  <w:noProof/>
                </w:rPr>
                <w:t>54</w:t>
              </w:r>
            </w:hyperlink>
            <w:r w:rsidR="007C0184">
              <w:rPr>
                <w:noProof/>
              </w:rPr>
              <w:t>]</w:t>
            </w:r>
            <w:r w:rsidRPr="00C07005">
              <w:fldChar w:fldCharType="end"/>
            </w:r>
            <w:r w:rsidRPr="00C07005">
              <w:t>, USA</w:t>
            </w:r>
          </w:p>
        </w:tc>
        <w:tc>
          <w:tcPr>
            <w:tcW w:w="1985" w:type="dxa"/>
          </w:tcPr>
          <w:p w14:paraId="4BBF72BA"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To describe patient-clinician communication </w:t>
            </w:r>
            <w:r w:rsidRPr="00C07005">
              <w:rPr>
                <w:sz w:val="20"/>
                <w:szCs w:val="20"/>
              </w:rPr>
              <w:lastRenderedPageBreak/>
              <w:t>practices about end of life care in patients with COPD using self-reported questionnaires.</w:t>
            </w:r>
          </w:p>
        </w:tc>
        <w:tc>
          <w:tcPr>
            <w:tcW w:w="2126" w:type="dxa"/>
          </w:tcPr>
          <w:p w14:paraId="0AA13A31"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lastRenderedPageBreak/>
              <w:t>Cross-Sectional Study</w:t>
            </w:r>
          </w:p>
          <w:p w14:paraId="66421D80"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11729E14" w14:textId="77777777" w:rsidR="00DE4976" w:rsidRPr="00C07005" w:rsidRDefault="00DE4976" w:rsidP="00DE4976">
            <w:pPr>
              <w:pStyle w:val="ListParagraph"/>
              <w:numPr>
                <w:ilvl w:val="0"/>
                <w:numId w:val="34"/>
              </w:numPr>
              <w:ind w:left="162" w:hanging="143"/>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NewCaledonia-Bold"/>
                <w:sz w:val="20"/>
                <w:szCs w:val="20"/>
              </w:rPr>
              <w:lastRenderedPageBreak/>
              <w:t>376 patients with COPD</w:t>
            </w:r>
          </w:p>
        </w:tc>
        <w:tc>
          <w:tcPr>
            <w:tcW w:w="3119" w:type="dxa"/>
          </w:tcPr>
          <w:p w14:paraId="7527324A" w14:textId="0E6DF194" w:rsidR="00DE4976" w:rsidRPr="00C07005" w:rsidRDefault="00DE4976" w:rsidP="00DE4976">
            <w:pPr>
              <w:pStyle w:val="ListParagraph"/>
              <w:numPr>
                <w:ilvl w:val="0"/>
                <w:numId w:val="34"/>
              </w:numPr>
              <w:ind w:left="213" w:hanging="15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lastRenderedPageBreak/>
              <w:t>All end of life care topics wer</w:t>
            </w:r>
            <w:r w:rsidR="009F3813" w:rsidRPr="00C07005">
              <w:rPr>
                <w:sz w:val="20"/>
                <w:szCs w:val="20"/>
              </w:rPr>
              <w:t>e under-addressed.</w:t>
            </w:r>
          </w:p>
          <w:p w14:paraId="7BC13698" w14:textId="45759008" w:rsidR="00DE4976" w:rsidRPr="00C07005" w:rsidRDefault="00DE4976" w:rsidP="00DE4976">
            <w:pPr>
              <w:pStyle w:val="ListParagraph"/>
              <w:numPr>
                <w:ilvl w:val="0"/>
                <w:numId w:val="34"/>
              </w:numPr>
              <w:ind w:left="213" w:hanging="15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lastRenderedPageBreak/>
              <w:t>Four topics were n</w:t>
            </w:r>
            <w:r w:rsidR="009F3813" w:rsidRPr="00C07005">
              <w:rPr>
                <w:sz w:val="20"/>
                <w:szCs w:val="20"/>
              </w:rPr>
              <w:t>ot addressed 77-94% of the time.</w:t>
            </w:r>
          </w:p>
          <w:p w14:paraId="3E584CD8" w14:textId="77777777" w:rsidR="00DE4976" w:rsidRPr="00C07005" w:rsidRDefault="00DE4976" w:rsidP="00DE4976">
            <w:pPr>
              <w:pStyle w:val="ListParagraph"/>
              <w:numPr>
                <w:ilvl w:val="0"/>
                <w:numId w:val="34"/>
              </w:numPr>
              <w:ind w:left="213" w:hanging="151"/>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None of the quality of communication items varied significantly by clinician type.</w:t>
            </w:r>
          </w:p>
        </w:tc>
        <w:tc>
          <w:tcPr>
            <w:tcW w:w="2976" w:type="dxa"/>
          </w:tcPr>
          <w:p w14:paraId="5C88DC66" w14:textId="77777777" w:rsidR="00DE4976" w:rsidRPr="00C07005" w:rsidRDefault="00DE4976" w:rsidP="00DE4976">
            <w:pPr>
              <w:pStyle w:val="ListParagraph"/>
              <w:numPr>
                <w:ilvl w:val="0"/>
                <w:numId w:val="76"/>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lastRenderedPageBreak/>
              <w:t>Lack of in-depth information regarding end of life care topics;</w:t>
            </w:r>
          </w:p>
          <w:p w14:paraId="097C1E68" w14:textId="77777777" w:rsidR="00DE4976" w:rsidRPr="00C07005" w:rsidRDefault="00DE4976" w:rsidP="00DE4976">
            <w:pPr>
              <w:pStyle w:val="ListParagraph"/>
              <w:numPr>
                <w:ilvl w:val="0"/>
                <w:numId w:val="76"/>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lastRenderedPageBreak/>
              <w:t>Use of a cross-sectional study of data collected previously;</w:t>
            </w:r>
          </w:p>
          <w:p w14:paraId="79A73E17" w14:textId="2BE18709" w:rsidR="00DE4976" w:rsidRPr="00C07005" w:rsidRDefault="00DE4976" w:rsidP="00DE4976">
            <w:pPr>
              <w:pStyle w:val="ListParagraph"/>
              <w:numPr>
                <w:ilvl w:val="0"/>
                <w:numId w:val="76"/>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num</w:t>
            </w:r>
            <w:r w:rsidR="009F3813" w:rsidRPr="00C07005">
              <w:rPr>
                <w:rFonts w:cstheme="majorBidi"/>
                <w:sz w:val="20"/>
                <w:szCs w:val="20"/>
              </w:rPr>
              <w:t>ber of female patients included.</w:t>
            </w:r>
          </w:p>
        </w:tc>
        <w:tc>
          <w:tcPr>
            <w:tcW w:w="2552" w:type="dxa"/>
          </w:tcPr>
          <w:p w14:paraId="2005EF0B" w14:textId="77777777" w:rsidR="00DE4976" w:rsidRPr="00C07005" w:rsidRDefault="00DE4976" w:rsidP="00DE4976">
            <w:pPr>
              <w:pStyle w:val="ListParagraph"/>
              <w:numPr>
                <w:ilvl w:val="0"/>
                <w:numId w:val="3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lastRenderedPageBreak/>
              <w:t>Comprehensive description of the methods and steps used during the study;</w:t>
            </w:r>
          </w:p>
          <w:p w14:paraId="1EB0480C" w14:textId="77777777" w:rsidR="00DE4976" w:rsidRPr="00C07005" w:rsidRDefault="00DE4976" w:rsidP="00DE4976">
            <w:pPr>
              <w:pStyle w:val="ListParagraph"/>
              <w:numPr>
                <w:ilvl w:val="0"/>
                <w:numId w:val="3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lastRenderedPageBreak/>
              <w:t>Medium-large participation rate in the study;</w:t>
            </w:r>
          </w:p>
          <w:p w14:paraId="6BC8C009" w14:textId="7851A418" w:rsidR="00DE4976" w:rsidRPr="00C07005" w:rsidRDefault="00DE4976" w:rsidP="00DE4976">
            <w:pPr>
              <w:pStyle w:val="ListParagraph"/>
              <w:numPr>
                <w:ilvl w:val="0"/>
                <w:numId w:val="3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Novel study comparing clinicians’ characteristics with the non-</w:t>
            </w:r>
            <w:r w:rsidR="005E39F6" w:rsidRPr="00C07005">
              <w:rPr>
                <w:sz w:val="20"/>
                <w:szCs w:val="20"/>
              </w:rPr>
              <w:t xml:space="preserve"> conversation</w:t>
            </w:r>
            <w:r w:rsidRPr="00C07005">
              <w:rPr>
                <w:sz w:val="20"/>
                <w:szCs w:val="20"/>
              </w:rPr>
              <w:t xml:space="preserve"> of end of life care topics;</w:t>
            </w:r>
          </w:p>
          <w:p w14:paraId="0F7C04A5" w14:textId="77777777" w:rsidR="00DE4976" w:rsidRPr="00C07005" w:rsidRDefault="00DE4976" w:rsidP="00DE4976">
            <w:pPr>
              <w:pStyle w:val="ListParagraph"/>
              <w:numPr>
                <w:ilvl w:val="0"/>
                <w:numId w:val="34"/>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All types of clinicians included.</w:t>
            </w:r>
          </w:p>
        </w:tc>
      </w:tr>
      <w:tr w:rsidR="00DE4976" w:rsidRPr="00C07005" w14:paraId="75ECAD2F"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AE5C425" w14:textId="65A73973" w:rsidR="00DE4976" w:rsidRPr="00C07005" w:rsidRDefault="00DE4976" w:rsidP="00565A42">
            <w:r w:rsidRPr="00C07005">
              <w:lastRenderedPageBreak/>
              <w:fldChar w:fldCharType="begin"/>
            </w:r>
            <w:r w:rsidR="007C0184" w:rsidRPr="00565A42">
              <w:instrText xml:space="preserve"> ADDIN EN.CITE &lt;EndNote&gt;&lt;Cite&gt;&lt;Author&gt;Schmidt&lt;/Author&gt;&lt;Year&gt;2014&lt;/Year&gt;&lt;RecNum&gt;8282&lt;/RecNum&gt;&lt;DisplayText&gt;[41]&lt;/DisplayText&gt;&lt;record&gt;&lt;rec-number&gt;8282&lt;/rec-number&gt;&lt;foreign-keys&gt;&lt;key app="EN" db-id="0esa92s5w9e0pvea02sxfd0j0xpaweezveae" timestamp="1430959757"&gt;8282&lt;/key&gt;&lt;/foreign-keys&gt;&lt;ref-type name="Journal Article"&gt;17&lt;/ref-type&gt;&lt;contributors&gt;&lt;authors&gt;&lt;author&gt;Schmidt, M.&lt;/author&gt;&lt;author&gt;Demoule, A.&lt;/author&gt;&lt;author&gt;Deslandes-Boutmy, E.&lt;/author&gt;&lt;author&gt;Chaize, M.&lt;/author&gt;&lt;author&gt;de Miranda, S.&lt;/author&gt;&lt;author&gt;Bele, N.&lt;/author&gt;&lt;author&gt;Roche, N.&lt;/author&gt;&lt;author&gt;Azoulay, E.&lt;/author&gt;&lt;author&gt;Similowski, T.&lt;/author&gt;&lt;/authors&gt;&lt;/contributors&gt;&lt;titles&gt;&lt;title&gt;Intensive care unit admission in chronic obstructive pulmonary disease: patient information and the physician&amp;apos;s decision-making process&lt;/title&gt;&lt;secondary-title&gt;Crit Care&lt;/secondary-title&gt;&lt;alt-title&gt;Critical care&lt;/alt-title&gt;&lt;/titles&gt;&lt;alt-periodical&gt;&lt;full-title&gt;Critical Care&lt;/full-title&gt;&lt;/alt-periodical&gt;&lt;pages&gt;R115&lt;/pages&gt;&lt;volume&gt;18&lt;/volume&gt;&lt;number&gt;3&lt;/number&gt;&lt;dates&gt;&lt;year&gt;2014&lt;/year&gt;&lt;/dates&gt;&lt;isbn&gt;1466-609X (Electronic)&amp;#xD;1364-8535 (Linking)&lt;/isbn&gt;&lt;accession-num&gt;24898342&lt;/accession-num&gt;&lt;urls&gt;&lt;related-urls&gt;&lt;url&gt;http://www.ncbi.nlm.nih.gov/pubmed/24898342&lt;/url&gt;&lt;/related-urls&gt;&lt;/urls&gt;&lt;custom2&gt;4229873&lt;/custom2&gt;&lt;electronic-resource-num&gt;10.1186/cc13906&lt;/electronic-resource-num&gt;&lt;/record&gt;&lt;/Cite&gt;&lt;/EndNote&gt;</w:instrText>
            </w:r>
            <w:r w:rsidRPr="00C07005">
              <w:fldChar w:fldCharType="separate"/>
            </w:r>
            <w:r w:rsidR="007C0184">
              <w:rPr>
                <w:noProof/>
              </w:rPr>
              <w:t>[</w:t>
            </w:r>
            <w:hyperlink w:anchor="_ENREF_41" w:tooltip="Schmidt, 2014 #8282" w:history="1">
              <w:r w:rsidR="00565A42">
                <w:rPr>
                  <w:noProof/>
                </w:rPr>
                <w:t>41</w:t>
              </w:r>
            </w:hyperlink>
            <w:r w:rsidR="007C0184">
              <w:rPr>
                <w:noProof/>
              </w:rPr>
              <w:t>]</w:t>
            </w:r>
            <w:r w:rsidRPr="00C07005">
              <w:fldChar w:fldCharType="end"/>
            </w:r>
            <w:r w:rsidRPr="00C07005">
              <w:t>, France</w:t>
            </w:r>
          </w:p>
        </w:tc>
        <w:tc>
          <w:tcPr>
            <w:tcW w:w="1985" w:type="dxa"/>
          </w:tcPr>
          <w:p w14:paraId="1BA2947D" w14:textId="34F4931A"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TT86d47313"/>
                <w:sz w:val="20"/>
                <w:szCs w:val="20"/>
              </w:rPr>
              <w:t xml:space="preserve">To provide a description of the information provided by </w:t>
            </w:r>
            <w:r w:rsidR="009F3813" w:rsidRPr="00C07005">
              <w:rPr>
                <w:rFonts w:cs="TrebuchetMS"/>
                <w:sz w:val="20"/>
                <w:szCs w:val="20"/>
              </w:rPr>
              <w:t>respiratory physicians</w:t>
            </w:r>
            <w:r w:rsidRPr="00C07005">
              <w:rPr>
                <w:rFonts w:cs="AdvTT86d47313"/>
                <w:sz w:val="20"/>
                <w:szCs w:val="20"/>
              </w:rPr>
              <w:t xml:space="preserve"> to their COPD patients at regular follow-up visits and of the information received by COPD patients and their relative about COPD-related ICU stays.</w:t>
            </w:r>
          </w:p>
        </w:tc>
        <w:tc>
          <w:tcPr>
            <w:tcW w:w="2126" w:type="dxa"/>
          </w:tcPr>
          <w:p w14:paraId="4727391B"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Interviews</w:t>
            </w:r>
          </w:p>
          <w:p w14:paraId="46C69567"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4B5E6D07" w14:textId="77777777" w:rsidR="00DE4976" w:rsidRPr="00C07005" w:rsidRDefault="00DE4976" w:rsidP="00DE4976">
            <w:pPr>
              <w:pStyle w:val="ListParagraph"/>
              <w:numPr>
                <w:ilvl w:val="0"/>
                <w:numId w:val="35"/>
              </w:numPr>
              <w:autoSpaceDE w:val="0"/>
              <w:autoSpaceDN w:val="0"/>
              <w:adjustRightInd w:val="0"/>
              <w:ind w:left="161" w:hanging="142"/>
              <w:jc w:val="both"/>
              <w:cnfStyle w:val="000000100000" w:firstRow="0" w:lastRow="0" w:firstColumn="0" w:lastColumn="0" w:oddVBand="0" w:evenVBand="0" w:oddHBand="1" w:evenHBand="0" w:firstRowFirstColumn="0" w:firstRowLastColumn="0" w:lastRowFirstColumn="0" w:lastRowLastColumn="0"/>
              <w:rPr>
                <w:rFonts w:cs="AdvTTb5929f4c"/>
                <w:sz w:val="20"/>
                <w:szCs w:val="20"/>
              </w:rPr>
            </w:pPr>
            <w:r w:rsidRPr="00C07005">
              <w:rPr>
                <w:rFonts w:cs="AdvTTb5929f4c"/>
                <w:sz w:val="20"/>
                <w:szCs w:val="20"/>
              </w:rPr>
              <w:t>126 COPD patients;</w:t>
            </w:r>
          </w:p>
          <w:p w14:paraId="008992DE" w14:textId="77777777" w:rsidR="00DE4976" w:rsidRPr="00C07005" w:rsidRDefault="00DE4976" w:rsidP="00DE4976">
            <w:pPr>
              <w:pStyle w:val="ListParagraph"/>
              <w:numPr>
                <w:ilvl w:val="0"/>
                <w:numId w:val="35"/>
              </w:numPr>
              <w:autoSpaceDE w:val="0"/>
              <w:autoSpaceDN w:val="0"/>
              <w:adjustRightInd w:val="0"/>
              <w:ind w:left="161" w:hanging="142"/>
              <w:jc w:val="both"/>
              <w:cnfStyle w:val="000000100000" w:firstRow="0" w:lastRow="0" w:firstColumn="0" w:lastColumn="0" w:oddVBand="0" w:evenVBand="0" w:oddHBand="1" w:evenHBand="0" w:firstRowFirstColumn="0" w:firstRowLastColumn="0" w:lastRowFirstColumn="0" w:lastRowLastColumn="0"/>
              <w:rPr>
                <w:rFonts w:cs="AdvTTb5929f4c"/>
                <w:sz w:val="20"/>
                <w:szCs w:val="20"/>
              </w:rPr>
            </w:pPr>
            <w:r w:rsidRPr="00C07005">
              <w:rPr>
                <w:rFonts w:cs="AdvTTb5929f4c"/>
                <w:sz w:val="20"/>
                <w:szCs w:val="20"/>
              </w:rPr>
              <w:t>102 relatives;</w:t>
            </w:r>
          </w:p>
          <w:p w14:paraId="38D402A6" w14:textId="0B3FDCDA" w:rsidR="00DE4976" w:rsidRPr="00C07005" w:rsidRDefault="00DE4976" w:rsidP="00DE4976">
            <w:pPr>
              <w:pStyle w:val="ListParagraph"/>
              <w:numPr>
                <w:ilvl w:val="0"/>
                <w:numId w:val="35"/>
              </w:numPr>
              <w:autoSpaceDE w:val="0"/>
              <w:autoSpaceDN w:val="0"/>
              <w:adjustRightInd w:val="0"/>
              <w:ind w:left="161" w:hanging="142"/>
              <w:jc w:val="both"/>
              <w:cnfStyle w:val="000000100000" w:firstRow="0" w:lastRow="0" w:firstColumn="0" w:lastColumn="0" w:oddVBand="0" w:evenVBand="0" w:oddHBand="1" w:evenHBand="0" w:firstRowFirstColumn="0" w:firstRowLastColumn="0" w:lastRowFirstColumn="0" w:lastRowLastColumn="0"/>
              <w:rPr>
                <w:rFonts w:cs="AdvTTb5929f4c"/>
                <w:sz w:val="20"/>
                <w:szCs w:val="20"/>
              </w:rPr>
            </w:pPr>
            <w:r w:rsidRPr="00C07005">
              <w:rPr>
                <w:rFonts w:cs="AdvTTb5929f4c"/>
                <w:sz w:val="20"/>
                <w:szCs w:val="20"/>
              </w:rPr>
              <w:t xml:space="preserve">173 </w:t>
            </w:r>
            <w:r w:rsidR="009F3813" w:rsidRPr="00C07005">
              <w:rPr>
                <w:rFonts w:cs="TrebuchetMS"/>
                <w:sz w:val="20"/>
                <w:szCs w:val="20"/>
              </w:rPr>
              <w:t>respiratory physicians</w:t>
            </w:r>
            <w:r w:rsidRPr="00C07005">
              <w:rPr>
                <w:rFonts w:cs="AdvTTb5929f4c"/>
                <w:sz w:val="20"/>
                <w:szCs w:val="20"/>
              </w:rPr>
              <w:t>;</w:t>
            </w:r>
          </w:p>
          <w:p w14:paraId="38767665" w14:textId="77777777" w:rsidR="00DE4976" w:rsidRPr="00C07005" w:rsidRDefault="00DE4976" w:rsidP="00DE4976">
            <w:pPr>
              <w:pStyle w:val="ListParagraph"/>
              <w:numPr>
                <w:ilvl w:val="0"/>
                <w:numId w:val="35"/>
              </w:numPr>
              <w:ind w:left="161"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TTb5929f4c"/>
                <w:sz w:val="20"/>
                <w:szCs w:val="20"/>
              </w:rPr>
              <w:t>135 ICU physicians.</w:t>
            </w:r>
          </w:p>
        </w:tc>
        <w:tc>
          <w:tcPr>
            <w:tcW w:w="3119" w:type="dxa"/>
          </w:tcPr>
          <w:p w14:paraId="33A8C8B3" w14:textId="1B3096B4" w:rsidR="00DE4976" w:rsidRPr="00C07005" w:rsidRDefault="00DE4976" w:rsidP="00DE4976">
            <w:pPr>
              <w:pStyle w:val="ListParagraph"/>
              <w:numPr>
                <w:ilvl w:val="0"/>
                <w:numId w:val="35"/>
              </w:numPr>
              <w:autoSpaceDE w:val="0"/>
              <w:autoSpaceDN w:val="0"/>
              <w:adjustRightInd w:val="0"/>
              <w:ind w:left="176" w:hanging="142"/>
              <w:jc w:val="both"/>
              <w:cnfStyle w:val="000000100000" w:firstRow="0" w:lastRow="0" w:firstColumn="0" w:lastColumn="0" w:oddVBand="0" w:evenVBand="0" w:oddHBand="1" w:evenHBand="0" w:firstRowFirstColumn="0" w:firstRowLastColumn="0" w:lastRowFirstColumn="0" w:lastRowLastColumn="0"/>
              <w:rPr>
                <w:rFonts w:cs="AdvTTb5929f4c"/>
                <w:sz w:val="20"/>
                <w:szCs w:val="20"/>
              </w:rPr>
            </w:pPr>
            <w:r w:rsidRPr="00C07005">
              <w:rPr>
                <w:rFonts w:cs="AdvTTb5929f4c"/>
                <w:sz w:val="20"/>
                <w:szCs w:val="20"/>
              </w:rPr>
              <w:t>For 41% of p</w:t>
            </w:r>
            <w:r w:rsidR="009F3813" w:rsidRPr="00C07005">
              <w:rPr>
                <w:rFonts w:cs="AdvTTb5929f4c"/>
                <w:sz w:val="20"/>
                <w:szCs w:val="20"/>
              </w:rPr>
              <w:t>atients and 54% of relatives, IT</w:t>
            </w:r>
            <w:r w:rsidRPr="00C07005">
              <w:rPr>
                <w:rFonts w:cs="AdvTTb5929f4c"/>
                <w:sz w:val="20"/>
                <w:szCs w:val="20"/>
              </w:rPr>
              <w:t>U admission had never b</w:t>
            </w:r>
            <w:r w:rsidR="009F3813" w:rsidRPr="00C07005">
              <w:rPr>
                <w:rFonts w:cs="AdvTTb5929f4c"/>
                <w:sz w:val="20"/>
                <w:szCs w:val="20"/>
              </w:rPr>
              <w:t>een expected prior to admission.</w:t>
            </w:r>
          </w:p>
          <w:p w14:paraId="6D2843DB" w14:textId="57DFFABB" w:rsidR="00DE4976" w:rsidRPr="00C07005" w:rsidRDefault="00DE4976" w:rsidP="00DE4976">
            <w:pPr>
              <w:pStyle w:val="ListParagraph"/>
              <w:numPr>
                <w:ilvl w:val="0"/>
                <w:numId w:val="35"/>
              </w:numPr>
              <w:autoSpaceDE w:val="0"/>
              <w:autoSpaceDN w:val="0"/>
              <w:adjustRightInd w:val="0"/>
              <w:ind w:left="176" w:hanging="142"/>
              <w:jc w:val="both"/>
              <w:cnfStyle w:val="000000100000" w:firstRow="0" w:lastRow="0" w:firstColumn="0" w:lastColumn="0" w:oddVBand="0" w:evenVBand="0" w:oddHBand="1" w:evenHBand="0" w:firstRowFirstColumn="0" w:firstRowLastColumn="0" w:lastRowFirstColumn="0" w:lastRowLastColumn="0"/>
              <w:rPr>
                <w:rFonts w:cs="AdvTTb5929f4c"/>
                <w:sz w:val="20"/>
                <w:szCs w:val="20"/>
              </w:rPr>
            </w:pPr>
            <w:r w:rsidRPr="00C07005">
              <w:rPr>
                <w:rFonts w:cs="AdvTTb5929f4c"/>
                <w:sz w:val="20"/>
                <w:szCs w:val="20"/>
              </w:rPr>
              <w:t>One half of patients were not routinely informed by their</w:t>
            </w:r>
            <w:r w:rsidR="009F3813" w:rsidRPr="00C07005">
              <w:rPr>
                <w:rFonts w:cs="AdvTTb5929f4c"/>
                <w:sz w:val="20"/>
                <w:szCs w:val="20"/>
              </w:rPr>
              <w:t xml:space="preserve"> </w:t>
            </w:r>
            <w:r w:rsidR="009F3813" w:rsidRPr="00C07005">
              <w:rPr>
                <w:rFonts w:cs="TrebuchetMS"/>
                <w:sz w:val="20"/>
                <w:szCs w:val="20"/>
              </w:rPr>
              <w:t>respiratory physicians</w:t>
            </w:r>
            <w:r w:rsidR="009F3813" w:rsidRPr="00C07005">
              <w:rPr>
                <w:rFonts w:cs="AdvTTb5929f4c"/>
                <w:sz w:val="20"/>
                <w:szCs w:val="20"/>
              </w:rPr>
              <w:t xml:space="preserve"> about possible ITU admission.</w:t>
            </w:r>
          </w:p>
          <w:p w14:paraId="3CC017AE" w14:textId="299D6880" w:rsidR="00DE4976" w:rsidRPr="00C07005" w:rsidRDefault="00DE4976" w:rsidP="007710CD">
            <w:pPr>
              <w:pStyle w:val="ListParagraph"/>
              <w:numPr>
                <w:ilvl w:val="0"/>
                <w:numId w:val="35"/>
              </w:numPr>
              <w:autoSpaceDE w:val="0"/>
              <w:autoSpaceDN w:val="0"/>
              <w:adjustRightInd w:val="0"/>
              <w:ind w:left="176" w:hanging="142"/>
              <w:jc w:val="both"/>
              <w:cnfStyle w:val="000000100000" w:firstRow="0" w:lastRow="0" w:firstColumn="0" w:lastColumn="0" w:oddVBand="0" w:evenVBand="0" w:oddHBand="1" w:evenHBand="0" w:firstRowFirstColumn="0" w:firstRowLastColumn="0" w:lastRowFirstColumn="0" w:lastRowLastColumn="0"/>
              <w:rPr>
                <w:rFonts w:cs="AdvTTb5929f4c"/>
                <w:sz w:val="20"/>
                <w:szCs w:val="20"/>
              </w:rPr>
            </w:pPr>
            <w:r w:rsidRPr="00C07005">
              <w:rPr>
                <w:rFonts w:cs="AdvTTb5929f4c"/>
                <w:sz w:val="20"/>
                <w:szCs w:val="20"/>
              </w:rPr>
              <w:t>Treatment options were not explained to COPD patients duri</w:t>
            </w:r>
            <w:r w:rsidR="009F3813" w:rsidRPr="00C07005">
              <w:rPr>
                <w:rFonts w:cs="AdvTTb5929f4c"/>
                <w:sz w:val="20"/>
                <w:szCs w:val="20"/>
              </w:rPr>
              <w:t xml:space="preserve">ng regular </w:t>
            </w:r>
            <w:r w:rsidR="009F3813" w:rsidRPr="00C07005">
              <w:rPr>
                <w:rFonts w:cs="TrebuchetMS"/>
                <w:sz w:val="20"/>
                <w:szCs w:val="20"/>
              </w:rPr>
              <w:t xml:space="preserve">respiratory </w:t>
            </w:r>
            <w:r w:rsidR="009F3813" w:rsidRPr="00C07005">
              <w:rPr>
                <w:rFonts w:cs="AdvTTb5929f4c"/>
                <w:sz w:val="20"/>
                <w:szCs w:val="20"/>
              </w:rPr>
              <w:t>visits.</w:t>
            </w:r>
          </w:p>
          <w:p w14:paraId="30593013" w14:textId="4FB9E545" w:rsidR="00DE4976" w:rsidRPr="00C07005" w:rsidRDefault="007710CD" w:rsidP="007710CD">
            <w:pPr>
              <w:pStyle w:val="ListParagraph"/>
              <w:numPr>
                <w:ilvl w:val="0"/>
                <w:numId w:val="35"/>
              </w:numPr>
              <w:autoSpaceDE w:val="0"/>
              <w:autoSpaceDN w:val="0"/>
              <w:adjustRightInd w:val="0"/>
              <w:ind w:left="176"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rebuchetMS"/>
                <w:sz w:val="20"/>
                <w:szCs w:val="20"/>
              </w:rPr>
              <w:t>Respiratory physicians</w:t>
            </w:r>
            <w:r w:rsidRPr="00C07005">
              <w:rPr>
                <w:rFonts w:cs="AdvTTb5929f4c"/>
                <w:sz w:val="20"/>
                <w:szCs w:val="20"/>
              </w:rPr>
              <w:t xml:space="preserve"> </w:t>
            </w:r>
            <w:r w:rsidR="009F3813" w:rsidRPr="00C07005">
              <w:rPr>
                <w:rFonts w:cs="AdvTTb5929f4c"/>
                <w:sz w:val="20"/>
                <w:szCs w:val="20"/>
              </w:rPr>
              <w:t>and IT</w:t>
            </w:r>
            <w:r w:rsidR="00DE4976" w:rsidRPr="00C07005">
              <w:rPr>
                <w:rFonts w:cs="AdvTTb5929f4c"/>
                <w:sz w:val="20"/>
                <w:szCs w:val="20"/>
              </w:rPr>
              <w:t>U physician</w:t>
            </w:r>
            <w:r w:rsidRPr="00C07005">
              <w:rPr>
                <w:rFonts w:cs="AdvTTb5929f4c"/>
                <w:sz w:val="20"/>
                <w:szCs w:val="20"/>
              </w:rPr>
              <w:t>s</w:t>
            </w:r>
            <w:r w:rsidR="00DE4976" w:rsidRPr="00C07005">
              <w:rPr>
                <w:rFonts w:cs="AdvTTb5929f4c"/>
                <w:sz w:val="20"/>
                <w:szCs w:val="20"/>
              </w:rPr>
              <w:t xml:space="preserve"> have different perceptions of the decision</w:t>
            </w:r>
            <w:r w:rsidR="009F3813" w:rsidRPr="00C07005">
              <w:rPr>
                <w:rFonts w:cs="AdvTTb5929f4c"/>
                <w:sz w:val="20"/>
                <w:szCs w:val="20"/>
              </w:rPr>
              <w:t>-making process pertaining to IT</w:t>
            </w:r>
            <w:r w:rsidR="00DE4976" w:rsidRPr="00C07005">
              <w:rPr>
                <w:rFonts w:cs="AdvTTb5929f4c"/>
                <w:sz w:val="20"/>
                <w:szCs w:val="20"/>
              </w:rPr>
              <w:t>U admission and intubation.</w:t>
            </w:r>
          </w:p>
        </w:tc>
        <w:tc>
          <w:tcPr>
            <w:tcW w:w="2976" w:type="dxa"/>
          </w:tcPr>
          <w:p w14:paraId="689615C7" w14:textId="77777777" w:rsidR="00DE4976" w:rsidRPr="00C07005" w:rsidRDefault="00DE4976" w:rsidP="00DE4976">
            <w:pPr>
              <w:pStyle w:val="ListParagraph"/>
              <w:numPr>
                <w:ilvl w:val="0"/>
                <w:numId w:val="77"/>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in-depth information about the perspectives of patients and clinicians;</w:t>
            </w:r>
          </w:p>
          <w:p w14:paraId="60CE5B11" w14:textId="77777777" w:rsidR="00DE4976" w:rsidRPr="00C07005" w:rsidRDefault="00DE4976" w:rsidP="00DE4976">
            <w:pPr>
              <w:pStyle w:val="ListParagraph"/>
              <w:numPr>
                <w:ilvl w:val="0"/>
                <w:numId w:val="77"/>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information regarding the patients who died during their stay in the intensive care unit;</w:t>
            </w:r>
          </w:p>
          <w:p w14:paraId="67888AF7" w14:textId="77777777" w:rsidR="00DE4976" w:rsidRPr="00C07005" w:rsidRDefault="00DE4976" w:rsidP="00DE4976">
            <w:pPr>
              <w:pStyle w:val="ListParagraph"/>
              <w:numPr>
                <w:ilvl w:val="0"/>
                <w:numId w:val="77"/>
              </w:num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Clinicians who participated in the study did not look after the patients who were also included.</w:t>
            </w:r>
          </w:p>
        </w:tc>
        <w:tc>
          <w:tcPr>
            <w:tcW w:w="2552" w:type="dxa"/>
          </w:tcPr>
          <w:p w14:paraId="7C48263B" w14:textId="77777777" w:rsidR="00DE4976" w:rsidRPr="00C07005" w:rsidRDefault="00DE4976" w:rsidP="00DE4976">
            <w:pPr>
              <w:pStyle w:val="ListParagraph"/>
              <w:numPr>
                <w:ilvl w:val="0"/>
                <w:numId w:val="3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Very recent study;</w:t>
            </w:r>
          </w:p>
          <w:p w14:paraId="76EF92FA" w14:textId="77777777" w:rsidR="00DE4976" w:rsidRPr="00C07005" w:rsidRDefault="00DE4976" w:rsidP="00DE4976">
            <w:pPr>
              <w:pStyle w:val="ListParagraph"/>
              <w:numPr>
                <w:ilvl w:val="0"/>
                <w:numId w:val="3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Large participation rate in the study;</w:t>
            </w:r>
          </w:p>
          <w:p w14:paraId="5FE6703D" w14:textId="77777777" w:rsidR="00DE4976" w:rsidRPr="00C07005" w:rsidRDefault="00DE4976" w:rsidP="00DE4976">
            <w:pPr>
              <w:pStyle w:val="ListParagraph"/>
              <w:numPr>
                <w:ilvl w:val="0"/>
                <w:numId w:val="3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Large number of intensive care units included in the study;</w:t>
            </w:r>
          </w:p>
          <w:p w14:paraId="266CB1E6" w14:textId="77777777" w:rsidR="00DE4976" w:rsidRPr="00C07005" w:rsidRDefault="00DE4976" w:rsidP="00DE4976">
            <w:pPr>
              <w:pStyle w:val="ListParagraph"/>
              <w:numPr>
                <w:ilvl w:val="0"/>
                <w:numId w:val="3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omprehensive description of methods and steps taken in the study;</w:t>
            </w:r>
          </w:p>
          <w:p w14:paraId="32F180F3" w14:textId="77777777" w:rsidR="00DE4976" w:rsidRPr="00C07005" w:rsidRDefault="00DE4976" w:rsidP="00DE4976">
            <w:pPr>
              <w:pStyle w:val="ListParagraph"/>
              <w:numPr>
                <w:ilvl w:val="0"/>
                <w:numId w:val="3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Data may be generalized to other areas of France, country of origin of the study.</w:t>
            </w:r>
          </w:p>
        </w:tc>
      </w:tr>
      <w:tr w:rsidR="00DE4976" w:rsidRPr="00C07005" w14:paraId="6EEEA3F5"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13BCEC26" w14:textId="3D4850A7" w:rsidR="00DE4976" w:rsidRPr="00C07005" w:rsidRDefault="00DE4976" w:rsidP="00565A42">
            <w:r w:rsidRPr="00C07005">
              <w:fldChar w:fldCharType="begin">
                <w:fldData xml:space="preserve">PEVuZE5vdGU+PENpdGU+PEF1dGhvcj5TZWFtYXJrPC9BdXRob3I+PFllYXI+MjAxMjwvWWVhcj48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MjYxLTY8L3BhZ2VzPjx2b2x1bWU+MjE8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</w:fldData>
              </w:fldChar>
            </w:r>
            <w:r w:rsidR="007C0184">
              <w:instrText xml:space="preserve"> ADDIN EN.CITE </w:instrText>
            </w:r>
            <w:r w:rsidR="007C0184">
              <w:fldChar w:fldCharType="begin">
                <w:fldData xml:space="preserve">PEVuZE5vdGU+PENpdGU+PEF1dGhvcj5TZWFtYXJrPC9BdXRob3I+PFllYXI+MjAxMjwvWWVhcj48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MjYxLTY8L3BhZ2VzPjx2b2x1bWU+MjE8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</w:fldData>
              </w:fldChar>
            </w:r>
            <w:r w:rsidR="007C0184">
              <w:instrText xml:space="preserve"> ADDIN EN.CITE.DATA </w:instrText>
            </w:r>
            <w:r w:rsidR="007C0184">
              <w:fldChar w:fldCharType="end"/>
            </w:r>
            <w:r w:rsidRPr="00C07005">
              <w:fldChar w:fldCharType="separate"/>
            </w:r>
            <w:r w:rsidR="007C0184">
              <w:rPr>
                <w:noProof/>
              </w:rPr>
              <w:t>[</w:t>
            </w:r>
            <w:hyperlink w:anchor="_ENREF_38" w:tooltip="Seamark, 2012 #4211" w:history="1">
              <w:r w:rsidR="00565A42">
                <w:rPr>
                  <w:noProof/>
                </w:rPr>
                <w:t>38</w:t>
              </w:r>
            </w:hyperlink>
            <w:r w:rsidR="007C0184">
              <w:rPr>
                <w:noProof/>
              </w:rPr>
              <w:t>]</w:t>
            </w:r>
            <w:r w:rsidRPr="00C07005">
              <w:fldChar w:fldCharType="end"/>
            </w:r>
            <w:r w:rsidRPr="00C07005">
              <w:t>, UK</w:t>
            </w:r>
          </w:p>
        </w:tc>
        <w:tc>
          <w:tcPr>
            <w:tcW w:w="1985" w:type="dxa"/>
          </w:tcPr>
          <w:p w14:paraId="51BC1BE3" w14:textId="01649C62"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To examine whether an admission to hospital for an exacerbation of COPD is an opportunity for </w:t>
            </w:r>
            <w:r w:rsidR="00591C1B" w:rsidRPr="00C07005">
              <w:rPr>
                <w:sz w:val="20"/>
                <w:szCs w:val="20"/>
              </w:rPr>
              <w:t>Advance Care Planning (</w:t>
            </w:r>
            <w:r w:rsidRPr="00C07005">
              <w:rPr>
                <w:sz w:val="20"/>
                <w:szCs w:val="20"/>
              </w:rPr>
              <w:t>ACP</w:t>
            </w:r>
            <w:r w:rsidR="00591C1B" w:rsidRPr="00C07005">
              <w:rPr>
                <w:sz w:val="20"/>
                <w:szCs w:val="20"/>
              </w:rPr>
              <w:t>)</w:t>
            </w:r>
            <w:r w:rsidRPr="00C07005">
              <w:rPr>
                <w:sz w:val="20"/>
                <w:szCs w:val="20"/>
              </w:rPr>
              <w:t xml:space="preserve"> and to understand, from the patient perspective, the optimum </w:t>
            </w:r>
            <w:r w:rsidRPr="00C07005">
              <w:rPr>
                <w:sz w:val="20"/>
                <w:szCs w:val="20"/>
              </w:rPr>
              <w:lastRenderedPageBreak/>
              <w:t>circumstances for ACP.</w:t>
            </w:r>
          </w:p>
        </w:tc>
        <w:tc>
          <w:tcPr>
            <w:tcW w:w="2126" w:type="dxa"/>
          </w:tcPr>
          <w:p w14:paraId="3886A224"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rFonts w:cs="FrutigerLTStd-Light"/>
                <w:sz w:val="20"/>
                <w:szCs w:val="20"/>
              </w:rPr>
            </w:pPr>
            <w:r w:rsidRPr="00C07005">
              <w:rPr>
                <w:rFonts w:cs="FrutigerLTStd-Light"/>
                <w:sz w:val="20"/>
                <w:szCs w:val="20"/>
              </w:rPr>
              <w:lastRenderedPageBreak/>
              <w:t>Interviews</w:t>
            </w:r>
          </w:p>
          <w:p w14:paraId="20070E48"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49BB9368" w14:textId="77777777" w:rsidR="00DE4976" w:rsidRPr="00C07005" w:rsidRDefault="00DE4976" w:rsidP="00DE4976">
            <w:pPr>
              <w:pStyle w:val="ListParagraph"/>
              <w:numPr>
                <w:ilvl w:val="0"/>
                <w:numId w:val="35"/>
              </w:numPr>
              <w:ind w:left="161"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16 COPD patients;</w:t>
            </w:r>
          </w:p>
          <w:p w14:paraId="3C12DFE9" w14:textId="77777777" w:rsidR="00DE4976" w:rsidRPr="00C07005" w:rsidRDefault="00DE4976" w:rsidP="00DE4976">
            <w:pPr>
              <w:pStyle w:val="ListParagraph"/>
              <w:numPr>
                <w:ilvl w:val="0"/>
                <w:numId w:val="35"/>
              </w:numPr>
              <w:ind w:left="161"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15 Relatives.</w:t>
            </w:r>
          </w:p>
        </w:tc>
        <w:tc>
          <w:tcPr>
            <w:tcW w:w="3119" w:type="dxa"/>
          </w:tcPr>
          <w:p w14:paraId="3B24D366" w14:textId="455201B1" w:rsidR="00DE4976" w:rsidRPr="00C07005" w:rsidRDefault="00DE4976" w:rsidP="00DE4976">
            <w:pPr>
              <w:pStyle w:val="ListParagraph"/>
              <w:numPr>
                <w:ilvl w:val="0"/>
                <w:numId w:val="36"/>
              </w:numPr>
              <w:ind w:left="176" w:hanging="142"/>
              <w:jc w:val="both"/>
              <w:cnfStyle w:val="000000000000" w:firstRow="0" w:lastRow="0" w:firstColumn="0" w:lastColumn="0" w:oddVBand="0" w:evenVBand="0" w:oddHBand="0" w:evenHBand="0" w:firstRowFirstColumn="0" w:firstRowLastColumn="0" w:lastRowFirstColumn="0" w:lastRowLastColumn="0"/>
              <w:rPr>
                <w:rFonts w:cs="FrutigerLTStd-Light"/>
                <w:sz w:val="20"/>
                <w:szCs w:val="20"/>
              </w:rPr>
            </w:pPr>
            <w:r w:rsidRPr="00C07005">
              <w:rPr>
                <w:rFonts w:cs="FrutigerLTStd-Light"/>
                <w:sz w:val="20"/>
                <w:szCs w:val="20"/>
              </w:rPr>
              <w:t xml:space="preserve">No patients recalled </w:t>
            </w:r>
            <w:r w:rsidR="007D6DD4" w:rsidRPr="00C07005">
              <w:rPr>
                <w:sz w:val="20"/>
                <w:szCs w:val="20"/>
              </w:rPr>
              <w:t>conversations</w:t>
            </w:r>
            <w:r w:rsidRPr="00C07005">
              <w:rPr>
                <w:rFonts w:cs="FrutigerLTStd-Light"/>
                <w:sz w:val="20"/>
                <w:szCs w:val="20"/>
              </w:rPr>
              <w:t xml:space="preserve"> about resuscitation or planning for the future.</w:t>
            </w:r>
          </w:p>
          <w:p w14:paraId="0ECEBD29" w14:textId="77777777" w:rsidR="00DE4976" w:rsidRPr="00C07005" w:rsidRDefault="00DE4976" w:rsidP="00DE4976">
            <w:pPr>
              <w:pStyle w:val="ListParagraph"/>
              <w:numPr>
                <w:ilvl w:val="0"/>
                <w:numId w:val="36"/>
              </w:numPr>
              <w:autoSpaceDE w:val="0"/>
              <w:autoSpaceDN w:val="0"/>
              <w:adjustRightInd w:val="0"/>
              <w:ind w:left="176" w:hanging="142"/>
              <w:jc w:val="both"/>
              <w:cnfStyle w:val="000000000000" w:firstRow="0" w:lastRow="0" w:firstColumn="0" w:lastColumn="0" w:oddVBand="0" w:evenVBand="0" w:oddHBand="0" w:evenHBand="0" w:firstRowFirstColumn="0" w:firstRowLastColumn="0" w:lastRowFirstColumn="0" w:lastRowLastColumn="0"/>
              <w:rPr>
                <w:rFonts w:cs="FrutigerLTStd-Light"/>
                <w:sz w:val="20"/>
                <w:szCs w:val="20"/>
              </w:rPr>
            </w:pPr>
            <w:r w:rsidRPr="00C07005">
              <w:rPr>
                <w:rFonts w:cs="FrutigerLTStd-Light"/>
                <w:sz w:val="20"/>
                <w:szCs w:val="20"/>
              </w:rPr>
              <w:t xml:space="preserve">Hospital admission and discharge was seen as chaotic and lacking in continuity. </w:t>
            </w:r>
          </w:p>
          <w:p w14:paraId="2C3B7DDA" w14:textId="77777777" w:rsidR="00DE4976" w:rsidRPr="00C07005" w:rsidRDefault="00DE4976" w:rsidP="00DE4976">
            <w:pPr>
              <w:pStyle w:val="ListParagraph"/>
              <w:numPr>
                <w:ilvl w:val="0"/>
                <w:numId w:val="36"/>
              </w:numPr>
              <w:autoSpaceDE w:val="0"/>
              <w:autoSpaceDN w:val="0"/>
              <w:adjustRightInd w:val="0"/>
              <w:ind w:left="176" w:hanging="142"/>
              <w:jc w:val="both"/>
              <w:cnfStyle w:val="000000000000" w:firstRow="0" w:lastRow="0" w:firstColumn="0" w:lastColumn="0" w:oddVBand="0" w:evenVBand="0" w:oddHBand="0" w:evenHBand="0" w:firstRowFirstColumn="0" w:firstRowLastColumn="0" w:lastRowFirstColumn="0" w:lastRowLastColumn="0"/>
              <w:rPr>
                <w:rFonts w:cs="FrutigerLTStd-Light"/>
                <w:sz w:val="20"/>
                <w:szCs w:val="20"/>
              </w:rPr>
            </w:pPr>
            <w:r w:rsidRPr="00C07005">
              <w:rPr>
                <w:rFonts w:cs="FrutigerLTStd-Light"/>
                <w:sz w:val="20"/>
                <w:szCs w:val="20"/>
              </w:rPr>
              <w:t xml:space="preserve">Some patients welcomed the opportunity to discuss ACP and felt that their GP would be the best person for this. </w:t>
            </w:r>
          </w:p>
          <w:p w14:paraId="0157D144" w14:textId="7E7F33FB" w:rsidR="00DE4976" w:rsidRPr="00C07005" w:rsidRDefault="00DE4976" w:rsidP="00DE4976">
            <w:pPr>
              <w:pStyle w:val="ListParagraph"/>
              <w:numPr>
                <w:ilvl w:val="0"/>
                <w:numId w:val="36"/>
              </w:numPr>
              <w:autoSpaceDE w:val="0"/>
              <w:autoSpaceDN w:val="0"/>
              <w:adjustRightInd w:val="0"/>
              <w:ind w:left="176"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FrutigerLTStd-Light"/>
                <w:sz w:val="20"/>
                <w:szCs w:val="20"/>
              </w:rPr>
              <w:lastRenderedPageBreak/>
              <w:t xml:space="preserve">Others wished to avoid </w:t>
            </w:r>
            <w:r w:rsidR="00B07DF3" w:rsidRPr="00C07005">
              <w:rPr>
                <w:rFonts w:cs="AdvPECF921"/>
                <w:sz w:val="20"/>
                <w:szCs w:val="20"/>
              </w:rPr>
              <w:t>end of life</w:t>
            </w:r>
            <w:r w:rsidRPr="00C07005">
              <w:rPr>
                <w:rFonts w:cs="FrutigerLTStd-Light"/>
                <w:sz w:val="20"/>
                <w:szCs w:val="20"/>
              </w:rPr>
              <w:t xml:space="preserve"> care </w:t>
            </w:r>
            <w:r w:rsidR="007D6DD4" w:rsidRPr="00C07005">
              <w:rPr>
                <w:sz w:val="20"/>
                <w:szCs w:val="20"/>
              </w:rPr>
              <w:t>conversations</w:t>
            </w:r>
            <w:r w:rsidRPr="00C07005">
              <w:rPr>
                <w:rFonts w:cs="FrutigerLTStd-Light"/>
                <w:sz w:val="20"/>
                <w:szCs w:val="20"/>
              </w:rPr>
              <w:t xml:space="preserve"> but there was evidence that, with empathetic and knowledgeable support, these </w:t>
            </w:r>
            <w:r w:rsidR="001F5B46" w:rsidRPr="00C07005">
              <w:rPr>
                <w:rFonts w:cs="FrutigerLTStd-Light"/>
                <w:sz w:val="20"/>
                <w:szCs w:val="20"/>
              </w:rPr>
              <w:t>discussion</w:t>
            </w:r>
            <w:r w:rsidRPr="00C07005">
              <w:rPr>
                <w:rFonts w:cs="FrutigerLTStd-Light"/>
                <w:sz w:val="20"/>
                <w:szCs w:val="20"/>
              </w:rPr>
              <w:t>s could be initiated.</w:t>
            </w:r>
          </w:p>
        </w:tc>
        <w:tc>
          <w:tcPr>
            <w:tcW w:w="2976" w:type="dxa"/>
          </w:tcPr>
          <w:p w14:paraId="2103D29B" w14:textId="77777777" w:rsidR="00DE4976" w:rsidRPr="00C07005" w:rsidRDefault="00DE4976" w:rsidP="00DE4976">
            <w:pPr>
              <w:pStyle w:val="ListParagraph"/>
              <w:numPr>
                <w:ilvl w:val="0"/>
                <w:numId w:val="78"/>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lastRenderedPageBreak/>
              <w:t>Small number of female participants;</w:t>
            </w:r>
          </w:p>
          <w:p w14:paraId="2AB340EE" w14:textId="77777777" w:rsidR="00DE4976" w:rsidRPr="00C07005" w:rsidRDefault="00DE4976" w:rsidP="00DE4976">
            <w:pPr>
              <w:pStyle w:val="ListParagraph"/>
              <w:numPr>
                <w:ilvl w:val="0"/>
                <w:numId w:val="78"/>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Difficult to generalize information due to qualitative character of the study;</w:t>
            </w:r>
          </w:p>
          <w:p w14:paraId="39CEA76A" w14:textId="77777777" w:rsidR="00DE4976" w:rsidRPr="00C07005" w:rsidRDefault="00DE4976" w:rsidP="00DE4976">
            <w:pPr>
              <w:pStyle w:val="ListParagraph"/>
              <w:numPr>
                <w:ilvl w:val="0"/>
                <w:numId w:val="78"/>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Exclusion of clinicians in the study.</w:t>
            </w:r>
          </w:p>
          <w:p w14:paraId="47F97180" w14:textId="77777777" w:rsidR="00DE4976" w:rsidRPr="00C07005" w:rsidRDefault="00DE4976" w:rsidP="00DE4976">
            <w:p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p>
        </w:tc>
        <w:tc>
          <w:tcPr>
            <w:tcW w:w="2552" w:type="dxa"/>
          </w:tcPr>
          <w:p w14:paraId="47841184" w14:textId="77777777" w:rsidR="00DE4976" w:rsidRPr="00C07005" w:rsidRDefault="00DE4976" w:rsidP="00DE4976">
            <w:pPr>
              <w:pStyle w:val="ListParagraph"/>
              <w:numPr>
                <w:ilvl w:val="0"/>
                <w:numId w:val="35"/>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Somehow recent Study;</w:t>
            </w:r>
          </w:p>
          <w:p w14:paraId="30A0E2E0" w14:textId="77777777" w:rsidR="00DE4976" w:rsidRPr="00C07005" w:rsidRDefault="00DE4976" w:rsidP="00DE4976">
            <w:pPr>
              <w:pStyle w:val="ListParagraph"/>
              <w:numPr>
                <w:ilvl w:val="0"/>
                <w:numId w:val="35"/>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and thematic description of the patients’ perspectives regarding the use of hospital admissions to initiate conversations about resuscitation, ventilation and advance care planning;</w:t>
            </w:r>
          </w:p>
          <w:p w14:paraId="272C70C3" w14:textId="77777777" w:rsidR="00DE4976" w:rsidRPr="00C07005" w:rsidRDefault="00DE4976" w:rsidP="00DE4976">
            <w:pPr>
              <w:pStyle w:val="ListParagraph"/>
              <w:numPr>
                <w:ilvl w:val="0"/>
                <w:numId w:val="35"/>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lastRenderedPageBreak/>
              <w:t>Inclusion of patients in different stages of their disease.</w:t>
            </w:r>
          </w:p>
        </w:tc>
      </w:tr>
      <w:tr w:rsidR="00DE4976" w:rsidRPr="00C07005" w14:paraId="421433A2"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414D3E8" w14:textId="6769514D" w:rsidR="00DE4976" w:rsidRPr="00C07005" w:rsidRDefault="00DE4976" w:rsidP="00565A42">
            <w:r w:rsidRPr="00C07005">
              <w:lastRenderedPageBreak/>
              <w:fldChar w:fldCharType="begin"/>
            </w:r>
            <w:r w:rsidR="007C0184" w:rsidRPr="00565A42">
              <w:instrText xml:space="preserve"> ADDIN EN.CITE &lt;EndNote&gt;&lt;Cite&gt;&lt;Author&gt;Simpson&lt;/Author&gt;&lt;Year&gt;2011&lt;/Year&gt;&lt;RecNum&gt;4945&lt;/RecNum&gt;&lt;DisplayText&gt;[56]&lt;/DisplayText&gt;&lt;record&gt;&lt;rec-number&gt;4945&lt;/rec-number&gt;&lt;foreign-keys&gt;&lt;key app="EN" db-id="0esa92s5w9e0pvea02sxfd0j0xpaweezveae" timestamp="1430852049"&gt;4945&lt;/key&gt;&lt;/foreign-keys&gt;&lt;ref-type name="Journal Article"&gt;17&lt;/ref-type&gt;&lt;contributors&gt;&lt;authors&gt;&lt;author&gt;Simpson, A. C.&lt;/author&gt;&lt;/authors&gt;&lt;/contributors&gt;&lt;auth-address&gt;QEII Health Sciences Centre&lt;/auth-address&gt;&lt;titles&gt;&lt;title&gt;An opportunity to care? preliminary insights from a qualitative study on advance care planning in advanced COPD&lt;/title&gt;&lt;secondary-title&gt;Progress in Palliative Care&lt;/secondary-title&gt;&lt;/titles&gt;&lt;periodical&gt;&lt;full-title&gt;Progress in Palliative Care&lt;/full-title&gt;&lt;/periodical&gt;&lt;pages&gt;243-253&lt;/pages&gt;&lt;volume&gt;19&lt;/volume&gt;&lt;number&gt;5&lt;/number&gt;&lt;section&gt;243&lt;/section&gt;&lt;keywords&gt;&lt;keyword&gt;Advance care planning&lt;/keyword&gt;&lt;keyword&gt;Communication&lt;/keyword&gt;&lt;keyword&gt;COPD&lt;/keyword&gt;&lt;keyword&gt;Prognostic uncertainty&lt;/keyword&gt;&lt;keyword&gt;Qualitative research&lt;/keyword&gt;&lt;/keywords&gt;&lt;dates&gt;&lt;year&gt;2011&lt;/year&gt;&lt;pub-dates&gt;&lt;date&gt;09 / 01 /&lt;/date&gt;&lt;/pub-dates&gt;&lt;/dates&gt;&lt;isbn&gt;09699260&amp;#xD;1743291X&lt;/isbn&gt;&lt;accession-num&gt;edselc.2-52.0-80053442935&lt;/accession-num&gt;&lt;work-type&gt;Article&lt;/work-type&gt;&lt;urls&gt;&lt;related-urls&gt;&lt;url&gt;http://search.ebscohost.com/login.aspx?direct=true&amp;amp;db=edselc&amp;amp;AN=edselc.2-52.0-80053442935&amp;amp;site=ehost-live&lt;/url&gt;&lt;/related-urls&gt;&lt;/urls&gt;&lt;electronic-resource-num&gt;10.1179/1743291X11Y.0000000007&lt;/electronic-resource-num&gt;&lt;remote-database-name&gt;edselc&lt;/remote-database-name&gt;&lt;remote-database-provider&gt;EBSCOhost&lt;/remote-database-provider&gt;&lt;language&gt;English&lt;/language&gt;&lt;/record&gt;&lt;/Cite&gt;&lt;/EndNote&gt;</w:instrText>
            </w:r>
            <w:r w:rsidRPr="00C07005">
              <w:fldChar w:fldCharType="separate"/>
            </w:r>
            <w:r w:rsidR="007C0184">
              <w:rPr>
                <w:noProof/>
              </w:rPr>
              <w:t>[</w:t>
            </w:r>
            <w:hyperlink w:anchor="_ENREF_56" w:tooltip="Simpson, 2011 #4945" w:history="1">
              <w:r w:rsidR="00565A42">
                <w:rPr>
                  <w:noProof/>
                </w:rPr>
                <w:t>56</w:t>
              </w:r>
            </w:hyperlink>
            <w:r w:rsidR="007C0184">
              <w:rPr>
                <w:noProof/>
              </w:rPr>
              <w:t>]</w:t>
            </w:r>
            <w:r w:rsidRPr="00C07005">
              <w:fldChar w:fldCharType="end"/>
            </w:r>
            <w:r w:rsidRPr="00C07005">
              <w:t>, Canada</w:t>
            </w:r>
          </w:p>
        </w:tc>
        <w:tc>
          <w:tcPr>
            <w:tcW w:w="1985" w:type="dxa"/>
          </w:tcPr>
          <w:p w14:paraId="3E124652" w14:textId="7777777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OT47eb9df8"/>
                <w:color w:val="231F20"/>
                <w:sz w:val="20"/>
                <w:szCs w:val="20"/>
              </w:rPr>
              <w:t>To offer some preliminary observations from a qualitative doctoral study to explore the question: What is required for meaningful, acceptable ACP in the context of advanced COPD?</w:t>
            </w:r>
          </w:p>
        </w:tc>
        <w:tc>
          <w:tcPr>
            <w:tcW w:w="2126" w:type="dxa"/>
          </w:tcPr>
          <w:p w14:paraId="5E2085DD"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Interventional Study</w:t>
            </w:r>
          </w:p>
          <w:p w14:paraId="20BC5377"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73DAD072" w14:textId="77777777" w:rsidR="00DE4976" w:rsidRPr="00C07005" w:rsidRDefault="00DE4976" w:rsidP="00DE4976">
            <w:pPr>
              <w:pStyle w:val="ListParagraph"/>
              <w:numPr>
                <w:ilvl w:val="0"/>
                <w:numId w:val="35"/>
              </w:numPr>
              <w:ind w:left="161"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8 patients with COPD;</w:t>
            </w:r>
          </w:p>
          <w:p w14:paraId="2C7BABE9" w14:textId="77777777" w:rsidR="00DE4976" w:rsidRPr="00C07005" w:rsidRDefault="00DE4976" w:rsidP="00DE4976">
            <w:pPr>
              <w:pStyle w:val="ListParagraph"/>
              <w:numPr>
                <w:ilvl w:val="0"/>
                <w:numId w:val="35"/>
              </w:numPr>
              <w:ind w:left="161"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7 informal carers.</w:t>
            </w:r>
          </w:p>
        </w:tc>
        <w:tc>
          <w:tcPr>
            <w:tcW w:w="3119" w:type="dxa"/>
          </w:tcPr>
          <w:p w14:paraId="1F7EE549" w14:textId="77777777" w:rsidR="00DE4976" w:rsidRPr="00C07005" w:rsidRDefault="00DE4976" w:rsidP="00DE4976">
            <w:pPr>
              <w:pStyle w:val="ListParagraph"/>
              <w:numPr>
                <w:ilvl w:val="0"/>
                <w:numId w:val="35"/>
              </w:numPr>
              <w:autoSpaceDE w:val="0"/>
              <w:autoSpaceDN w:val="0"/>
              <w:adjustRightInd w:val="0"/>
              <w:ind w:left="176" w:hanging="142"/>
              <w:jc w:val="both"/>
              <w:cnfStyle w:val="000000100000" w:firstRow="0" w:lastRow="0" w:firstColumn="0" w:lastColumn="0" w:oddVBand="0" w:evenVBand="0" w:oddHBand="1" w:evenHBand="0" w:firstRowFirstColumn="0" w:firstRowLastColumn="0" w:lastRowFirstColumn="0" w:lastRowLastColumn="0"/>
              <w:rPr>
                <w:rFonts w:cs="AdvOT47eb9df8"/>
                <w:color w:val="231F20"/>
                <w:sz w:val="20"/>
                <w:szCs w:val="20"/>
              </w:rPr>
            </w:pPr>
            <w:r w:rsidRPr="00C07005">
              <w:rPr>
                <w:rFonts w:cs="AdvOT47eb9df8"/>
                <w:color w:val="231F20"/>
                <w:sz w:val="20"/>
                <w:szCs w:val="20"/>
              </w:rPr>
              <w:t>Despite initial resistance on the part of six out of eight patients, all were able to discuss end of life care concerns and appreciate some aspects of doing so.</w:t>
            </w:r>
          </w:p>
          <w:p w14:paraId="622EDA9D" w14:textId="4D44A066" w:rsidR="00DE4976" w:rsidRPr="00C07005" w:rsidRDefault="00DE4976" w:rsidP="00DE4976">
            <w:pPr>
              <w:pStyle w:val="ListParagraph"/>
              <w:numPr>
                <w:ilvl w:val="0"/>
                <w:numId w:val="35"/>
              </w:numPr>
              <w:autoSpaceDE w:val="0"/>
              <w:autoSpaceDN w:val="0"/>
              <w:adjustRightInd w:val="0"/>
              <w:ind w:left="176"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AdvOT47eb9df8"/>
                <w:color w:val="231F20"/>
                <w:sz w:val="20"/>
                <w:szCs w:val="20"/>
              </w:rPr>
              <w:t xml:space="preserve">The sessions were an opportunity to: (1) learn more about </w:t>
            </w:r>
            <w:r w:rsidR="00B07DF3" w:rsidRPr="00C07005">
              <w:rPr>
                <w:rFonts w:cs="AdvPECF921"/>
                <w:sz w:val="20"/>
                <w:szCs w:val="20"/>
              </w:rPr>
              <w:t>end of life</w:t>
            </w:r>
            <w:r w:rsidRPr="00C07005">
              <w:rPr>
                <w:rFonts w:cs="AdvOT47eb9df8"/>
                <w:color w:val="231F20"/>
                <w:sz w:val="20"/>
                <w:szCs w:val="20"/>
              </w:rPr>
              <w:t xml:space="preserve"> care options; (2) consider</w:t>
            </w:r>
            <w:r w:rsidRPr="00C07005">
              <w:rPr>
                <w:rFonts w:cs="AdvTT97cacd14"/>
                <w:color w:val="231F20"/>
                <w:sz w:val="20"/>
                <w:szCs w:val="20"/>
              </w:rPr>
              <w:t>/</w:t>
            </w:r>
            <w:r w:rsidRPr="00C07005">
              <w:rPr>
                <w:rFonts w:cs="AdvOT47eb9df8"/>
                <w:color w:val="231F20"/>
                <w:sz w:val="20"/>
                <w:szCs w:val="20"/>
              </w:rPr>
              <w:t xml:space="preserve">document </w:t>
            </w:r>
            <w:r w:rsidR="00B07DF3" w:rsidRPr="00C07005">
              <w:rPr>
                <w:rFonts w:cs="AdvPECF921"/>
                <w:sz w:val="20"/>
                <w:szCs w:val="20"/>
              </w:rPr>
              <w:t>end of life</w:t>
            </w:r>
            <w:r w:rsidRPr="00C07005">
              <w:rPr>
                <w:rFonts w:cs="AdvOT47eb9df8"/>
                <w:color w:val="231F20"/>
                <w:sz w:val="20"/>
                <w:szCs w:val="20"/>
              </w:rPr>
              <w:t xml:space="preserve"> care preferences; (3) counter the silence around the subject; and</w:t>
            </w:r>
            <w:r w:rsidRPr="00C07005">
              <w:rPr>
                <w:rFonts w:cs="AdvTT97cacd14"/>
                <w:color w:val="231F20"/>
                <w:sz w:val="20"/>
                <w:szCs w:val="20"/>
              </w:rPr>
              <w:t>/</w:t>
            </w:r>
            <w:r w:rsidRPr="00C07005">
              <w:rPr>
                <w:rFonts w:cs="AdvOT47eb9df8"/>
                <w:color w:val="231F20"/>
                <w:sz w:val="20"/>
                <w:szCs w:val="20"/>
              </w:rPr>
              <w:t>or (4) have their illness concerns and experiences heard.</w:t>
            </w:r>
          </w:p>
        </w:tc>
        <w:tc>
          <w:tcPr>
            <w:tcW w:w="2976" w:type="dxa"/>
          </w:tcPr>
          <w:p w14:paraId="3A85A29C" w14:textId="77777777" w:rsidR="00DE4976" w:rsidRPr="00C07005" w:rsidRDefault="00DE4976" w:rsidP="00DE4976">
            <w:pPr>
              <w:pStyle w:val="ListParagraph"/>
              <w:numPr>
                <w:ilvl w:val="0"/>
                <w:numId w:val="79"/>
              </w:numPr>
              <w:ind w:left="176" w:hanging="176"/>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May have included some leading questions, which may have biased some of the findings;</w:t>
            </w:r>
          </w:p>
          <w:p w14:paraId="33BC11E4" w14:textId="77777777" w:rsidR="00DE4976" w:rsidRPr="00C07005" w:rsidRDefault="00DE4976" w:rsidP="00DE4976">
            <w:pPr>
              <w:pStyle w:val="ListParagraph"/>
              <w:numPr>
                <w:ilvl w:val="0"/>
                <w:numId w:val="79"/>
              </w:numPr>
              <w:ind w:left="176" w:hanging="176"/>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Lack of details regarding exclusion and inclusion criteria, limitations and strengths and final conclusion;</w:t>
            </w:r>
          </w:p>
          <w:p w14:paraId="51071BCA" w14:textId="77777777" w:rsidR="00DE4976" w:rsidRPr="00C07005" w:rsidRDefault="00DE4976" w:rsidP="00DE4976">
            <w:pPr>
              <w:pStyle w:val="ListParagraph"/>
              <w:numPr>
                <w:ilvl w:val="0"/>
                <w:numId w:val="79"/>
              </w:numPr>
              <w:ind w:left="176" w:hanging="176"/>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Only patients with severe disease were included;</w:t>
            </w:r>
          </w:p>
          <w:p w14:paraId="18C1E48F" w14:textId="601D4CC3" w:rsidR="00DE4976" w:rsidRPr="00C07005" w:rsidRDefault="00B230C6" w:rsidP="00DE4976">
            <w:pPr>
              <w:pStyle w:val="ListParagraph"/>
              <w:numPr>
                <w:ilvl w:val="0"/>
                <w:numId w:val="79"/>
              </w:numPr>
              <w:ind w:left="176" w:hanging="176"/>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Small sample size.</w:t>
            </w:r>
          </w:p>
        </w:tc>
        <w:tc>
          <w:tcPr>
            <w:tcW w:w="2552" w:type="dxa"/>
          </w:tcPr>
          <w:p w14:paraId="616A030F" w14:textId="77777777" w:rsidR="00DE4976" w:rsidRPr="00C07005" w:rsidRDefault="00DE4976" w:rsidP="00DE4976">
            <w:pPr>
              <w:pStyle w:val="ListParagraph"/>
              <w:numPr>
                <w:ilvl w:val="0"/>
                <w:numId w:val="3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omprehensive description of methods used in the study;</w:t>
            </w:r>
          </w:p>
          <w:p w14:paraId="3B0450BC" w14:textId="77777777" w:rsidR="00DE4976" w:rsidRPr="00C07005" w:rsidRDefault="00DE4976" w:rsidP="00DE4976">
            <w:pPr>
              <w:pStyle w:val="ListParagraph"/>
              <w:numPr>
                <w:ilvl w:val="0"/>
                <w:numId w:val="3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 Very much focused on the patient with COPD;</w:t>
            </w:r>
          </w:p>
          <w:p w14:paraId="2F9A008F" w14:textId="77777777" w:rsidR="00DE4976" w:rsidRPr="00C07005" w:rsidRDefault="00DE4976" w:rsidP="00DE4976">
            <w:pPr>
              <w:pStyle w:val="ListParagraph"/>
              <w:numPr>
                <w:ilvl w:val="0"/>
                <w:numId w:val="3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 Well-structured interventional study.</w:t>
            </w:r>
          </w:p>
        </w:tc>
      </w:tr>
      <w:tr w:rsidR="00DE4976" w:rsidRPr="00C07005" w14:paraId="0B2657A2"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1C0DA4D9" w14:textId="008286F6" w:rsidR="00DE4976" w:rsidRPr="00C07005" w:rsidRDefault="00AF5AE3" w:rsidP="00565A42">
            <w:r w:rsidRPr="00C07005">
              <w:fldChar w:fldCharType="begin"/>
            </w:r>
            <w:r w:rsidR="0074328B" w:rsidRPr="00565A42">
              <w:instrText xml:space="preserve"> ADDIN EN.CITE &lt;EndNote&gt;&lt;Cite&gt;&lt;Author&gt;Stephen&lt;/Author&gt;&lt;Year&gt;2013&lt;/Year&gt;&lt;RecNum&gt;291&lt;/RecNum&gt;&lt;DisplayText&gt;[23]&lt;/DisplayText&gt;&lt;record&gt;&lt;rec-number&gt;291&lt;/rec-number&gt;&lt;foreign-keys&gt;&lt;key app="EN" db-id="0esa92s5w9e0pvea02sxfd0j0xpaweezveae" timestamp="1417444426"&gt;291&lt;/key&gt;&lt;/foreign-keys&gt;&lt;ref-type name="Journal Article"&gt;17&lt;/ref-type&gt;&lt;contributors&gt;&lt;authors&gt;&lt;author&gt;Stephen, N.&lt;/author&gt;&lt;author&gt;Skirton, H.&lt;/author&gt;&lt;author&gt;Woodward, V.&lt;/author&gt;&lt;author&gt;Prigmore, S.&lt;/author&gt;&lt;author&gt;Endacott, R.&lt;/author&gt;&lt;/authors&gt;&lt;/contributors&gt;&lt;auth-address&gt;School of Nursing and Midwifery, Faculty of Health, Education and Society, Plymouth University, Plymouth, Devon, United Kingdom. nicole.stephen@plymouth.ac.uk&lt;/auth-address&gt;&lt;titles&gt;&lt;title&gt;End-of-life care discussions with nonmalignant respiratory disease patients: a systematic review&lt;/title&gt;&lt;secondary-title&gt;J Palliat Med&lt;/secondary-title&gt;&lt;alt-title&gt;Journal of palliative medicine&lt;/alt-title&gt;&lt;/titles&gt;&lt;periodical&gt;&lt;full-title&gt;J PALLIAT MED&lt;/full-title&gt;&lt;/periodical&gt;&lt;alt-periodical&gt;&lt;full-title&gt;Journal of Palliative Medicine&lt;/full-title&gt;&lt;/alt-periodical&gt;&lt;pages&gt;555-65&lt;/pages&gt;&lt;volume&gt;16&lt;/volume&gt;&lt;number&gt;5&lt;/number&gt;&lt;keywords&gt;&lt;keyword&gt;Humans&lt;/keyword&gt;&lt;keyword&gt;*Palliative Care&lt;/keyword&gt;&lt;keyword&gt;Patient Education as Topic&lt;/keyword&gt;&lt;keyword&gt;*Professional-Patient Relations&lt;/keyword&gt;&lt;keyword&gt;Respiratory Tract Diseases/*therapy&lt;/keyword&gt;&lt;keyword&gt;*Terminal Care&lt;/keyword&gt;&lt;/keywords&gt;&lt;dates&gt;&lt;year&gt;2013&lt;/year&gt;&lt;pub-dates&gt;&lt;date&gt;May&lt;/date&gt;&lt;/pub-dates&gt;&lt;/dates&gt;&lt;isbn&gt;1557-7740 (Electronic)&amp;#xD;1557-7740 (Linking)&lt;/isbn&gt;&lt;accession-num&gt;23461301&lt;/accession-num&gt;&lt;urls&gt;&lt;related-urls&gt;&lt;url&gt;http://www.ncbi.nlm.nih.gov/pubmed/23461301&lt;/url&gt;&lt;url&gt;http://online.liebertpub.com/doi/abs/10.1089/jpm.2012.0442?url_ver=Z39.88-2003&amp;amp;rfr_id=ori%3Arid%3Acrossref.org&amp;amp;rfr_dat=cr_pub%3Dpubmed&lt;/url&gt;&lt;/related-urls&gt;&lt;/urls&gt;&lt;electronic-resource-num&gt;10.1089/jpm.2012.0442&lt;/electronic-resource-num&gt;&lt;/record&gt;&lt;/Cite&gt;&lt;/EndNote&gt;</w:instrText>
            </w:r>
            <w:r w:rsidRPr="00C07005">
              <w:fldChar w:fldCharType="separate"/>
            </w:r>
            <w:r w:rsidR="0074328B" w:rsidRPr="00C07005">
              <w:rPr>
                <w:noProof/>
              </w:rPr>
              <w:t>[</w:t>
            </w:r>
            <w:hyperlink w:anchor="_ENREF_23" w:tooltip="Stephen, 2013 #291" w:history="1">
              <w:r w:rsidR="00565A42" w:rsidRPr="00C07005">
                <w:rPr>
                  <w:noProof/>
                </w:rPr>
                <w:t>23</w:t>
              </w:r>
            </w:hyperlink>
            <w:r w:rsidR="0074328B" w:rsidRPr="00C07005">
              <w:rPr>
                <w:noProof/>
              </w:rPr>
              <w:t>]</w:t>
            </w:r>
            <w:r w:rsidRPr="00C07005">
              <w:fldChar w:fldCharType="end"/>
            </w:r>
            <w:r w:rsidR="00DE4976" w:rsidRPr="00C07005">
              <w:t>, UK</w:t>
            </w:r>
          </w:p>
        </w:tc>
        <w:tc>
          <w:tcPr>
            <w:tcW w:w="1985" w:type="dxa"/>
          </w:tcPr>
          <w:p w14:paraId="5279C7E3" w14:textId="5552C9ED" w:rsidR="00DE4976" w:rsidRPr="00C07005" w:rsidRDefault="00DE4976" w:rsidP="00DE497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P7C2E"/>
                <w:sz w:val="20"/>
                <w:szCs w:val="20"/>
              </w:rPr>
              <w:t xml:space="preserve">To highlight </w:t>
            </w:r>
            <w:r w:rsidR="00591C1B" w:rsidRPr="00C07005">
              <w:rPr>
                <w:rFonts w:cs="AdvP7C2E"/>
                <w:sz w:val="20"/>
                <w:szCs w:val="20"/>
              </w:rPr>
              <w:t xml:space="preserve">the </w:t>
            </w:r>
            <w:r w:rsidRPr="00C07005">
              <w:rPr>
                <w:rFonts w:cs="AdvP7C2E"/>
                <w:sz w:val="20"/>
                <w:szCs w:val="20"/>
              </w:rPr>
              <w:t xml:space="preserve">key components and challenges for patients and health professionals discussing </w:t>
            </w:r>
            <w:r w:rsidR="00B07DF3" w:rsidRPr="00C07005">
              <w:rPr>
                <w:rFonts w:cs="AdvPECF921"/>
                <w:sz w:val="20"/>
                <w:szCs w:val="20"/>
              </w:rPr>
              <w:t>end of life</w:t>
            </w:r>
            <w:r w:rsidRPr="00C07005">
              <w:rPr>
                <w:rFonts w:cs="AdvP7C2E"/>
                <w:sz w:val="20"/>
                <w:szCs w:val="20"/>
              </w:rPr>
              <w:t xml:space="preserve"> care in non-malignant respiratory disease.</w:t>
            </w:r>
          </w:p>
        </w:tc>
        <w:tc>
          <w:tcPr>
            <w:tcW w:w="2126" w:type="dxa"/>
          </w:tcPr>
          <w:p w14:paraId="24F62C01"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Systematic Literature Review</w:t>
            </w:r>
          </w:p>
          <w:p w14:paraId="1302E25B"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70B2752D" w14:textId="69DC2A70" w:rsidR="00DE4976" w:rsidRPr="00C07005" w:rsidRDefault="00591C1B"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Sample - </w:t>
            </w:r>
            <w:r w:rsidR="00DE4976" w:rsidRPr="00C07005">
              <w:rPr>
                <w:sz w:val="20"/>
                <w:szCs w:val="20"/>
              </w:rPr>
              <w:t>Not Applicable</w:t>
            </w:r>
          </w:p>
        </w:tc>
        <w:tc>
          <w:tcPr>
            <w:tcW w:w="3119" w:type="dxa"/>
          </w:tcPr>
          <w:p w14:paraId="0946416D" w14:textId="02737A36" w:rsidR="00DE4976" w:rsidRPr="00C07005" w:rsidRDefault="00DE4976" w:rsidP="00DE4976">
            <w:pPr>
              <w:pStyle w:val="ListParagraph"/>
              <w:numPr>
                <w:ilvl w:val="0"/>
                <w:numId w:val="37"/>
              </w:numPr>
              <w:autoSpaceDE w:val="0"/>
              <w:autoSpaceDN w:val="0"/>
              <w:adjustRightInd w:val="0"/>
              <w:ind w:left="176"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dvP7C2E"/>
                <w:sz w:val="20"/>
                <w:szCs w:val="20"/>
              </w:rPr>
              <w:t xml:space="preserve">Three themes involving components and challenges in </w:t>
            </w:r>
            <w:r w:rsidR="00B07DF3" w:rsidRPr="00C07005">
              <w:rPr>
                <w:rFonts w:cs="AdvPECF921"/>
                <w:sz w:val="20"/>
                <w:szCs w:val="20"/>
              </w:rPr>
              <w:t>end of life</w:t>
            </w:r>
            <w:r w:rsidRPr="00C07005">
              <w:rPr>
                <w:rFonts w:cs="AdvP7C2E"/>
                <w:sz w:val="20"/>
                <w:szCs w:val="20"/>
              </w:rPr>
              <w:t xml:space="preserve"> </w:t>
            </w:r>
            <w:r w:rsidR="007D6DD4" w:rsidRPr="00C07005">
              <w:rPr>
                <w:sz w:val="20"/>
                <w:szCs w:val="20"/>
              </w:rPr>
              <w:t>conversations</w:t>
            </w:r>
            <w:r w:rsidRPr="00C07005">
              <w:rPr>
                <w:rFonts w:cs="AdvP7C2E"/>
                <w:sz w:val="20"/>
                <w:szCs w:val="20"/>
              </w:rPr>
              <w:t xml:space="preserve"> were identified: the </w:t>
            </w:r>
            <w:r w:rsidR="005E39F6" w:rsidRPr="00C07005">
              <w:rPr>
                <w:sz w:val="20"/>
                <w:szCs w:val="20"/>
              </w:rPr>
              <w:t>conversation</w:t>
            </w:r>
            <w:r w:rsidRPr="00C07005">
              <w:rPr>
                <w:rFonts w:cs="AdvP7C2E"/>
                <w:sz w:val="20"/>
                <w:szCs w:val="20"/>
              </w:rPr>
              <w:t>, the health professional/patient relationship, and patient perceptions.</w:t>
            </w:r>
          </w:p>
        </w:tc>
        <w:tc>
          <w:tcPr>
            <w:tcW w:w="2976" w:type="dxa"/>
          </w:tcPr>
          <w:p w14:paraId="6748B2A9" w14:textId="3E54F529" w:rsidR="00DE4976" w:rsidRPr="00C07005" w:rsidRDefault="00DE4976" w:rsidP="00DE4976">
            <w:pPr>
              <w:pStyle w:val="ListParagraph"/>
              <w:numPr>
                <w:ilvl w:val="0"/>
                <w:numId w:val="8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 xml:space="preserve">Inclusion of patients with several non-malignant </w:t>
            </w:r>
            <w:r w:rsidR="00591C1B" w:rsidRPr="00C07005">
              <w:rPr>
                <w:rFonts w:cstheme="majorBidi"/>
                <w:sz w:val="20"/>
                <w:szCs w:val="20"/>
              </w:rPr>
              <w:t xml:space="preserve">respiratory </w:t>
            </w:r>
            <w:r w:rsidRPr="00C07005">
              <w:rPr>
                <w:rFonts w:cstheme="majorBidi"/>
                <w:sz w:val="20"/>
                <w:szCs w:val="20"/>
              </w:rPr>
              <w:t>diseases;</w:t>
            </w:r>
          </w:p>
          <w:p w14:paraId="6AFAE2D8" w14:textId="77777777" w:rsidR="00DE4976" w:rsidRPr="00C07005" w:rsidRDefault="00DE4976" w:rsidP="00DE4976">
            <w:pPr>
              <w:pStyle w:val="ListParagraph"/>
              <w:numPr>
                <w:ilvl w:val="0"/>
                <w:numId w:val="8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number of databases and papers included;</w:t>
            </w:r>
          </w:p>
          <w:p w14:paraId="35DD766D" w14:textId="77777777" w:rsidR="00DE4976" w:rsidRPr="00C07005" w:rsidRDefault="00DE4976" w:rsidP="00DE4976">
            <w:pPr>
              <w:pStyle w:val="ListParagraph"/>
              <w:numPr>
                <w:ilvl w:val="0"/>
                <w:numId w:val="8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11-year window for the publication of papers;</w:t>
            </w:r>
          </w:p>
          <w:p w14:paraId="0C14F41D" w14:textId="77777777" w:rsidR="00DE4976" w:rsidRPr="00C07005" w:rsidRDefault="00DE4976" w:rsidP="00DE4976">
            <w:pPr>
              <w:pStyle w:val="ListParagraph"/>
              <w:numPr>
                <w:ilvl w:val="0"/>
                <w:numId w:val="8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Exclusion of other reviews in the study;</w:t>
            </w:r>
          </w:p>
          <w:p w14:paraId="1AE5BF13" w14:textId="37FC7999" w:rsidR="00DE4976" w:rsidRPr="00C07005" w:rsidRDefault="00DE4976" w:rsidP="00DE4976">
            <w:pPr>
              <w:pStyle w:val="ListParagraph"/>
              <w:numPr>
                <w:ilvl w:val="0"/>
                <w:numId w:val="80"/>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PICO framework used</w:t>
            </w:r>
            <w:r w:rsidR="00591C1B" w:rsidRPr="00C07005">
              <w:rPr>
                <w:rFonts w:cstheme="majorBidi"/>
                <w:sz w:val="20"/>
                <w:szCs w:val="20"/>
              </w:rPr>
              <w:t>, therefore it le</w:t>
            </w:r>
            <w:r w:rsidRPr="00C07005">
              <w:rPr>
                <w:rFonts w:cstheme="majorBidi"/>
                <w:sz w:val="20"/>
                <w:szCs w:val="20"/>
              </w:rPr>
              <w:t>d into a quantitative based review.</w:t>
            </w:r>
          </w:p>
        </w:tc>
        <w:tc>
          <w:tcPr>
            <w:tcW w:w="2552" w:type="dxa"/>
          </w:tcPr>
          <w:p w14:paraId="7ADFFAC4" w14:textId="77777777" w:rsidR="00DE4976" w:rsidRPr="00C07005" w:rsidRDefault="00DE4976" w:rsidP="00DE4976">
            <w:pPr>
              <w:pStyle w:val="ListParagraph"/>
              <w:numPr>
                <w:ilvl w:val="0"/>
                <w:numId w:val="81"/>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description of the methods used during the review;</w:t>
            </w:r>
          </w:p>
          <w:p w14:paraId="7DA41A40" w14:textId="77777777" w:rsidR="00DE4976" w:rsidRPr="00C07005" w:rsidRDefault="00DE4976" w:rsidP="00DE4976">
            <w:pPr>
              <w:pStyle w:val="ListParagraph"/>
              <w:numPr>
                <w:ilvl w:val="0"/>
                <w:numId w:val="81"/>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Well-structured systematic review;</w:t>
            </w:r>
          </w:p>
          <w:p w14:paraId="1B8FFC91" w14:textId="77777777" w:rsidR="00DE4976" w:rsidRPr="00C07005" w:rsidRDefault="00DE4976" w:rsidP="00DE4976">
            <w:pPr>
              <w:pStyle w:val="ListParagraph"/>
              <w:numPr>
                <w:ilvl w:val="0"/>
                <w:numId w:val="81"/>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Succinct, yet comprehensive review;</w:t>
            </w:r>
          </w:p>
          <w:p w14:paraId="7DD90F21" w14:textId="4D36AF4A" w:rsidR="00DE4976" w:rsidRPr="00C07005" w:rsidRDefault="00DE4976" w:rsidP="00DE4976">
            <w:pPr>
              <w:pStyle w:val="ListParagraph"/>
              <w:numPr>
                <w:ilvl w:val="0"/>
                <w:numId w:val="81"/>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Somehow recent review, used d</w:t>
            </w:r>
            <w:r w:rsidR="00591C1B" w:rsidRPr="00C07005">
              <w:rPr>
                <w:sz w:val="20"/>
                <w:szCs w:val="20"/>
              </w:rPr>
              <w:t>ata published from 1999 to 2010.</w:t>
            </w:r>
          </w:p>
        </w:tc>
      </w:tr>
      <w:tr w:rsidR="00DE4976" w:rsidRPr="00C07005" w14:paraId="7FA2E449"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8FC9207" w14:textId="222C0728" w:rsidR="00DE4976" w:rsidRPr="00C07005" w:rsidRDefault="00DE4976" w:rsidP="00565A42">
            <w:r w:rsidRPr="00C07005">
              <w:fldChar w:fldCharType="begin">
                <w:fldData xml:space="preserve">PEVuZE5vdGU+PENpdGU+PEF1dGhvcj5TdWxsaXZhbjwvQXV0aG9yPjxZZWFyPjE5OTY8L1llYXI+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</w:fldData>
              </w:fldChar>
            </w:r>
            <w:r w:rsidRPr="00C07005">
              <w:instrText xml:space="preserve"> ADDIN EN.CITE </w:instrText>
            </w:r>
            <w:r w:rsidRPr="00C07005">
              <w:fldChar w:fldCharType="begin">
                <w:fldData xml:space="preserve">PEVuZE5vdGU+PENpdGU+PEF1dGhvcj5TdWxsaXZhbjwvQXV0aG9yPjxZZWFyPjE5OTY8L1llYXI+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</w:fldData>
              </w:fldChar>
            </w:r>
            <w:r w:rsidRPr="00C07005">
              <w:instrText xml:space="preserve"> ADDIN EN.CITE.DATA </w:instrText>
            </w:r>
            <w:r w:rsidRPr="00C07005">
              <w:fldChar w:fldCharType="end"/>
            </w:r>
            <w:r w:rsidRPr="00C07005">
              <w:fldChar w:fldCharType="separate"/>
            </w:r>
            <w:r w:rsidRPr="00C07005">
              <w:rPr>
                <w:noProof/>
              </w:rPr>
              <w:t>[</w:t>
            </w:r>
            <w:hyperlink w:anchor="_ENREF_3" w:tooltip="Sullivan, 1996 #528" w:history="1">
              <w:r w:rsidR="00565A42" w:rsidRPr="00C07005">
                <w:rPr>
                  <w:noProof/>
                </w:rPr>
                <w:t>3</w:t>
              </w:r>
            </w:hyperlink>
            <w:r w:rsidRPr="00C07005">
              <w:rPr>
                <w:noProof/>
              </w:rPr>
              <w:t>]</w:t>
            </w:r>
            <w:r w:rsidRPr="00C07005">
              <w:fldChar w:fldCharType="end"/>
            </w:r>
            <w:r w:rsidRPr="00C07005">
              <w:t>, Canada</w:t>
            </w:r>
          </w:p>
        </w:tc>
        <w:tc>
          <w:tcPr>
            <w:tcW w:w="1985" w:type="dxa"/>
          </w:tcPr>
          <w:p w14:paraId="6C7B0EE0" w14:textId="7777777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Courier"/>
                <w:sz w:val="20"/>
                <w:szCs w:val="20"/>
              </w:rPr>
              <w:t>To examine how the physician perceives the decision-making process.</w:t>
            </w:r>
          </w:p>
        </w:tc>
        <w:tc>
          <w:tcPr>
            <w:tcW w:w="2126" w:type="dxa"/>
          </w:tcPr>
          <w:p w14:paraId="47F69CA3"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Interviews</w:t>
            </w:r>
          </w:p>
          <w:p w14:paraId="5AE3FD65"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777CDFE8" w14:textId="77777777" w:rsidR="00DE4976" w:rsidRPr="00C07005" w:rsidRDefault="00DE4976" w:rsidP="00DE4976">
            <w:pPr>
              <w:pStyle w:val="ListParagraph"/>
              <w:numPr>
                <w:ilvl w:val="0"/>
                <w:numId w:val="37"/>
              </w:numPr>
              <w:ind w:left="161"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15 respiratory physicians.</w:t>
            </w:r>
          </w:p>
        </w:tc>
        <w:tc>
          <w:tcPr>
            <w:tcW w:w="3119" w:type="dxa"/>
          </w:tcPr>
          <w:p w14:paraId="0CA6CDC8" w14:textId="77777777" w:rsidR="00DE4976" w:rsidRPr="00C07005" w:rsidRDefault="00DE4976" w:rsidP="00DE4976">
            <w:pPr>
              <w:pStyle w:val="ListParagraph"/>
              <w:numPr>
                <w:ilvl w:val="0"/>
                <w:numId w:val="37"/>
              </w:numPr>
              <w:autoSpaceDE w:val="0"/>
              <w:autoSpaceDN w:val="0"/>
              <w:adjustRightInd w:val="0"/>
              <w:ind w:left="176" w:hanging="176"/>
              <w:jc w:val="both"/>
              <w:cnfStyle w:val="000000100000" w:firstRow="0" w:lastRow="0" w:firstColumn="0" w:lastColumn="0" w:oddVBand="0" w:evenVBand="0" w:oddHBand="1" w:evenHBand="0" w:firstRowFirstColumn="0" w:firstRowLastColumn="0" w:lastRowFirstColumn="0" w:lastRowLastColumn="0"/>
              <w:rPr>
                <w:rFonts w:cs="Courier"/>
                <w:sz w:val="20"/>
                <w:szCs w:val="20"/>
              </w:rPr>
            </w:pPr>
            <w:r w:rsidRPr="00C07005">
              <w:rPr>
                <w:rFonts w:cs="Courier"/>
                <w:sz w:val="20"/>
                <w:szCs w:val="20"/>
              </w:rPr>
              <w:t>Narratives were very similar in content and seemed well rehearsed.</w:t>
            </w:r>
          </w:p>
          <w:p w14:paraId="763126ED" w14:textId="39C8070D" w:rsidR="00DE4976" w:rsidRPr="00C07005" w:rsidRDefault="00DE4976" w:rsidP="00DE4976">
            <w:pPr>
              <w:pStyle w:val="ListParagraph"/>
              <w:numPr>
                <w:ilvl w:val="0"/>
                <w:numId w:val="37"/>
              </w:numPr>
              <w:autoSpaceDE w:val="0"/>
              <w:autoSpaceDN w:val="0"/>
              <w:adjustRightInd w:val="0"/>
              <w:ind w:left="176" w:hanging="176"/>
              <w:jc w:val="both"/>
              <w:cnfStyle w:val="000000100000" w:firstRow="0" w:lastRow="0" w:firstColumn="0" w:lastColumn="0" w:oddVBand="0" w:evenVBand="0" w:oddHBand="1" w:evenHBand="0" w:firstRowFirstColumn="0" w:firstRowLastColumn="0" w:lastRowFirstColumn="0" w:lastRowLastColumn="0"/>
              <w:rPr>
                <w:rFonts w:cs="Courier"/>
                <w:sz w:val="20"/>
                <w:szCs w:val="20"/>
              </w:rPr>
            </w:pPr>
            <w:r w:rsidRPr="00C07005">
              <w:rPr>
                <w:rFonts w:cs="Courier"/>
                <w:sz w:val="20"/>
                <w:szCs w:val="20"/>
              </w:rPr>
              <w:t xml:space="preserve">Fourteen respiratory physicians emphasized the importance of </w:t>
            </w:r>
            <w:r w:rsidRPr="00C07005">
              <w:rPr>
                <w:rFonts w:cs="Courier"/>
                <w:sz w:val="20"/>
                <w:szCs w:val="20"/>
              </w:rPr>
              <w:lastRenderedPageBreak/>
              <w:t xml:space="preserve">knowing patients as individuals prior to initiating this </w:t>
            </w:r>
            <w:r w:rsidR="005E39F6" w:rsidRPr="00C07005">
              <w:rPr>
                <w:sz w:val="20"/>
                <w:szCs w:val="20"/>
              </w:rPr>
              <w:t>conversation</w:t>
            </w:r>
            <w:r w:rsidRPr="00C07005">
              <w:rPr>
                <w:rFonts w:cs="Courier"/>
                <w:sz w:val="20"/>
                <w:szCs w:val="20"/>
              </w:rPr>
              <w:t>.</w:t>
            </w:r>
          </w:p>
          <w:p w14:paraId="56AF57EB" w14:textId="6587668B" w:rsidR="00DE4976" w:rsidRPr="00C07005" w:rsidRDefault="00DE4976" w:rsidP="00DE4976">
            <w:pPr>
              <w:pStyle w:val="ListParagraph"/>
              <w:numPr>
                <w:ilvl w:val="0"/>
                <w:numId w:val="37"/>
              </w:numPr>
              <w:autoSpaceDE w:val="0"/>
              <w:autoSpaceDN w:val="0"/>
              <w:adjustRightInd w:val="0"/>
              <w:ind w:left="176" w:hanging="176"/>
              <w:jc w:val="both"/>
              <w:cnfStyle w:val="000000100000" w:firstRow="0" w:lastRow="0" w:firstColumn="0" w:lastColumn="0" w:oddVBand="0" w:evenVBand="0" w:oddHBand="1" w:evenHBand="0" w:firstRowFirstColumn="0" w:firstRowLastColumn="0" w:lastRowFirstColumn="0" w:lastRowLastColumn="0"/>
              <w:rPr>
                <w:rFonts w:cs="Courier"/>
                <w:sz w:val="20"/>
                <w:szCs w:val="20"/>
              </w:rPr>
            </w:pPr>
            <w:r w:rsidRPr="00C07005">
              <w:rPr>
                <w:rFonts w:cs="Courier"/>
                <w:sz w:val="20"/>
                <w:szCs w:val="20"/>
              </w:rPr>
              <w:t xml:space="preserve">Individual physician comfort also appeared to affect the timing of the </w:t>
            </w:r>
            <w:r w:rsidR="005E39F6" w:rsidRPr="00C07005">
              <w:rPr>
                <w:sz w:val="20"/>
                <w:szCs w:val="20"/>
              </w:rPr>
              <w:t>conversation</w:t>
            </w:r>
            <w:r w:rsidRPr="00C07005">
              <w:rPr>
                <w:rFonts w:cs="Courier"/>
                <w:sz w:val="20"/>
                <w:szCs w:val="20"/>
              </w:rPr>
              <w:t xml:space="preserve">. </w:t>
            </w:r>
          </w:p>
          <w:p w14:paraId="1FCCBC19" w14:textId="70FA13C0" w:rsidR="00DE4976" w:rsidRPr="00C07005" w:rsidRDefault="00DE4976" w:rsidP="000229DA">
            <w:pPr>
              <w:pStyle w:val="ListParagraph"/>
              <w:numPr>
                <w:ilvl w:val="0"/>
                <w:numId w:val="37"/>
              </w:numPr>
              <w:autoSpaceDE w:val="0"/>
              <w:autoSpaceDN w:val="0"/>
              <w:adjustRightInd w:val="0"/>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Courier"/>
                <w:sz w:val="20"/>
                <w:szCs w:val="20"/>
              </w:rPr>
              <w:t xml:space="preserve">Physicians discussed the many elements that make the </w:t>
            </w:r>
            <w:r w:rsidR="000229DA" w:rsidRPr="00C07005">
              <w:rPr>
                <w:rFonts w:cs="Courier"/>
                <w:sz w:val="20"/>
                <w:szCs w:val="20"/>
              </w:rPr>
              <w:t>mechanical ventilation</w:t>
            </w:r>
            <w:r w:rsidRPr="00C07005">
              <w:rPr>
                <w:rFonts w:cs="Courier"/>
                <w:sz w:val="20"/>
                <w:szCs w:val="20"/>
              </w:rPr>
              <w:t xml:space="preserve"> </w:t>
            </w:r>
            <w:r w:rsidR="001F5B46" w:rsidRPr="00C07005">
              <w:rPr>
                <w:rFonts w:cs="Courier"/>
                <w:sz w:val="20"/>
                <w:szCs w:val="20"/>
              </w:rPr>
              <w:t>discussion</w:t>
            </w:r>
            <w:r w:rsidRPr="00C07005">
              <w:rPr>
                <w:rFonts w:cs="Courier"/>
                <w:sz w:val="20"/>
                <w:szCs w:val="20"/>
              </w:rPr>
              <w:t xml:space="preserve"> difficult for physicians and patients.</w:t>
            </w:r>
          </w:p>
        </w:tc>
        <w:tc>
          <w:tcPr>
            <w:tcW w:w="2976" w:type="dxa"/>
          </w:tcPr>
          <w:p w14:paraId="0C58C9E0" w14:textId="77777777" w:rsidR="00DE4976" w:rsidRPr="00C07005" w:rsidRDefault="00DE4976" w:rsidP="00DE4976">
            <w:pPr>
              <w:pStyle w:val="ListParagraph"/>
              <w:numPr>
                <w:ilvl w:val="0"/>
                <w:numId w:val="83"/>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Old study, findings dating from 1995;</w:t>
            </w:r>
          </w:p>
          <w:p w14:paraId="45455218" w14:textId="77777777" w:rsidR="00DE4976" w:rsidRPr="00C07005" w:rsidRDefault="00DE4976" w:rsidP="00DE4976">
            <w:pPr>
              <w:pStyle w:val="ListParagraph"/>
              <w:numPr>
                <w:ilvl w:val="0"/>
                <w:numId w:val="83"/>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Exclusion of patients from the study;</w:t>
            </w:r>
          </w:p>
          <w:p w14:paraId="0F6B33A5" w14:textId="77777777" w:rsidR="00DE4976" w:rsidRPr="00C07005" w:rsidRDefault="00DE4976" w:rsidP="00DE4976">
            <w:pPr>
              <w:pStyle w:val="ListParagraph"/>
              <w:numPr>
                <w:ilvl w:val="0"/>
                <w:numId w:val="83"/>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Difficult to generalize due to qualitative and regional character of the study;</w:t>
            </w:r>
          </w:p>
          <w:p w14:paraId="1EA8FB03" w14:textId="77777777" w:rsidR="00DE4976" w:rsidRPr="00C07005" w:rsidRDefault="00DE4976" w:rsidP="00DE4976">
            <w:pPr>
              <w:pStyle w:val="ListParagraph"/>
              <w:numPr>
                <w:ilvl w:val="0"/>
                <w:numId w:val="83"/>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 xml:space="preserve"> Small number of female participants included;</w:t>
            </w:r>
          </w:p>
          <w:p w14:paraId="53B27329" w14:textId="77777777" w:rsidR="00DE4976" w:rsidRPr="00C07005" w:rsidRDefault="00DE4976" w:rsidP="00DE4976">
            <w:pPr>
              <w:pStyle w:val="ListParagraph"/>
              <w:numPr>
                <w:ilvl w:val="0"/>
                <w:numId w:val="83"/>
              </w:numPr>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heme="majorBidi"/>
                <w:sz w:val="20"/>
                <w:szCs w:val="20"/>
              </w:rPr>
              <w:t>Findings may only reflect what physicians perceive as ideal communication and not what physicians actually perform in practice.</w:t>
            </w:r>
          </w:p>
        </w:tc>
        <w:tc>
          <w:tcPr>
            <w:tcW w:w="2552" w:type="dxa"/>
          </w:tcPr>
          <w:p w14:paraId="7FF8DA43" w14:textId="77777777" w:rsidR="00DE4976" w:rsidRPr="00C07005" w:rsidRDefault="00DE4976" w:rsidP="00DE4976">
            <w:pPr>
              <w:pStyle w:val="ListParagraph"/>
              <w:numPr>
                <w:ilvl w:val="0"/>
                <w:numId w:val="37"/>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In-depth details of the physicians’ thoughts regarding communication about intubation and ventilation;</w:t>
            </w:r>
          </w:p>
          <w:p w14:paraId="08DA2B8A" w14:textId="77777777" w:rsidR="00DE4976" w:rsidRPr="00C07005" w:rsidRDefault="00DE4976" w:rsidP="00DE4976">
            <w:pPr>
              <w:pStyle w:val="ListParagraph"/>
              <w:numPr>
                <w:ilvl w:val="0"/>
                <w:numId w:val="37"/>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lastRenderedPageBreak/>
              <w:t>Large participation rate in the study;</w:t>
            </w:r>
          </w:p>
          <w:p w14:paraId="34C4EF87" w14:textId="77777777" w:rsidR="00DE4976" w:rsidRPr="00C07005" w:rsidRDefault="00DE4976" w:rsidP="00DE4976">
            <w:pPr>
              <w:pStyle w:val="ListParagraph"/>
              <w:numPr>
                <w:ilvl w:val="0"/>
                <w:numId w:val="37"/>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Majority of clinicians included had large clinical experience;</w:t>
            </w:r>
          </w:p>
          <w:p w14:paraId="0225CFD6" w14:textId="77777777" w:rsidR="00DE4976" w:rsidRPr="00C07005" w:rsidRDefault="00DE4976" w:rsidP="00DE4976">
            <w:pPr>
              <w:pStyle w:val="ListParagraph"/>
              <w:numPr>
                <w:ilvl w:val="0"/>
                <w:numId w:val="37"/>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Comprehensive description of the methods used during the study.</w:t>
            </w:r>
          </w:p>
        </w:tc>
      </w:tr>
      <w:tr w:rsidR="00DE4976" w:rsidRPr="00C07005" w14:paraId="71EAC275" w14:textId="77777777" w:rsidTr="00DE4976">
        <w:tc>
          <w:tcPr>
            <w:cnfStyle w:val="001000000000" w:firstRow="0" w:lastRow="0" w:firstColumn="1" w:lastColumn="0" w:oddVBand="0" w:evenVBand="0" w:oddHBand="0" w:evenHBand="0" w:firstRowFirstColumn="0" w:firstRowLastColumn="0" w:lastRowFirstColumn="0" w:lastRowLastColumn="0"/>
            <w:tcW w:w="1134" w:type="dxa"/>
          </w:tcPr>
          <w:p w14:paraId="271CB06C" w14:textId="6979BA3F" w:rsidR="00DE4976" w:rsidRPr="00C07005" w:rsidRDefault="00DE4976" w:rsidP="00565A42">
            <w:r w:rsidRPr="00C07005">
              <w:lastRenderedPageBreak/>
              <w:fldChar w:fldCharType="begin">
                <w:fldData xml:space="preserve">PEVuZE5vdGU+PENpdGU+PEF1dGhvcj5Tem11aWxvd2ljejwvQXV0aG9yPjxZZWFyPjIwMTA8L1ll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</w:fldData>
              </w:fldChar>
            </w:r>
            <w:r w:rsidR="007C0184">
              <w:instrText xml:space="preserve"> ADDIN EN.CITE </w:instrText>
            </w:r>
            <w:r w:rsidR="007C0184">
              <w:fldChar w:fldCharType="begin">
                <w:fldData xml:space="preserve">PEVuZE5vdGU+PENpdGU+PEF1dGhvcj5Tem11aWxvd2ljejwvQXV0aG9yPjxZZWFyPjIwMTA8L1ll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</w:fldData>
              </w:fldChar>
            </w:r>
            <w:r w:rsidR="007C0184">
              <w:instrText xml:space="preserve"> ADDIN EN.CITE.DATA </w:instrText>
            </w:r>
            <w:r w:rsidR="007C0184">
              <w:fldChar w:fldCharType="end"/>
            </w:r>
            <w:r w:rsidRPr="00C07005">
              <w:fldChar w:fldCharType="separate"/>
            </w:r>
            <w:r w:rsidR="007C0184">
              <w:rPr>
                <w:noProof/>
              </w:rPr>
              <w:t>[</w:t>
            </w:r>
            <w:hyperlink w:anchor="_ENREF_57" w:tooltip="Szmuilowicz, 2010 #5573" w:history="1">
              <w:r w:rsidR="00565A42">
                <w:rPr>
                  <w:noProof/>
                </w:rPr>
                <w:t>57</w:t>
              </w:r>
            </w:hyperlink>
            <w:r w:rsidR="007C0184">
              <w:rPr>
                <w:noProof/>
              </w:rPr>
              <w:t>]</w:t>
            </w:r>
            <w:r w:rsidRPr="00C07005">
              <w:fldChar w:fldCharType="end"/>
            </w:r>
            <w:r w:rsidRPr="00C07005">
              <w:t>, USA</w:t>
            </w:r>
          </w:p>
        </w:tc>
        <w:tc>
          <w:tcPr>
            <w:tcW w:w="1985" w:type="dxa"/>
          </w:tcPr>
          <w:p w14:paraId="12A8D902" w14:textId="409CBA9C" w:rsidR="00DE4976" w:rsidRPr="00C07005" w:rsidRDefault="00DE4976" w:rsidP="000229DA">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To study whether </w:t>
            </w:r>
            <w:r w:rsidRPr="00C07005">
              <w:rPr>
                <w:rFonts w:cs="Arial"/>
                <w:color w:val="000000"/>
                <w:sz w:val="20"/>
                <w:szCs w:val="20"/>
                <w:shd w:val="clear" w:color="auto" w:fill="FFFFFF"/>
              </w:rPr>
              <w:t xml:space="preserve">a day-long communication skills training retreat would lead to enhanced performance of and confidence with specific </w:t>
            </w:r>
            <w:r w:rsidR="000229DA" w:rsidRPr="00C07005">
              <w:rPr>
                <w:rFonts w:cs="Arial"/>
                <w:color w:val="000000"/>
                <w:sz w:val="20"/>
                <w:szCs w:val="20"/>
                <w:shd w:val="clear" w:color="auto" w:fill="FFFFFF"/>
              </w:rPr>
              <w:t xml:space="preserve">end of life care </w:t>
            </w:r>
            <w:r w:rsidRPr="00C07005">
              <w:rPr>
                <w:rFonts w:cs="Arial"/>
                <w:color w:val="000000"/>
                <w:sz w:val="20"/>
                <w:szCs w:val="20"/>
                <w:shd w:val="clear" w:color="auto" w:fill="FFFFFF"/>
              </w:rPr>
              <w:t>conversations.</w:t>
            </w:r>
          </w:p>
        </w:tc>
        <w:tc>
          <w:tcPr>
            <w:tcW w:w="2126" w:type="dxa"/>
          </w:tcPr>
          <w:p w14:paraId="7299D6EC"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Randomized Controlled Trial</w:t>
            </w:r>
          </w:p>
          <w:p w14:paraId="12D71A97" w14:textId="77777777" w:rsidR="00DE4976" w:rsidRPr="00C07005" w:rsidRDefault="00DE4976" w:rsidP="00DE4976">
            <w:pPr>
              <w:jc w:val="both"/>
              <w:cnfStyle w:val="000000000000" w:firstRow="0" w:lastRow="0" w:firstColumn="0" w:lastColumn="0" w:oddVBand="0" w:evenVBand="0" w:oddHBand="0" w:evenHBand="0" w:firstRowFirstColumn="0" w:firstRowLastColumn="0" w:lastRowFirstColumn="0" w:lastRowLastColumn="0"/>
              <w:rPr>
                <w:sz w:val="20"/>
                <w:szCs w:val="20"/>
              </w:rPr>
            </w:pPr>
          </w:p>
          <w:p w14:paraId="6123DA43" w14:textId="57AFC1F2" w:rsidR="00DE4976" w:rsidRPr="00C07005" w:rsidRDefault="00DE4976" w:rsidP="00DE4976">
            <w:pPr>
              <w:pStyle w:val="ListParagraph"/>
              <w:numPr>
                <w:ilvl w:val="0"/>
                <w:numId w:val="38"/>
              </w:numPr>
              <w:ind w:left="161"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23 </w:t>
            </w:r>
            <w:r w:rsidR="000229DA" w:rsidRPr="00C07005">
              <w:rPr>
                <w:sz w:val="20"/>
                <w:szCs w:val="20"/>
              </w:rPr>
              <w:t xml:space="preserve">medical </w:t>
            </w:r>
            <w:r w:rsidRPr="00C07005">
              <w:rPr>
                <w:sz w:val="20"/>
                <w:szCs w:val="20"/>
              </w:rPr>
              <w:t>residents in retreat group;</w:t>
            </w:r>
          </w:p>
          <w:p w14:paraId="37791A27" w14:textId="0CB04180" w:rsidR="00DE4976" w:rsidRPr="00C07005" w:rsidRDefault="00DE4976" w:rsidP="00DE4976">
            <w:pPr>
              <w:pStyle w:val="ListParagraph"/>
              <w:numPr>
                <w:ilvl w:val="0"/>
                <w:numId w:val="38"/>
              </w:numPr>
              <w:ind w:left="161"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 xml:space="preserve">26 </w:t>
            </w:r>
            <w:r w:rsidR="000229DA" w:rsidRPr="00C07005">
              <w:rPr>
                <w:sz w:val="20"/>
                <w:szCs w:val="20"/>
              </w:rPr>
              <w:t xml:space="preserve">medical </w:t>
            </w:r>
            <w:r w:rsidRPr="00C07005">
              <w:rPr>
                <w:sz w:val="20"/>
                <w:szCs w:val="20"/>
              </w:rPr>
              <w:t>residents in control group.</w:t>
            </w:r>
          </w:p>
        </w:tc>
        <w:tc>
          <w:tcPr>
            <w:tcW w:w="3119" w:type="dxa"/>
          </w:tcPr>
          <w:p w14:paraId="3BED0D87" w14:textId="2D617DCE" w:rsidR="00DE4976" w:rsidRPr="00C07005" w:rsidRDefault="00DE4976" w:rsidP="00DE4976">
            <w:pPr>
              <w:pStyle w:val="ListParagraph"/>
              <w:numPr>
                <w:ilvl w:val="0"/>
                <w:numId w:val="38"/>
              </w:numPr>
              <w:ind w:left="176" w:hanging="176"/>
              <w:jc w:val="both"/>
              <w:cnfStyle w:val="000000000000" w:firstRow="0" w:lastRow="0" w:firstColumn="0" w:lastColumn="0" w:oddVBand="0" w:evenVBand="0" w:oddHBand="0" w:evenHBand="0" w:firstRowFirstColumn="0" w:firstRowLastColumn="0" w:lastRowFirstColumn="0" w:lastRowLastColumn="0"/>
              <w:rPr>
                <w:rFonts w:cs="Arial"/>
                <w:color w:val="000000"/>
                <w:sz w:val="20"/>
                <w:szCs w:val="20"/>
                <w:shd w:val="clear" w:color="auto" w:fill="FFFFFF"/>
              </w:rPr>
            </w:pPr>
            <w:r w:rsidRPr="00C07005">
              <w:rPr>
                <w:rFonts w:cs="Arial"/>
                <w:color w:val="000000"/>
                <w:sz w:val="20"/>
                <w:szCs w:val="20"/>
                <w:shd w:val="clear" w:color="auto" w:fill="FFFFFF"/>
              </w:rPr>
              <w:t xml:space="preserve">Retreat participants demonstrated higher T2 scores for breaking bad news, discussing direction of </w:t>
            </w:r>
            <w:r w:rsidR="000229DA" w:rsidRPr="00C07005">
              <w:rPr>
                <w:rFonts w:cs="Arial"/>
                <w:color w:val="000000"/>
                <w:sz w:val="20"/>
                <w:szCs w:val="20"/>
                <w:shd w:val="clear" w:color="auto" w:fill="FFFFFF"/>
              </w:rPr>
              <w:t>care, and responding to emotion.</w:t>
            </w:r>
          </w:p>
          <w:p w14:paraId="102CD933" w14:textId="7332C7C5" w:rsidR="00DE4976" w:rsidRPr="00C07005" w:rsidRDefault="00DE4976" w:rsidP="00DE4976">
            <w:pPr>
              <w:pStyle w:val="ListParagraph"/>
              <w:numPr>
                <w:ilvl w:val="0"/>
                <w:numId w:val="38"/>
              </w:numPr>
              <w:ind w:left="176" w:hanging="176"/>
              <w:jc w:val="both"/>
              <w:cnfStyle w:val="000000000000" w:firstRow="0" w:lastRow="0" w:firstColumn="0" w:lastColumn="0" w:oddVBand="0" w:evenVBand="0" w:oddHBand="0" w:evenHBand="0" w:firstRowFirstColumn="0" w:firstRowLastColumn="0" w:lastRowFirstColumn="0" w:lastRowLastColumn="0"/>
              <w:rPr>
                <w:rFonts w:cs="Arial"/>
                <w:color w:val="000000"/>
                <w:sz w:val="20"/>
                <w:szCs w:val="20"/>
                <w:shd w:val="clear" w:color="auto" w:fill="FFFFFF"/>
              </w:rPr>
            </w:pPr>
            <w:r w:rsidRPr="00C07005">
              <w:rPr>
                <w:rFonts w:cs="Arial"/>
                <w:color w:val="000000"/>
                <w:sz w:val="20"/>
                <w:szCs w:val="20"/>
                <w:shd w:val="clear" w:color="auto" w:fill="FFFFFF"/>
              </w:rPr>
              <w:t>Comparing T2 to T1, the retreat group's improvement in responding to emotio</w:t>
            </w:r>
            <w:r w:rsidR="000229DA" w:rsidRPr="00C07005">
              <w:rPr>
                <w:rFonts w:cs="Arial"/>
                <w:color w:val="000000"/>
                <w:sz w:val="20"/>
                <w:szCs w:val="20"/>
                <w:shd w:val="clear" w:color="auto" w:fill="FFFFFF"/>
              </w:rPr>
              <w:t>n was statistically significant.</w:t>
            </w:r>
          </w:p>
          <w:p w14:paraId="2395353F" w14:textId="77777777" w:rsidR="00DE4976" w:rsidRPr="00C07005" w:rsidRDefault="00DE4976" w:rsidP="00DE4976">
            <w:pPr>
              <w:pStyle w:val="ListParagraph"/>
              <w:numPr>
                <w:ilvl w:val="0"/>
                <w:numId w:val="38"/>
              </w:numPr>
              <w:ind w:left="176" w:hanging="176"/>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rFonts w:cs="Arial"/>
                <w:color w:val="000000"/>
                <w:sz w:val="20"/>
                <w:szCs w:val="20"/>
                <w:shd w:val="clear" w:color="auto" w:fill="FFFFFF"/>
              </w:rPr>
              <w:t>The retreat group's confidence improved significantly only for the breaking bad news construct.</w:t>
            </w:r>
          </w:p>
        </w:tc>
        <w:tc>
          <w:tcPr>
            <w:tcW w:w="2976" w:type="dxa"/>
          </w:tcPr>
          <w:p w14:paraId="2E2882D0" w14:textId="77777777" w:rsidR="00DE4976" w:rsidRPr="00C07005" w:rsidRDefault="00DE4976" w:rsidP="00DE4976">
            <w:pPr>
              <w:pStyle w:val="ListParagraph"/>
              <w:numPr>
                <w:ilvl w:val="0"/>
                <w:numId w:val="8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May have included medical trainees who do not provide care to patients with COPD;</w:t>
            </w:r>
          </w:p>
          <w:p w14:paraId="632F1FA1" w14:textId="77777777" w:rsidR="00DE4976" w:rsidRPr="00C07005" w:rsidRDefault="00DE4976" w:rsidP="00DE4976">
            <w:pPr>
              <w:pStyle w:val="ListParagraph"/>
              <w:numPr>
                <w:ilvl w:val="0"/>
                <w:numId w:val="8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Lack of in-depth information about the communication skills of clinicians;</w:t>
            </w:r>
          </w:p>
          <w:p w14:paraId="21DD5AED" w14:textId="77777777" w:rsidR="00DE4976" w:rsidRPr="00C07005" w:rsidRDefault="00DE4976" w:rsidP="00DE4976">
            <w:pPr>
              <w:pStyle w:val="ListParagraph"/>
              <w:numPr>
                <w:ilvl w:val="0"/>
                <w:numId w:val="8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Exclusion of patients from the study;</w:t>
            </w:r>
          </w:p>
          <w:p w14:paraId="43F5FE1B" w14:textId="77777777" w:rsidR="00DE4976" w:rsidRPr="00C07005" w:rsidRDefault="00DE4976" w:rsidP="00DE4976">
            <w:pPr>
              <w:pStyle w:val="ListParagraph"/>
              <w:numPr>
                <w:ilvl w:val="0"/>
                <w:numId w:val="8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Small sample size;</w:t>
            </w:r>
          </w:p>
          <w:p w14:paraId="4F221AA3" w14:textId="77777777" w:rsidR="00DE4976" w:rsidRPr="00C07005" w:rsidRDefault="00DE4976" w:rsidP="00DE4976">
            <w:pPr>
              <w:pStyle w:val="ListParagraph"/>
              <w:numPr>
                <w:ilvl w:val="0"/>
                <w:numId w:val="84"/>
              </w:numPr>
              <w:ind w:left="176" w:hanging="176"/>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C07005">
              <w:rPr>
                <w:rFonts w:cstheme="majorBidi"/>
                <w:sz w:val="20"/>
                <w:szCs w:val="20"/>
              </w:rPr>
              <w:t>Results may have been biased somehow, because control group received feedback about their communication skills after being assessed.</w:t>
            </w:r>
          </w:p>
        </w:tc>
        <w:tc>
          <w:tcPr>
            <w:tcW w:w="2552" w:type="dxa"/>
          </w:tcPr>
          <w:p w14:paraId="6A64CE55" w14:textId="77777777" w:rsidR="00DE4976" w:rsidRPr="00C07005" w:rsidRDefault="00DE4976" w:rsidP="00DE4976">
            <w:pPr>
              <w:pStyle w:val="ListParagraph"/>
              <w:numPr>
                <w:ilvl w:val="0"/>
                <w:numId w:val="3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Robust information from a randomized controlled trial;</w:t>
            </w:r>
          </w:p>
          <w:p w14:paraId="384C7B08" w14:textId="09BC1B28" w:rsidR="00DE4976" w:rsidRPr="00C07005" w:rsidRDefault="00DE4976" w:rsidP="00DE4976">
            <w:pPr>
              <w:pStyle w:val="ListParagraph"/>
              <w:numPr>
                <w:ilvl w:val="0"/>
                <w:numId w:val="3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Large response rate;</w:t>
            </w:r>
          </w:p>
          <w:p w14:paraId="6918A7D0" w14:textId="094064E2" w:rsidR="00DE4976" w:rsidRPr="00C07005" w:rsidRDefault="00DE4976" w:rsidP="00DE4976">
            <w:pPr>
              <w:pStyle w:val="ListParagraph"/>
              <w:numPr>
                <w:ilvl w:val="0"/>
                <w:numId w:val="38"/>
              </w:numPr>
              <w:ind w:left="118" w:hanging="142"/>
              <w:jc w:val="both"/>
              <w:cnfStyle w:val="000000000000" w:firstRow="0" w:lastRow="0" w:firstColumn="0" w:lastColumn="0" w:oddVBand="0" w:evenVBand="0" w:oddHBand="0" w:evenHBand="0" w:firstRowFirstColumn="0" w:firstRowLastColumn="0" w:lastRowFirstColumn="0" w:lastRowLastColumn="0"/>
              <w:rPr>
                <w:sz w:val="20"/>
                <w:szCs w:val="20"/>
              </w:rPr>
            </w:pPr>
            <w:r w:rsidRPr="00C07005">
              <w:rPr>
                <w:sz w:val="20"/>
                <w:szCs w:val="20"/>
              </w:rPr>
              <w:t>Comprehensive description of th</w:t>
            </w:r>
            <w:r w:rsidR="00B230C6" w:rsidRPr="00C07005">
              <w:rPr>
                <w:sz w:val="20"/>
                <w:szCs w:val="20"/>
              </w:rPr>
              <w:t>e methods used during the study.</w:t>
            </w:r>
          </w:p>
        </w:tc>
      </w:tr>
      <w:tr w:rsidR="00DE4976" w:rsidRPr="00C07005" w14:paraId="3E728029" w14:textId="77777777" w:rsidTr="00DE4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632F1EC" w14:textId="0E991DB9" w:rsidR="00DE4976" w:rsidRPr="00C07005" w:rsidRDefault="00DE4976" w:rsidP="00565A42">
            <w:r w:rsidRPr="00C07005">
              <w:fldChar w:fldCharType="begin">
                <w:fldData xml:space="preserve">PEVuZE5vdGU+PENpdGU+PEF1dGhvcj5Zb3U8L0F1dGhvcj48WWVhcj4yMDE0PC9ZZWFyPjxSZWNO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</w:fldData>
              </w:fldChar>
            </w:r>
            <w:r w:rsidR="007C0184">
              <w:instrText xml:space="preserve"> ADDIN EN.CITE </w:instrText>
            </w:r>
            <w:r w:rsidR="007C0184">
              <w:fldChar w:fldCharType="begin">
                <w:fldData xml:space="preserve">PEVuZE5vdGU+PENpdGU+PEF1dGhvcj5Zb3U8L0F1dGhvcj48WWVhcj4yMDE0PC9ZZWFyPjxSZWNO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</w:fldData>
              </w:fldChar>
            </w:r>
            <w:r w:rsidR="007C0184">
              <w:instrText xml:space="preserve"> ADDIN EN.CITE.DATA </w:instrText>
            </w:r>
            <w:r w:rsidR="007C0184">
              <w:fldChar w:fldCharType="end"/>
            </w:r>
            <w:r w:rsidRPr="00C07005">
              <w:fldChar w:fldCharType="separate"/>
            </w:r>
            <w:r w:rsidR="007C0184">
              <w:rPr>
                <w:noProof/>
              </w:rPr>
              <w:t>[</w:t>
            </w:r>
            <w:hyperlink w:anchor="_ENREF_26" w:tooltip="You, 2014 #4969" w:history="1">
              <w:r w:rsidR="00565A42">
                <w:rPr>
                  <w:noProof/>
                </w:rPr>
                <w:t>26</w:t>
              </w:r>
            </w:hyperlink>
            <w:r w:rsidR="007C0184">
              <w:rPr>
                <w:noProof/>
              </w:rPr>
              <w:t>]</w:t>
            </w:r>
            <w:r w:rsidRPr="00C07005">
              <w:fldChar w:fldCharType="end"/>
            </w:r>
            <w:r w:rsidRPr="00C07005">
              <w:t>, canada</w:t>
            </w:r>
          </w:p>
        </w:tc>
        <w:tc>
          <w:tcPr>
            <w:tcW w:w="1985" w:type="dxa"/>
          </w:tcPr>
          <w:p w14:paraId="7B77C877" w14:textId="77777777" w:rsidR="00DE4976" w:rsidRPr="00C07005" w:rsidRDefault="00DE4976" w:rsidP="00DE4976">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TimesLTStd-Roman"/>
                <w:sz w:val="20"/>
                <w:szCs w:val="20"/>
              </w:rPr>
              <w:t>To provide guidance for advance care planning as it pertains to the inpatient setting.</w:t>
            </w:r>
          </w:p>
        </w:tc>
        <w:tc>
          <w:tcPr>
            <w:tcW w:w="2126" w:type="dxa"/>
          </w:tcPr>
          <w:p w14:paraId="3D52865A"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Narrative Review</w:t>
            </w:r>
          </w:p>
          <w:p w14:paraId="21F8EDC2" w14:textId="77777777" w:rsidR="00DE4976" w:rsidRPr="00C07005" w:rsidRDefault="00DE4976" w:rsidP="00DE4976">
            <w:pPr>
              <w:jc w:val="both"/>
              <w:cnfStyle w:val="000000100000" w:firstRow="0" w:lastRow="0" w:firstColumn="0" w:lastColumn="0" w:oddVBand="0" w:evenVBand="0" w:oddHBand="1" w:evenHBand="0" w:firstRowFirstColumn="0" w:firstRowLastColumn="0" w:lastRowFirstColumn="0" w:lastRowLastColumn="0"/>
              <w:rPr>
                <w:sz w:val="20"/>
                <w:szCs w:val="20"/>
              </w:rPr>
            </w:pPr>
          </w:p>
          <w:p w14:paraId="65C5F4C1" w14:textId="7737397A" w:rsidR="00DE4976" w:rsidRPr="00C07005" w:rsidRDefault="000229DA" w:rsidP="00DE4976">
            <w:pPr>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 xml:space="preserve">Sample -  </w:t>
            </w:r>
            <w:r w:rsidR="00DE4976" w:rsidRPr="00C07005">
              <w:rPr>
                <w:sz w:val="20"/>
                <w:szCs w:val="20"/>
              </w:rPr>
              <w:t>Not Applicable</w:t>
            </w:r>
          </w:p>
        </w:tc>
        <w:tc>
          <w:tcPr>
            <w:tcW w:w="3119" w:type="dxa"/>
          </w:tcPr>
          <w:p w14:paraId="764B82AD" w14:textId="2EEB35D2" w:rsidR="00DE4976" w:rsidRPr="00C07005" w:rsidRDefault="00DE4976" w:rsidP="00DE4976">
            <w:pPr>
              <w:pStyle w:val="ListParagraph"/>
              <w:numPr>
                <w:ilvl w:val="0"/>
                <w:numId w:val="38"/>
              </w:numPr>
              <w:autoSpaceDE w:val="0"/>
              <w:autoSpaceDN w:val="0"/>
              <w:adjustRightInd w:val="0"/>
              <w:ind w:left="176" w:hanging="176"/>
              <w:jc w:val="both"/>
              <w:cnfStyle w:val="000000100000" w:firstRow="0" w:lastRow="0" w:firstColumn="0" w:lastColumn="0" w:oddVBand="0" w:evenVBand="0" w:oddHBand="1" w:evenHBand="0" w:firstRowFirstColumn="0" w:firstRowLastColumn="0" w:lastRowFirstColumn="0" w:lastRowLastColumn="0"/>
              <w:rPr>
                <w:rFonts w:cs="FrutigerLTStd-Roman"/>
                <w:sz w:val="20"/>
                <w:szCs w:val="20"/>
              </w:rPr>
            </w:pPr>
            <w:r w:rsidRPr="00C07005">
              <w:rPr>
                <w:rFonts w:cs="FrutigerLTStd-Roman"/>
                <w:sz w:val="20"/>
                <w:szCs w:val="20"/>
              </w:rPr>
              <w:t>Clinicians can use the “surprise” question or more detailed clinical criteria</w:t>
            </w:r>
            <w:r w:rsidR="000229DA" w:rsidRPr="00C07005">
              <w:rPr>
                <w:rFonts w:cs="FrutigerLTStd-Roman"/>
                <w:sz w:val="20"/>
                <w:szCs w:val="20"/>
              </w:rPr>
              <w:t xml:space="preserve"> to identify high-risk patients.</w:t>
            </w:r>
          </w:p>
          <w:p w14:paraId="49E11CA2" w14:textId="1D15BDE9" w:rsidR="00DE4976" w:rsidRPr="00C07005" w:rsidRDefault="00DE4976" w:rsidP="00DE4976">
            <w:pPr>
              <w:pStyle w:val="ListParagraph"/>
              <w:numPr>
                <w:ilvl w:val="0"/>
                <w:numId w:val="38"/>
              </w:numPr>
              <w:autoSpaceDE w:val="0"/>
              <w:autoSpaceDN w:val="0"/>
              <w:adjustRightInd w:val="0"/>
              <w:ind w:left="176" w:hanging="176"/>
              <w:jc w:val="both"/>
              <w:cnfStyle w:val="000000100000" w:firstRow="0" w:lastRow="0" w:firstColumn="0" w:lastColumn="0" w:oddVBand="0" w:evenVBand="0" w:oddHBand="1" w:evenHBand="0" w:firstRowFirstColumn="0" w:firstRowLastColumn="0" w:lastRowFirstColumn="0" w:lastRowLastColumn="0"/>
              <w:rPr>
                <w:rFonts w:cs="FrutigerLTStd-Roman"/>
                <w:sz w:val="20"/>
                <w:szCs w:val="20"/>
              </w:rPr>
            </w:pPr>
            <w:r w:rsidRPr="00C07005">
              <w:rPr>
                <w:rFonts w:cs="FrutigerLTStd-Roman"/>
                <w:sz w:val="20"/>
                <w:szCs w:val="20"/>
              </w:rPr>
              <w:t>When discussing goals of care with patients, clinicians should ask patients which family members they woul</w:t>
            </w:r>
            <w:r w:rsidR="000229DA" w:rsidRPr="00C07005">
              <w:rPr>
                <w:rFonts w:cs="FrutigerLTStd-Roman"/>
                <w:sz w:val="20"/>
                <w:szCs w:val="20"/>
              </w:rPr>
              <w:t>d like present and involve them.</w:t>
            </w:r>
          </w:p>
          <w:p w14:paraId="5C14615F" w14:textId="44D4986C" w:rsidR="00DE4976" w:rsidRPr="00C07005" w:rsidRDefault="001F5B46" w:rsidP="00DE4976">
            <w:pPr>
              <w:pStyle w:val="ListParagraph"/>
              <w:numPr>
                <w:ilvl w:val="0"/>
                <w:numId w:val="38"/>
              </w:numPr>
              <w:autoSpaceDE w:val="0"/>
              <w:autoSpaceDN w:val="0"/>
              <w:adjustRightInd w:val="0"/>
              <w:ind w:left="176" w:hanging="176"/>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rFonts w:cs="FrutigerLTStd-Roman"/>
                <w:sz w:val="20"/>
                <w:szCs w:val="20"/>
              </w:rPr>
              <w:t>Discussion</w:t>
            </w:r>
            <w:r w:rsidR="00DE4976" w:rsidRPr="00C07005">
              <w:rPr>
                <w:rFonts w:cs="FrutigerLTStd-Roman"/>
                <w:sz w:val="20"/>
                <w:szCs w:val="20"/>
              </w:rPr>
              <w:t xml:space="preserve">s about goals of care and any decisions made should be </w:t>
            </w:r>
            <w:r w:rsidR="00DE4976" w:rsidRPr="00C07005">
              <w:rPr>
                <w:rFonts w:cs="FrutigerLTStd-Roman"/>
                <w:sz w:val="20"/>
                <w:szCs w:val="20"/>
              </w:rPr>
              <w:lastRenderedPageBreak/>
              <w:t>clearly documented in the patient’s medical record.</w:t>
            </w:r>
          </w:p>
        </w:tc>
        <w:tc>
          <w:tcPr>
            <w:tcW w:w="2976" w:type="dxa"/>
          </w:tcPr>
          <w:p w14:paraId="14E85048" w14:textId="2AE841D3" w:rsidR="00DE4976" w:rsidRPr="00C07005" w:rsidRDefault="00DE4976" w:rsidP="00DE4976">
            <w:pPr>
              <w:pStyle w:val="ListParagraph"/>
              <w:numPr>
                <w:ilvl w:val="0"/>
                <w:numId w:val="85"/>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lastRenderedPageBreak/>
              <w:t xml:space="preserve">Lack of methods, </w:t>
            </w:r>
            <w:r w:rsidR="001F5B46" w:rsidRPr="00C07005">
              <w:rPr>
                <w:rFonts w:cstheme="majorBidi"/>
                <w:sz w:val="20"/>
                <w:szCs w:val="20"/>
              </w:rPr>
              <w:t>discussion</w:t>
            </w:r>
            <w:r w:rsidRPr="00C07005">
              <w:rPr>
                <w:rFonts w:cstheme="majorBidi"/>
                <w:sz w:val="20"/>
                <w:szCs w:val="20"/>
              </w:rPr>
              <w:t xml:space="preserve"> and limitations sections in the study;</w:t>
            </w:r>
          </w:p>
          <w:p w14:paraId="2F5C9AAC" w14:textId="77777777" w:rsidR="00DE4976" w:rsidRPr="00C07005" w:rsidRDefault="00DE4976" w:rsidP="00DE4976">
            <w:pPr>
              <w:pStyle w:val="ListParagraph"/>
              <w:numPr>
                <w:ilvl w:val="0"/>
                <w:numId w:val="85"/>
              </w:numPr>
              <w:ind w:left="176" w:hanging="176"/>
              <w:jc w:val="both"/>
              <w:cnfStyle w:val="000000100000" w:firstRow="0" w:lastRow="0" w:firstColumn="0" w:lastColumn="0" w:oddVBand="0" w:evenVBand="0" w:oddHBand="1" w:evenHBand="0" w:firstRowFirstColumn="0" w:firstRowLastColumn="0" w:lastRowFirstColumn="0" w:lastRowLastColumn="0"/>
              <w:rPr>
                <w:rFonts w:cstheme="majorBidi"/>
                <w:sz w:val="20"/>
                <w:szCs w:val="20"/>
              </w:rPr>
            </w:pPr>
            <w:r w:rsidRPr="00C07005">
              <w:rPr>
                <w:rFonts w:cstheme="majorBidi"/>
                <w:sz w:val="20"/>
                <w:szCs w:val="20"/>
              </w:rPr>
              <w:t>Inclusion of information and suggestion for patients with serious illnesses, therefore information was not specific tailored for patients with COPD.</w:t>
            </w:r>
          </w:p>
        </w:tc>
        <w:tc>
          <w:tcPr>
            <w:tcW w:w="2552" w:type="dxa"/>
          </w:tcPr>
          <w:p w14:paraId="0EA67B06" w14:textId="77777777" w:rsidR="00DE4976" w:rsidRPr="00C07005" w:rsidRDefault="00DE4976" w:rsidP="00DE4976">
            <w:pPr>
              <w:pStyle w:val="ListParagraph"/>
              <w:numPr>
                <w:ilvl w:val="0"/>
                <w:numId w:val="8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Recent Study;</w:t>
            </w:r>
          </w:p>
          <w:p w14:paraId="23CA540C" w14:textId="77777777" w:rsidR="00DE4976" w:rsidRPr="00C07005" w:rsidRDefault="00DE4976" w:rsidP="00DE4976">
            <w:pPr>
              <w:pStyle w:val="ListParagraph"/>
              <w:numPr>
                <w:ilvl w:val="0"/>
                <w:numId w:val="8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Practical review, very much focused in clinical practice;</w:t>
            </w:r>
          </w:p>
          <w:p w14:paraId="2407130C" w14:textId="77777777" w:rsidR="00DE4976" w:rsidRPr="00C07005" w:rsidRDefault="00DE4976" w:rsidP="00DE4976">
            <w:pPr>
              <w:pStyle w:val="ListParagraph"/>
              <w:numPr>
                <w:ilvl w:val="0"/>
                <w:numId w:val="85"/>
              </w:numPr>
              <w:ind w:left="118" w:hanging="142"/>
              <w:jc w:val="both"/>
              <w:cnfStyle w:val="000000100000" w:firstRow="0" w:lastRow="0" w:firstColumn="0" w:lastColumn="0" w:oddVBand="0" w:evenVBand="0" w:oddHBand="1" w:evenHBand="0" w:firstRowFirstColumn="0" w:firstRowLastColumn="0" w:lastRowFirstColumn="0" w:lastRowLastColumn="0"/>
              <w:rPr>
                <w:sz w:val="20"/>
                <w:szCs w:val="20"/>
              </w:rPr>
            </w:pPr>
            <w:r w:rsidRPr="00C07005">
              <w:rPr>
                <w:sz w:val="20"/>
                <w:szCs w:val="20"/>
              </w:rPr>
              <w:t>Important and interesting suggestions made by the authors.</w:t>
            </w:r>
          </w:p>
        </w:tc>
      </w:tr>
    </w:tbl>
    <w:p w14:paraId="49AB85B4" w14:textId="77777777" w:rsidR="00DE4976" w:rsidRPr="00C07005" w:rsidRDefault="00DE4976" w:rsidP="00DE4976"/>
    <w:p w14:paraId="58F1280F" w14:textId="77777777" w:rsidR="00DE50D4" w:rsidRPr="00C07005" w:rsidRDefault="00DE50D4" w:rsidP="00DE50D4">
      <w:pPr>
        <w:jc w:val="both"/>
        <w:sectPr w:rsidR="00DE50D4" w:rsidRPr="00C07005" w:rsidSect="000316CE">
          <w:pgSz w:w="16838" w:h="11906" w:orient="landscape"/>
          <w:pgMar w:top="1440" w:right="1440" w:bottom="1440" w:left="1440" w:header="709" w:footer="709" w:gutter="0"/>
          <w:cols w:space="708"/>
          <w:docGrid w:linePitch="360"/>
        </w:sectPr>
      </w:pPr>
    </w:p>
    <w:p w14:paraId="369AA1D0" w14:textId="77777777" w:rsidR="006F2C22" w:rsidRPr="00C07005" w:rsidRDefault="00A8094D" w:rsidP="00212F9E">
      <w:pPr>
        <w:pStyle w:val="Heading1"/>
      </w:pPr>
      <w:r w:rsidRPr="00C07005">
        <w:lastRenderedPageBreak/>
        <w:t>References</w:t>
      </w:r>
      <w:bookmarkEnd w:id="12"/>
    </w:p>
    <w:p w14:paraId="7E973EC8" w14:textId="77777777" w:rsidR="00565A42" w:rsidRPr="00565A42" w:rsidRDefault="006F2C22" w:rsidP="00565A42">
      <w:pPr>
        <w:pStyle w:val="EndNoteBibliography"/>
        <w:spacing w:after="0"/>
        <w:ind w:left="720" w:hanging="720"/>
      </w:pPr>
      <w:r w:rsidRPr="00C07005">
        <w:rPr>
          <w:rFonts w:asciiTheme="minorHAnsi" w:hAnsiTheme="minorHAnsi" w:cstheme="majorBidi"/>
          <w:b/>
          <w:bCs/>
          <w:color w:val="000000" w:themeColor="text1"/>
        </w:rPr>
        <w:fldChar w:fldCharType="begin"/>
      </w:r>
      <w:r w:rsidRPr="00C07005">
        <w:rPr>
          <w:rFonts w:asciiTheme="minorHAnsi" w:hAnsiTheme="minorHAnsi" w:cstheme="majorBidi"/>
          <w:b/>
          <w:bCs/>
          <w:color w:val="000000" w:themeColor="text1"/>
        </w:rPr>
        <w:instrText xml:space="preserve"> ADDIN EN.REFLIST </w:instrText>
      </w:r>
      <w:r w:rsidRPr="00C07005">
        <w:rPr>
          <w:rFonts w:asciiTheme="minorHAnsi" w:hAnsiTheme="minorHAnsi" w:cstheme="majorBidi"/>
          <w:b/>
          <w:bCs/>
          <w:color w:val="000000" w:themeColor="text1"/>
        </w:rPr>
        <w:fldChar w:fldCharType="separate"/>
      </w:r>
      <w:bookmarkStart w:id="26" w:name="_ENREF_1"/>
      <w:r w:rsidR="00565A42" w:rsidRPr="00565A42">
        <w:t>1.</w:t>
      </w:r>
      <w:r w:rsidR="00565A42" w:rsidRPr="00565A42">
        <w:tab/>
        <w:t xml:space="preserve">NICE, </w:t>
      </w:r>
      <w:r w:rsidR="00565A42" w:rsidRPr="00565A42">
        <w:rPr>
          <w:i/>
        </w:rPr>
        <w:t>Chronic obstructive pulmonary disease - Quality Standard</w:t>
      </w:r>
      <w:r w:rsidR="00565A42" w:rsidRPr="00565A42">
        <w:t>, D.o. Health, Editor. 2011, National Institute for Health and Care Excellence.</w:t>
      </w:r>
      <w:bookmarkEnd w:id="26"/>
    </w:p>
    <w:p w14:paraId="7C3E11BA" w14:textId="77777777" w:rsidR="00565A42" w:rsidRPr="00565A42" w:rsidRDefault="00565A42" w:rsidP="00565A42">
      <w:pPr>
        <w:pStyle w:val="EndNoteBibliography"/>
        <w:spacing w:after="0"/>
        <w:ind w:left="720" w:hanging="720"/>
      </w:pPr>
      <w:bookmarkStart w:id="27" w:name="_ENREF_2"/>
      <w:r w:rsidRPr="00565A42">
        <w:t>2.</w:t>
      </w:r>
      <w:r w:rsidRPr="00565A42">
        <w:tab/>
        <w:t xml:space="preserve">Department of Health, </w:t>
      </w:r>
      <w:r w:rsidRPr="00565A42">
        <w:rPr>
          <w:i/>
        </w:rPr>
        <w:t>An Outcomes Strategy for Chronic Obstructive Pulmonary Disease (COPD) and Asthma in England</w:t>
      </w:r>
      <w:r w:rsidRPr="00565A42">
        <w:t>, D.o. Health, Editor. 2011, Department of Health. p. 56.</w:t>
      </w:r>
      <w:bookmarkEnd w:id="27"/>
    </w:p>
    <w:p w14:paraId="16F02A7E" w14:textId="77777777" w:rsidR="00565A42" w:rsidRPr="00565A42" w:rsidRDefault="00565A42" w:rsidP="00565A42">
      <w:pPr>
        <w:pStyle w:val="EndNoteBibliography"/>
        <w:spacing w:after="0"/>
        <w:ind w:left="720" w:hanging="720"/>
      </w:pPr>
      <w:bookmarkStart w:id="28" w:name="_ENREF_3"/>
      <w:r w:rsidRPr="00565A42">
        <w:t>3.</w:t>
      </w:r>
      <w:r w:rsidRPr="00565A42">
        <w:tab/>
        <w:t xml:space="preserve">Sullivan, K.E., et al., </w:t>
      </w:r>
      <w:r w:rsidRPr="00565A42">
        <w:rPr>
          <w:i/>
        </w:rPr>
        <w:t>What do physicians tell patients with end-stage COPD about intubation and mechanical ventilation?</w:t>
      </w:r>
      <w:r w:rsidRPr="00565A42">
        <w:t xml:space="preserve"> CHEST, 1996. </w:t>
      </w:r>
      <w:r w:rsidRPr="00565A42">
        <w:rPr>
          <w:b/>
        </w:rPr>
        <w:t>109</w:t>
      </w:r>
      <w:r w:rsidRPr="00565A42">
        <w:t>(1): p. 258-264.</w:t>
      </w:r>
      <w:bookmarkEnd w:id="28"/>
    </w:p>
    <w:p w14:paraId="6652C278" w14:textId="77777777" w:rsidR="00565A42" w:rsidRPr="00565A42" w:rsidRDefault="00565A42" w:rsidP="00565A42">
      <w:pPr>
        <w:pStyle w:val="EndNoteBibliography"/>
        <w:spacing w:after="0"/>
        <w:ind w:left="720" w:hanging="720"/>
      </w:pPr>
      <w:bookmarkStart w:id="29" w:name="_ENREF_4"/>
      <w:r w:rsidRPr="00565A42">
        <w:t>4.</w:t>
      </w:r>
      <w:r w:rsidRPr="00565A42">
        <w:tab/>
        <w:t xml:space="preserve">Halldórsdóttir, B.S. and E.K. Svavarsdóttir, </w:t>
      </w:r>
      <w:r w:rsidRPr="00565A42">
        <w:rPr>
          <w:i/>
        </w:rPr>
        <w:t>Purposeful Therapeutic Conversations: Are they effective for families of individuals with COPD: A quasi-experimental study.</w:t>
      </w:r>
      <w:r w:rsidRPr="00565A42">
        <w:t xml:space="preserve"> Nordic Journal of Nursing Research &amp; Clinical Studies / Vård i Norden, 2012. </w:t>
      </w:r>
      <w:r w:rsidRPr="00565A42">
        <w:rPr>
          <w:b/>
        </w:rPr>
        <w:t>32</w:t>
      </w:r>
      <w:r w:rsidRPr="00565A42">
        <w:t>(1): p. 48-51.</w:t>
      </w:r>
      <w:bookmarkEnd w:id="29"/>
    </w:p>
    <w:p w14:paraId="5A3E86B4" w14:textId="77777777" w:rsidR="00565A42" w:rsidRPr="00565A42" w:rsidRDefault="00565A42" w:rsidP="00565A42">
      <w:pPr>
        <w:pStyle w:val="EndNoteBibliography"/>
        <w:spacing w:after="0"/>
        <w:ind w:left="720" w:hanging="720"/>
      </w:pPr>
      <w:bookmarkStart w:id="30" w:name="_ENREF_5"/>
      <w:r w:rsidRPr="00565A42">
        <w:t>5.</w:t>
      </w:r>
      <w:r w:rsidRPr="00565A42">
        <w:tab/>
        <w:t xml:space="preserve">Momen, N., et al., </w:t>
      </w:r>
      <w:r w:rsidRPr="00565A42">
        <w:rPr>
          <w:i/>
        </w:rPr>
        <w:t>Discussing an uncertain future: end-of-life care conversations in chronic obstructive pulmonary disease. A systematic literature review and narrative synthesis.</w:t>
      </w:r>
      <w:r w:rsidRPr="00565A42">
        <w:t xml:space="preserve"> Thorax, 2012. </w:t>
      </w:r>
      <w:r w:rsidRPr="00565A42">
        <w:rPr>
          <w:b/>
        </w:rPr>
        <w:t>67</w:t>
      </w:r>
      <w:r w:rsidRPr="00565A42">
        <w:t>(9): p. 777-80.</w:t>
      </w:r>
      <w:bookmarkEnd w:id="30"/>
    </w:p>
    <w:p w14:paraId="09B0F987" w14:textId="77777777" w:rsidR="00565A42" w:rsidRPr="00565A42" w:rsidRDefault="00565A42" w:rsidP="00565A42">
      <w:pPr>
        <w:pStyle w:val="EndNoteBibliography"/>
        <w:spacing w:after="0"/>
        <w:ind w:left="720" w:hanging="720"/>
      </w:pPr>
      <w:bookmarkStart w:id="31" w:name="_ENREF_6"/>
      <w:r w:rsidRPr="00565A42">
        <w:t>6.</w:t>
      </w:r>
      <w:r w:rsidRPr="00565A42">
        <w:tab/>
        <w:t xml:space="preserve">Wilson, D.M., et al., </w:t>
      </w:r>
      <w:r w:rsidRPr="00565A42">
        <w:rPr>
          <w:i/>
        </w:rPr>
        <w:t>The care needs of community-dwelling seniors suffering from advanced chronic obstructive pulmonary disease.</w:t>
      </w:r>
      <w:r w:rsidRPr="00565A42">
        <w:t xml:space="preserve"> Canadian Journal on Aging, 2008. </w:t>
      </w:r>
      <w:r w:rsidRPr="00565A42">
        <w:rPr>
          <w:b/>
        </w:rPr>
        <w:t>27</w:t>
      </w:r>
      <w:r w:rsidRPr="00565A42">
        <w:t>(4): p. 347-357.</w:t>
      </w:r>
      <w:bookmarkEnd w:id="31"/>
    </w:p>
    <w:p w14:paraId="23776BD0" w14:textId="77777777" w:rsidR="00565A42" w:rsidRPr="00565A42" w:rsidRDefault="00565A42" w:rsidP="00565A42">
      <w:pPr>
        <w:pStyle w:val="EndNoteBibliography"/>
        <w:spacing w:after="0"/>
        <w:ind w:left="720" w:hanging="720"/>
      </w:pPr>
      <w:bookmarkStart w:id="32" w:name="_ENREF_7"/>
      <w:r w:rsidRPr="00565A42">
        <w:t>7.</w:t>
      </w:r>
      <w:r w:rsidRPr="00565A42">
        <w:tab/>
        <w:t xml:space="preserve">NICE, in </w:t>
      </w:r>
      <w:r w:rsidRPr="00565A42">
        <w:rPr>
          <w:i/>
        </w:rPr>
        <w:t>Chronic Obstructive Pulmonary Disease: Management of Chronic Obstructive Pulmonary Disease in Adults in Primary and Secondary Care</w:t>
      </w:r>
      <w:r w:rsidRPr="00565A42">
        <w:t>. 2010: London.</w:t>
      </w:r>
      <w:bookmarkEnd w:id="32"/>
    </w:p>
    <w:p w14:paraId="5622088F" w14:textId="77777777" w:rsidR="00565A42" w:rsidRPr="00565A42" w:rsidRDefault="00565A42" w:rsidP="00565A42">
      <w:pPr>
        <w:pStyle w:val="EndNoteBibliography"/>
        <w:spacing w:after="0"/>
        <w:ind w:left="720" w:hanging="720"/>
      </w:pPr>
      <w:bookmarkStart w:id="33" w:name="_ENREF_8"/>
      <w:r w:rsidRPr="00565A42">
        <w:t>8.</w:t>
      </w:r>
      <w:r w:rsidRPr="00565A42">
        <w:tab/>
        <w:t xml:space="preserve">Smith, S. and P. Kirkpatrick, </w:t>
      </w:r>
      <w:r w:rsidRPr="00565A42">
        <w:rPr>
          <w:i/>
        </w:rPr>
        <w:t>Use of solution-focused brief therapy to enhance therapeutic communication in patients with COPD.</w:t>
      </w:r>
      <w:r w:rsidRPr="00565A42">
        <w:t xml:space="preserve"> Primary Health Care, 2013. </w:t>
      </w:r>
      <w:r w:rsidRPr="00565A42">
        <w:rPr>
          <w:b/>
        </w:rPr>
        <w:t>23</w:t>
      </w:r>
      <w:r w:rsidRPr="00565A42">
        <w:t>(10): p. 27-32.</w:t>
      </w:r>
      <w:bookmarkEnd w:id="33"/>
    </w:p>
    <w:p w14:paraId="01E46315" w14:textId="77777777" w:rsidR="00565A42" w:rsidRPr="00565A42" w:rsidRDefault="00565A42" w:rsidP="00565A42">
      <w:pPr>
        <w:pStyle w:val="EndNoteBibliography"/>
        <w:spacing w:after="0"/>
        <w:ind w:left="720" w:hanging="720"/>
      </w:pPr>
      <w:bookmarkStart w:id="34" w:name="_ENREF_9"/>
      <w:r w:rsidRPr="00565A42">
        <w:t>9.</w:t>
      </w:r>
      <w:r w:rsidRPr="00565A42">
        <w:tab/>
        <w:t xml:space="preserve">Scullion, J. and S. Holmes, </w:t>
      </w:r>
      <w:r w:rsidRPr="00565A42">
        <w:rPr>
          <w:i/>
        </w:rPr>
        <w:t>Improving care for COPD.</w:t>
      </w:r>
      <w:r w:rsidRPr="00565A42">
        <w:t xml:space="preserve"> Independent Nurse, 2009: p. 33-33.</w:t>
      </w:r>
      <w:bookmarkEnd w:id="34"/>
    </w:p>
    <w:p w14:paraId="3F211C9D" w14:textId="77777777" w:rsidR="00565A42" w:rsidRPr="00565A42" w:rsidRDefault="00565A42" w:rsidP="00565A42">
      <w:pPr>
        <w:pStyle w:val="EndNoteBibliography"/>
        <w:spacing w:after="0"/>
        <w:ind w:left="720" w:hanging="720"/>
      </w:pPr>
      <w:bookmarkStart w:id="35" w:name="_ENREF_10"/>
      <w:r w:rsidRPr="00565A42">
        <w:t>10.</w:t>
      </w:r>
      <w:r w:rsidRPr="00565A42">
        <w:tab/>
        <w:t xml:space="preserve">World Health Association. </w:t>
      </w:r>
      <w:r w:rsidRPr="00565A42">
        <w:rPr>
          <w:i/>
        </w:rPr>
        <w:t>WHO Definition of Palliative Care</w:t>
      </w:r>
      <w:r w:rsidRPr="00565A42">
        <w:t>. 2016.</w:t>
      </w:r>
      <w:bookmarkEnd w:id="35"/>
    </w:p>
    <w:p w14:paraId="453634B3" w14:textId="77777777" w:rsidR="00565A42" w:rsidRPr="00565A42" w:rsidRDefault="00565A42" w:rsidP="00565A42">
      <w:pPr>
        <w:pStyle w:val="EndNoteBibliography"/>
        <w:spacing w:after="0"/>
        <w:ind w:left="720" w:hanging="720"/>
      </w:pPr>
      <w:bookmarkStart w:id="36" w:name="_ENREF_11"/>
      <w:r w:rsidRPr="00565A42">
        <w:t>11.</w:t>
      </w:r>
      <w:r w:rsidRPr="00565A42">
        <w:tab/>
        <w:t xml:space="preserve">World Health Organization, </w:t>
      </w:r>
      <w:r w:rsidRPr="00565A42">
        <w:rPr>
          <w:i/>
        </w:rPr>
        <w:t>Palliative care for older people: better practices</w:t>
      </w:r>
      <w:r w:rsidRPr="00565A42">
        <w:t>. 2011: Denmark.</w:t>
      </w:r>
      <w:bookmarkEnd w:id="36"/>
    </w:p>
    <w:p w14:paraId="310892E0" w14:textId="77777777" w:rsidR="00565A42" w:rsidRPr="00565A42" w:rsidRDefault="00565A42" w:rsidP="00565A42">
      <w:pPr>
        <w:pStyle w:val="EndNoteBibliography"/>
        <w:spacing w:after="0"/>
        <w:ind w:left="720" w:hanging="720"/>
      </w:pPr>
      <w:bookmarkStart w:id="37" w:name="_ENREF_12"/>
      <w:r w:rsidRPr="00565A42">
        <w:t>12.</w:t>
      </w:r>
      <w:r w:rsidRPr="00565A42">
        <w:tab/>
        <w:t xml:space="preserve">NICE, </w:t>
      </w:r>
      <w:r w:rsidRPr="00565A42">
        <w:rPr>
          <w:i/>
        </w:rPr>
        <w:t>End of life care for adults -  Quality Standard</w:t>
      </w:r>
      <w:r w:rsidRPr="00565A42">
        <w:t>, D.o. Health, Editor. 2011.</w:t>
      </w:r>
      <w:bookmarkEnd w:id="37"/>
    </w:p>
    <w:p w14:paraId="1E8F8538" w14:textId="77777777" w:rsidR="00565A42" w:rsidRPr="00565A42" w:rsidRDefault="00565A42" w:rsidP="00565A42">
      <w:pPr>
        <w:pStyle w:val="EndNoteBibliography"/>
        <w:spacing w:after="0"/>
        <w:ind w:left="720" w:hanging="720"/>
      </w:pPr>
      <w:bookmarkStart w:id="38" w:name="_ENREF_13"/>
      <w:r w:rsidRPr="00565A42">
        <w:t>13.</w:t>
      </w:r>
      <w:r w:rsidRPr="00565A42">
        <w:tab/>
        <w:t xml:space="preserve">Department of Health, </w:t>
      </w:r>
      <w:r w:rsidRPr="00565A42">
        <w:rPr>
          <w:i/>
        </w:rPr>
        <w:t>End of Life Care Strategy - Fourth Annual Report</w:t>
      </w:r>
      <w:r w:rsidRPr="00565A42">
        <w:t>, D.o. Health, Editor. 2012, Department of Health. p. 73.</w:t>
      </w:r>
      <w:bookmarkEnd w:id="38"/>
    </w:p>
    <w:p w14:paraId="76FE5DEE" w14:textId="77777777" w:rsidR="00565A42" w:rsidRPr="00565A42" w:rsidRDefault="00565A42" w:rsidP="00565A42">
      <w:pPr>
        <w:pStyle w:val="EndNoteBibliography"/>
        <w:spacing w:after="0"/>
        <w:ind w:left="720" w:hanging="720"/>
      </w:pPr>
      <w:bookmarkStart w:id="39" w:name="_ENREF_14"/>
      <w:r w:rsidRPr="00565A42">
        <w:t>14.</w:t>
      </w:r>
      <w:r w:rsidRPr="00565A42">
        <w:tab/>
        <w:t xml:space="preserve">National Institute for Health and Care Excellence, </w:t>
      </w:r>
      <w:r w:rsidRPr="00565A42">
        <w:rPr>
          <w:i/>
        </w:rPr>
        <w:t>Opioids for pain relief in palliative care overview</w:t>
      </w:r>
      <w:r w:rsidRPr="00565A42">
        <w:t>, D.o. Health, Editor. 2005, NICE: Manchester.</w:t>
      </w:r>
      <w:bookmarkEnd w:id="39"/>
    </w:p>
    <w:p w14:paraId="4E5C4A81" w14:textId="77777777" w:rsidR="00565A42" w:rsidRPr="00565A42" w:rsidRDefault="00565A42" w:rsidP="00565A42">
      <w:pPr>
        <w:pStyle w:val="EndNoteBibliography"/>
        <w:spacing w:after="0"/>
        <w:ind w:left="720" w:hanging="720"/>
      </w:pPr>
      <w:bookmarkStart w:id="40" w:name="_ENREF_15"/>
      <w:r w:rsidRPr="00565A42">
        <w:t>15.</w:t>
      </w:r>
      <w:r w:rsidRPr="00565A42">
        <w:tab/>
        <w:t xml:space="preserve">Randall Curtis, J., </w:t>
      </w:r>
      <w:r w:rsidRPr="00565A42">
        <w:rPr>
          <w:i/>
        </w:rPr>
        <w:t>Palliative care for patients with chronic obstructive pulmonary disease.</w:t>
      </w:r>
      <w:r w:rsidRPr="00565A42">
        <w:t xml:space="preserve"> Respiratory Medicine: COPD Update, 2006. </w:t>
      </w:r>
      <w:r w:rsidRPr="00565A42">
        <w:rPr>
          <w:b/>
        </w:rPr>
        <w:t>2</w:t>
      </w:r>
      <w:r w:rsidRPr="00565A42">
        <w:t>: p. 86-90.</w:t>
      </w:r>
      <w:bookmarkEnd w:id="40"/>
    </w:p>
    <w:p w14:paraId="6A1F1FA0" w14:textId="77777777" w:rsidR="00565A42" w:rsidRPr="00565A42" w:rsidRDefault="00565A42" w:rsidP="00565A42">
      <w:pPr>
        <w:pStyle w:val="EndNoteBibliography"/>
        <w:spacing w:after="0"/>
        <w:ind w:left="720" w:hanging="720"/>
      </w:pPr>
      <w:bookmarkStart w:id="41" w:name="_ENREF_16"/>
      <w:r w:rsidRPr="00565A42">
        <w:t>16.</w:t>
      </w:r>
      <w:r w:rsidRPr="00565A42">
        <w:tab/>
        <w:t xml:space="preserve">Gore, J.M., C.J. Brophy, and M.A. Greenstone, </w:t>
      </w:r>
      <w:r w:rsidRPr="00565A42">
        <w:rPr>
          <w:i/>
        </w:rPr>
        <w:t>How well do we care for patients with end stage chronic obstructive pulmonary disease (COPD)? A comparison of palliative care and quality of life in COPD and lung cancer.</w:t>
      </w:r>
      <w:r w:rsidRPr="00565A42">
        <w:t xml:space="preserve"> Thorax, 2000. </w:t>
      </w:r>
      <w:r w:rsidRPr="00565A42">
        <w:rPr>
          <w:b/>
        </w:rPr>
        <w:t>55</w:t>
      </w:r>
      <w:r w:rsidRPr="00565A42">
        <w:t>(12): p. 1000-6.</w:t>
      </w:r>
      <w:bookmarkEnd w:id="41"/>
    </w:p>
    <w:p w14:paraId="29DEA9E3" w14:textId="77777777" w:rsidR="00565A42" w:rsidRPr="00565A42" w:rsidRDefault="00565A42" w:rsidP="00565A42">
      <w:pPr>
        <w:pStyle w:val="EndNoteBibliography"/>
        <w:spacing w:after="0"/>
        <w:ind w:left="720" w:hanging="720"/>
      </w:pPr>
      <w:bookmarkStart w:id="42" w:name="_ENREF_17"/>
      <w:r w:rsidRPr="00565A42">
        <w:t>17.</w:t>
      </w:r>
      <w:r w:rsidRPr="00565A42">
        <w:tab/>
        <w:t xml:space="preserve">White, P., et al., </w:t>
      </w:r>
      <w:r w:rsidRPr="00565A42">
        <w:rPr>
          <w:i/>
        </w:rPr>
        <w:t>Palliative care or end-of-life care in advanced chronic obstructive pulmonary disease A prospective community survey.</w:t>
      </w:r>
      <w:r w:rsidRPr="00565A42">
        <w:t xml:space="preserve"> British Journal of General Practice, 2011. </w:t>
      </w:r>
      <w:r w:rsidRPr="00565A42">
        <w:rPr>
          <w:b/>
        </w:rPr>
        <w:t>61</w:t>
      </w:r>
      <w:r w:rsidRPr="00565A42">
        <w:t>(587): p. 362-370.</w:t>
      </w:r>
      <w:bookmarkEnd w:id="42"/>
    </w:p>
    <w:p w14:paraId="5BFF6060" w14:textId="77777777" w:rsidR="00565A42" w:rsidRPr="00565A42" w:rsidRDefault="00565A42" w:rsidP="00565A42">
      <w:pPr>
        <w:pStyle w:val="EndNoteBibliography"/>
        <w:spacing w:after="0"/>
        <w:ind w:left="720" w:hanging="720"/>
      </w:pPr>
      <w:bookmarkStart w:id="43" w:name="_ENREF_18"/>
      <w:r w:rsidRPr="00565A42">
        <w:t>18.</w:t>
      </w:r>
      <w:r w:rsidRPr="00565A42">
        <w:tab/>
        <w:t xml:space="preserve">Crawford, A., </w:t>
      </w:r>
      <w:r w:rsidRPr="00565A42">
        <w:rPr>
          <w:i/>
        </w:rPr>
        <w:t>Respiratory practitioners' experience of end-of-life discussions in COPD.</w:t>
      </w:r>
      <w:r w:rsidRPr="00565A42">
        <w:t xml:space="preserve"> British Journal of Nursing, 2010. </w:t>
      </w:r>
      <w:r w:rsidRPr="00565A42">
        <w:rPr>
          <w:b/>
        </w:rPr>
        <w:t>19</w:t>
      </w:r>
      <w:r w:rsidRPr="00565A42">
        <w:t>(18): p. 1164-1169.</w:t>
      </w:r>
      <w:bookmarkEnd w:id="43"/>
    </w:p>
    <w:p w14:paraId="6850FC5E" w14:textId="77777777" w:rsidR="00565A42" w:rsidRPr="00565A42" w:rsidRDefault="00565A42" w:rsidP="00565A42">
      <w:pPr>
        <w:pStyle w:val="EndNoteBibliography"/>
        <w:spacing w:after="0"/>
        <w:ind w:left="720" w:hanging="720"/>
      </w:pPr>
      <w:bookmarkStart w:id="44" w:name="_ENREF_19"/>
      <w:r w:rsidRPr="00565A42">
        <w:t>19.</w:t>
      </w:r>
      <w:r w:rsidRPr="00565A42">
        <w:tab/>
        <w:t xml:space="preserve">Leung, J.M., et al., </w:t>
      </w:r>
      <w:r w:rsidRPr="00565A42">
        <w:rPr>
          <w:i/>
        </w:rPr>
        <w:t>The effect of end-of-life discussions on perceived quality of care and health status among patients with COPD.</w:t>
      </w:r>
      <w:r w:rsidRPr="00565A42">
        <w:t xml:space="preserve"> CHEST, 2012. </w:t>
      </w:r>
      <w:r w:rsidRPr="00565A42">
        <w:rPr>
          <w:b/>
        </w:rPr>
        <w:t>142</w:t>
      </w:r>
      <w:r w:rsidRPr="00565A42">
        <w:t>(1): p. 128-133.</w:t>
      </w:r>
      <w:bookmarkEnd w:id="44"/>
    </w:p>
    <w:p w14:paraId="71B431B9" w14:textId="77777777" w:rsidR="00565A42" w:rsidRPr="00565A42" w:rsidRDefault="00565A42" w:rsidP="00565A42">
      <w:pPr>
        <w:pStyle w:val="EndNoteBibliography"/>
        <w:spacing w:after="0"/>
        <w:ind w:left="720" w:hanging="720"/>
      </w:pPr>
      <w:bookmarkStart w:id="45" w:name="_ENREF_20"/>
      <w:r w:rsidRPr="00565A42">
        <w:t>20.</w:t>
      </w:r>
      <w:r w:rsidRPr="00565A42">
        <w:tab/>
        <w:t xml:space="preserve">Curtis, J.R., et al., </w:t>
      </w:r>
      <w:r w:rsidRPr="00565A42">
        <w:rPr>
          <w:i/>
        </w:rPr>
        <w:t>Patient-physician communication about end-of-life care for pateints with severe COPD.</w:t>
      </w:r>
      <w:r w:rsidRPr="00565A42">
        <w:t xml:space="preserve"> European Respiratory Journal, 2004. </w:t>
      </w:r>
      <w:r w:rsidRPr="00565A42">
        <w:rPr>
          <w:b/>
        </w:rPr>
        <w:t>24</w:t>
      </w:r>
      <w:r w:rsidRPr="00565A42">
        <w:t>(2): p. 200-205.</w:t>
      </w:r>
      <w:bookmarkEnd w:id="45"/>
    </w:p>
    <w:p w14:paraId="25B12033" w14:textId="77777777" w:rsidR="00565A42" w:rsidRPr="00565A42" w:rsidRDefault="00565A42" w:rsidP="00565A42">
      <w:pPr>
        <w:pStyle w:val="EndNoteBibliography"/>
        <w:spacing w:after="0"/>
        <w:ind w:left="720" w:hanging="720"/>
      </w:pPr>
      <w:bookmarkStart w:id="46" w:name="_ENREF_21"/>
      <w:r w:rsidRPr="00565A42">
        <w:t>21.</w:t>
      </w:r>
      <w:r w:rsidRPr="00565A42">
        <w:tab/>
        <w:t xml:space="preserve">Curtis, J.R., et al., </w:t>
      </w:r>
      <w:r w:rsidRPr="00565A42">
        <w:rPr>
          <w:i/>
        </w:rPr>
        <w:t>Communication about palliative care for patients with chronic obstructive pulmonary disease.</w:t>
      </w:r>
      <w:r w:rsidRPr="00565A42">
        <w:t xml:space="preserve"> Journal of Palliative Care, 2005. </w:t>
      </w:r>
      <w:r w:rsidRPr="00565A42">
        <w:rPr>
          <w:b/>
        </w:rPr>
        <w:t>21</w:t>
      </w:r>
      <w:r w:rsidRPr="00565A42">
        <w:t>(3): p. 157-164.</w:t>
      </w:r>
      <w:bookmarkEnd w:id="46"/>
    </w:p>
    <w:p w14:paraId="3463C254" w14:textId="77777777" w:rsidR="00565A42" w:rsidRPr="00565A42" w:rsidRDefault="00565A42" w:rsidP="00565A42">
      <w:pPr>
        <w:pStyle w:val="EndNoteBibliography"/>
        <w:spacing w:after="0"/>
        <w:ind w:left="720" w:hanging="720"/>
      </w:pPr>
      <w:bookmarkStart w:id="47" w:name="_ENREF_22"/>
      <w:r w:rsidRPr="00565A42">
        <w:t>22.</w:t>
      </w:r>
      <w:r w:rsidRPr="00565A42">
        <w:tab/>
        <w:t xml:space="preserve">Curtis, J.R., </w:t>
      </w:r>
      <w:r w:rsidRPr="00565A42">
        <w:rPr>
          <w:i/>
        </w:rPr>
        <w:t>Palliative and end-of-life care for patients with severe COPD.</w:t>
      </w:r>
      <w:r w:rsidRPr="00565A42">
        <w:t xml:space="preserve"> Eur Respir J, 2008. </w:t>
      </w:r>
      <w:r w:rsidRPr="00565A42">
        <w:rPr>
          <w:b/>
        </w:rPr>
        <w:t>32</w:t>
      </w:r>
      <w:r w:rsidRPr="00565A42">
        <w:t>(3): p. 796-803.</w:t>
      </w:r>
      <w:bookmarkEnd w:id="47"/>
    </w:p>
    <w:p w14:paraId="7B0C5BC6" w14:textId="77777777" w:rsidR="00565A42" w:rsidRPr="00565A42" w:rsidRDefault="00565A42" w:rsidP="00565A42">
      <w:pPr>
        <w:pStyle w:val="EndNoteBibliography"/>
        <w:spacing w:after="0"/>
        <w:ind w:left="720" w:hanging="720"/>
      </w:pPr>
      <w:bookmarkStart w:id="48" w:name="_ENREF_23"/>
      <w:r w:rsidRPr="00565A42">
        <w:t>23.</w:t>
      </w:r>
      <w:r w:rsidRPr="00565A42">
        <w:tab/>
        <w:t xml:space="preserve">Stephen, N., et al., </w:t>
      </w:r>
      <w:r w:rsidRPr="00565A42">
        <w:rPr>
          <w:i/>
        </w:rPr>
        <w:t>End-of-life care discussions with nonmalignant respiratory disease patients: a systematic review.</w:t>
      </w:r>
      <w:r w:rsidRPr="00565A42">
        <w:t xml:space="preserve"> J Palliat Med, 2013. </w:t>
      </w:r>
      <w:r w:rsidRPr="00565A42">
        <w:rPr>
          <w:b/>
        </w:rPr>
        <w:t>16</w:t>
      </w:r>
      <w:r w:rsidRPr="00565A42">
        <w:t>(5): p. 555-65.</w:t>
      </w:r>
      <w:bookmarkEnd w:id="48"/>
    </w:p>
    <w:p w14:paraId="65C4CE7B" w14:textId="77777777" w:rsidR="00565A42" w:rsidRPr="00565A42" w:rsidRDefault="00565A42" w:rsidP="00565A42">
      <w:pPr>
        <w:pStyle w:val="EndNoteBibliography"/>
        <w:spacing w:after="0"/>
        <w:ind w:left="720" w:hanging="720"/>
      </w:pPr>
      <w:bookmarkStart w:id="49" w:name="_ENREF_24"/>
      <w:r w:rsidRPr="00565A42">
        <w:t>24.</w:t>
      </w:r>
      <w:r w:rsidRPr="00565A42">
        <w:tab/>
        <w:t xml:space="preserve">Kass-Bartelmes, B.L. and R. Hughes, </w:t>
      </w:r>
      <w:r w:rsidRPr="00565A42">
        <w:rPr>
          <w:i/>
        </w:rPr>
        <w:t>Advance care planning: preferences for care at the end of life.</w:t>
      </w:r>
      <w:r w:rsidRPr="00565A42">
        <w:t xml:space="preserve"> Journal of Pain &amp; Palliative Care Pharmacotherapy, 2004. </w:t>
      </w:r>
      <w:r w:rsidRPr="00565A42">
        <w:rPr>
          <w:b/>
        </w:rPr>
        <w:t>18</w:t>
      </w:r>
      <w:r w:rsidRPr="00565A42">
        <w:t>(1): p. 87-109.</w:t>
      </w:r>
      <w:bookmarkEnd w:id="49"/>
    </w:p>
    <w:p w14:paraId="048C9585" w14:textId="77777777" w:rsidR="00565A42" w:rsidRPr="00565A42" w:rsidRDefault="00565A42" w:rsidP="00565A42">
      <w:pPr>
        <w:pStyle w:val="EndNoteBibliography"/>
        <w:spacing w:after="0"/>
        <w:ind w:left="720" w:hanging="720"/>
      </w:pPr>
      <w:bookmarkStart w:id="50" w:name="_ENREF_25"/>
      <w:r w:rsidRPr="00565A42">
        <w:t>25.</w:t>
      </w:r>
      <w:r w:rsidRPr="00565A42">
        <w:tab/>
        <w:t xml:space="preserve">Curtis, J.R., </w:t>
      </w:r>
      <w:r w:rsidRPr="00565A42">
        <w:rPr>
          <w:i/>
        </w:rPr>
        <w:t>Communicating with patients and their families about advance care planning and end-of-life care.</w:t>
      </w:r>
      <w:r w:rsidRPr="00565A42">
        <w:t xml:space="preserve"> Respir Care, 2000. </w:t>
      </w:r>
      <w:r w:rsidRPr="00565A42">
        <w:rPr>
          <w:b/>
        </w:rPr>
        <w:t>45</w:t>
      </w:r>
      <w:r w:rsidRPr="00565A42">
        <w:t>(11): p. 1385-94; discussion 1394-8.</w:t>
      </w:r>
      <w:bookmarkEnd w:id="50"/>
    </w:p>
    <w:p w14:paraId="7BABD88C" w14:textId="77777777" w:rsidR="00565A42" w:rsidRPr="00565A42" w:rsidRDefault="00565A42" w:rsidP="00565A42">
      <w:pPr>
        <w:pStyle w:val="EndNoteBibliography"/>
        <w:spacing w:after="0"/>
        <w:ind w:left="720" w:hanging="720"/>
      </w:pPr>
      <w:bookmarkStart w:id="51" w:name="_ENREF_26"/>
      <w:r w:rsidRPr="00565A42">
        <w:lastRenderedPageBreak/>
        <w:t>26.</w:t>
      </w:r>
      <w:r w:rsidRPr="00565A42">
        <w:tab/>
        <w:t xml:space="preserve">You, J.J., R.A. Fowler, and D.K. Heyland, </w:t>
      </w:r>
      <w:r w:rsidRPr="00565A42">
        <w:rPr>
          <w:i/>
        </w:rPr>
        <w:t>Just ask: discussing goals of care with patients in hospital with serious illness.</w:t>
      </w:r>
      <w:r w:rsidRPr="00565A42">
        <w:t xml:space="preserve"> CMAJ: Canadian Medical Association Journal = Journal De L'association Medicale Canadienne, 2014. </w:t>
      </w:r>
      <w:r w:rsidRPr="00565A42">
        <w:rPr>
          <w:b/>
        </w:rPr>
        <w:t>186</w:t>
      </w:r>
      <w:r w:rsidRPr="00565A42">
        <w:t>(6): p. 425-432.</w:t>
      </w:r>
      <w:bookmarkEnd w:id="51"/>
    </w:p>
    <w:p w14:paraId="72742F88" w14:textId="77777777" w:rsidR="00565A42" w:rsidRPr="00565A42" w:rsidRDefault="00565A42" w:rsidP="00565A42">
      <w:pPr>
        <w:pStyle w:val="EndNoteBibliography"/>
        <w:spacing w:after="0"/>
        <w:ind w:left="720" w:hanging="720"/>
      </w:pPr>
      <w:bookmarkStart w:id="52" w:name="_ENREF_27"/>
      <w:r w:rsidRPr="00565A42">
        <w:t>27.</w:t>
      </w:r>
      <w:r w:rsidRPr="00565A42">
        <w:tab/>
        <w:t xml:space="preserve">Centre for Reviews and Dissemination, </w:t>
      </w:r>
      <w:r w:rsidRPr="00565A42">
        <w:rPr>
          <w:i/>
        </w:rPr>
        <w:t>Systematic Reviews -  CRD's guidance for undertaking reviews in health care.</w:t>
      </w:r>
      <w:r w:rsidRPr="00565A42">
        <w:t xml:space="preserve"> 2008.</w:t>
      </w:r>
      <w:bookmarkEnd w:id="52"/>
    </w:p>
    <w:p w14:paraId="1F9C162A" w14:textId="77777777" w:rsidR="00565A42" w:rsidRPr="00565A42" w:rsidRDefault="00565A42" w:rsidP="00565A42">
      <w:pPr>
        <w:pStyle w:val="EndNoteBibliography"/>
        <w:spacing w:after="0"/>
        <w:ind w:left="720" w:hanging="720"/>
      </w:pPr>
      <w:bookmarkStart w:id="53" w:name="_ENREF_28"/>
      <w:r w:rsidRPr="00565A42">
        <w:t>28.</w:t>
      </w:r>
      <w:r w:rsidRPr="00565A42">
        <w:tab/>
        <w:t xml:space="preserve">Liberati, A., et al., </w:t>
      </w:r>
      <w:r w:rsidRPr="00565A42">
        <w:rPr>
          <w:i/>
        </w:rPr>
        <w:t>The PRISMA statement for reporting systematic reviews and meta-analyses of studies that evaluate healthcare interventions: explanation and elaboration.</w:t>
      </w:r>
      <w:r w:rsidRPr="00565A42">
        <w:t xml:space="preserve"> BMJ, 2009. </w:t>
      </w:r>
      <w:r w:rsidRPr="00565A42">
        <w:rPr>
          <w:b/>
        </w:rPr>
        <w:t>339</w:t>
      </w:r>
      <w:r w:rsidRPr="00565A42">
        <w:t>: p. b2700.</w:t>
      </w:r>
      <w:bookmarkEnd w:id="53"/>
    </w:p>
    <w:p w14:paraId="0F42AEE4" w14:textId="77777777" w:rsidR="00565A42" w:rsidRPr="00565A42" w:rsidRDefault="00565A42" w:rsidP="00565A42">
      <w:pPr>
        <w:pStyle w:val="EndNoteBibliography"/>
        <w:spacing w:after="0"/>
        <w:ind w:left="720" w:hanging="720"/>
      </w:pPr>
      <w:bookmarkStart w:id="54" w:name="_ENREF_29"/>
      <w:r w:rsidRPr="00565A42">
        <w:t>29.</w:t>
      </w:r>
      <w:r w:rsidRPr="00565A42">
        <w:tab/>
        <w:t xml:space="preserve">Philip, J., et al., </w:t>
      </w:r>
      <w:r w:rsidRPr="00565A42">
        <w:rPr>
          <w:i/>
        </w:rPr>
        <w:t>Negotiating hope with chronic obstructive pulmonary disease patients: a qualitative study of patients and healthcare professionals.</w:t>
      </w:r>
      <w:r w:rsidRPr="00565A42">
        <w:t xml:space="preserve"> Internal Medicine Journal, 2012. </w:t>
      </w:r>
      <w:r w:rsidRPr="00565A42">
        <w:rPr>
          <w:b/>
        </w:rPr>
        <w:t>42</w:t>
      </w:r>
      <w:r w:rsidRPr="00565A42">
        <w:t>(7): p. 816-822.</w:t>
      </w:r>
      <w:bookmarkEnd w:id="54"/>
    </w:p>
    <w:p w14:paraId="5E203F1C" w14:textId="77777777" w:rsidR="00565A42" w:rsidRPr="00565A42" w:rsidRDefault="00565A42" w:rsidP="00565A42">
      <w:pPr>
        <w:pStyle w:val="EndNoteBibliography"/>
        <w:spacing w:after="0"/>
        <w:ind w:left="720" w:hanging="720"/>
      </w:pPr>
      <w:bookmarkStart w:id="55" w:name="_ENREF_30"/>
      <w:r w:rsidRPr="00565A42">
        <w:t>30.</w:t>
      </w:r>
      <w:r w:rsidRPr="00565A42">
        <w:tab/>
        <w:t xml:space="preserve">Halliwell, J., et al., </w:t>
      </w:r>
      <w:r w:rsidRPr="00565A42">
        <w:rPr>
          <w:i/>
        </w:rPr>
        <w:t>GP discussion of prognosis with patients with severe chronic obstructive pulmonary disease: a qualitative study.</w:t>
      </w:r>
      <w:r w:rsidRPr="00565A42">
        <w:t xml:space="preserve"> Br J Gen Pract, 2004. </w:t>
      </w:r>
      <w:r w:rsidRPr="00565A42">
        <w:rPr>
          <w:b/>
        </w:rPr>
        <w:t>54</w:t>
      </w:r>
      <w:r w:rsidRPr="00565A42">
        <w:t>(509): p. 904-8.</w:t>
      </w:r>
      <w:bookmarkEnd w:id="55"/>
    </w:p>
    <w:p w14:paraId="4592971B" w14:textId="77777777" w:rsidR="00565A42" w:rsidRPr="00565A42" w:rsidRDefault="00565A42" w:rsidP="00565A42">
      <w:pPr>
        <w:pStyle w:val="EndNoteBibliography"/>
        <w:spacing w:after="0"/>
        <w:ind w:left="720" w:hanging="720"/>
      </w:pPr>
      <w:bookmarkStart w:id="56" w:name="_ENREF_31"/>
      <w:r w:rsidRPr="00565A42">
        <w:t>31.</w:t>
      </w:r>
      <w:r w:rsidRPr="00565A42">
        <w:tab/>
        <w:t xml:space="preserve">Thomas, B.H., et al., </w:t>
      </w:r>
      <w:r w:rsidRPr="00565A42">
        <w:rPr>
          <w:i/>
        </w:rPr>
        <w:t>Quality Assessment Tool for Quantitative Studies.</w:t>
      </w:r>
      <w:r w:rsidRPr="00565A42">
        <w:t xml:space="preserve"> The Effective Public Health Practice Project (EPHPP), 1998.</w:t>
      </w:r>
      <w:bookmarkEnd w:id="56"/>
    </w:p>
    <w:p w14:paraId="7641C1CF" w14:textId="38053AAB" w:rsidR="00565A42" w:rsidRPr="00565A42" w:rsidRDefault="00565A42" w:rsidP="00565A42">
      <w:pPr>
        <w:pStyle w:val="EndNoteBibliography"/>
        <w:spacing w:after="0"/>
        <w:ind w:left="720" w:hanging="720"/>
      </w:pPr>
      <w:bookmarkStart w:id="57" w:name="_ENREF_32"/>
      <w:r w:rsidRPr="00565A42">
        <w:t>32.</w:t>
      </w:r>
      <w:r w:rsidRPr="00565A42">
        <w:tab/>
        <w:t xml:space="preserve">Bromley, H., et al. </w:t>
      </w:r>
      <w:r w:rsidRPr="00565A42">
        <w:rPr>
          <w:i/>
        </w:rPr>
        <w:t>Criteria for Evaluating Qualitative Studies</w:t>
      </w:r>
      <w:r w:rsidRPr="00565A42">
        <w:t xml:space="preserve">. 2002; Available from: </w:t>
      </w:r>
      <w:hyperlink r:id="rId9" w:history="1">
        <w:r w:rsidRPr="00565A42">
          <w:rPr>
            <w:rStyle w:val="Hyperlink"/>
          </w:rPr>
          <w:t>http://www.depts.ttu.edu/education/our-people/Faculty/additional_pages/duemer/epsy_5382_class_materials/Evaluating-Qualitative-Studies.pdf</w:t>
        </w:r>
      </w:hyperlink>
      <w:r w:rsidRPr="00565A42">
        <w:t>.</w:t>
      </w:r>
      <w:bookmarkEnd w:id="57"/>
    </w:p>
    <w:p w14:paraId="0B6E4917" w14:textId="77777777" w:rsidR="00565A42" w:rsidRPr="00565A42" w:rsidRDefault="00565A42" w:rsidP="00565A42">
      <w:pPr>
        <w:pStyle w:val="EndNoteBibliography"/>
        <w:spacing w:after="0"/>
        <w:ind w:left="720" w:hanging="720"/>
      </w:pPr>
      <w:bookmarkStart w:id="58" w:name="_ENREF_33"/>
      <w:r w:rsidRPr="00565A42">
        <w:t>33.</w:t>
      </w:r>
      <w:r w:rsidRPr="00565A42">
        <w:tab/>
        <w:t xml:space="preserve">Saks, M. and J. Allsop, </w:t>
      </w:r>
      <w:r w:rsidRPr="00565A42">
        <w:rPr>
          <w:i/>
        </w:rPr>
        <w:t>Doing a Literature Review in Health</w:t>
      </w:r>
      <w:r w:rsidRPr="00565A42">
        <w:t xml:space="preserve">, in </w:t>
      </w:r>
      <w:r w:rsidRPr="00565A42">
        <w:rPr>
          <w:i/>
        </w:rPr>
        <w:t xml:space="preserve">Researching Health: Qualitative, Quantitative and Mixed Methods </w:t>
      </w:r>
      <w:r w:rsidRPr="00565A42">
        <w:t>S.P. Ltd, Editor. 2007, SAGE Publications Ltd: London. p. 32-54.</w:t>
      </w:r>
      <w:bookmarkEnd w:id="58"/>
    </w:p>
    <w:p w14:paraId="55B35326" w14:textId="77777777" w:rsidR="00565A42" w:rsidRPr="00565A42" w:rsidRDefault="00565A42" w:rsidP="00565A42">
      <w:pPr>
        <w:pStyle w:val="EndNoteBibliography"/>
        <w:spacing w:after="0"/>
        <w:ind w:left="720" w:hanging="720"/>
      </w:pPr>
      <w:bookmarkStart w:id="59" w:name="_ENREF_34"/>
      <w:r w:rsidRPr="00565A42">
        <w:t>34.</w:t>
      </w:r>
      <w:r w:rsidRPr="00565A42">
        <w:tab/>
        <w:t xml:space="preserve">Popay, J., et al., </w:t>
      </w:r>
      <w:r w:rsidRPr="00565A42">
        <w:rPr>
          <w:i/>
        </w:rPr>
        <w:t>Guidance on the Conduct of Narrative Synthesis in Systematic Reviews - A Product from the ESRC Methods Programme.</w:t>
      </w:r>
      <w:r w:rsidRPr="00565A42">
        <w:t xml:space="preserve"> 2006.</w:t>
      </w:r>
      <w:bookmarkEnd w:id="59"/>
    </w:p>
    <w:p w14:paraId="4D4C4D77" w14:textId="77777777" w:rsidR="00565A42" w:rsidRPr="00565A42" w:rsidRDefault="00565A42" w:rsidP="00565A42">
      <w:pPr>
        <w:pStyle w:val="EndNoteBibliography"/>
        <w:spacing w:after="0"/>
        <w:ind w:left="720" w:hanging="720"/>
      </w:pPr>
      <w:bookmarkStart w:id="60" w:name="_ENREF_35"/>
      <w:r w:rsidRPr="00565A42">
        <w:t>35.</w:t>
      </w:r>
      <w:r w:rsidRPr="00565A42">
        <w:tab/>
        <w:t xml:space="preserve">Janssen, D.J., et al., </w:t>
      </w:r>
      <w:r w:rsidRPr="00565A42">
        <w:rPr>
          <w:i/>
        </w:rPr>
        <w:t>A call for high-quality advance care planning in outpatients with severe COPD or chronic heart failure.</w:t>
      </w:r>
      <w:r w:rsidRPr="00565A42">
        <w:t xml:space="preserve"> CHEST, 2011. </w:t>
      </w:r>
      <w:r w:rsidRPr="00565A42">
        <w:rPr>
          <w:b/>
        </w:rPr>
        <w:t>139</w:t>
      </w:r>
      <w:r w:rsidRPr="00565A42">
        <w:t>(5): p. 1081-1088.</w:t>
      </w:r>
      <w:bookmarkEnd w:id="60"/>
    </w:p>
    <w:p w14:paraId="03548AA8" w14:textId="77777777" w:rsidR="00565A42" w:rsidRPr="00565A42" w:rsidRDefault="00565A42" w:rsidP="00565A42">
      <w:pPr>
        <w:pStyle w:val="EndNoteBibliography"/>
        <w:spacing w:after="0"/>
        <w:ind w:left="720" w:hanging="720"/>
      </w:pPr>
      <w:bookmarkStart w:id="61" w:name="_ENREF_36"/>
      <w:r w:rsidRPr="00565A42">
        <w:t>36.</w:t>
      </w:r>
      <w:r w:rsidRPr="00565A42">
        <w:tab/>
        <w:t xml:space="preserve">Au, D.H., et al., </w:t>
      </w:r>
      <w:r w:rsidRPr="00565A42">
        <w:rPr>
          <w:i/>
        </w:rPr>
        <w:t>A Randomized Trial to Improve Communication About End-of-Life Care Among Patients With COPD.</w:t>
      </w:r>
      <w:r w:rsidRPr="00565A42">
        <w:t xml:space="preserve"> CHEST, 2012. </w:t>
      </w:r>
      <w:r w:rsidRPr="00565A42">
        <w:rPr>
          <w:b/>
        </w:rPr>
        <w:t>141</w:t>
      </w:r>
      <w:r w:rsidRPr="00565A42">
        <w:t>(3): p. 726-735.</w:t>
      </w:r>
      <w:bookmarkEnd w:id="61"/>
    </w:p>
    <w:p w14:paraId="3F6FCB6D" w14:textId="77777777" w:rsidR="00565A42" w:rsidRPr="00565A42" w:rsidRDefault="00565A42" w:rsidP="00565A42">
      <w:pPr>
        <w:pStyle w:val="EndNoteBibliography"/>
        <w:spacing w:after="0"/>
        <w:ind w:left="720" w:hanging="720"/>
      </w:pPr>
      <w:bookmarkStart w:id="62" w:name="_ENREF_37"/>
      <w:r w:rsidRPr="00565A42">
        <w:t>37.</w:t>
      </w:r>
      <w:r w:rsidRPr="00565A42">
        <w:tab/>
        <w:t xml:space="preserve">Knauft, E., et al., </w:t>
      </w:r>
      <w:r w:rsidRPr="00565A42">
        <w:rPr>
          <w:i/>
        </w:rPr>
        <w:t>Barriers and facilitators to end-of-life care communication for patients with COPD.</w:t>
      </w:r>
      <w:r w:rsidRPr="00565A42">
        <w:t xml:space="preserve"> CHEST, 2005. </w:t>
      </w:r>
      <w:r w:rsidRPr="00565A42">
        <w:rPr>
          <w:b/>
        </w:rPr>
        <w:t>127</w:t>
      </w:r>
      <w:r w:rsidRPr="00565A42">
        <w:t>(6): p. 2188-2196.</w:t>
      </w:r>
      <w:bookmarkEnd w:id="62"/>
    </w:p>
    <w:p w14:paraId="134EF348" w14:textId="77777777" w:rsidR="00565A42" w:rsidRPr="00565A42" w:rsidRDefault="00565A42" w:rsidP="00565A42">
      <w:pPr>
        <w:pStyle w:val="EndNoteBibliography"/>
        <w:spacing w:after="0"/>
        <w:ind w:left="720" w:hanging="720"/>
      </w:pPr>
      <w:bookmarkStart w:id="63" w:name="_ENREF_38"/>
      <w:r w:rsidRPr="00565A42">
        <w:t>38.</w:t>
      </w:r>
      <w:r w:rsidRPr="00565A42">
        <w:tab/>
        <w:t xml:space="preserve">Seamark, D., et al., </w:t>
      </w:r>
      <w:r w:rsidRPr="00565A42">
        <w:rPr>
          <w:i/>
        </w:rPr>
        <w:t>Is hospitalisation for COPD an opportunity for advance care planning? A qualitative study.</w:t>
      </w:r>
      <w:r w:rsidRPr="00565A42">
        <w:t xml:space="preserve"> Prim Care Respir J, 2012. </w:t>
      </w:r>
      <w:r w:rsidRPr="00565A42">
        <w:rPr>
          <w:b/>
        </w:rPr>
        <w:t>21</w:t>
      </w:r>
      <w:r w:rsidRPr="00565A42">
        <w:t>(3): p. 261-6.</w:t>
      </w:r>
      <w:bookmarkEnd w:id="63"/>
    </w:p>
    <w:p w14:paraId="772DE281" w14:textId="77777777" w:rsidR="00565A42" w:rsidRPr="00565A42" w:rsidRDefault="00565A42" w:rsidP="00565A42">
      <w:pPr>
        <w:pStyle w:val="EndNoteBibliography"/>
        <w:spacing w:after="0"/>
        <w:ind w:left="720" w:hanging="720"/>
      </w:pPr>
      <w:bookmarkStart w:id="64" w:name="_ENREF_39"/>
      <w:r w:rsidRPr="00565A42">
        <w:t>39.</w:t>
      </w:r>
      <w:r w:rsidRPr="00565A42">
        <w:tab/>
        <w:t xml:space="preserve">Houben, C.H.M., et al., </w:t>
      </w:r>
      <w:r w:rsidRPr="00565A42">
        <w:rPr>
          <w:i/>
        </w:rPr>
        <w:t>Patient-Clinician Communication About End-of-Life Care in Patients with Advanced Chronic Organ Failure During One Year.</w:t>
      </w:r>
      <w:r w:rsidRPr="00565A42">
        <w:t xml:space="preserve"> Journal Of Pain And Symptom Management, 2015.</w:t>
      </w:r>
      <w:bookmarkEnd w:id="64"/>
    </w:p>
    <w:p w14:paraId="5155A77B" w14:textId="77777777" w:rsidR="00565A42" w:rsidRPr="00565A42" w:rsidRDefault="00565A42" w:rsidP="00565A42">
      <w:pPr>
        <w:pStyle w:val="EndNoteBibliography"/>
        <w:spacing w:after="0"/>
        <w:ind w:left="720" w:hanging="720"/>
      </w:pPr>
      <w:bookmarkStart w:id="65" w:name="_ENREF_40"/>
      <w:r w:rsidRPr="00565A42">
        <w:t>40.</w:t>
      </w:r>
      <w:r w:rsidRPr="00565A42">
        <w:tab/>
        <w:t xml:space="preserve">Elkington, H., et al., </w:t>
      </w:r>
      <w:r w:rsidRPr="00565A42">
        <w:rPr>
          <w:i/>
        </w:rPr>
        <w:t>GPs' views of discussions of prognosis in severe COPD.</w:t>
      </w:r>
      <w:r w:rsidRPr="00565A42">
        <w:t xml:space="preserve"> Fam Pract, 2001. </w:t>
      </w:r>
      <w:r w:rsidRPr="00565A42">
        <w:rPr>
          <w:b/>
        </w:rPr>
        <w:t>18</w:t>
      </w:r>
      <w:r w:rsidRPr="00565A42">
        <w:t>(4): p. 440-4.</w:t>
      </w:r>
      <w:bookmarkEnd w:id="65"/>
    </w:p>
    <w:p w14:paraId="26129901" w14:textId="77777777" w:rsidR="00565A42" w:rsidRPr="00565A42" w:rsidRDefault="00565A42" w:rsidP="00565A42">
      <w:pPr>
        <w:pStyle w:val="EndNoteBibliography"/>
        <w:spacing w:after="0"/>
        <w:ind w:left="720" w:hanging="720"/>
      </w:pPr>
      <w:bookmarkStart w:id="66" w:name="_ENREF_41"/>
      <w:r w:rsidRPr="00565A42">
        <w:t>41.</w:t>
      </w:r>
      <w:r w:rsidRPr="00565A42">
        <w:tab/>
        <w:t xml:space="preserve">Schmidt, M., et al., </w:t>
      </w:r>
      <w:r w:rsidRPr="00565A42">
        <w:rPr>
          <w:i/>
        </w:rPr>
        <w:t>Intensive care unit admission in chronic obstructive pulmonary disease: patient information and the physician's decision-making process.</w:t>
      </w:r>
      <w:r w:rsidRPr="00565A42">
        <w:t xml:space="preserve"> Crit Care, 2014. </w:t>
      </w:r>
      <w:r w:rsidRPr="00565A42">
        <w:rPr>
          <w:b/>
        </w:rPr>
        <w:t>18</w:t>
      </w:r>
      <w:r w:rsidRPr="00565A42">
        <w:t>(3): p. R115.</w:t>
      </w:r>
      <w:bookmarkEnd w:id="66"/>
    </w:p>
    <w:p w14:paraId="3C2B5342" w14:textId="77777777" w:rsidR="00565A42" w:rsidRPr="00565A42" w:rsidRDefault="00565A42" w:rsidP="00565A42">
      <w:pPr>
        <w:pStyle w:val="EndNoteBibliography"/>
        <w:spacing w:after="0"/>
        <w:ind w:left="720" w:hanging="720"/>
      </w:pPr>
      <w:bookmarkStart w:id="67" w:name="_ENREF_42"/>
      <w:r w:rsidRPr="00565A42">
        <w:t>42.</w:t>
      </w:r>
      <w:r w:rsidRPr="00565A42">
        <w:tab/>
        <w:t xml:space="preserve">Fahim, A. and J.A. Kastelik, </w:t>
      </w:r>
      <w:r w:rsidRPr="00565A42">
        <w:rPr>
          <w:i/>
        </w:rPr>
        <w:t>Palliative care understanding and end-of-life decisions in chronic obstructive pulmonary disease.</w:t>
      </w:r>
      <w:r w:rsidRPr="00565A42">
        <w:t xml:space="preserve"> Clin Respir J, 2014. </w:t>
      </w:r>
      <w:r w:rsidRPr="00565A42">
        <w:rPr>
          <w:b/>
        </w:rPr>
        <w:t>8</w:t>
      </w:r>
      <w:r w:rsidRPr="00565A42">
        <w:t>(3): p. 312-20.</w:t>
      </w:r>
      <w:bookmarkEnd w:id="67"/>
    </w:p>
    <w:p w14:paraId="71EB23BB" w14:textId="77777777" w:rsidR="00565A42" w:rsidRPr="00565A42" w:rsidRDefault="00565A42" w:rsidP="00565A42">
      <w:pPr>
        <w:pStyle w:val="EndNoteBibliography"/>
        <w:spacing w:after="0"/>
        <w:ind w:left="720" w:hanging="720"/>
      </w:pPr>
      <w:bookmarkStart w:id="68" w:name="_ENREF_43"/>
      <w:r w:rsidRPr="00565A42">
        <w:t>43.</w:t>
      </w:r>
      <w:r w:rsidRPr="00565A42">
        <w:tab/>
        <w:t xml:space="preserve">Dexter, P.R., et al., </w:t>
      </w:r>
      <w:r w:rsidRPr="00565A42">
        <w:rPr>
          <w:i/>
        </w:rPr>
        <w:t>Effectiveness of computer-generated reminders for increasing discussions about advance directives and completion of advance directive forms. A randomized, controlled trial.</w:t>
      </w:r>
      <w:r w:rsidRPr="00565A42">
        <w:t xml:space="preserve"> Ann Intern Med, 1998. </w:t>
      </w:r>
      <w:r w:rsidRPr="00565A42">
        <w:rPr>
          <w:b/>
        </w:rPr>
        <w:t>128</w:t>
      </w:r>
      <w:r w:rsidRPr="00565A42">
        <w:t>(2): p. 102-10.</w:t>
      </w:r>
      <w:bookmarkEnd w:id="68"/>
    </w:p>
    <w:p w14:paraId="375E38F2" w14:textId="77777777" w:rsidR="00565A42" w:rsidRPr="00565A42" w:rsidRDefault="00565A42" w:rsidP="00565A42">
      <w:pPr>
        <w:pStyle w:val="EndNoteBibliography"/>
        <w:spacing w:after="0"/>
        <w:ind w:left="720" w:hanging="720"/>
      </w:pPr>
      <w:bookmarkStart w:id="69" w:name="_ENREF_44"/>
      <w:r w:rsidRPr="00565A42">
        <w:t>44.</w:t>
      </w:r>
      <w:r w:rsidRPr="00565A42">
        <w:tab/>
        <w:t xml:space="preserve">Gaspar, C., et al., </w:t>
      </w:r>
      <w:r w:rsidRPr="00565A42">
        <w:rPr>
          <w:i/>
        </w:rPr>
        <w:t>End-of-life care in COPD: a survey carried out with Portuguese pulmonologists.</w:t>
      </w:r>
      <w:r w:rsidRPr="00565A42">
        <w:t xml:space="preserve"> Rev Port Pneumol, 2014. </w:t>
      </w:r>
      <w:r w:rsidRPr="00565A42">
        <w:rPr>
          <w:b/>
        </w:rPr>
        <w:t>20</w:t>
      </w:r>
      <w:r w:rsidRPr="00565A42">
        <w:t>(3): p. 123-30.</w:t>
      </w:r>
      <w:bookmarkEnd w:id="69"/>
    </w:p>
    <w:p w14:paraId="785D7AF3" w14:textId="77777777" w:rsidR="00565A42" w:rsidRPr="00565A42" w:rsidRDefault="00565A42" w:rsidP="00565A42">
      <w:pPr>
        <w:pStyle w:val="EndNoteBibliography"/>
        <w:spacing w:after="0"/>
        <w:ind w:left="720" w:hanging="720"/>
      </w:pPr>
      <w:bookmarkStart w:id="70" w:name="_ENREF_45"/>
      <w:r w:rsidRPr="00565A42">
        <w:t>45.</w:t>
      </w:r>
      <w:r w:rsidRPr="00565A42">
        <w:tab/>
        <w:t xml:space="preserve">Mulcahy, P., et al., </w:t>
      </w:r>
      <w:r w:rsidRPr="00565A42">
        <w:rPr>
          <w:i/>
        </w:rPr>
        <w:t>GPs' attitudes to discussing prognosis in severe COPD: an Auckland (NZ) to London (UK) comparison.</w:t>
      </w:r>
      <w:r w:rsidRPr="00565A42">
        <w:t xml:space="preserve"> Fam Pract, 2005. </w:t>
      </w:r>
      <w:r w:rsidRPr="00565A42">
        <w:rPr>
          <w:b/>
        </w:rPr>
        <w:t>22</w:t>
      </w:r>
      <w:r w:rsidRPr="00565A42">
        <w:t>(5): p. 538-40.</w:t>
      </w:r>
      <w:bookmarkEnd w:id="70"/>
    </w:p>
    <w:p w14:paraId="4671D1FF" w14:textId="77777777" w:rsidR="00565A42" w:rsidRPr="00565A42" w:rsidRDefault="00565A42" w:rsidP="00565A42">
      <w:pPr>
        <w:pStyle w:val="EndNoteBibliography"/>
        <w:spacing w:after="0"/>
        <w:ind w:left="720" w:hanging="720"/>
      </w:pPr>
      <w:bookmarkStart w:id="71" w:name="_ENREF_46"/>
      <w:r w:rsidRPr="00565A42">
        <w:t>46.</w:t>
      </w:r>
      <w:r w:rsidRPr="00565A42">
        <w:tab/>
        <w:t xml:space="preserve">Janssen, D.J., et al., </w:t>
      </w:r>
      <w:r w:rsidRPr="00565A42">
        <w:rPr>
          <w:i/>
        </w:rPr>
        <w:t>Patient-clinician communication about end-of-life care for Dutch and US patients with COPD.</w:t>
      </w:r>
      <w:r w:rsidRPr="00565A42">
        <w:t xml:space="preserve"> Eur Respir J, 2011. </w:t>
      </w:r>
      <w:r w:rsidRPr="00565A42">
        <w:rPr>
          <w:b/>
        </w:rPr>
        <w:t>38</w:t>
      </w:r>
      <w:r w:rsidRPr="00565A42">
        <w:t>(2): p. 268-76.</w:t>
      </w:r>
      <w:bookmarkEnd w:id="71"/>
    </w:p>
    <w:p w14:paraId="544EDEAB" w14:textId="77777777" w:rsidR="00565A42" w:rsidRPr="00565A42" w:rsidRDefault="00565A42" w:rsidP="00565A42">
      <w:pPr>
        <w:pStyle w:val="EndNoteBibliography"/>
        <w:spacing w:after="0"/>
        <w:ind w:left="720" w:hanging="720"/>
      </w:pPr>
      <w:bookmarkStart w:id="72" w:name="_ENREF_47"/>
      <w:r w:rsidRPr="00565A42">
        <w:lastRenderedPageBreak/>
        <w:t>47.</w:t>
      </w:r>
      <w:r w:rsidRPr="00565A42">
        <w:tab/>
        <w:t xml:space="preserve">McNeely, P.D., et al., </w:t>
      </w:r>
      <w:r w:rsidRPr="00565A42">
        <w:rPr>
          <w:i/>
        </w:rPr>
        <w:t>Deciding about mechanical ventilation in end-stage chronic obstructive pulmonary disease: How respirologists perceive their role.</w:t>
      </w:r>
      <w:r w:rsidRPr="00565A42">
        <w:t xml:space="preserve"> Canadian Medical Association Journal, 1997. </w:t>
      </w:r>
      <w:r w:rsidRPr="00565A42">
        <w:rPr>
          <w:b/>
        </w:rPr>
        <w:t>156</w:t>
      </w:r>
      <w:r w:rsidRPr="00565A42">
        <w:t>(2): p. 177-183.</w:t>
      </w:r>
      <w:bookmarkEnd w:id="72"/>
    </w:p>
    <w:p w14:paraId="6D4C4C7B" w14:textId="77777777" w:rsidR="00565A42" w:rsidRPr="00565A42" w:rsidRDefault="00565A42" w:rsidP="00565A42">
      <w:pPr>
        <w:pStyle w:val="EndNoteBibliography"/>
        <w:spacing w:after="0"/>
        <w:ind w:left="720" w:hanging="720"/>
      </w:pPr>
      <w:bookmarkStart w:id="73" w:name="_ENREF_48"/>
      <w:r w:rsidRPr="00565A42">
        <w:t>48.</w:t>
      </w:r>
      <w:r w:rsidRPr="00565A42">
        <w:tab/>
        <w:t xml:space="preserve">Engelberg, R., L. Downey, and J.R. Curtis, </w:t>
      </w:r>
      <w:r w:rsidRPr="00565A42">
        <w:rPr>
          <w:i/>
        </w:rPr>
        <w:t>Psychometric characteristics of a quality of communication questionnaire assessing communication about end-of-life care.</w:t>
      </w:r>
      <w:r w:rsidRPr="00565A42">
        <w:t xml:space="preserve"> Journal Of Palliative Medicine, 2006. </w:t>
      </w:r>
      <w:r w:rsidRPr="00565A42">
        <w:rPr>
          <w:b/>
        </w:rPr>
        <w:t>9</w:t>
      </w:r>
      <w:r w:rsidRPr="00565A42">
        <w:t>(5): p. 1086-1098.</w:t>
      </w:r>
      <w:bookmarkEnd w:id="73"/>
    </w:p>
    <w:p w14:paraId="64A67104" w14:textId="77777777" w:rsidR="00565A42" w:rsidRPr="00565A42" w:rsidRDefault="00565A42" w:rsidP="00565A42">
      <w:pPr>
        <w:pStyle w:val="EndNoteBibliography"/>
        <w:spacing w:after="0"/>
        <w:ind w:left="720" w:hanging="720"/>
      </w:pPr>
      <w:bookmarkStart w:id="74" w:name="_ENREF_49"/>
      <w:r w:rsidRPr="00565A42">
        <w:t>49.</w:t>
      </w:r>
      <w:r w:rsidRPr="00565A42">
        <w:tab/>
        <w:t xml:space="preserve">Curtis, J.R., et al., </w:t>
      </w:r>
      <w:r w:rsidRPr="00565A42">
        <w:rPr>
          <w:i/>
        </w:rPr>
        <w:t>An approach to understanding the interaction of hope and desire for explicit prognostic information among individuals with severe chronic obstructive pulmonary disease or advanced cancer.</w:t>
      </w:r>
      <w:r w:rsidRPr="00565A42">
        <w:t xml:space="preserve"> Journal of Palliative Medicine, 2008. </w:t>
      </w:r>
      <w:r w:rsidRPr="00565A42">
        <w:rPr>
          <w:b/>
        </w:rPr>
        <w:t>11</w:t>
      </w:r>
      <w:r w:rsidRPr="00565A42">
        <w:t>(4): p. 610-620.</w:t>
      </w:r>
      <w:bookmarkEnd w:id="74"/>
    </w:p>
    <w:p w14:paraId="6C9AAB63" w14:textId="77777777" w:rsidR="00565A42" w:rsidRPr="00565A42" w:rsidRDefault="00565A42" w:rsidP="00565A42">
      <w:pPr>
        <w:pStyle w:val="EndNoteBibliography"/>
        <w:spacing w:after="0"/>
        <w:ind w:left="720" w:hanging="720"/>
      </w:pPr>
      <w:bookmarkStart w:id="75" w:name="_ENREF_50"/>
      <w:r w:rsidRPr="00565A42">
        <w:t>50.</w:t>
      </w:r>
      <w:r w:rsidRPr="00565A42">
        <w:tab/>
        <w:t xml:space="preserve">Ahia, C.L. and C.M. Blais, </w:t>
      </w:r>
      <w:r w:rsidRPr="00565A42">
        <w:rPr>
          <w:i/>
        </w:rPr>
        <w:t>Primary palliative care for the general internist: integrating goals of care discussions into the outpatient setting.</w:t>
      </w:r>
      <w:r w:rsidRPr="00565A42">
        <w:t xml:space="preserve"> The Ochsner Journal, 2014. </w:t>
      </w:r>
      <w:r w:rsidRPr="00565A42">
        <w:rPr>
          <w:b/>
        </w:rPr>
        <w:t>14</w:t>
      </w:r>
      <w:r w:rsidRPr="00565A42">
        <w:t>(4): p. 704-711.</w:t>
      </w:r>
      <w:bookmarkEnd w:id="75"/>
    </w:p>
    <w:p w14:paraId="6010FCB5" w14:textId="77777777" w:rsidR="00565A42" w:rsidRPr="00565A42" w:rsidRDefault="00565A42" w:rsidP="00565A42">
      <w:pPr>
        <w:pStyle w:val="EndNoteBibliography"/>
        <w:spacing w:after="0"/>
        <w:ind w:left="720" w:hanging="720"/>
      </w:pPr>
      <w:bookmarkStart w:id="76" w:name="_ENREF_51"/>
      <w:r w:rsidRPr="00565A42">
        <w:t>51.</w:t>
      </w:r>
      <w:r w:rsidRPr="00565A42">
        <w:tab/>
        <w:t xml:space="preserve">Curtis, J.R., et al., </w:t>
      </w:r>
      <w:r w:rsidRPr="00565A42">
        <w:rPr>
          <w:i/>
        </w:rPr>
        <w:t>Patients' perspectives on physician skill in end-of-life care - Differences between patients with COPD, cancer, and AIDS.</w:t>
      </w:r>
      <w:r w:rsidRPr="00565A42">
        <w:t xml:space="preserve"> Chest, 2002. </w:t>
      </w:r>
      <w:r w:rsidRPr="00565A42">
        <w:rPr>
          <w:b/>
        </w:rPr>
        <w:t>122</w:t>
      </w:r>
      <w:r w:rsidRPr="00565A42">
        <w:t>(1): p. 356-362.</w:t>
      </w:r>
      <w:bookmarkEnd w:id="76"/>
    </w:p>
    <w:p w14:paraId="6DF51690" w14:textId="77777777" w:rsidR="00565A42" w:rsidRPr="00565A42" w:rsidRDefault="00565A42" w:rsidP="00565A42">
      <w:pPr>
        <w:pStyle w:val="EndNoteBibliography"/>
        <w:spacing w:after="0"/>
        <w:ind w:left="720" w:hanging="720"/>
      </w:pPr>
      <w:bookmarkStart w:id="77" w:name="_ENREF_52"/>
      <w:r w:rsidRPr="00565A42">
        <w:t>52.</w:t>
      </w:r>
      <w:r w:rsidRPr="00565A42">
        <w:tab/>
        <w:t xml:space="preserve">Reinke, L.F., et al., </w:t>
      </w:r>
      <w:r w:rsidRPr="00565A42">
        <w:rPr>
          <w:i/>
        </w:rPr>
        <w:t>Feasibility of a Webinar for Coaching Patients With Chronic Obstructive Pulmonary Disease on End-of-Life Communication.</w:t>
      </w:r>
      <w:r w:rsidRPr="00565A42">
        <w:t xml:space="preserve"> American Journal of Hospice &amp; Palliative Medicine, 2011. </w:t>
      </w:r>
      <w:r w:rsidRPr="00565A42">
        <w:rPr>
          <w:b/>
        </w:rPr>
        <w:t>28</w:t>
      </w:r>
      <w:r w:rsidRPr="00565A42">
        <w:t>(3): p. 147-152.</w:t>
      </w:r>
      <w:bookmarkEnd w:id="77"/>
    </w:p>
    <w:p w14:paraId="19EF0801" w14:textId="77777777" w:rsidR="00565A42" w:rsidRPr="00565A42" w:rsidRDefault="00565A42" w:rsidP="00565A42">
      <w:pPr>
        <w:pStyle w:val="EndNoteBibliography"/>
        <w:spacing w:after="0"/>
        <w:ind w:left="720" w:hanging="720"/>
      </w:pPr>
      <w:bookmarkStart w:id="78" w:name="_ENREF_53"/>
      <w:r w:rsidRPr="00565A42">
        <w:t>53.</w:t>
      </w:r>
      <w:r w:rsidRPr="00565A42">
        <w:tab/>
        <w:t xml:space="preserve">Morris, D.A., et al., </w:t>
      </w:r>
      <w:r w:rsidRPr="00565A42">
        <w:rPr>
          <w:i/>
        </w:rPr>
        <w:t>What is your understanding of your illness? A communication tool to explore patients' perspectives of living with advanced illness.</w:t>
      </w:r>
      <w:r w:rsidRPr="00565A42">
        <w:t xml:space="preserve"> J Gen Intern Med, 2012. </w:t>
      </w:r>
      <w:r w:rsidRPr="00565A42">
        <w:rPr>
          <w:b/>
        </w:rPr>
        <w:t>27</w:t>
      </w:r>
      <w:r w:rsidRPr="00565A42">
        <w:t>(11): p. 1460-6.</w:t>
      </w:r>
      <w:bookmarkEnd w:id="78"/>
    </w:p>
    <w:p w14:paraId="289F98DE" w14:textId="77777777" w:rsidR="00565A42" w:rsidRPr="00565A42" w:rsidRDefault="00565A42" w:rsidP="00565A42">
      <w:pPr>
        <w:pStyle w:val="EndNoteBibliography"/>
        <w:spacing w:after="0"/>
        <w:ind w:left="720" w:hanging="720"/>
      </w:pPr>
      <w:bookmarkStart w:id="79" w:name="_ENREF_54"/>
      <w:r w:rsidRPr="00565A42">
        <w:t>54.</w:t>
      </w:r>
      <w:r w:rsidRPr="00565A42">
        <w:tab/>
        <w:t xml:space="preserve">Reinke, L.F., et al., </w:t>
      </w:r>
      <w:r w:rsidRPr="00565A42">
        <w:rPr>
          <w:i/>
        </w:rPr>
        <w:t>Patient-Clinician Communication about End-of-Life Care Topics: Is Anyone Talking to Patients with Chronic Obstructive Pulmonary Disease?</w:t>
      </w:r>
      <w:r w:rsidRPr="00565A42">
        <w:t xml:space="preserve"> Journal of Palliative Medicine, 2011. </w:t>
      </w:r>
      <w:r w:rsidRPr="00565A42">
        <w:rPr>
          <w:b/>
        </w:rPr>
        <w:t>14</w:t>
      </w:r>
      <w:r w:rsidRPr="00565A42">
        <w:t>(8): p. 923-928.</w:t>
      </w:r>
      <w:bookmarkEnd w:id="79"/>
    </w:p>
    <w:p w14:paraId="607F3084" w14:textId="77777777" w:rsidR="00565A42" w:rsidRPr="00565A42" w:rsidRDefault="00565A42" w:rsidP="00565A42">
      <w:pPr>
        <w:pStyle w:val="EndNoteBibliography"/>
        <w:spacing w:after="0"/>
        <w:ind w:left="720" w:hanging="720"/>
      </w:pPr>
      <w:bookmarkStart w:id="80" w:name="_ENREF_55"/>
      <w:r w:rsidRPr="00565A42">
        <w:t>55.</w:t>
      </w:r>
      <w:r w:rsidRPr="00565A42">
        <w:tab/>
        <w:t xml:space="preserve">Quill, T.E., R. Arnold, and A.L. Back, </w:t>
      </w:r>
      <w:r w:rsidRPr="00565A42">
        <w:rPr>
          <w:i/>
        </w:rPr>
        <w:t>Discussing treatment preferences with patients who want "everything".</w:t>
      </w:r>
      <w:r w:rsidRPr="00565A42">
        <w:t xml:space="preserve"> Annals of Internal Medicine, 2009. </w:t>
      </w:r>
      <w:r w:rsidRPr="00565A42">
        <w:rPr>
          <w:b/>
        </w:rPr>
        <w:t>151</w:t>
      </w:r>
      <w:r w:rsidRPr="00565A42">
        <w:t>(5): p. 345-349.</w:t>
      </w:r>
      <w:bookmarkEnd w:id="80"/>
    </w:p>
    <w:p w14:paraId="21B0E8EB" w14:textId="77777777" w:rsidR="00565A42" w:rsidRPr="00565A42" w:rsidRDefault="00565A42" w:rsidP="00565A42">
      <w:pPr>
        <w:pStyle w:val="EndNoteBibliography"/>
        <w:spacing w:after="0"/>
        <w:ind w:left="720" w:hanging="720"/>
      </w:pPr>
      <w:bookmarkStart w:id="81" w:name="_ENREF_56"/>
      <w:r w:rsidRPr="00565A42">
        <w:t>56.</w:t>
      </w:r>
      <w:r w:rsidRPr="00565A42">
        <w:tab/>
        <w:t xml:space="preserve">Simpson, A.C., </w:t>
      </w:r>
      <w:r w:rsidRPr="00565A42">
        <w:rPr>
          <w:i/>
        </w:rPr>
        <w:t>An opportunity to care? preliminary insights from a qualitative study on advance care planning in advanced COPD.</w:t>
      </w:r>
      <w:r w:rsidRPr="00565A42">
        <w:t xml:space="preserve"> Progress in Palliative Care, 2011. </w:t>
      </w:r>
      <w:r w:rsidRPr="00565A42">
        <w:rPr>
          <w:b/>
        </w:rPr>
        <w:t>19</w:t>
      </w:r>
      <w:r w:rsidRPr="00565A42">
        <w:t>(5): p. 243-253.</w:t>
      </w:r>
      <w:bookmarkEnd w:id="81"/>
    </w:p>
    <w:p w14:paraId="432B7637" w14:textId="77777777" w:rsidR="00565A42" w:rsidRPr="00565A42" w:rsidRDefault="00565A42" w:rsidP="00565A42">
      <w:pPr>
        <w:pStyle w:val="EndNoteBibliography"/>
        <w:spacing w:after="0"/>
        <w:ind w:left="720" w:hanging="720"/>
      </w:pPr>
      <w:bookmarkStart w:id="82" w:name="_ENREF_57"/>
      <w:r w:rsidRPr="00565A42">
        <w:t>57.</w:t>
      </w:r>
      <w:r w:rsidRPr="00565A42">
        <w:tab/>
        <w:t xml:space="preserve">Szmuilowicz, E., et al., </w:t>
      </w:r>
      <w:r w:rsidRPr="00565A42">
        <w:rPr>
          <w:i/>
        </w:rPr>
        <w:t>Improving residents' end-of-life communication skills with a short retreat: a randomized controlled trial.</w:t>
      </w:r>
      <w:r w:rsidRPr="00565A42">
        <w:t xml:space="preserve"> J Palliat Med, 2010. </w:t>
      </w:r>
      <w:r w:rsidRPr="00565A42">
        <w:rPr>
          <w:b/>
        </w:rPr>
        <w:t>13</w:t>
      </w:r>
      <w:r w:rsidRPr="00565A42">
        <w:t>(4): p. 439-52.</w:t>
      </w:r>
      <w:bookmarkEnd w:id="82"/>
    </w:p>
    <w:p w14:paraId="7C2A3A97" w14:textId="77777777" w:rsidR="00565A42" w:rsidRPr="00565A42" w:rsidRDefault="00565A42" w:rsidP="00565A42">
      <w:pPr>
        <w:pStyle w:val="EndNoteBibliography"/>
        <w:spacing w:after="0"/>
        <w:ind w:left="720" w:hanging="720"/>
      </w:pPr>
      <w:bookmarkStart w:id="83" w:name="_ENREF_58"/>
      <w:r w:rsidRPr="00565A42">
        <w:t>58.</w:t>
      </w:r>
      <w:r w:rsidRPr="00565A42">
        <w:tab/>
        <w:t xml:space="preserve">Sundh, J., et al., </w:t>
      </w:r>
      <w:r w:rsidRPr="00565A42">
        <w:rPr>
          <w:i/>
        </w:rPr>
        <w:t>The Dyspnoea, Obstruction, Smoking, Exacerbation (DOSE) index is predictive of mortality in COPD.</w:t>
      </w:r>
      <w:r w:rsidRPr="00565A42">
        <w:t xml:space="preserve"> Primary Care Respiratory Journal, 2012. </w:t>
      </w:r>
      <w:r w:rsidRPr="00565A42">
        <w:rPr>
          <w:b/>
        </w:rPr>
        <w:t>21</w:t>
      </w:r>
      <w:r w:rsidRPr="00565A42">
        <w:t>(3): p. 295-301.</w:t>
      </w:r>
      <w:bookmarkEnd w:id="83"/>
    </w:p>
    <w:p w14:paraId="7A74CC19" w14:textId="77777777" w:rsidR="00565A42" w:rsidRPr="00565A42" w:rsidRDefault="00565A42" w:rsidP="00565A42">
      <w:pPr>
        <w:pStyle w:val="EndNoteBibliography"/>
        <w:spacing w:after="0"/>
        <w:ind w:left="720" w:hanging="720"/>
      </w:pPr>
      <w:bookmarkStart w:id="84" w:name="_ENREF_59"/>
      <w:r w:rsidRPr="00565A42">
        <w:t>59.</w:t>
      </w:r>
      <w:r w:rsidRPr="00565A42">
        <w:tab/>
        <w:t xml:space="preserve">Esteban, C., et al., </w:t>
      </w:r>
      <w:r w:rsidRPr="00565A42">
        <w:rPr>
          <w:i/>
        </w:rPr>
        <w:t>BODE-Index vs HADO-score in chronic obstructive pulmonary disease: Which one to use in general practice?</w:t>
      </w:r>
      <w:r w:rsidRPr="00565A42">
        <w:t xml:space="preserve"> BMC Medicine, 2010. </w:t>
      </w:r>
      <w:r w:rsidRPr="00565A42">
        <w:rPr>
          <w:b/>
        </w:rPr>
        <w:t>8</w:t>
      </w:r>
      <w:r w:rsidRPr="00565A42">
        <w:t>: p. 28-28.</w:t>
      </w:r>
      <w:bookmarkEnd w:id="84"/>
    </w:p>
    <w:p w14:paraId="305CBC4D" w14:textId="77777777" w:rsidR="00565A42" w:rsidRPr="00565A42" w:rsidRDefault="00565A42" w:rsidP="00565A42">
      <w:pPr>
        <w:pStyle w:val="EndNoteBibliography"/>
        <w:spacing w:after="0"/>
        <w:ind w:left="720" w:hanging="720"/>
      </w:pPr>
      <w:bookmarkStart w:id="85" w:name="_ENREF_60"/>
      <w:r w:rsidRPr="00565A42">
        <w:t>60.</w:t>
      </w:r>
      <w:r w:rsidRPr="00565A42">
        <w:tab/>
        <w:t xml:space="preserve">Wright, A.A., et al., </w:t>
      </w:r>
      <w:r w:rsidRPr="00565A42">
        <w:rPr>
          <w:i/>
        </w:rPr>
        <w:t>Associations between end-of-life discussions, patient mental health, medical care near death, and caregiver bereavement adjustment.</w:t>
      </w:r>
      <w:r w:rsidRPr="00565A42">
        <w:t xml:space="preserve"> JAMA, 2008. </w:t>
      </w:r>
      <w:r w:rsidRPr="00565A42">
        <w:rPr>
          <w:b/>
        </w:rPr>
        <w:t>300</w:t>
      </w:r>
      <w:r w:rsidRPr="00565A42">
        <w:t>(14): p. 1665-73.</w:t>
      </w:r>
      <w:bookmarkEnd w:id="85"/>
    </w:p>
    <w:p w14:paraId="40CC447B" w14:textId="77777777" w:rsidR="00565A42" w:rsidRPr="00565A42" w:rsidRDefault="00565A42" w:rsidP="00565A42">
      <w:pPr>
        <w:pStyle w:val="EndNoteBibliography"/>
        <w:spacing w:after="0"/>
        <w:ind w:left="720" w:hanging="720"/>
      </w:pPr>
      <w:bookmarkStart w:id="86" w:name="_ENREF_61"/>
      <w:r w:rsidRPr="00565A42">
        <w:t>61.</w:t>
      </w:r>
      <w:r w:rsidRPr="00565A42">
        <w:tab/>
        <w:t xml:space="preserve">Zhang, B., et al., </w:t>
      </w:r>
      <w:r w:rsidRPr="00565A42">
        <w:rPr>
          <w:i/>
        </w:rPr>
        <w:t>Health care costs in the last week of life: Associations with end-of-life conversations.</w:t>
      </w:r>
      <w:r w:rsidRPr="00565A42">
        <w:t xml:space="preserve"> Archives of Internal Medicine, 2009. </w:t>
      </w:r>
      <w:r w:rsidRPr="00565A42">
        <w:rPr>
          <w:b/>
        </w:rPr>
        <w:t>169</w:t>
      </w:r>
      <w:r w:rsidRPr="00565A42">
        <w:t>(5): p. 480-488.</w:t>
      </w:r>
      <w:bookmarkEnd w:id="86"/>
    </w:p>
    <w:p w14:paraId="00097A5F" w14:textId="77777777" w:rsidR="00565A42" w:rsidRPr="00565A42" w:rsidRDefault="00565A42" w:rsidP="00565A42">
      <w:pPr>
        <w:pStyle w:val="EndNoteBibliography"/>
        <w:ind w:left="720" w:hanging="720"/>
      </w:pPr>
      <w:bookmarkStart w:id="87" w:name="_ENREF_62"/>
      <w:r w:rsidRPr="00565A42">
        <w:t>62.</w:t>
      </w:r>
      <w:r w:rsidRPr="00565A42">
        <w:tab/>
        <w:t xml:space="preserve">Curtis, J.R., et al., </w:t>
      </w:r>
      <w:r w:rsidRPr="00565A42">
        <w:rPr>
          <w:i/>
        </w:rPr>
        <w:t>Patient-physician communication about end-of-life care for patients with severe COPD.</w:t>
      </w:r>
      <w:r w:rsidRPr="00565A42">
        <w:t xml:space="preserve"> Eur Respir J, 2004. </w:t>
      </w:r>
      <w:r w:rsidRPr="00565A42">
        <w:rPr>
          <w:b/>
        </w:rPr>
        <w:t>24</w:t>
      </w:r>
      <w:r w:rsidRPr="00565A42">
        <w:t>(2): p. 200-5.</w:t>
      </w:r>
      <w:bookmarkEnd w:id="87"/>
    </w:p>
    <w:p w14:paraId="04A8691D" w14:textId="40D3D3AC" w:rsidR="00254EB6" w:rsidRPr="00B76E7E" w:rsidRDefault="006F2C22" w:rsidP="007E69DD">
      <w:pPr>
        <w:jc w:val="both"/>
        <w:rPr>
          <w:rFonts w:cstheme="majorBidi"/>
          <w:b/>
          <w:bCs/>
          <w:color w:val="000000" w:themeColor="text1"/>
        </w:rPr>
      </w:pPr>
      <w:r w:rsidRPr="00C07005">
        <w:rPr>
          <w:rFonts w:cstheme="majorBidi"/>
          <w:b/>
          <w:bCs/>
          <w:color w:val="000000" w:themeColor="text1"/>
        </w:rPr>
        <w:fldChar w:fldCharType="end"/>
      </w:r>
    </w:p>
    <w:sectPr w:rsidR="00254EB6" w:rsidRPr="00B76E7E" w:rsidSect="000316C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8C9088" w14:textId="77777777" w:rsidR="00D9609C" w:rsidRDefault="00D9609C" w:rsidP="00F47894">
      <w:pPr>
        <w:spacing w:after="0" w:line="240" w:lineRule="auto"/>
      </w:pPr>
      <w:r>
        <w:separator/>
      </w:r>
    </w:p>
  </w:endnote>
  <w:endnote w:type="continuationSeparator" w:id="0">
    <w:p w14:paraId="6AE83DEF" w14:textId="77777777" w:rsidR="00D9609C" w:rsidRDefault="00D9609C" w:rsidP="00F478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ECF921">
    <w:panose1 w:val="00000000000000000000"/>
    <w:charset w:val="00"/>
    <w:family w:val="swiss"/>
    <w:notTrueType/>
    <w:pitch w:val="default"/>
    <w:sig w:usb0="00000003" w:usb1="00000000" w:usb2="00000000" w:usb3="00000000" w:csb0="00000001" w:csb1="00000000"/>
  </w:font>
  <w:font w:name="AdvPECF8F5">
    <w:panose1 w:val="00000000000000000000"/>
    <w:charset w:val="00"/>
    <w:family w:val="swiss"/>
    <w:notTrueType/>
    <w:pitch w:val="default"/>
    <w:sig w:usb0="00000003" w:usb1="00000000" w:usb2="00000000" w:usb3="00000000" w:csb0="00000001" w:csb1="00000000"/>
  </w:font>
  <w:font w:name="NewCaledonia">
    <w:panose1 w:val="00000000000000000000"/>
    <w:charset w:val="00"/>
    <w:family w:val="roman"/>
    <w:notTrueType/>
    <w:pitch w:val="default"/>
    <w:sig w:usb0="00000003" w:usb1="00000000" w:usb2="00000000" w:usb3="00000000" w:csb0="00000001" w:csb1="00000000"/>
  </w:font>
  <w:font w:name="BemboStd">
    <w:panose1 w:val="00000000000000000000"/>
    <w:charset w:val="00"/>
    <w:family w:val="roman"/>
    <w:notTrueType/>
    <w:pitch w:val="default"/>
    <w:sig w:usb0="00000003" w:usb1="00000000" w:usb2="00000000" w:usb3="00000000" w:csb0="00000001" w:csb1="00000000"/>
  </w:font>
  <w:font w:name="AdvP7C2E">
    <w:panose1 w:val="00000000000000000000"/>
    <w:charset w:val="00"/>
    <w:family w:val="roman"/>
    <w:notTrueType/>
    <w:pitch w:val="default"/>
    <w:sig w:usb0="00000003" w:usb1="00000000" w:usb2="00000000" w:usb3="00000000" w:csb0="00000001" w:csb1="00000000"/>
  </w:font>
  <w:font w:name="AdvPECF815">
    <w:panose1 w:val="00000000000000000000"/>
    <w:charset w:val="00"/>
    <w:family w:val="swiss"/>
    <w:notTrueType/>
    <w:pitch w:val="default"/>
    <w:sig w:usb0="00000003" w:usb1="00000000" w:usb2="00000000" w:usb3="00000000" w:csb0="00000001" w:csb1="00000000"/>
  </w:font>
  <w:font w:name="AdvP497E2">
    <w:panose1 w:val="00000000000000000000"/>
    <w:charset w:val="00"/>
    <w:family w:val="roman"/>
    <w:notTrueType/>
    <w:pitch w:val="default"/>
    <w:sig w:usb0="00000003" w:usb1="00000000" w:usb2="00000000" w:usb3="00000000" w:csb0="00000001" w:csb1="00000000"/>
  </w:font>
  <w:font w:name="AdvP4074F">
    <w:panose1 w:val="00000000000000000000"/>
    <w:charset w:val="00"/>
    <w:family w:val="auto"/>
    <w:notTrueType/>
    <w:pitch w:val="default"/>
    <w:sig w:usb0="00000003" w:usb1="00000000" w:usb2="00000000" w:usb3="00000000" w:csb0="00000001" w:csb1="00000000"/>
  </w:font>
  <w:font w:name="NewCaledonia-Bold">
    <w:panose1 w:val="00000000000000000000"/>
    <w:charset w:val="00"/>
    <w:family w:val="roman"/>
    <w:notTrueType/>
    <w:pitch w:val="default"/>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Palatino-Bold">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TrebuchetMS">
    <w:panose1 w:val="00000000000000000000"/>
    <w:charset w:val="00"/>
    <w:family w:val="auto"/>
    <w:notTrueType/>
    <w:pitch w:val="default"/>
    <w:sig w:usb0="00000003" w:usb1="00000000" w:usb2="00000000" w:usb3="00000000" w:csb0="00000001" w:csb1="00000000"/>
  </w:font>
  <w:font w:name="Caxton-BookItalic">
    <w:panose1 w:val="00000000000000000000"/>
    <w:charset w:val="00"/>
    <w:family w:val="roman"/>
    <w:notTrueType/>
    <w:pitch w:val="default"/>
    <w:sig w:usb0="00000003" w:usb1="00000000" w:usb2="00000000" w:usb3="00000000" w:csb0="00000001" w:csb1="00000000"/>
  </w:font>
  <w:font w:name="AdvPSA33E">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Optima">
    <w:charset w:val="00"/>
    <w:family w:val="auto"/>
    <w:pitch w:val="variable"/>
    <w:sig w:usb0="00000003" w:usb1="00000000" w:usb2="00000000" w:usb3="00000000" w:csb0="00000001" w:csb1="00000000"/>
  </w:font>
  <w:font w:name="AdvPECFD32">
    <w:panose1 w:val="00000000000000000000"/>
    <w:charset w:val="00"/>
    <w:family w:val="swiss"/>
    <w:notTrueType/>
    <w:pitch w:val="default"/>
    <w:sig w:usb0="00000003" w:usb1="00000000" w:usb2="00000000" w:usb3="00000000" w:csb0="00000001" w:csb1="00000000"/>
  </w:font>
  <w:font w:name="AdvTT73efd071">
    <w:panose1 w:val="00000000000000000000"/>
    <w:charset w:val="00"/>
    <w:family w:val="roman"/>
    <w:notTrueType/>
    <w:pitch w:val="default"/>
    <w:sig w:usb0="00000003" w:usb1="00000000" w:usb2="00000000" w:usb3="00000000" w:csb0="00000001" w:csb1="00000000"/>
  </w:font>
  <w:font w:name="AdvTT73efd071+20">
    <w:panose1 w:val="00000000000000000000"/>
    <w:charset w:val="00"/>
    <w:family w:val="swiss"/>
    <w:notTrueType/>
    <w:pitch w:val="default"/>
    <w:sig w:usb0="00000003" w:usb1="00000000" w:usb2="00000000" w:usb3="00000000" w:csb0="00000001" w:csb1="00000000"/>
  </w:font>
  <w:font w:name="Univers">
    <w:altName w:val="Arial"/>
    <w:panose1 w:val="00000000000000000000"/>
    <w:charset w:val="00"/>
    <w:family w:val="swiss"/>
    <w:notTrueType/>
    <w:pitch w:val="default"/>
    <w:sig w:usb0="00000003" w:usb1="00000000" w:usb2="00000000" w:usb3="00000000" w:csb0="00000001" w:csb1="00000000"/>
  </w:font>
  <w:font w:name="Meridien-Roman">
    <w:panose1 w:val="00000000000000000000"/>
    <w:charset w:val="00"/>
    <w:family w:val="roman"/>
    <w:notTrueType/>
    <w:pitch w:val="default"/>
    <w:sig w:usb0="00000003" w:usb1="00000000" w:usb2="00000000" w:usb3="00000000" w:csb0="00000001" w:csb1="00000000"/>
  </w:font>
  <w:font w:name="AdvTTc9c3bd71">
    <w:panose1 w:val="00000000000000000000"/>
    <w:charset w:val="00"/>
    <w:family w:val="auto"/>
    <w:notTrueType/>
    <w:pitch w:val="default"/>
    <w:sig w:usb0="00000003" w:usb1="00000000" w:usb2="00000000" w:usb3="00000000" w:csb0="00000001" w:csb1="00000000"/>
  </w:font>
  <w:font w:name="AdvMacT_R">
    <w:panose1 w:val="00000000000000000000"/>
    <w:charset w:val="00"/>
    <w:family w:val="roman"/>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 w:name="FrutigerLTStd-Light">
    <w:panose1 w:val="00000000000000000000"/>
    <w:charset w:val="00"/>
    <w:family w:val="auto"/>
    <w:notTrueType/>
    <w:pitch w:val="default"/>
    <w:sig w:usb0="00000003" w:usb1="00000000" w:usb2="00000000" w:usb3="00000000" w:csb0="00000001" w:csb1="00000000"/>
  </w:font>
  <w:font w:name="AdvOT47eb9df8">
    <w:panose1 w:val="00000000000000000000"/>
    <w:charset w:val="00"/>
    <w:family w:val="swiss"/>
    <w:notTrueType/>
    <w:pitch w:val="default"/>
    <w:sig w:usb0="00000003" w:usb1="00000000" w:usb2="00000000" w:usb3="00000000" w:csb0="00000001" w:csb1="00000000"/>
  </w:font>
  <w:font w:name="AdvTT97cacd14">
    <w:panose1 w:val="00000000000000000000"/>
    <w:charset w:val="00"/>
    <w:family w:val="swiss"/>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LTStd-Roman">
    <w:panose1 w:val="00000000000000000000"/>
    <w:charset w:val="00"/>
    <w:family w:val="auto"/>
    <w:notTrueType/>
    <w:pitch w:val="default"/>
    <w:sig w:usb0="00000003" w:usb1="00000000" w:usb2="00000000" w:usb3="00000000" w:csb0="00000001" w:csb1="00000000"/>
  </w:font>
  <w:font w:name="FrutigerLTStd-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4514017"/>
      <w:docPartObj>
        <w:docPartGallery w:val="Page Numbers (Bottom of Page)"/>
        <w:docPartUnique/>
      </w:docPartObj>
    </w:sdtPr>
    <w:sdtEndPr>
      <w:rPr>
        <w:noProof/>
      </w:rPr>
    </w:sdtEndPr>
    <w:sdtContent>
      <w:p w14:paraId="677C456D" w14:textId="17844FF8" w:rsidR="00D9609C" w:rsidRDefault="00D9609C">
        <w:pPr>
          <w:pStyle w:val="Footer"/>
          <w:jc w:val="right"/>
        </w:pPr>
        <w:r>
          <w:fldChar w:fldCharType="begin"/>
        </w:r>
        <w:r>
          <w:instrText xml:space="preserve"> PAGE   \* MERGEFORMAT </w:instrText>
        </w:r>
        <w:r>
          <w:fldChar w:fldCharType="separate"/>
        </w:r>
        <w:r w:rsidR="00031D85">
          <w:rPr>
            <w:noProof/>
          </w:rPr>
          <w:t>21</w:t>
        </w:r>
        <w:r>
          <w:rPr>
            <w:noProof/>
          </w:rPr>
          <w:fldChar w:fldCharType="end"/>
        </w:r>
      </w:p>
    </w:sdtContent>
  </w:sdt>
  <w:p w14:paraId="25806408" w14:textId="77777777" w:rsidR="00D9609C" w:rsidRDefault="00D9609C" w:rsidP="007508DD">
    <w:pPr>
      <w:spacing w:after="120" w:line="360" w:lineRule="auto"/>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03E00C" w14:textId="77777777" w:rsidR="00D9609C" w:rsidRDefault="00D9609C" w:rsidP="00F47894">
      <w:pPr>
        <w:spacing w:after="0" w:line="240" w:lineRule="auto"/>
      </w:pPr>
      <w:r>
        <w:separator/>
      </w:r>
    </w:p>
  </w:footnote>
  <w:footnote w:type="continuationSeparator" w:id="0">
    <w:p w14:paraId="4B92B9ED" w14:textId="77777777" w:rsidR="00D9609C" w:rsidRDefault="00D9609C" w:rsidP="00F47894">
      <w:pPr>
        <w:spacing w:after="0" w:line="240" w:lineRule="auto"/>
      </w:pPr>
      <w:r>
        <w:continuationSeparator/>
      </w:r>
    </w:p>
  </w:footnote>
  <w:footnote w:id="1">
    <w:p w14:paraId="5E5862F9" w14:textId="32513A12" w:rsidR="00D9609C" w:rsidRDefault="00D9609C" w:rsidP="00F13095">
      <w:pPr>
        <w:pStyle w:val="FootnoteText"/>
      </w:pPr>
      <w:r>
        <w:rPr>
          <w:rStyle w:val="FootnoteReference"/>
        </w:rPr>
        <w:footnoteRef/>
      </w:r>
      <w:r>
        <w:t xml:space="preserve"> The frequency for palliative care discussions in COPD was generated from 17 papers. These papers included qualitative and quantitative studies with moderate and high quality, papers which compared COPD patients and patients with other diseases, and narrative reviews. </w:t>
      </w:r>
    </w:p>
  </w:footnote>
  <w:footnote w:id="2">
    <w:p w14:paraId="0263F45B" w14:textId="431CA69B" w:rsidR="00D9609C" w:rsidRDefault="00D9609C" w:rsidP="005F4AB9">
      <w:pPr>
        <w:pStyle w:val="FootnoteText"/>
      </w:pPr>
      <w:r w:rsidRPr="00F04228">
        <w:rPr>
          <w:rStyle w:val="FootnoteReference"/>
        </w:rPr>
        <w:footnoteRef/>
      </w:r>
      <w:r w:rsidRPr="00F04228">
        <w:t xml:space="preserve"> The tool used was the Quality of Communication Questionnaire [48]. Rating of quality of communication varies from 0 (very worst quality) to 10 (very best quality).</w:t>
      </w:r>
    </w:p>
  </w:footnote>
  <w:footnote w:id="3">
    <w:p w14:paraId="2ED40ABB" w14:textId="6C279A0F" w:rsidR="00D9609C" w:rsidRDefault="00D9609C" w:rsidP="00947040">
      <w:pPr>
        <w:pStyle w:val="FootnoteText"/>
      </w:pPr>
      <w:r>
        <w:rPr>
          <w:rStyle w:val="FootnoteReference"/>
        </w:rPr>
        <w:footnoteRef/>
      </w:r>
      <w:r>
        <w:t xml:space="preserve"> The table shows the results of the gathering of all topics reported in several studies [3, 13, 16, 19, 32, 36, 37, 39, 45-47, 49, 51, 53, 5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66287"/>
    <w:multiLevelType w:val="hybridMultilevel"/>
    <w:tmpl w:val="38708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863769"/>
    <w:multiLevelType w:val="hybridMultilevel"/>
    <w:tmpl w:val="03A8A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CE4108"/>
    <w:multiLevelType w:val="hybridMultilevel"/>
    <w:tmpl w:val="44B8D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073FB3"/>
    <w:multiLevelType w:val="hybridMultilevel"/>
    <w:tmpl w:val="02B08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3ED45E8"/>
    <w:multiLevelType w:val="hybridMultilevel"/>
    <w:tmpl w:val="EF040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B86FE6"/>
    <w:multiLevelType w:val="hybridMultilevel"/>
    <w:tmpl w:val="14A67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7020781"/>
    <w:multiLevelType w:val="hybridMultilevel"/>
    <w:tmpl w:val="342CC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72428D8"/>
    <w:multiLevelType w:val="hybridMultilevel"/>
    <w:tmpl w:val="4C9AF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99A16FB"/>
    <w:multiLevelType w:val="hybridMultilevel"/>
    <w:tmpl w:val="8F342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C4C7DEA"/>
    <w:multiLevelType w:val="hybridMultilevel"/>
    <w:tmpl w:val="4FEA4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ED71303"/>
    <w:multiLevelType w:val="hybridMultilevel"/>
    <w:tmpl w:val="385C7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F0275C6"/>
    <w:multiLevelType w:val="hybridMultilevel"/>
    <w:tmpl w:val="EB860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DA4EA8"/>
    <w:multiLevelType w:val="hybridMultilevel"/>
    <w:tmpl w:val="BE7AF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FEB6598"/>
    <w:multiLevelType w:val="hybridMultilevel"/>
    <w:tmpl w:val="70CA6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1AA60E9"/>
    <w:multiLevelType w:val="hybridMultilevel"/>
    <w:tmpl w:val="0E1A4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1FB7C15"/>
    <w:multiLevelType w:val="hybridMultilevel"/>
    <w:tmpl w:val="F738C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3612E16"/>
    <w:multiLevelType w:val="hybridMultilevel"/>
    <w:tmpl w:val="73E6C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43D265E"/>
    <w:multiLevelType w:val="hybridMultilevel"/>
    <w:tmpl w:val="7BA04F38"/>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1BA25A02"/>
    <w:multiLevelType w:val="hybridMultilevel"/>
    <w:tmpl w:val="8B92FE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BD85A0A"/>
    <w:multiLevelType w:val="hybridMultilevel"/>
    <w:tmpl w:val="EC68E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F123D98"/>
    <w:multiLevelType w:val="hybridMultilevel"/>
    <w:tmpl w:val="3E940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1FF61E1"/>
    <w:multiLevelType w:val="hybridMultilevel"/>
    <w:tmpl w:val="5F20E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3E66E85"/>
    <w:multiLevelType w:val="hybridMultilevel"/>
    <w:tmpl w:val="B9A46D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253B72A8"/>
    <w:multiLevelType w:val="hybridMultilevel"/>
    <w:tmpl w:val="6A782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56C6975"/>
    <w:multiLevelType w:val="hybridMultilevel"/>
    <w:tmpl w:val="CEDA3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6E2576F"/>
    <w:multiLevelType w:val="hybridMultilevel"/>
    <w:tmpl w:val="2D486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740047B"/>
    <w:multiLevelType w:val="hybridMultilevel"/>
    <w:tmpl w:val="AB487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AB4003C"/>
    <w:multiLevelType w:val="hybridMultilevel"/>
    <w:tmpl w:val="085E6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B5774E2"/>
    <w:multiLevelType w:val="hybridMultilevel"/>
    <w:tmpl w:val="83DE6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D5F53F6"/>
    <w:multiLevelType w:val="hybridMultilevel"/>
    <w:tmpl w:val="8EA6E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E010F51"/>
    <w:multiLevelType w:val="hybridMultilevel"/>
    <w:tmpl w:val="986A9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FE81D4B"/>
    <w:multiLevelType w:val="hybridMultilevel"/>
    <w:tmpl w:val="07F6B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1E720E1"/>
    <w:multiLevelType w:val="hybridMultilevel"/>
    <w:tmpl w:val="0B0E5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232636D"/>
    <w:multiLevelType w:val="hybridMultilevel"/>
    <w:tmpl w:val="1F5C4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27D1F51"/>
    <w:multiLevelType w:val="hybridMultilevel"/>
    <w:tmpl w:val="AD2E7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3D9407A"/>
    <w:multiLevelType w:val="hybridMultilevel"/>
    <w:tmpl w:val="A7CCC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40A23FD"/>
    <w:multiLevelType w:val="hybridMultilevel"/>
    <w:tmpl w:val="A95A5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5BA64FA"/>
    <w:multiLevelType w:val="hybridMultilevel"/>
    <w:tmpl w:val="4170FA86"/>
    <w:lvl w:ilvl="0" w:tplc="06DC7740">
      <w:start w:val="1"/>
      <w:numFmt w:val="decimal"/>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8" w15:restartNumberingAfterBreak="0">
    <w:nsid w:val="37D059F8"/>
    <w:multiLevelType w:val="hybridMultilevel"/>
    <w:tmpl w:val="827400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3AB74DA8"/>
    <w:multiLevelType w:val="hybridMultilevel"/>
    <w:tmpl w:val="3DF2D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B5F7B96"/>
    <w:multiLevelType w:val="hybridMultilevel"/>
    <w:tmpl w:val="227A073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15:restartNumberingAfterBreak="0">
    <w:nsid w:val="3E68569E"/>
    <w:multiLevelType w:val="hybridMultilevel"/>
    <w:tmpl w:val="6A269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3E8E18E7"/>
    <w:multiLevelType w:val="hybridMultilevel"/>
    <w:tmpl w:val="7F2C1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01C3490"/>
    <w:multiLevelType w:val="hybridMultilevel"/>
    <w:tmpl w:val="63A2D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0776508"/>
    <w:multiLevelType w:val="hybridMultilevel"/>
    <w:tmpl w:val="8CA07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15B07A4"/>
    <w:multiLevelType w:val="hybridMultilevel"/>
    <w:tmpl w:val="43FEF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2A611C0"/>
    <w:multiLevelType w:val="hybridMultilevel"/>
    <w:tmpl w:val="53707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3061036"/>
    <w:multiLevelType w:val="hybridMultilevel"/>
    <w:tmpl w:val="CD048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37F192F"/>
    <w:multiLevelType w:val="hybridMultilevel"/>
    <w:tmpl w:val="B9BCD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3F97397"/>
    <w:multiLevelType w:val="hybridMultilevel"/>
    <w:tmpl w:val="9E7ED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59F1903"/>
    <w:multiLevelType w:val="hybridMultilevel"/>
    <w:tmpl w:val="660AF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61C50F1"/>
    <w:multiLevelType w:val="hybridMultilevel"/>
    <w:tmpl w:val="D27EC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72F0F3C"/>
    <w:multiLevelType w:val="hybridMultilevel"/>
    <w:tmpl w:val="2CAC0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87E42A2"/>
    <w:multiLevelType w:val="hybridMultilevel"/>
    <w:tmpl w:val="0A3AB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8E0743D"/>
    <w:multiLevelType w:val="hybridMultilevel"/>
    <w:tmpl w:val="F7F63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B5E1807"/>
    <w:multiLevelType w:val="hybridMultilevel"/>
    <w:tmpl w:val="D8A83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18D470F"/>
    <w:multiLevelType w:val="hybridMultilevel"/>
    <w:tmpl w:val="82D81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4A636BB"/>
    <w:multiLevelType w:val="hybridMultilevel"/>
    <w:tmpl w:val="D084D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552079F4"/>
    <w:multiLevelType w:val="hybridMultilevel"/>
    <w:tmpl w:val="98160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6A241F1"/>
    <w:multiLevelType w:val="hybridMultilevel"/>
    <w:tmpl w:val="F45C1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9317E9E"/>
    <w:multiLevelType w:val="hybridMultilevel"/>
    <w:tmpl w:val="A42A7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BC73772"/>
    <w:multiLevelType w:val="hybridMultilevel"/>
    <w:tmpl w:val="BEBCB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5BDF334F"/>
    <w:multiLevelType w:val="hybridMultilevel"/>
    <w:tmpl w:val="4B5A0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C75507F"/>
    <w:multiLevelType w:val="hybridMultilevel"/>
    <w:tmpl w:val="B9A46D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4" w15:restartNumberingAfterBreak="0">
    <w:nsid w:val="5D001B1B"/>
    <w:multiLevelType w:val="hybridMultilevel"/>
    <w:tmpl w:val="A6A21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D3C027C"/>
    <w:multiLevelType w:val="hybridMultilevel"/>
    <w:tmpl w:val="D7800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DAE18BF"/>
    <w:multiLevelType w:val="hybridMultilevel"/>
    <w:tmpl w:val="2E3AC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E6644F9"/>
    <w:multiLevelType w:val="hybridMultilevel"/>
    <w:tmpl w:val="9CE81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EA10773"/>
    <w:multiLevelType w:val="hybridMultilevel"/>
    <w:tmpl w:val="F33C0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F4A5BB0"/>
    <w:multiLevelType w:val="hybridMultilevel"/>
    <w:tmpl w:val="7602A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02E7EDC"/>
    <w:multiLevelType w:val="hybridMultilevel"/>
    <w:tmpl w:val="227A073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1" w15:restartNumberingAfterBreak="0">
    <w:nsid w:val="62F47148"/>
    <w:multiLevelType w:val="hybridMultilevel"/>
    <w:tmpl w:val="E7623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382319A"/>
    <w:multiLevelType w:val="hybridMultilevel"/>
    <w:tmpl w:val="93964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5084207"/>
    <w:multiLevelType w:val="hybridMultilevel"/>
    <w:tmpl w:val="825ED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6E9453B"/>
    <w:multiLevelType w:val="hybridMultilevel"/>
    <w:tmpl w:val="6A92F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6A8C594B"/>
    <w:multiLevelType w:val="hybridMultilevel"/>
    <w:tmpl w:val="9E744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6B240017"/>
    <w:multiLevelType w:val="hybridMultilevel"/>
    <w:tmpl w:val="FF1EA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6DB0547B"/>
    <w:multiLevelType w:val="hybridMultilevel"/>
    <w:tmpl w:val="7E62F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6F1F3B22"/>
    <w:multiLevelType w:val="hybridMultilevel"/>
    <w:tmpl w:val="586E0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16C0769"/>
    <w:multiLevelType w:val="hybridMultilevel"/>
    <w:tmpl w:val="ED42B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722673C1"/>
    <w:multiLevelType w:val="hybridMultilevel"/>
    <w:tmpl w:val="F73446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1" w15:restartNumberingAfterBreak="0">
    <w:nsid w:val="76532EDA"/>
    <w:multiLevelType w:val="hybridMultilevel"/>
    <w:tmpl w:val="49300D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2" w15:restartNumberingAfterBreak="0">
    <w:nsid w:val="77426600"/>
    <w:multiLevelType w:val="hybridMultilevel"/>
    <w:tmpl w:val="A0C64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9532FAF"/>
    <w:multiLevelType w:val="hybridMultilevel"/>
    <w:tmpl w:val="8F869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7AF554A9"/>
    <w:multiLevelType w:val="hybridMultilevel"/>
    <w:tmpl w:val="37342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C367C94"/>
    <w:multiLevelType w:val="hybridMultilevel"/>
    <w:tmpl w:val="FF7E2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CCF67AF"/>
    <w:multiLevelType w:val="hybridMultilevel"/>
    <w:tmpl w:val="69AA2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E485F14"/>
    <w:multiLevelType w:val="hybridMultilevel"/>
    <w:tmpl w:val="78C8F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7F55454D"/>
    <w:multiLevelType w:val="hybridMultilevel"/>
    <w:tmpl w:val="F3EC5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1"/>
  </w:num>
  <w:num w:numId="6">
    <w:abstractNumId w:val="34"/>
  </w:num>
  <w:num w:numId="7">
    <w:abstractNumId w:val="78"/>
  </w:num>
  <w:num w:numId="8">
    <w:abstractNumId w:val="30"/>
  </w:num>
  <w:num w:numId="9">
    <w:abstractNumId w:val="87"/>
  </w:num>
  <w:num w:numId="10">
    <w:abstractNumId w:val="31"/>
  </w:num>
  <w:num w:numId="11">
    <w:abstractNumId w:val="49"/>
  </w:num>
  <w:num w:numId="12">
    <w:abstractNumId w:val="15"/>
  </w:num>
  <w:num w:numId="13">
    <w:abstractNumId w:val="18"/>
  </w:num>
  <w:num w:numId="14">
    <w:abstractNumId w:val="61"/>
  </w:num>
  <w:num w:numId="15">
    <w:abstractNumId w:val="13"/>
  </w:num>
  <w:num w:numId="16">
    <w:abstractNumId w:val="47"/>
  </w:num>
  <w:num w:numId="17">
    <w:abstractNumId w:val="88"/>
  </w:num>
  <w:num w:numId="18">
    <w:abstractNumId w:val="72"/>
  </w:num>
  <w:num w:numId="19">
    <w:abstractNumId w:val="26"/>
  </w:num>
  <w:num w:numId="20">
    <w:abstractNumId w:val="44"/>
  </w:num>
  <w:num w:numId="21">
    <w:abstractNumId w:val="53"/>
  </w:num>
  <w:num w:numId="22">
    <w:abstractNumId w:val="23"/>
  </w:num>
  <w:num w:numId="23">
    <w:abstractNumId w:val="75"/>
  </w:num>
  <w:num w:numId="24">
    <w:abstractNumId w:val="36"/>
  </w:num>
  <w:num w:numId="25">
    <w:abstractNumId w:val="10"/>
  </w:num>
  <w:num w:numId="26">
    <w:abstractNumId w:val="71"/>
  </w:num>
  <w:num w:numId="27">
    <w:abstractNumId w:val="45"/>
  </w:num>
  <w:num w:numId="28">
    <w:abstractNumId w:val="5"/>
  </w:num>
  <w:num w:numId="29">
    <w:abstractNumId w:val="43"/>
  </w:num>
  <w:num w:numId="30">
    <w:abstractNumId w:val="86"/>
  </w:num>
  <w:num w:numId="31">
    <w:abstractNumId w:val="50"/>
  </w:num>
  <w:num w:numId="32">
    <w:abstractNumId w:val="35"/>
  </w:num>
  <w:num w:numId="33">
    <w:abstractNumId w:val="24"/>
  </w:num>
  <w:num w:numId="34">
    <w:abstractNumId w:val="9"/>
  </w:num>
  <w:num w:numId="35">
    <w:abstractNumId w:val="39"/>
  </w:num>
  <w:num w:numId="36">
    <w:abstractNumId w:val="16"/>
  </w:num>
  <w:num w:numId="37">
    <w:abstractNumId w:val="41"/>
  </w:num>
  <w:num w:numId="38">
    <w:abstractNumId w:val="83"/>
  </w:num>
  <w:num w:numId="39">
    <w:abstractNumId w:val="17"/>
  </w:num>
  <w:num w:numId="40">
    <w:abstractNumId w:val="54"/>
  </w:num>
  <w:num w:numId="41">
    <w:abstractNumId w:val="14"/>
  </w:num>
  <w:num w:numId="42">
    <w:abstractNumId w:val="19"/>
  </w:num>
  <w:num w:numId="43">
    <w:abstractNumId w:val="59"/>
  </w:num>
  <w:num w:numId="44">
    <w:abstractNumId w:val="21"/>
  </w:num>
  <w:num w:numId="45">
    <w:abstractNumId w:val="68"/>
  </w:num>
  <w:num w:numId="46">
    <w:abstractNumId w:val="69"/>
  </w:num>
  <w:num w:numId="47">
    <w:abstractNumId w:val="32"/>
  </w:num>
  <w:num w:numId="48">
    <w:abstractNumId w:val="33"/>
  </w:num>
  <w:num w:numId="49">
    <w:abstractNumId w:val="73"/>
  </w:num>
  <w:num w:numId="50">
    <w:abstractNumId w:val="27"/>
  </w:num>
  <w:num w:numId="51">
    <w:abstractNumId w:val="12"/>
  </w:num>
  <w:num w:numId="52">
    <w:abstractNumId w:val="28"/>
  </w:num>
  <w:num w:numId="53">
    <w:abstractNumId w:val="58"/>
  </w:num>
  <w:num w:numId="54">
    <w:abstractNumId w:val="46"/>
  </w:num>
  <w:num w:numId="55">
    <w:abstractNumId w:val="56"/>
  </w:num>
  <w:num w:numId="56">
    <w:abstractNumId w:val="57"/>
  </w:num>
  <w:num w:numId="57">
    <w:abstractNumId w:val="79"/>
  </w:num>
  <w:num w:numId="58">
    <w:abstractNumId w:val="1"/>
  </w:num>
  <w:num w:numId="59">
    <w:abstractNumId w:val="55"/>
  </w:num>
  <w:num w:numId="60">
    <w:abstractNumId w:val="51"/>
  </w:num>
  <w:num w:numId="61">
    <w:abstractNumId w:val="3"/>
  </w:num>
  <w:num w:numId="62">
    <w:abstractNumId w:val="84"/>
  </w:num>
  <w:num w:numId="63">
    <w:abstractNumId w:val="52"/>
  </w:num>
  <w:num w:numId="64">
    <w:abstractNumId w:val="64"/>
  </w:num>
  <w:num w:numId="65">
    <w:abstractNumId w:val="66"/>
  </w:num>
  <w:num w:numId="66">
    <w:abstractNumId w:val="48"/>
  </w:num>
  <w:num w:numId="67">
    <w:abstractNumId w:val="11"/>
  </w:num>
  <w:num w:numId="68">
    <w:abstractNumId w:val="60"/>
  </w:num>
  <w:num w:numId="69">
    <w:abstractNumId w:val="7"/>
  </w:num>
  <w:num w:numId="70">
    <w:abstractNumId w:val="85"/>
  </w:num>
  <w:num w:numId="71">
    <w:abstractNumId w:val="29"/>
  </w:num>
  <w:num w:numId="72">
    <w:abstractNumId w:val="8"/>
  </w:num>
  <w:num w:numId="73">
    <w:abstractNumId w:val="25"/>
  </w:num>
  <w:num w:numId="74">
    <w:abstractNumId w:val="42"/>
  </w:num>
  <w:num w:numId="75">
    <w:abstractNumId w:val="65"/>
  </w:num>
  <w:num w:numId="76">
    <w:abstractNumId w:val="62"/>
  </w:num>
  <w:num w:numId="77">
    <w:abstractNumId w:val="74"/>
  </w:num>
  <w:num w:numId="78">
    <w:abstractNumId w:val="20"/>
  </w:num>
  <w:num w:numId="79">
    <w:abstractNumId w:val="82"/>
  </w:num>
  <w:num w:numId="80">
    <w:abstractNumId w:val="4"/>
  </w:num>
  <w:num w:numId="81">
    <w:abstractNumId w:val="6"/>
  </w:num>
  <w:num w:numId="82">
    <w:abstractNumId w:val="22"/>
  </w:num>
  <w:num w:numId="83">
    <w:abstractNumId w:val="67"/>
  </w:num>
  <w:num w:numId="84">
    <w:abstractNumId w:val="77"/>
  </w:num>
  <w:num w:numId="85">
    <w:abstractNumId w:val="76"/>
  </w:num>
  <w:num w:numId="86">
    <w:abstractNumId w:val="59"/>
  </w:num>
  <w:num w:numId="87">
    <w:abstractNumId w:val="0"/>
  </w:num>
  <w:num w:numId="88">
    <w:abstractNumId w:val="37"/>
  </w:num>
  <w:num w:numId="89">
    <w:abstractNumId w:val="2"/>
  </w:num>
  <w:num w:numId="90">
    <w:abstractNumId w:val="80"/>
  </w:num>
  <w:num w:numId="91">
    <w:abstractNumId w:val="38"/>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96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54EB6"/>
    <w:rsid w:val="000035D7"/>
    <w:rsid w:val="0000605E"/>
    <w:rsid w:val="000074FF"/>
    <w:rsid w:val="00007732"/>
    <w:rsid w:val="00010FEC"/>
    <w:rsid w:val="00015ECE"/>
    <w:rsid w:val="00016976"/>
    <w:rsid w:val="000204E0"/>
    <w:rsid w:val="00020C93"/>
    <w:rsid w:val="00022593"/>
    <w:rsid w:val="000229DA"/>
    <w:rsid w:val="00023B19"/>
    <w:rsid w:val="00025E4D"/>
    <w:rsid w:val="0002627D"/>
    <w:rsid w:val="000268B1"/>
    <w:rsid w:val="00027A2E"/>
    <w:rsid w:val="00030094"/>
    <w:rsid w:val="000316CE"/>
    <w:rsid w:val="00031BF6"/>
    <w:rsid w:val="00031D85"/>
    <w:rsid w:val="000322B7"/>
    <w:rsid w:val="00032DC6"/>
    <w:rsid w:val="000342E3"/>
    <w:rsid w:val="00034E72"/>
    <w:rsid w:val="000350DC"/>
    <w:rsid w:val="00035555"/>
    <w:rsid w:val="00035936"/>
    <w:rsid w:val="00041557"/>
    <w:rsid w:val="000427C3"/>
    <w:rsid w:val="000442AB"/>
    <w:rsid w:val="00044B41"/>
    <w:rsid w:val="00044B59"/>
    <w:rsid w:val="00051742"/>
    <w:rsid w:val="000521FB"/>
    <w:rsid w:val="000544DD"/>
    <w:rsid w:val="00054545"/>
    <w:rsid w:val="00054C2A"/>
    <w:rsid w:val="0005562A"/>
    <w:rsid w:val="00057651"/>
    <w:rsid w:val="00057669"/>
    <w:rsid w:val="00057A76"/>
    <w:rsid w:val="00057E94"/>
    <w:rsid w:val="000606D1"/>
    <w:rsid w:val="00064294"/>
    <w:rsid w:val="000643E1"/>
    <w:rsid w:val="0006562E"/>
    <w:rsid w:val="00066828"/>
    <w:rsid w:val="000704F8"/>
    <w:rsid w:val="00072127"/>
    <w:rsid w:val="000724CE"/>
    <w:rsid w:val="00073512"/>
    <w:rsid w:val="00081CB0"/>
    <w:rsid w:val="000821B1"/>
    <w:rsid w:val="000827E1"/>
    <w:rsid w:val="000829FF"/>
    <w:rsid w:val="00082EFB"/>
    <w:rsid w:val="00083875"/>
    <w:rsid w:val="00085A04"/>
    <w:rsid w:val="00085D12"/>
    <w:rsid w:val="0008683D"/>
    <w:rsid w:val="00087A7D"/>
    <w:rsid w:val="00087E9A"/>
    <w:rsid w:val="00092436"/>
    <w:rsid w:val="00094B98"/>
    <w:rsid w:val="00094C1A"/>
    <w:rsid w:val="000964D3"/>
    <w:rsid w:val="00096CD7"/>
    <w:rsid w:val="00096D08"/>
    <w:rsid w:val="000A01FF"/>
    <w:rsid w:val="000A1107"/>
    <w:rsid w:val="000A3888"/>
    <w:rsid w:val="000A4220"/>
    <w:rsid w:val="000A4B6C"/>
    <w:rsid w:val="000A4C55"/>
    <w:rsid w:val="000A5090"/>
    <w:rsid w:val="000B0DE2"/>
    <w:rsid w:val="000B0EDA"/>
    <w:rsid w:val="000B2B5B"/>
    <w:rsid w:val="000B3E73"/>
    <w:rsid w:val="000B55B7"/>
    <w:rsid w:val="000B6297"/>
    <w:rsid w:val="000B6CFB"/>
    <w:rsid w:val="000B72D9"/>
    <w:rsid w:val="000C1FC6"/>
    <w:rsid w:val="000C68F1"/>
    <w:rsid w:val="000C7F9B"/>
    <w:rsid w:val="000D09B7"/>
    <w:rsid w:val="000D0C36"/>
    <w:rsid w:val="000D1411"/>
    <w:rsid w:val="000D16A3"/>
    <w:rsid w:val="000D3F30"/>
    <w:rsid w:val="000D41E8"/>
    <w:rsid w:val="000D5176"/>
    <w:rsid w:val="000D5E13"/>
    <w:rsid w:val="000E0569"/>
    <w:rsid w:val="000E0FB1"/>
    <w:rsid w:val="000E28B0"/>
    <w:rsid w:val="000E3610"/>
    <w:rsid w:val="000E3C55"/>
    <w:rsid w:val="000E4872"/>
    <w:rsid w:val="000E4ED2"/>
    <w:rsid w:val="000E565D"/>
    <w:rsid w:val="000E5EB6"/>
    <w:rsid w:val="000F08F0"/>
    <w:rsid w:val="000F0AA3"/>
    <w:rsid w:val="000F18B1"/>
    <w:rsid w:val="000F4BCD"/>
    <w:rsid w:val="000F52CF"/>
    <w:rsid w:val="000F7096"/>
    <w:rsid w:val="000F7FE1"/>
    <w:rsid w:val="00101C1A"/>
    <w:rsid w:val="00101E35"/>
    <w:rsid w:val="001030AD"/>
    <w:rsid w:val="001035F9"/>
    <w:rsid w:val="001038A6"/>
    <w:rsid w:val="0010447D"/>
    <w:rsid w:val="00105F0A"/>
    <w:rsid w:val="00106CD1"/>
    <w:rsid w:val="001076E6"/>
    <w:rsid w:val="001076F4"/>
    <w:rsid w:val="001104E3"/>
    <w:rsid w:val="00111627"/>
    <w:rsid w:val="0011261D"/>
    <w:rsid w:val="0011311B"/>
    <w:rsid w:val="00113BD0"/>
    <w:rsid w:val="0011556E"/>
    <w:rsid w:val="001160C1"/>
    <w:rsid w:val="0011685F"/>
    <w:rsid w:val="0011717B"/>
    <w:rsid w:val="00117350"/>
    <w:rsid w:val="001179F2"/>
    <w:rsid w:val="00117CF1"/>
    <w:rsid w:val="00120D2C"/>
    <w:rsid w:val="00121382"/>
    <w:rsid w:val="00121893"/>
    <w:rsid w:val="001219C3"/>
    <w:rsid w:val="001241C6"/>
    <w:rsid w:val="00124662"/>
    <w:rsid w:val="00127E12"/>
    <w:rsid w:val="001300E0"/>
    <w:rsid w:val="00130F97"/>
    <w:rsid w:val="001323B9"/>
    <w:rsid w:val="00133083"/>
    <w:rsid w:val="0013552D"/>
    <w:rsid w:val="001360D6"/>
    <w:rsid w:val="001361E8"/>
    <w:rsid w:val="00136BFF"/>
    <w:rsid w:val="00136DE5"/>
    <w:rsid w:val="001409AD"/>
    <w:rsid w:val="00140AEB"/>
    <w:rsid w:val="00144844"/>
    <w:rsid w:val="0014489B"/>
    <w:rsid w:val="00150578"/>
    <w:rsid w:val="00152ECC"/>
    <w:rsid w:val="00153374"/>
    <w:rsid w:val="00155165"/>
    <w:rsid w:val="0015592D"/>
    <w:rsid w:val="001570F9"/>
    <w:rsid w:val="00157488"/>
    <w:rsid w:val="00157FAE"/>
    <w:rsid w:val="001610A7"/>
    <w:rsid w:val="00161A08"/>
    <w:rsid w:val="00162522"/>
    <w:rsid w:val="00162A5C"/>
    <w:rsid w:val="001631C2"/>
    <w:rsid w:val="001637EB"/>
    <w:rsid w:val="00164C9F"/>
    <w:rsid w:val="00165951"/>
    <w:rsid w:val="001665B3"/>
    <w:rsid w:val="00167F60"/>
    <w:rsid w:val="00174D70"/>
    <w:rsid w:val="00175BE1"/>
    <w:rsid w:val="00177703"/>
    <w:rsid w:val="0017796D"/>
    <w:rsid w:val="00180FF7"/>
    <w:rsid w:val="00190975"/>
    <w:rsid w:val="00192975"/>
    <w:rsid w:val="00194493"/>
    <w:rsid w:val="001A0924"/>
    <w:rsid w:val="001A0BCD"/>
    <w:rsid w:val="001A10A6"/>
    <w:rsid w:val="001A395F"/>
    <w:rsid w:val="001A41F6"/>
    <w:rsid w:val="001A52FB"/>
    <w:rsid w:val="001A563E"/>
    <w:rsid w:val="001B1BAC"/>
    <w:rsid w:val="001B334C"/>
    <w:rsid w:val="001B41AD"/>
    <w:rsid w:val="001B43D0"/>
    <w:rsid w:val="001B49E5"/>
    <w:rsid w:val="001B4F89"/>
    <w:rsid w:val="001B6286"/>
    <w:rsid w:val="001B6EB4"/>
    <w:rsid w:val="001B7751"/>
    <w:rsid w:val="001C0311"/>
    <w:rsid w:val="001C1060"/>
    <w:rsid w:val="001C22AE"/>
    <w:rsid w:val="001C29C6"/>
    <w:rsid w:val="001C50B1"/>
    <w:rsid w:val="001C62BF"/>
    <w:rsid w:val="001C7099"/>
    <w:rsid w:val="001C757B"/>
    <w:rsid w:val="001D1250"/>
    <w:rsid w:val="001D3C86"/>
    <w:rsid w:val="001D45C6"/>
    <w:rsid w:val="001D4B9C"/>
    <w:rsid w:val="001D52F4"/>
    <w:rsid w:val="001D5482"/>
    <w:rsid w:val="001D6DC5"/>
    <w:rsid w:val="001D7936"/>
    <w:rsid w:val="001E1EF2"/>
    <w:rsid w:val="001E26B3"/>
    <w:rsid w:val="001E322F"/>
    <w:rsid w:val="001E3955"/>
    <w:rsid w:val="001E4ACB"/>
    <w:rsid w:val="001E4BD7"/>
    <w:rsid w:val="001E6524"/>
    <w:rsid w:val="001E6E04"/>
    <w:rsid w:val="001E7B34"/>
    <w:rsid w:val="001E7EB1"/>
    <w:rsid w:val="001F0053"/>
    <w:rsid w:val="001F0266"/>
    <w:rsid w:val="001F2745"/>
    <w:rsid w:val="001F2BBC"/>
    <w:rsid w:val="001F33FB"/>
    <w:rsid w:val="001F3CED"/>
    <w:rsid w:val="001F4B42"/>
    <w:rsid w:val="001F585F"/>
    <w:rsid w:val="001F5B46"/>
    <w:rsid w:val="001F6783"/>
    <w:rsid w:val="00200BC4"/>
    <w:rsid w:val="00200CE2"/>
    <w:rsid w:val="00200CE4"/>
    <w:rsid w:val="00201944"/>
    <w:rsid w:val="00201E1F"/>
    <w:rsid w:val="00201FCE"/>
    <w:rsid w:val="00203E9D"/>
    <w:rsid w:val="002049D2"/>
    <w:rsid w:val="00204D89"/>
    <w:rsid w:val="00204F1A"/>
    <w:rsid w:val="00207AAC"/>
    <w:rsid w:val="002113AB"/>
    <w:rsid w:val="00212ACF"/>
    <w:rsid w:val="00212F9E"/>
    <w:rsid w:val="0021351F"/>
    <w:rsid w:val="00213B51"/>
    <w:rsid w:val="00215361"/>
    <w:rsid w:val="002153BD"/>
    <w:rsid w:val="00216E1C"/>
    <w:rsid w:val="00217EF8"/>
    <w:rsid w:val="0022139F"/>
    <w:rsid w:val="002240F9"/>
    <w:rsid w:val="0022414A"/>
    <w:rsid w:val="00225EAD"/>
    <w:rsid w:val="00227709"/>
    <w:rsid w:val="00227B88"/>
    <w:rsid w:val="00231841"/>
    <w:rsid w:val="00232518"/>
    <w:rsid w:val="00235F77"/>
    <w:rsid w:val="002361F3"/>
    <w:rsid w:val="002376F2"/>
    <w:rsid w:val="0024381B"/>
    <w:rsid w:val="00243CD4"/>
    <w:rsid w:val="002454FD"/>
    <w:rsid w:val="00246A3F"/>
    <w:rsid w:val="00246B14"/>
    <w:rsid w:val="002472B2"/>
    <w:rsid w:val="00247484"/>
    <w:rsid w:val="0025034B"/>
    <w:rsid w:val="002514CA"/>
    <w:rsid w:val="002530A5"/>
    <w:rsid w:val="00253181"/>
    <w:rsid w:val="00253DE1"/>
    <w:rsid w:val="00254617"/>
    <w:rsid w:val="00254EB6"/>
    <w:rsid w:val="0025524A"/>
    <w:rsid w:val="00256489"/>
    <w:rsid w:val="00256F01"/>
    <w:rsid w:val="002602A5"/>
    <w:rsid w:val="002624BA"/>
    <w:rsid w:val="002625C3"/>
    <w:rsid w:val="002626D0"/>
    <w:rsid w:val="0026320C"/>
    <w:rsid w:val="0026393A"/>
    <w:rsid w:val="00264016"/>
    <w:rsid w:val="00266D5C"/>
    <w:rsid w:val="00267203"/>
    <w:rsid w:val="0026748D"/>
    <w:rsid w:val="00267863"/>
    <w:rsid w:val="00267B4E"/>
    <w:rsid w:val="00270336"/>
    <w:rsid w:val="00270963"/>
    <w:rsid w:val="0027248A"/>
    <w:rsid w:val="00272BCF"/>
    <w:rsid w:val="0027342A"/>
    <w:rsid w:val="002739CB"/>
    <w:rsid w:val="00274490"/>
    <w:rsid w:val="00274F12"/>
    <w:rsid w:val="00275223"/>
    <w:rsid w:val="002766EC"/>
    <w:rsid w:val="00276A10"/>
    <w:rsid w:val="00276AD5"/>
    <w:rsid w:val="00276BFD"/>
    <w:rsid w:val="00277E1A"/>
    <w:rsid w:val="002807F4"/>
    <w:rsid w:val="00281B08"/>
    <w:rsid w:val="002825A2"/>
    <w:rsid w:val="00282F4F"/>
    <w:rsid w:val="00283895"/>
    <w:rsid w:val="00283F6F"/>
    <w:rsid w:val="00284029"/>
    <w:rsid w:val="00284D25"/>
    <w:rsid w:val="00286CAD"/>
    <w:rsid w:val="00290B7C"/>
    <w:rsid w:val="002928C1"/>
    <w:rsid w:val="00293586"/>
    <w:rsid w:val="002935C0"/>
    <w:rsid w:val="002938EE"/>
    <w:rsid w:val="00297F3C"/>
    <w:rsid w:val="002A2B4E"/>
    <w:rsid w:val="002A4098"/>
    <w:rsid w:val="002A4BFC"/>
    <w:rsid w:val="002A5039"/>
    <w:rsid w:val="002A65CD"/>
    <w:rsid w:val="002A6B6D"/>
    <w:rsid w:val="002A6C4E"/>
    <w:rsid w:val="002B00FB"/>
    <w:rsid w:val="002B0266"/>
    <w:rsid w:val="002B07E8"/>
    <w:rsid w:val="002B11A2"/>
    <w:rsid w:val="002B27F5"/>
    <w:rsid w:val="002B39FA"/>
    <w:rsid w:val="002B4156"/>
    <w:rsid w:val="002B5706"/>
    <w:rsid w:val="002B7FE9"/>
    <w:rsid w:val="002C0FFC"/>
    <w:rsid w:val="002C136A"/>
    <w:rsid w:val="002C2DFF"/>
    <w:rsid w:val="002C3F2E"/>
    <w:rsid w:val="002C4B6A"/>
    <w:rsid w:val="002C603B"/>
    <w:rsid w:val="002C6D99"/>
    <w:rsid w:val="002D0C11"/>
    <w:rsid w:val="002D1185"/>
    <w:rsid w:val="002D3B27"/>
    <w:rsid w:val="002D41EA"/>
    <w:rsid w:val="002D6174"/>
    <w:rsid w:val="002D6304"/>
    <w:rsid w:val="002D73A3"/>
    <w:rsid w:val="002D7721"/>
    <w:rsid w:val="002E03C6"/>
    <w:rsid w:val="002E05DF"/>
    <w:rsid w:val="002E0EF6"/>
    <w:rsid w:val="002E0F6C"/>
    <w:rsid w:val="002E0FA0"/>
    <w:rsid w:val="002E1183"/>
    <w:rsid w:val="002E1590"/>
    <w:rsid w:val="002E3AA1"/>
    <w:rsid w:val="002E421E"/>
    <w:rsid w:val="002E5163"/>
    <w:rsid w:val="002E52C3"/>
    <w:rsid w:val="002E65FE"/>
    <w:rsid w:val="002E6B43"/>
    <w:rsid w:val="002F05F2"/>
    <w:rsid w:val="002F0E94"/>
    <w:rsid w:val="002F1A0F"/>
    <w:rsid w:val="002F1FE7"/>
    <w:rsid w:val="002F2C7F"/>
    <w:rsid w:val="002F3D64"/>
    <w:rsid w:val="002F67C6"/>
    <w:rsid w:val="002F6C4D"/>
    <w:rsid w:val="00301589"/>
    <w:rsid w:val="00301F9D"/>
    <w:rsid w:val="00303B0F"/>
    <w:rsid w:val="00304214"/>
    <w:rsid w:val="0030470F"/>
    <w:rsid w:val="00304C36"/>
    <w:rsid w:val="003053A2"/>
    <w:rsid w:val="003058E1"/>
    <w:rsid w:val="00306A2F"/>
    <w:rsid w:val="00306B81"/>
    <w:rsid w:val="00307349"/>
    <w:rsid w:val="003121F4"/>
    <w:rsid w:val="0031240B"/>
    <w:rsid w:val="003130E1"/>
    <w:rsid w:val="00314D98"/>
    <w:rsid w:val="00315FB7"/>
    <w:rsid w:val="00316737"/>
    <w:rsid w:val="00317697"/>
    <w:rsid w:val="003204A5"/>
    <w:rsid w:val="003224CD"/>
    <w:rsid w:val="003229E2"/>
    <w:rsid w:val="00322A46"/>
    <w:rsid w:val="003238FC"/>
    <w:rsid w:val="003251B4"/>
    <w:rsid w:val="0032588F"/>
    <w:rsid w:val="003262FD"/>
    <w:rsid w:val="003268A9"/>
    <w:rsid w:val="003269EA"/>
    <w:rsid w:val="00327AEA"/>
    <w:rsid w:val="00327C04"/>
    <w:rsid w:val="00330A63"/>
    <w:rsid w:val="00335336"/>
    <w:rsid w:val="00335882"/>
    <w:rsid w:val="003368C1"/>
    <w:rsid w:val="003371F7"/>
    <w:rsid w:val="003372B2"/>
    <w:rsid w:val="003375F9"/>
    <w:rsid w:val="00337739"/>
    <w:rsid w:val="003378A6"/>
    <w:rsid w:val="003401A0"/>
    <w:rsid w:val="00340B22"/>
    <w:rsid w:val="003422AE"/>
    <w:rsid w:val="0034319D"/>
    <w:rsid w:val="003436C4"/>
    <w:rsid w:val="00343782"/>
    <w:rsid w:val="003437A4"/>
    <w:rsid w:val="003437FF"/>
    <w:rsid w:val="00343887"/>
    <w:rsid w:val="00345A75"/>
    <w:rsid w:val="00345AA4"/>
    <w:rsid w:val="00345D38"/>
    <w:rsid w:val="003461C7"/>
    <w:rsid w:val="0034630C"/>
    <w:rsid w:val="00347A94"/>
    <w:rsid w:val="003510AD"/>
    <w:rsid w:val="00351B87"/>
    <w:rsid w:val="00353746"/>
    <w:rsid w:val="00354861"/>
    <w:rsid w:val="00356718"/>
    <w:rsid w:val="003629F8"/>
    <w:rsid w:val="00362BE9"/>
    <w:rsid w:val="00363855"/>
    <w:rsid w:val="00364342"/>
    <w:rsid w:val="00367249"/>
    <w:rsid w:val="00371BAD"/>
    <w:rsid w:val="00372AB0"/>
    <w:rsid w:val="003747BC"/>
    <w:rsid w:val="0037511D"/>
    <w:rsid w:val="003752E6"/>
    <w:rsid w:val="00375CA3"/>
    <w:rsid w:val="00375D15"/>
    <w:rsid w:val="003762F0"/>
    <w:rsid w:val="003825A8"/>
    <w:rsid w:val="00384030"/>
    <w:rsid w:val="003842ED"/>
    <w:rsid w:val="0038448F"/>
    <w:rsid w:val="00385BB5"/>
    <w:rsid w:val="003864AC"/>
    <w:rsid w:val="00387890"/>
    <w:rsid w:val="0039099B"/>
    <w:rsid w:val="0039111F"/>
    <w:rsid w:val="00392394"/>
    <w:rsid w:val="00392834"/>
    <w:rsid w:val="00393975"/>
    <w:rsid w:val="0039518C"/>
    <w:rsid w:val="00396293"/>
    <w:rsid w:val="003970DF"/>
    <w:rsid w:val="003A0F59"/>
    <w:rsid w:val="003A100C"/>
    <w:rsid w:val="003A1459"/>
    <w:rsid w:val="003A3459"/>
    <w:rsid w:val="003A5FC2"/>
    <w:rsid w:val="003A686B"/>
    <w:rsid w:val="003A720E"/>
    <w:rsid w:val="003B2AE1"/>
    <w:rsid w:val="003B2CEC"/>
    <w:rsid w:val="003B3DB3"/>
    <w:rsid w:val="003B432F"/>
    <w:rsid w:val="003B495A"/>
    <w:rsid w:val="003B5324"/>
    <w:rsid w:val="003B6E8A"/>
    <w:rsid w:val="003B7D59"/>
    <w:rsid w:val="003C0240"/>
    <w:rsid w:val="003C0D79"/>
    <w:rsid w:val="003C2312"/>
    <w:rsid w:val="003C2479"/>
    <w:rsid w:val="003C3AE5"/>
    <w:rsid w:val="003C5EE1"/>
    <w:rsid w:val="003C64E5"/>
    <w:rsid w:val="003C693F"/>
    <w:rsid w:val="003D057A"/>
    <w:rsid w:val="003D0D1C"/>
    <w:rsid w:val="003D12C9"/>
    <w:rsid w:val="003D1D2F"/>
    <w:rsid w:val="003D2740"/>
    <w:rsid w:val="003D2B1F"/>
    <w:rsid w:val="003D2F76"/>
    <w:rsid w:val="003D48CE"/>
    <w:rsid w:val="003D5944"/>
    <w:rsid w:val="003D6560"/>
    <w:rsid w:val="003D768A"/>
    <w:rsid w:val="003E0024"/>
    <w:rsid w:val="003E0ABF"/>
    <w:rsid w:val="003E10A2"/>
    <w:rsid w:val="003E1766"/>
    <w:rsid w:val="003E2003"/>
    <w:rsid w:val="003E2036"/>
    <w:rsid w:val="003E330C"/>
    <w:rsid w:val="003E3D9E"/>
    <w:rsid w:val="003E427C"/>
    <w:rsid w:val="003F184D"/>
    <w:rsid w:val="003F188C"/>
    <w:rsid w:val="003F20CB"/>
    <w:rsid w:val="003F2147"/>
    <w:rsid w:val="003F3B7C"/>
    <w:rsid w:val="003F4A2B"/>
    <w:rsid w:val="003F5BB5"/>
    <w:rsid w:val="003F60AB"/>
    <w:rsid w:val="003F6367"/>
    <w:rsid w:val="003F73E8"/>
    <w:rsid w:val="00400EB6"/>
    <w:rsid w:val="00401064"/>
    <w:rsid w:val="00402CD7"/>
    <w:rsid w:val="00402F2F"/>
    <w:rsid w:val="00402F9D"/>
    <w:rsid w:val="00402FD0"/>
    <w:rsid w:val="0040313F"/>
    <w:rsid w:val="004040BB"/>
    <w:rsid w:val="00404F73"/>
    <w:rsid w:val="00410A4C"/>
    <w:rsid w:val="00412526"/>
    <w:rsid w:val="004128BE"/>
    <w:rsid w:val="00414038"/>
    <w:rsid w:val="00414AAC"/>
    <w:rsid w:val="00415292"/>
    <w:rsid w:val="00415FD8"/>
    <w:rsid w:val="00416812"/>
    <w:rsid w:val="004208AC"/>
    <w:rsid w:val="00420D84"/>
    <w:rsid w:val="004214A5"/>
    <w:rsid w:val="00421558"/>
    <w:rsid w:val="0042301B"/>
    <w:rsid w:val="004231E1"/>
    <w:rsid w:val="0042370A"/>
    <w:rsid w:val="00425BB6"/>
    <w:rsid w:val="004266F7"/>
    <w:rsid w:val="00426D36"/>
    <w:rsid w:val="004312C7"/>
    <w:rsid w:val="00431DE5"/>
    <w:rsid w:val="0043268C"/>
    <w:rsid w:val="0043276B"/>
    <w:rsid w:val="00433365"/>
    <w:rsid w:val="0043632F"/>
    <w:rsid w:val="004404B7"/>
    <w:rsid w:val="004406C0"/>
    <w:rsid w:val="00440B11"/>
    <w:rsid w:val="00443919"/>
    <w:rsid w:val="0044395F"/>
    <w:rsid w:val="004452D9"/>
    <w:rsid w:val="004460F9"/>
    <w:rsid w:val="00446266"/>
    <w:rsid w:val="00447927"/>
    <w:rsid w:val="00452C3E"/>
    <w:rsid w:val="0045329A"/>
    <w:rsid w:val="0045605F"/>
    <w:rsid w:val="004569B4"/>
    <w:rsid w:val="00464116"/>
    <w:rsid w:val="00464CF1"/>
    <w:rsid w:val="00465635"/>
    <w:rsid w:val="00465D18"/>
    <w:rsid w:val="00466819"/>
    <w:rsid w:val="00466848"/>
    <w:rsid w:val="00466E78"/>
    <w:rsid w:val="00467B21"/>
    <w:rsid w:val="00467CA8"/>
    <w:rsid w:val="00470B7D"/>
    <w:rsid w:val="0047138D"/>
    <w:rsid w:val="004719C1"/>
    <w:rsid w:val="00473ADF"/>
    <w:rsid w:val="00474585"/>
    <w:rsid w:val="004745C6"/>
    <w:rsid w:val="00475990"/>
    <w:rsid w:val="0047664B"/>
    <w:rsid w:val="00482ECF"/>
    <w:rsid w:val="00484447"/>
    <w:rsid w:val="004879ED"/>
    <w:rsid w:val="00487C0E"/>
    <w:rsid w:val="00492D2B"/>
    <w:rsid w:val="00493034"/>
    <w:rsid w:val="00496F02"/>
    <w:rsid w:val="004972E2"/>
    <w:rsid w:val="004978AC"/>
    <w:rsid w:val="00497A47"/>
    <w:rsid w:val="004A08A5"/>
    <w:rsid w:val="004A11D7"/>
    <w:rsid w:val="004A1CD7"/>
    <w:rsid w:val="004A75FA"/>
    <w:rsid w:val="004B1933"/>
    <w:rsid w:val="004B1D22"/>
    <w:rsid w:val="004B2ED0"/>
    <w:rsid w:val="004B489D"/>
    <w:rsid w:val="004B4BA7"/>
    <w:rsid w:val="004B6250"/>
    <w:rsid w:val="004B6DDB"/>
    <w:rsid w:val="004B7BF1"/>
    <w:rsid w:val="004C026C"/>
    <w:rsid w:val="004C095C"/>
    <w:rsid w:val="004C1738"/>
    <w:rsid w:val="004C3227"/>
    <w:rsid w:val="004C3799"/>
    <w:rsid w:val="004C4A4F"/>
    <w:rsid w:val="004C4BC3"/>
    <w:rsid w:val="004C6333"/>
    <w:rsid w:val="004C7C32"/>
    <w:rsid w:val="004D021F"/>
    <w:rsid w:val="004D0763"/>
    <w:rsid w:val="004D1507"/>
    <w:rsid w:val="004D39F4"/>
    <w:rsid w:val="004D523A"/>
    <w:rsid w:val="004D581E"/>
    <w:rsid w:val="004D7568"/>
    <w:rsid w:val="004E0164"/>
    <w:rsid w:val="004E04E1"/>
    <w:rsid w:val="004E0DD4"/>
    <w:rsid w:val="004E11BE"/>
    <w:rsid w:val="004E1337"/>
    <w:rsid w:val="004E1D0C"/>
    <w:rsid w:val="004E3CCF"/>
    <w:rsid w:val="004E3D97"/>
    <w:rsid w:val="004E5434"/>
    <w:rsid w:val="004E723C"/>
    <w:rsid w:val="004F03AD"/>
    <w:rsid w:val="004F2048"/>
    <w:rsid w:val="004F2B12"/>
    <w:rsid w:val="004F4402"/>
    <w:rsid w:val="004F5858"/>
    <w:rsid w:val="004F7010"/>
    <w:rsid w:val="004F7BD6"/>
    <w:rsid w:val="004F7F8B"/>
    <w:rsid w:val="00501048"/>
    <w:rsid w:val="00501FF7"/>
    <w:rsid w:val="005025AE"/>
    <w:rsid w:val="00502818"/>
    <w:rsid w:val="00503211"/>
    <w:rsid w:val="00503E0B"/>
    <w:rsid w:val="005049F6"/>
    <w:rsid w:val="00504A21"/>
    <w:rsid w:val="005051A5"/>
    <w:rsid w:val="0050540D"/>
    <w:rsid w:val="005065C1"/>
    <w:rsid w:val="00507AD8"/>
    <w:rsid w:val="00510E5F"/>
    <w:rsid w:val="00511B78"/>
    <w:rsid w:val="00512F11"/>
    <w:rsid w:val="00514F5A"/>
    <w:rsid w:val="00515563"/>
    <w:rsid w:val="00521FD0"/>
    <w:rsid w:val="00522EC9"/>
    <w:rsid w:val="005236B9"/>
    <w:rsid w:val="005247CF"/>
    <w:rsid w:val="0052499A"/>
    <w:rsid w:val="00524BC9"/>
    <w:rsid w:val="00524D6C"/>
    <w:rsid w:val="0052583C"/>
    <w:rsid w:val="005258B7"/>
    <w:rsid w:val="0052636E"/>
    <w:rsid w:val="00526F75"/>
    <w:rsid w:val="00527BC9"/>
    <w:rsid w:val="00532FCF"/>
    <w:rsid w:val="00533B2A"/>
    <w:rsid w:val="0053476D"/>
    <w:rsid w:val="00534FD7"/>
    <w:rsid w:val="00535462"/>
    <w:rsid w:val="00537271"/>
    <w:rsid w:val="00537BB9"/>
    <w:rsid w:val="005400B2"/>
    <w:rsid w:val="00542171"/>
    <w:rsid w:val="005425D7"/>
    <w:rsid w:val="00542A1B"/>
    <w:rsid w:val="00543421"/>
    <w:rsid w:val="00543A81"/>
    <w:rsid w:val="0054764D"/>
    <w:rsid w:val="005507D1"/>
    <w:rsid w:val="005511A4"/>
    <w:rsid w:val="005511D8"/>
    <w:rsid w:val="005533A0"/>
    <w:rsid w:val="00554407"/>
    <w:rsid w:val="00554E6C"/>
    <w:rsid w:val="005558E0"/>
    <w:rsid w:val="0055734E"/>
    <w:rsid w:val="00557DE4"/>
    <w:rsid w:val="00560C5F"/>
    <w:rsid w:val="005619CF"/>
    <w:rsid w:val="00561D0E"/>
    <w:rsid w:val="005630A4"/>
    <w:rsid w:val="005630E6"/>
    <w:rsid w:val="005638DA"/>
    <w:rsid w:val="005641D2"/>
    <w:rsid w:val="005650A9"/>
    <w:rsid w:val="00565A42"/>
    <w:rsid w:val="00565FDD"/>
    <w:rsid w:val="00567B1D"/>
    <w:rsid w:val="00572EBA"/>
    <w:rsid w:val="00573A98"/>
    <w:rsid w:val="00574716"/>
    <w:rsid w:val="00577D15"/>
    <w:rsid w:val="00580715"/>
    <w:rsid w:val="005807DC"/>
    <w:rsid w:val="00580AB9"/>
    <w:rsid w:val="00581435"/>
    <w:rsid w:val="00581686"/>
    <w:rsid w:val="00581817"/>
    <w:rsid w:val="00581D4D"/>
    <w:rsid w:val="00583050"/>
    <w:rsid w:val="00583180"/>
    <w:rsid w:val="00583A2D"/>
    <w:rsid w:val="005859F9"/>
    <w:rsid w:val="00586B73"/>
    <w:rsid w:val="00586E17"/>
    <w:rsid w:val="005876B2"/>
    <w:rsid w:val="005877A6"/>
    <w:rsid w:val="005878A4"/>
    <w:rsid w:val="005907C5"/>
    <w:rsid w:val="005914C4"/>
    <w:rsid w:val="00591C1B"/>
    <w:rsid w:val="0059210F"/>
    <w:rsid w:val="0059281D"/>
    <w:rsid w:val="00592C54"/>
    <w:rsid w:val="005958FD"/>
    <w:rsid w:val="0059631A"/>
    <w:rsid w:val="00597193"/>
    <w:rsid w:val="005A2E54"/>
    <w:rsid w:val="005A30A2"/>
    <w:rsid w:val="005A456F"/>
    <w:rsid w:val="005A5C50"/>
    <w:rsid w:val="005A5D48"/>
    <w:rsid w:val="005A7759"/>
    <w:rsid w:val="005B12A5"/>
    <w:rsid w:val="005B1465"/>
    <w:rsid w:val="005B15B4"/>
    <w:rsid w:val="005B19A2"/>
    <w:rsid w:val="005B1E72"/>
    <w:rsid w:val="005B2E00"/>
    <w:rsid w:val="005B33B5"/>
    <w:rsid w:val="005B4AC1"/>
    <w:rsid w:val="005B504B"/>
    <w:rsid w:val="005B6EFA"/>
    <w:rsid w:val="005B75FB"/>
    <w:rsid w:val="005C24D1"/>
    <w:rsid w:val="005C2D09"/>
    <w:rsid w:val="005C46A4"/>
    <w:rsid w:val="005C602A"/>
    <w:rsid w:val="005D014A"/>
    <w:rsid w:val="005D01FD"/>
    <w:rsid w:val="005D1612"/>
    <w:rsid w:val="005D2A88"/>
    <w:rsid w:val="005D30A0"/>
    <w:rsid w:val="005D671A"/>
    <w:rsid w:val="005E0ED7"/>
    <w:rsid w:val="005E2226"/>
    <w:rsid w:val="005E39F6"/>
    <w:rsid w:val="005E4104"/>
    <w:rsid w:val="005E585A"/>
    <w:rsid w:val="005E63A2"/>
    <w:rsid w:val="005E69D2"/>
    <w:rsid w:val="005E6FAB"/>
    <w:rsid w:val="005F0650"/>
    <w:rsid w:val="005F2A97"/>
    <w:rsid w:val="005F4AB9"/>
    <w:rsid w:val="005F4F9F"/>
    <w:rsid w:val="005F68F3"/>
    <w:rsid w:val="005F723F"/>
    <w:rsid w:val="005F7846"/>
    <w:rsid w:val="005F7956"/>
    <w:rsid w:val="00600411"/>
    <w:rsid w:val="00600E1F"/>
    <w:rsid w:val="00601264"/>
    <w:rsid w:val="006029AD"/>
    <w:rsid w:val="00603B98"/>
    <w:rsid w:val="006043B1"/>
    <w:rsid w:val="00604C13"/>
    <w:rsid w:val="006065CD"/>
    <w:rsid w:val="0060678A"/>
    <w:rsid w:val="00607DCF"/>
    <w:rsid w:val="00612163"/>
    <w:rsid w:val="00612452"/>
    <w:rsid w:val="00612A7A"/>
    <w:rsid w:val="006135A0"/>
    <w:rsid w:val="006139F4"/>
    <w:rsid w:val="00614139"/>
    <w:rsid w:val="006141AE"/>
    <w:rsid w:val="00614865"/>
    <w:rsid w:val="0061489A"/>
    <w:rsid w:val="00617222"/>
    <w:rsid w:val="00617973"/>
    <w:rsid w:val="00617AED"/>
    <w:rsid w:val="00617BA7"/>
    <w:rsid w:val="00617EE3"/>
    <w:rsid w:val="0062034E"/>
    <w:rsid w:val="00621292"/>
    <w:rsid w:val="00622CB6"/>
    <w:rsid w:val="0062524F"/>
    <w:rsid w:val="0062611D"/>
    <w:rsid w:val="00626379"/>
    <w:rsid w:val="00627302"/>
    <w:rsid w:val="00627977"/>
    <w:rsid w:val="00630D8A"/>
    <w:rsid w:val="0063166C"/>
    <w:rsid w:val="00633473"/>
    <w:rsid w:val="00633F5C"/>
    <w:rsid w:val="0063532D"/>
    <w:rsid w:val="00635628"/>
    <w:rsid w:val="0063672A"/>
    <w:rsid w:val="00637FF2"/>
    <w:rsid w:val="0064035A"/>
    <w:rsid w:val="006412F5"/>
    <w:rsid w:val="006423DA"/>
    <w:rsid w:val="006426F7"/>
    <w:rsid w:val="006436DC"/>
    <w:rsid w:val="00643893"/>
    <w:rsid w:val="00644DCA"/>
    <w:rsid w:val="00645810"/>
    <w:rsid w:val="0064586D"/>
    <w:rsid w:val="00645DE9"/>
    <w:rsid w:val="0064620A"/>
    <w:rsid w:val="00647399"/>
    <w:rsid w:val="00647582"/>
    <w:rsid w:val="006479E1"/>
    <w:rsid w:val="00652677"/>
    <w:rsid w:val="00653438"/>
    <w:rsid w:val="006538C6"/>
    <w:rsid w:val="00653AD8"/>
    <w:rsid w:val="006541C9"/>
    <w:rsid w:val="00654E8F"/>
    <w:rsid w:val="006550E7"/>
    <w:rsid w:val="006569F0"/>
    <w:rsid w:val="00656AFB"/>
    <w:rsid w:val="006573B5"/>
    <w:rsid w:val="00657981"/>
    <w:rsid w:val="006612C5"/>
    <w:rsid w:val="00662F8B"/>
    <w:rsid w:val="006650B3"/>
    <w:rsid w:val="00666708"/>
    <w:rsid w:val="00666F93"/>
    <w:rsid w:val="00667CA0"/>
    <w:rsid w:val="00667E88"/>
    <w:rsid w:val="00670E2B"/>
    <w:rsid w:val="00672832"/>
    <w:rsid w:val="006730FD"/>
    <w:rsid w:val="00673A50"/>
    <w:rsid w:val="00675DAA"/>
    <w:rsid w:val="0067766C"/>
    <w:rsid w:val="006802B2"/>
    <w:rsid w:val="00681E37"/>
    <w:rsid w:val="006831D3"/>
    <w:rsid w:val="00683722"/>
    <w:rsid w:val="006838DD"/>
    <w:rsid w:val="0068406D"/>
    <w:rsid w:val="00685BAD"/>
    <w:rsid w:val="00685FB8"/>
    <w:rsid w:val="00687334"/>
    <w:rsid w:val="006903A5"/>
    <w:rsid w:val="0069212F"/>
    <w:rsid w:val="00695F12"/>
    <w:rsid w:val="0069679B"/>
    <w:rsid w:val="00697A4D"/>
    <w:rsid w:val="006A02D5"/>
    <w:rsid w:val="006A123E"/>
    <w:rsid w:val="006A1A63"/>
    <w:rsid w:val="006A1CEF"/>
    <w:rsid w:val="006A28BB"/>
    <w:rsid w:val="006A6495"/>
    <w:rsid w:val="006B08B5"/>
    <w:rsid w:val="006B1967"/>
    <w:rsid w:val="006B1A75"/>
    <w:rsid w:val="006B2005"/>
    <w:rsid w:val="006B2AFD"/>
    <w:rsid w:val="006B3B88"/>
    <w:rsid w:val="006B3DAD"/>
    <w:rsid w:val="006B6711"/>
    <w:rsid w:val="006B736C"/>
    <w:rsid w:val="006B73B7"/>
    <w:rsid w:val="006C0886"/>
    <w:rsid w:val="006C388B"/>
    <w:rsid w:val="006C4AD3"/>
    <w:rsid w:val="006C62A1"/>
    <w:rsid w:val="006C62A6"/>
    <w:rsid w:val="006C7C24"/>
    <w:rsid w:val="006D2D85"/>
    <w:rsid w:val="006D2E02"/>
    <w:rsid w:val="006D410C"/>
    <w:rsid w:val="006D478F"/>
    <w:rsid w:val="006D6921"/>
    <w:rsid w:val="006D6F5B"/>
    <w:rsid w:val="006E13D3"/>
    <w:rsid w:val="006E26D2"/>
    <w:rsid w:val="006E2E2D"/>
    <w:rsid w:val="006E5019"/>
    <w:rsid w:val="006E6DCF"/>
    <w:rsid w:val="006E6E56"/>
    <w:rsid w:val="006E7263"/>
    <w:rsid w:val="006F0A4C"/>
    <w:rsid w:val="006F29BD"/>
    <w:rsid w:val="006F2C22"/>
    <w:rsid w:val="006F32A1"/>
    <w:rsid w:val="006F3814"/>
    <w:rsid w:val="006F4287"/>
    <w:rsid w:val="006F51CE"/>
    <w:rsid w:val="006F5BFA"/>
    <w:rsid w:val="006F5CCB"/>
    <w:rsid w:val="006F69AF"/>
    <w:rsid w:val="006F7B91"/>
    <w:rsid w:val="00700C08"/>
    <w:rsid w:val="007025E8"/>
    <w:rsid w:val="00703AFE"/>
    <w:rsid w:val="007049FA"/>
    <w:rsid w:val="00705E36"/>
    <w:rsid w:val="0070711E"/>
    <w:rsid w:val="007073EF"/>
    <w:rsid w:val="0070771B"/>
    <w:rsid w:val="007104EE"/>
    <w:rsid w:val="00710C72"/>
    <w:rsid w:val="00711FF7"/>
    <w:rsid w:val="0071267B"/>
    <w:rsid w:val="00712C46"/>
    <w:rsid w:val="00714242"/>
    <w:rsid w:val="00714CC9"/>
    <w:rsid w:val="00714EF5"/>
    <w:rsid w:val="007171E4"/>
    <w:rsid w:val="00720A5C"/>
    <w:rsid w:val="00721217"/>
    <w:rsid w:val="00722764"/>
    <w:rsid w:val="0072317F"/>
    <w:rsid w:val="00724DB9"/>
    <w:rsid w:val="00725135"/>
    <w:rsid w:val="007265E6"/>
    <w:rsid w:val="007268B4"/>
    <w:rsid w:val="00727B8F"/>
    <w:rsid w:val="00736709"/>
    <w:rsid w:val="00737AB1"/>
    <w:rsid w:val="0074328B"/>
    <w:rsid w:val="007441AE"/>
    <w:rsid w:val="007460BC"/>
    <w:rsid w:val="00746C71"/>
    <w:rsid w:val="007473AE"/>
    <w:rsid w:val="00750489"/>
    <w:rsid w:val="00750620"/>
    <w:rsid w:val="007506F7"/>
    <w:rsid w:val="007508DD"/>
    <w:rsid w:val="0075281E"/>
    <w:rsid w:val="00752A04"/>
    <w:rsid w:val="0075333A"/>
    <w:rsid w:val="00753358"/>
    <w:rsid w:val="0075432C"/>
    <w:rsid w:val="007603C4"/>
    <w:rsid w:val="007603CF"/>
    <w:rsid w:val="00760E02"/>
    <w:rsid w:val="007639E8"/>
    <w:rsid w:val="00763DC1"/>
    <w:rsid w:val="00767E5D"/>
    <w:rsid w:val="00767EB7"/>
    <w:rsid w:val="00770467"/>
    <w:rsid w:val="00770E7A"/>
    <w:rsid w:val="00770F85"/>
    <w:rsid w:val="007710CD"/>
    <w:rsid w:val="007715D4"/>
    <w:rsid w:val="00771DC3"/>
    <w:rsid w:val="00771F40"/>
    <w:rsid w:val="0077275B"/>
    <w:rsid w:val="00772C97"/>
    <w:rsid w:val="00773065"/>
    <w:rsid w:val="0077407E"/>
    <w:rsid w:val="00775608"/>
    <w:rsid w:val="007764FA"/>
    <w:rsid w:val="00777526"/>
    <w:rsid w:val="00780F36"/>
    <w:rsid w:val="0078193A"/>
    <w:rsid w:val="007824E5"/>
    <w:rsid w:val="00783AB6"/>
    <w:rsid w:val="00784420"/>
    <w:rsid w:val="00785995"/>
    <w:rsid w:val="0078676F"/>
    <w:rsid w:val="00787722"/>
    <w:rsid w:val="00787D99"/>
    <w:rsid w:val="00793F2C"/>
    <w:rsid w:val="00795633"/>
    <w:rsid w:val="007959D1"/>
    <w:rsid w:val="007959D3"/>
    <w:rsid w:val="0079762B"/>
    <w:rsid w:val="0079779D"/>
    <w:rsid w:val="007A009D"/>
    <w:rsid w:val="007A0CE6"/>
    <w:rsid w:val="007A27DD"/>
    <w:rsid w:val="007A2874"/>
    <w:rsid w:val="007A331A"/>
    <w:rsid w:val="007A3858"/>
    <w:rsid w:val="007A505F"/>
    <w:rsid w:val="007A5693"/>
    <w:rsid w:val="007B0776"/>
    <w:rsid w:val="007B0A8F"/>
    <w:rsid w:val="007B0C85"/>
    <w:rsid w:val="007B1AE1"/>
    <w:rsid w:val="007B2665"/>
    <w:rsid w:val="007B4FAD"/>
    <w:rsid w:val="007B540E"/>
    <w:rsid w:val="007B564E"/>
    <w:rsid w:val="007B7A50"/>
    <w:rsid w:val="007C0184"/>
    <w:rsid w:val="007C1F99"/>
    <w:rsid w:val="007C4304"/>
    <w:rsid w:val="007C478E"/>
    <w:rsid w:val="007C4AF1"/>
    <w:rsid w:val="007C500D"/>
    <w:rsid w:val="007C5323"/>
    <w:rsid w:val="007C5CFB"/>
    <w:rsid w:val="007D150B"/>
    <w:rsid w:val="007D1FC5"/>
    <w:rsid w:val="007D2914"/>
    <w:rsid w:val="007D3289"/>
    <w:rsid w:val="007D3748"/>
    <w:rsid w:val="007D47D2"/>
    <w:rsid w:val="007D48B7"/>
    <w:rsid w:val="007D55C5"/>
    <w:rsid w:val="007D5CFA"/>
    <w:rsid w:val="007D6DD4"/>
    <w:rsid w:val="007D7181"/>
    <w:rsid w:val="007D79B1"/>
    <w:rsid w:val="007E05F2"/>
    <w:rsid w:val="007E0F35"/>
    <w:rsid w:val="007E0F8B"/>
    <w:rsid w:val="007E1839"/>
    <w:rsid w:val="007E292D"/>
    <w:rsid w:val="007E35FC"/>
    <w:rsid w:val="007E376F"/>
    <w:rsid w:val="007E4E82"/>
    <w:rsid w:val="007E5C9E"/>
    <w:rsid w:val="007E63D1"/>
    <w:rsid w:val="007E63DA"/>
    <w:rsid w:val="007E69DD"/>
    <w:rsid w:val="007E7FD1"/>
    <w:rsid w:val="007F026D"/>
    <w:rsid w:val="007F12F4"/>
    <w:rsid w:val="007F1531"/>
    <w:rsid w:val="007F3559"/>
    <w:rsid w:val="007F37FC"/>
    <w:rsid w:val="007F43E9"/>
    <w:rsid w:val="007F5053"/>
    <w:rsid w:val="007F5E43"/>
    <w:rsid w:val="008002FA"/>
    <w:rsid w:val="008014C9"/>
    <w:rsid w:val="00802A30"/>
    <w:rsid w:val="00803632"/>
    <w:rsid w:val="008046CB"/>
    <w:rsid w:val="008047C3"/>
    <w:rsid w:val="00804FF3"/>
    <w:rsid w:val="00811785"/>
    <w:rsid w:val="00812145"/>
    <w:rsid w:val="0081285D"/>
    <w:rsid w:val="00813404"/>
    <w:rsid w:val="008146D2"/>
    <w:rsid w:val="00814DA4"/>
    <w:rsid w:val="00814FD9"/>
    <w:rsid w:val="00816065"/>
    <w:rsid w:val="008167C3"/>
    <w:rsid w:val="00816D79"/>
    <w:rsid w:val="00817129"/>
    <w:rsid w:val="00820FA8"/>
    <w:rsid w:val="00822FA4"/>
    <w:rsid w:val="00823247"/>
    <w:rsid w:val="0082587B"/>
    <w:rsid w:val="00825D3D"/>
    <w:rsid w:val="00826558"/>
    <w:rsid w:val="00827087"/>
    <w:rsid w:val="00830B52"/>
    <w:rsid w:val="00831775"/>
    <w:rsid w:val="0083292D"/>
    <w:rsid w:val="008329F3"/>
    <w:rsid w:val="00833E58"/>
    <w:rsid w:val="00834105"/>
    <w:rsid w:val="00834DDD"/>
    <w:rsid w:val="00837F6D"/>
    <w:rsid w:val="00840104"/>
    <w:rsid w:val="008404A9"/>
    <w:rsid w:val="00841482"/>
    <w:rsid w:val="00841E35"/>
    <w:rsid w:val="00843F3D"/>
    <w:rsid w:val="00845A1C"/>
    <w:rsid w:val="0084684B"/>
    <w:rsid w:val="0085028D"/>
    <w:rsid w:val="008504E2"/>
    <w:rsid w:val="00850EB0"/>
    <w:rsid w:val="00852BA7"/>
    <w:rsid w:val="00853595"/>
    <w:rsid w:val="00855234"/>
    <w:rsid w:val="00856328"/>
    <w:rsid w:val="0085670F"/>
    <w:rsid w:val="008603C6"/>
    <w:rsid w:val="00860D65"/>
    <w:rsid w:val="00860F15"/>
    <w:rsid w:val="00861EB4"/>
    <w:rsid w:val="00862BEB"/>
    <w:rsid w:val="00863554"/>
    <w:rsid w:val="0086499E"/>
    <w:rsid w:val="00864A4C"/>
    <w:rsid w:val="00867E65"/>
    <w:rsid w:val="00870C30"/>
    <w:rsid w:val="0087119A"/>
    <w:rsid w:val="0087179E"/>
    <w:rsid w:val="0087303C"/>
    <w:rsid w:val="00875586"/>
    <w:rsid w:val="00875933"/>
    <w:rsid w:val="00875C2F"/>
    <w:rsid w:val="008761CA"/>
    <w:rsid w:val="00876EF2"/>
    <w:rsid w:val="008774C3"/>
    <w:rsid w:val="008777B2"/>
    <w:rsid w:val="00881D58"/>
    <w:rsid w:val="00881D9E"/>
    <w:rsid w:val="008820DB"/>
    <w:rsid w:val="00883D7D"/>
    <w:rsid w:val="008841C8"/>
    <w:rsid w:val="00884921"/>
    <w:rsid w:val="00884B46"/>
    <w:rsid w:val="00884F22"/>
    <w:rsid w:val="008858E6"/>
    <w:rsid w:val="00885B52"/>
    <w:rsid w:val="008862DA"/>
    <w:rsid w:val="00886A3A"/>
    <w:rsid w:val="00887344"/>
    <w:rsid w:val="008876BE"/>
    <w:rsid w:val="00890AD7"/>
    <w:rsid w:val="0089284B"/>
    <w:rsid w:val="00894E2C"/>
    <w:rsid w:val="0089551F"/>
    <w:rsid w:val="00895F96"/>
    <w:rsid w:val="008960E1"/>
    <w:rsid w:val="008968FD"/>
    <w:rsid w:val="00896929"/>
    <w:rsid w:val="00896BA4"/>
    <w:rsid w:val="008A180D"/>
    <w:rsid w:val="008A626E"/>
    <w:rsid w:val="008A659B"/>
    <w:rsid w:val="008B05B2"/>
    <w:rsid w:val="008B3425"/>
    <w:rsid w:val="008B493C"/>
    <w:rsid w:val="008B54C8"/>
    <w:rsid w:val="008B5765"/>
    <w:rsid w:val="008B5923"/>
    <w:rsid w:val="008B5EE6"/>
    <w:rsid w:val="008B732B"/>
    <w:rsid w:val="008B784F"/>
    <w:rsid w:val="008B7B27"/>
    <w:rsid w:val="008C099B"/>
    <w:rsid w:val="008C0ADA"/>
    <w:rsid w:val="008C0D23"/>
    <w:rsid w:val="008C2D88"/>
    <w:rsid w:val="008C68D6"/>
    <w:rsid w:val="008C6A4F"/>
    <w:rsid w:val="008D1C4A"/>
    <w:rsid w:val="008D2AD8"/>
    <w:rsid w:val="008D32CF"/>
    <w:rsid w:val="008D32F7"/>
    <w:rsid w:val="008D3ECB"/>
    <w:rsid w:val="008D58E1"/>
    <w:rsid w:val="008D6446"/>
    <w:rsid w:val="008D7184"/>
    <w:rsid w:val="008D71C5"/>
    <w:rsid w:val="008E16A0"/>
    <w:rsid w:val="008E2959"/>
    <w:rsid w:val="008E2A34"/>
    <w:rsid w:val="008E2D92"/>
    <w:rsid w:val="008E3B07"/>
    <w:rsid w:val="008E3F01"/>
    <w:rsid w:val="008E64AD"/>
    <w:rsid w:val="008F13C4"/>
    <w:rsid w:val="008F2E2E"/>
    <w:rsid w:val="008F2FF2"/>
    <w:rsid w:val="008F3872"/>
    <w:rsid w:val="00900DBD"/>
    <w:rsid w:val="009016B7"/>
    <w:rsid w:val="00902D4C"/>
    <w:rsid w:val="00903BC0"/>
    <w:rsid w:val="0090458E"/>
    <w:rsid w:val="0090477A"/>
    <w:rsid w:val="009062C5"/>
    <w:rsid w:val="00907163"/>
    <w:rsid w:val="00910A51"/>
    <w:rsid w:val="00910D8C"/>
    <w:rsid w:val="00912DFD"/>
    <w:rsid w:val="009133A5"/>
    <w:rsid w:val="0091397E"/>
    <w:rsid w:val="009145AA"/>
    <w:rsid w:val="0091476F"/>
    <w:rsid w:val="00915AAD"/>
    <w:rsid w:val="00916ED4"/>
    <w:rsid w:val="00920FA7"/>
    <w:rsid w:val="00921659"/>
    <w:rsid w:val="0092291F"/>
    <w:rsid w:val="0092358E"/>
    <w:rsid w:val="0092482A"/>
    <w:rsid w:val="009250EE"/>
    <w:rsid w:val="0092657B"/>
    <w:rsid w:val="00926E8F"/>
    <w:rsid w:val="00930988"/>
    <w:rsid w:val="00930FB9"/>
    <w:rsid w:val="009334FE"/>
    <w:rsid w:val="009346D3"/>
    <w:rsid w:val="009362B9"/>
    <w:rsid w:val="0093696E"/>
    <w:rsid w:val="00936E4C"/>
    <w:rsid w:val="00937B4F"/>
    <w:rsid w:val="00937D66"/>
    <w:rsid w:val="0094137C"/>
    <w:rsid w:val="00941991"/>
    <w:rsid w:val="00942F28"/>
    <w:rsid w:val="00945BC8"/>
    <w:rsid w:val="00945C34"/>
    <w:rsid w:val="00947040"/>
    <w:rsid w:val="009501B0"/>
    <w:rsid w:val="00951E5D"/>
    <w:rsid w:val="00953FBD"/>
    <w:rsid w:val="00954C6C"/>
    <w:rsid w:val="009572C5"/>
    <w:rsid w:val="00960309"/>
    <w:rsid w:val="00960A1B"/>
    <w:rsid w:val="00962455"/>
    <w:rsid w:val="00962CFC"/>
    <w:rsid w:val="00964536"/>
    <w:rsid w:val="00964CD6"/>
    <w:rsid w:val="00966F0F"/>
    <w:rsid w:val="009675C9"/>
    <w:rsid w:val="009677FC"/>
    <w:rsid w:val="00970288"/>
    <w:rsid w:val="0097106D"/>
    <w:rsid w:val="00971A03"/>
    <w:rsid w:val="00974FE5"/>
    <w:rsid w:val="00976004"/>
    <w:rsid w:val="00980D7C"/>
    <w:rsid w:val="00981E25"/>
    <w:rsid w:val="00982A9B"/>
    <w:rsid w:val="00985EC8"/>
    <w:rsid w:val="0098630A"/>
    <w:rsid w:val="0098653C"/>
    <w:rsid w:val="0099090E"/>
    <w:rsid w:val="00992C36"/>
    <w:rsid w:val="00994ABF"/>
    <w:rsid w:val="009A10B7"/>
    <w:rsid w:val="009A36DF"/>
    <w:rsid w:val="009A44C5"/>
    <w:rsid w:val="009A5E19"/>
    <w:rsid w:val="009A66B1"/>
    <w:rsid w:val="009A7B4A"/>
    <w:rsid w:val="009B1613"/>
    <w:rsid w:val="009B1907"/>
    <w:rsid w:val="009B3D0A"/>
    <w:rsid w:val="009B40E2"/>
    <w:rsid w:val="009B6927"/>
    <w:rsid w:val="009C0396"/>
    <w:rsid w:val="009C062B"/>
    <w:rsid w:val="009C0C70"/>
    <w:rsid w:val="009C166A"/>
    <w:rsid w:val="009C1732"/>
    <w:rsid w:val="009C21DF"/>
    <w:rsid w:val="009C37C6"/>
    <w:rsid w:val="009C468A"/>
    <w:rsid w:val="009D0CE8"/>
    <w:rsid w:val="009D254E"/>
    <w:rsid w:val="009D295D"/>
    <w:rsid w:val="009D399E"/>
    <w:rsid w:val="009D61FA"/>
    <w:rsid w:val="009D6472"/>
    <w:rsid w:val="009E0033"/>
    <w:rsid w:val="009E2288"/>
    <w:rsid w:val="009E2910"/>
    <w:rsid w:val="009E2DC6"/>
    <w:rsid w:val="009E3381"/>
    <w:rsid w:val="009E37B4"/>
    <w:rsid w:val="009E6983"/>
    <w:rsid w:val="009F1A83"/>
    <w:rsid w:val="009F2F9F"/>
    <w:rsid w:val="009F3423"/>
    <w:rsid w:val="009F3813"/>
    <w:rsid w:val="009F78A6"/>
    <w:rsid w:val="009F7D0D"/>
    <w:rsid w:val="00A00D2C"/>
    <w:rsid w:val="00A02688"/>
    <w:rsid w:val="00A0284B"/>
    <w:rsid w:val="00A02B04"/>
    <w:rsid w:val="00A036A9"/>
    <w:rsid w:val="00A036E0"/>
    <w:rsid w:val="00A03D8C"/>
    <w:rsid w:val="00A047E7"/>
    <w:rsid w:val="00A05B23"/>
    <w:rsid w:val="00A10A73"/>
    <w:rsid w:val="00A11B56"/>
    <w:rsid w:val="00A12B26"/>
    <w:rsid w:val="00A1340A"/>
    <w:rsid w:val="00A154BF"/>
    <w:rsid w:val="00A17EDB"/>
    <w:rsid w:val="00A22827"/>
    <w:rsid w:val="00A25F80"/>
    <w:rsid w:val="00A26463"/>
    <w:rsid w:val="00A26A22"/>
    <w:rsid w:val="00A3074B"/>
    <w:rsid w:val="00A30AA7"/>
    <w:rsid w:val="00A30C17"/>
    <w:rsid w:val="00A30C76"/>
    <w:rsid w:val="00A31016"/>
    <w:rsid w:val="00A311EA"/>
    <w:rsid w:val="00A31879"/>
    <w:rsid w:val="00A32345"/>
    <w:rsid w:val="00A32A75"/>
    <w:rsid w:val="00A34285"/>
    <w:rsid w:val="00A34755"/>
    <w:rsid w:val="00A34BA0"/>
    <w:rsid w:val="00A351B7"/>
    <w:rsid w:val="00A35EDA"/>
    <w:rsid w:val="00A36979"/>
    <w:rsid w:val="00A37A27"/>
    <w:rsid w:val="00A40A5F"/>
    <w:rsid w:val="00A40E3E"/>
    <w:rsid w:val="00A42548"/>
    <w:rsid w:val="00A43211"/>
    <w:rsid w:val="00A4322B"/>
    <w:rsid w:val="00A4594D"/>
    <w:rsid w:val="00A46F17"/>
    <w:rsid w:val="00A47702"/>
    <w:rsid w:val="00A47B3A"/>
    <w:rsid w:val="00A5010D"/>
    <w:rsid w:val="00A509C3"/>
    <w:rsid w:val="00A50E05"/>
    <w:rsid w:val="00A51827"/>
    <w:rsid w:val="00A51AE7"/>
    <w:rsid w:val="00A51DC1"/>
    <w:rsid w:val="00A522EE"/>
    <w:rsid w:val="00A528EC"/>
    <w:rsid w:val="00A53FB0"/>
    <w:rsid w:val="00A5548B"/>
    <w:rsid w:val="00A6135E"/>
    <w:rsid w:val="00A617B3"/>
    <w:rsid w:val="00A61948"/>
    <w:rsid w:val="00A63964"/>
    <w:rsid w:val="00A6505D"/>
    <w:rsid w:val="00A65480"/>
    <w:rsid w:val="00A712EB"/>
    <w:rsid w:val="00A719E8"/>
    <w:rsid w:val="00A7267D"/>
    <w:rsid w:val="00A73AB4"/>
    <w:rsid w:val="00A77626"/>
    <w:rsid w:val="00A8094D"/>
    <w:rsid w:val="00A816AF"/>
    <w:rsid w:val="00A816C6"/>
    <w:rsid w:val="00A81C65"/>
    <w:rsid w:val="00A82D69"/>
    <w:rsid w:val="00A84E08"/>
    <w:rsid w:val="00A84E51"/>
    <w:rsid w:val="00A860F8"/>
    <w:rsid w:val="00A9070F"/>
    <w:rsid w:val="00A91C45"/>
    <w:rsid w:val="00A91F77"/>
    <w:rsid w:val="00A9278C"/>
    <w:rsid w:val="00A9376F"/>
    <w:rsid w:val="00A93D0D"/>
    <w:rsid w:val="00A94AEE"/>
    <w:rsid w:val="00A96912"/>
    <w:rsid w:val="00A969D8"/>
    <w:rsid w:val="00A97E0C"/>
    <w:rsid w:val="00AA22F8"/>
    <w:rsid w:val="00AA3146"/>
    <w:rsid w:val="00AA4495"/>
    <w:rsid w:val="00AA5134"/>
    <w:rsid w:val="00AA59FF"/>
    <w:rsid w:val="00AA6CB2"/>
    <w:rsid w:val="00AB098A"/>
    <w:rsid w:val="00AB2009"/>
    <w:rsid w:val="00AB260F"/>
    <w:rsid w:val="00AB27D7"/>
    <w:rsid w:val="00AB3BDF"/>
    <w:rsid w:val="00AB569B"/>
    <w:rsid w:val="00AB765D"/>
    <w:rsid w:val="00AB7730"/>
    <w:rsid w:val="00AB7FEF"/>
    <w:rsid w:val="00AC249E"/>
    <w:rsid w:val="00AC3805"/>
    <w:rsid w:val="00AC3B13"/>
    <w:rsid w:val="00AC5218"/>
    <w:rsid w:val="00AC647B"/>
    <w:rsid w:val="00AC6D1E"/>
    <w:rsid w:val="00AC6DF5"/>
    <w:rsid w:val="00AD1D4C"/>
    <w:rsid w:val="00AD3BE0"/>
    <w:rsid w:val="00AD3CB3"/>
    <w:rsid w:val="00AD4518"/>
    <w:rsid w:val="00AD54DC"/>
    <w:rsid w:val="00AD57B3"/>
    <w:rsid w:val="00AD7105"/>
    <w:rsid w:val="00AD76FB"/>
    <w:rsid w:val="00AD77F1"/>
    <w:rsid w:val="00AE082A"/>
    <w:rsid w:val="00AE12EB"/>
    <w:rsid w:val="00AE49C8"/>
    <w:rsid w:val="00AE6CA0"/>
    <w:rsid w:val="00AE7DD5"/>
    <w:rsid w:val="00AF1366"/>
    <w:rsid w:val="00AF2CDD"/>
    <w:rsid w:val="00AF3B4C"/>
    <w:rsid w:val="00AF4C02"/>
    <w:rsid w:val="00AF5772"/>
    <w:rsid w:val="00AF5AE3"/>
    <w:rsid w:val="00B00002"/>
    <w:rsid w:val="00B000BA"/>
    <w:rsid w:val="00B01D21"/>
    <w:rsid w:val="00B01F1C"/>
    <w:rsid w:val="00B04CA8"/>
    <w:rsid w:val="00B0734B"/>
    <w:rsid w:val="00B07DF3"/>
    <w:rsid w:val="00B07E74"/>
    <w:rsid w:val="00B130EE"/>
    <w:rsid w:val="00B137D2"/>
    <w:rsid w:val="00B1616A"/>
    <w:rsid w:val="00B16AE5"/>
    <w:rsid w:val="00B20D96"/>
    <w:rsid w:val="00B20FE5"/>
    <w:rsid w:val="00B21237"/>
    <w:rsid w:val="00B230C6"/>
    <w:rsid w:val="00B24057"/>
    <w:rsid w:val="00B27608"/>
    <w:rsid w:val="00B30307"/>
    <w:rsid w:val="00B310A7"/>
    <w:rsid w:val="00B313DB"/>
    <w:rsid w:val="00B315AB"/>
    <w:rsid w:val="00B35C70"/>
    <w:rsid w:val="00B35CFF"/>
    <w:rsid w:val="00B441DD"/>
    <w:rsid w:val="00B44670"/>
    <w:rsid w:val="00B4594F"/>
    <w:rsid w:val="00B46BAC"/>
    <w:rsid w:val="00B50B11"/>
    <w:rsid w:val="00B51A7F"/>
    <w:rsid w:val="00B51CFA"/>
    <w:rsid w:val="00B526C6"/>
    <w:rsid w:val="00B52E59"/>
    <w:rsid w:val="00B53638"/>
    <w:rsid w:val="00B54367"/>
    <w:rsid w:val="00B54450"/>
    <w:rsid w:val="00B54C15"/>
    <w:rsid w:val="00B6038B"/>
    <w:rsid w:val="00B60BB1"/>
    <w:rsid w:val="00B63DC9"/>
    <w:rsid w:val="00B63EFD"/>
    <w:rsid w:val="00B65441"/>
    <w:rsid w:val="00B66AFE"/>
    <w:rsid w:val="00B71A36"/>
    <w:rsid w:val="00B72061"/>
    <w:rsid w:val="00B73BA8"/>
    <w:rsid w:val="00B75E08"/>
    <w:rsid w:val="00B7692B"/>
    <w:rsid w:val="00B76CCC"/>
    <w:rsid w:val="00B76E7E"/>
    <w:rsid w:val="00B77856"/>
    <w:rsid w:val="00B80652"/>
    <w:rsid w:val="00B83287"/>
    <w:rsid w:val="00B83B4D"/>
    <w:rsid w:val="00B858D6"/>
    <w:rsid w:val="00B86FFA"/>
    <w:rsid w:val="00B92A6E"/>
    <w:rsid w:val="00B93A04"/>
    <w:rsid w:val="00B94048"/>
    <w:rsid w:val="00B94A72"/>
    <w:rsid w:val="00B94C4B"/>
    <w:rsid w:val="00B95421"/>
    <w:rsid w:val="00B965A9"/>
    <w:rsid w:val="00B96DC4"/>
    <w:rsid w:val="00B96E62"/>
    <w:rsid w:val="00BA0729"/>
    <w:rsid w:val="00BA0DE2"/>
    <w:rsid w:val="00BA52C1"/>
    <w:rsid w:val="00BA540F"/>
    <w:rsid w:val="00BA5F5F"/>
    <w:rsid w:val="00BA6612"/>
    <w:rsid w:val="00BA6BFA"/>
    <w:rsid w:val="00BA7718"/>
    <w:rsid w:val="00BB0A6C"/>
    <w:rsid w:val="00BB2DA2"/>
    <w:rsid w:val="00BB33CB"/>
    <w:rsid w:val="00BB3597"/>
    <w:rsid w:val="00BB387C"/>
    <w:rsid w:val="00BB39C9"/>
    <w:rsid w:val="00BB4497"/>
    <w:rsid w:val="00BB4580"/>
    <w:rsid w:val="00BB4C76"/>
    <w:rsid w:val="00BB5071"/>
    <w:rsid w:val="00BB55C1"/>
    <w:rsid w:val="00BB71B8"/>
    <w:rsid w:val="00BB7740"/>
    <w:rsid w:val="00BC0628"/>
    <w:rsid w:val="00BC16ED"/>
    <w:rsid w:val="00BC27BA"/>
    <w:rsid w:val="00BC2E66"/>
    <w:rsid w:val="00BC4901"/>
    <w:rsid w:val="00BC5524"/>
    <w:rsid w:val="00BC59E4"/>
    <w:rsid w:val="00BC6520"/>
    <w:rsid w:val="00BD0F49"/>
    <w:rsid w:val="00BD32F0"/>
    <w:rsid w:val="00BD59BE"/>
    <w:rsid w:val="00BD69F2"/>
    <w:rsid w:val="00BE2938"/>
    <w:rsid w:val="00BE3981"/>
    <w:rsid w:val="00BE421E"/>
    <w:rsid w:val="00BE4DD2"/>
    <w:rsid w:val="00BF054D"/>
    <w:rsid w:val="00BF3256"/>
    <w:rsid w:val="00BF3290"/>
    <w:rsid w:val="00BF36DA"/>
    <w:rsid w:val="00BF5101"/>
    <w:rsid w:val="00BF57A5"/>
    <w:rsid w:val="00BF5C1E"/>
    <w:rsid w:val="00BF5D6C"/>
    <w:rsid w:val="00BF6050"/>
    <w:rsid w:val="00BF61FD"/>
    <w:rsid w:val="00BF77C9"/>
    <w:rsid w:val="00BF7B65"/>
    <w:rsid w:val="00BF7F30"/>
    <w:rsid w:val="00C00A40"/>
    <w:rsid w:val="00C05425"/>
    <w:rsid w:val="00C068FF"/>
    <w:rsid w:val="00C07005"/>
    <w:rsid w:val="00C07866"/>
    <w:rsid w:val="00C109DF"/>
    <w:rsid w:val="00C14C57"/>
    <w:rsid w:val="00C14D05"/>
    <w:rsid w:val="00C14FD8"/>
    <w:rsid w:val="00C15E0D"/>
    <w:rsid w:val="00C1760F"/>
    <w:rsid w:val="00C20C58"/>
    <w:rsid w:val="00C238CD"/>
    <w:rsid w:val="00C23D6D"/>
    <w:rsid w:val="00C24EB4"/>
    <w:rsid w:val="00C27466"/>
    <w:rsid w:val="00C278DE"/>
    <w:rsid w:val="00C3051B"/>
    <w:rsid w:val="00C308E3"/>
    <w:rsid w:val="00C31901"/>
    <w:rsid w:val="00C331A6"/>
    <w:rsid w:val="00C33830"/>
    <w:rsid w:val="00C33897"/>
    <w:rsid w:val="00C3472E"/>
    <w:rsid w:val="00C34AB7"/>
    <w:rsid w:val="00C34BC0"/>
    <w:rsid w:val="00C35FF7"/>
    <w:rsid w:val="00C363D9"/>
    <w:rsid w:val="00C36873"/>
    <w:rsid w:val="00C36B8A"/>
    <w:rsid w:val="00C36BF0"/>
    <w:rsid w:val="00C408C3"/>
    <w:rsid w:val="00C412E6"/>
    <w:rsid w:val="00C415DA"/>
    <w:rsid w:val="00C41A15"/>
    <w:rsid w:val="00C41F65"/>
    <w:rsid w:val="00C42150"/>
    <w:rsid w:val="00C4234F"/>
    <w:rsid w:val="00C425AC"/>
    <w:rsid w:val="00C43609"/>
    <w:rsid w:val="00C44EDF"/>
    <w:rsid w:val="00C451B6"/>
    <w:rsid w:val="00C4683E"/>
    <w:rsid w:val="00C46F02"/>
    <w:rsid w:val="00C473D5"/>
    <w:rsid w:val="00C509DD"/>
    <w:rsid w:val="00C50F62"/>
    <w:rsid w:val="00C51259"/>
    <w:rsid w:val="00C516F1"/>
    <w:rsid w:val="00C51EEB"/>
    <w:rsid w:val="00C534BD"/>
    <w:rsid w:val="00C54093"/>
    <w:rsid w:val="00C557CE"/>
    <w:rsid w:val="00C55D26"/>
    <w:rsid w:val="00C56B53"/>
    <w:rsid w:val="00C60144"/>
    <w:rsid w:val="00C61D58"/>
    <w:rsid w:val="00C62758"/>
    <w:rsid w:val="00C62ED1"/>
    <w:rsid w:val="00C63D3D"/>
    <w:rsid w:val="00C65D84"/>
    <w:rsid w:val="00C65D8A"/>
    <w:rsid w:val="00C65E43"/>
    <w:rsid w:val="00C6630A"/>
    <w:rsid w:val="00C66C22"/>
    <w:rsid w:val="00C67018"/>
    <w:rsid w:val="00C711FB"/>
    <w:rsid w:val="00C7222E"/>
    <w:rsid w:val="00C72378"/>
    <w:rsid w:val="00C74D2A"/>
    <w:rsid w:val="00C74E60"/>
    <w:rsid w:val="00C75642"/>
    <w:rsid w:val="00C76F72"/>
    <w:rsid w:val="00C80548"/>
    <w:rsid w:val="00C8291C"/>
    <w:rsid w:val="00C82DA1"/>
    <w:rsid w:val="00C83671"/>
    <w:rsid w:val="00C8375E"/>
    <w:rsid w:val="00C86BE3"/>
    <w:rsid w:val="00C86F7A"/>
    <w:rsid w:val="00C92545"/>
    <w:rsid w:val="00C93904"/>
    <w:rsid w:val="00C93D38"/>
    <w:rsid w:val="00C93F8F"/>
    <w:rsid w:val="00C967F0"/>
    <w:rsid w:val="00C9706C"/>
    <w:rsid w:val="00CA0F56"/>
    <w:rsid w:val="00CA1AB6"/>
    <w:rsid w:val="00CA24D5"/>
    <w:rsid w:val="00CA312A"/>
    <w:rsid w:val="00CA5218"/>
    <w:rsid w:val="00CA6DF9"/>
    <w:rsid w:val="00CB0BF6"/>
    <w:rsid w:val="00CB0FB5"/>
    <w:rsid w:val="00CB1002"/>
    <w:rsid w:val="00CB14BD"/>
    <w:rsid w:val="00CB1B06"/>
    <w:rsid w:val="00CB25A3"/>
    <w:rsid w:val="00CB3177"/>
    <w:rsid w:val="00CB3EAB"/>
    <w:rsid w:val="00CB6561"/>
    <w:rsid w:val="00CC2342"/>
    <w:rsid w:val="00CC2D78"/>
    <w:rsid w:val="00CC3DD2"/>
    <w:rsid w:val="00CC5627"/>
    <w:rsid w:val="00CC77AF"/>
    <w:rsid w:val="00CC7850"/>
    <w:rsid w:val="00CD0BD3"/>
    <w:rsid w:val="00CD2596"/>
    <w:rsid w:val="00CD2A0C"/>
    <w:rsid w:val="00CD2AE7"/>
    <w:rsid w:val="00CD2FCD"/>
    <w:rsid w:val="00CD48B5"/>
    <w:rsid w:val="00CD5E29"/>
    <w:rsid w:val="00CD6C26"/>
    <w:rsid w:val="00CD7B87"/>
    <w:rsid w:val="00CD7BAD"/>
    <w:rsid w:val="00CD7C64"/>
    <w:rsid w:val="00CD7DBA"/>
    <w:rsid w:val="00CE14DA"/>
    <w:rsid w:val="00CE2D35"/>
    <w:rsid w:val="00CE4356"/>
    <w:rsid w:val="00CE4BCD"/>
    <w:rsid w:val="00CE4E4A"/>
    <w:rsid w:val="00CE5B23"/>
    <w:rsid w:val="00CE7D63"/>
    <w:rsid w:val="00CF1075"/>
    <w:rsid w:val="00CF34D6"/>
    <w:rsid w:val="00CF5707"/>
    <w:rsid w:val="00CF59DA"/>
    <w:rsid w:val="00CF64CB"/>
    <w:rsid w:val="00CF6D61"/>
    <w:rsid w:val="00D000F1"/>
    <w:rsid w:val="00D00BCA"/>
    <w:rsid w:val="00D0166C"/>
    <w:rsid w:val="00D018B2"/>
    <w:rsid w:val="00D01AC2"/>
    <w:rsid w:val="00D061FA"/>
    <w:rsid w:val="00D07422"/>
    <w:rsid w:val="00D078BA"/>
    <w:rsid w:val="00D07985"/>
    <w:rsid w:val="00D10E55"/>
    <w:rsid w:val="00D1202C"/>
    <w:rsid w:val="00D123EB"/>
    <w:rsid w:val="00D13DDF"/>
    <w:rsid w:val="00D14546"/>
    <w:rsid w:val="00D14BD3"/>
    <w:rsid w:val="00D15373"/>
    <w:rsid w:val="00D159A5"/>
    <w:rsid w:val="00D16039"/>
    <w:rsid w:val="00D17D04"/>
    <w:rsid w:val="00D20042"/>
    <w:rsid w:val="00D20381"/>
    <w:rsid w:val="00D20E28"/>
    <w:rsid w:val="00D2550B"/>
    <w:rsid w:val="00D255F4"/>
    <w:rsid w:val="00D256A7"/>
    <w:rsid w:val="00D25F47"/>
    <w:rsid w:val="00D2643F"/>
    <w:rsid w:val="00D26F5E"/>
    <w:rsid w:val="00D272B7"/>
    <w:rsid w:val="00D274E7"/>
    <w:rsid w:val="00D325EA"/>
    <w:rsid w:val="00D326CB"/>
    <w:rsid w:val="00D32F92"/>
    <w:rsid w:val="00D33382"/>
    <w:rsid w:val="00D34373"/>
    <w:rsid w:val="00D3600C"/>
    <w:rsid w:val="00D3743D"/>
    <w:rsid w:val="00D40358"/>
    <w:rsid w:val="00D41368"/>
    <w:rsid w:val="00D42C20"/>
    <w:rsid w:val="00D438BC"/>
    <w:rsid w:val="00D45A72"/>
    <w:rsid w:val="00D46778"/>
    <w:rsid w:val="00D46E1A"/>
    <w:rsid w:val="00D4705A"/>
    <w:rsid w:val="00D51B9A"/>
    <w:rsid w:val="00D525D6"/>
    <w:rsid w:val="00D528E6"/>
    <w:rsid w:val="00D52A66"/>
    <w:rsid w:val="00D53115"/>
    <w:rsid w:val="00D540EF"/>
    <w:rsid w:val="00D56BF0"/>
    <w:rsid w:val="00D579A9"/>
    <w:rsid w:val="00D60DC4"/>
    <w:rsid w:val="00D61262"/>
    <w:rsid w:val="00D612D3"/>
    <w:rsid w:val="00D61D2B"/>
    <w:rsid w:val="00D629AD"/>
    <w:rsid w:val="00D63E52"/>
    <w:rsid w:val="00D64B3C"/>
    <w:rsid w:val="00D64E2A"/>
    <w:rsid w:val="00D6579A"/>
    <w:rsid w:val="00D663E2"/>
    <w:rsid w:val="00D66F37"/>
    <w:rsid w:val="00D73083"/>
    <w:rsid w:val="00D74C35"/>
    <w:rsid w:val="00D753E3"/>
    <w:rsid w:val="00D76A1F"/>
    <w:rsid w:val="00D76E0D"/>
    <w:rsid w:val="00D777F7"/>
    <w:rsid w:val="00D77883"/>
    <w:rsid w:val="00D80699"/>
    <w:rsid w:val="00D829BD"/>
    <w:rsid w:val="00D82FF6"/>
    <w:rsid w:val="00D85020"/>
    <w:rsid w:val="00D8623C"/>
    <w:rsid w:val="00D86647"/>
    <w:rsid w:val="00D86C1E"/>
    <w:rsid w:val="00D87C8E"/>
    <w:rsid w:val="00D90B73"/>
    <w:rsid w:val="00D919FC"/>
    <w:rsid w:val="00D92876"/>
    <w:rsid w:val="00D92AC0"/>
    <w:rsid w:val="00D92B67"/>
    <w:rsid w:val="00D932DE"/>
    <w:rsid w:val="00D9380B"/>
    <w:rsid w:val="00D94880"/>
    <w:rsid w:val="00D952E7"/>
    <w:rsid w:val="00D955AF"/>
    <w:rsid w:val="00D9609C"/>
    <w:rsid w:val="00D960FC"/>
    <w:rsid w:val="00D963D4"/>
    <w:rsid w:val="00DA2A44"/>
    <w:rsid w:val="00DA2A5D"/>
    <w:rsid w:val="00DA3302"/>
    <w:rsid w:val="00DA34DA"/>
    <w:rsid w:val="00DA359A"/>
    <w:rsid w:val="00DA4291"/>
    <w:rsid w:val="00DA534D"/>
    <w:rsid w:val="00DA689E"/>
    <w:rsid w:val="00DA74D4"/>
    <w:rsid w:val="00DA78A3"/>
    <w:rsid w:val="00DA7EB5"/>
    <w:rsid w:val="00DB3756"/>
    <w:rsid w:val="00DB5145"/>
    <w:rsid w:val="00DB524C"/>
    <w:rsid w:val="00DB5F6A"/>
    <w:rsid w:val="00DB73FD"/>
    <w:rsid w:val="00DC151C"/>
    <w:rsid w:val="00DC4BEE"/>
    <w:rsid w:val="00DC5DE3"/>
    <w:rsid w:val="00DC688B"/>
    <w:rsid w:val="00DD03D0"/>
    <w:rsid w:val="00DD12ED"/>
    <w:rsid w:val="00DD20DA"/>
    <w:rsid w:val="00DD2F48"/>
    <w:rsid w:val="00DD31C4"/>
    <w:rsid w:val="00DD48E8"/>
    <w:rsid w:val="00DD49B9"/>
    <w:rsid w:val="00DD600E"/>
    <w:rsid w:val="00DD6779"/>
    <w:rsid w:val="00DD7D34"/>
    <w:rsid w:val="00DE001D"/>
    <w:rsid w:val="00DE1C3C"/>
    <w:rsid w:val="00DE3AFB"/>
    <w:rsid w:val="00DE4954"/>
    <w:rsid w:val="00DE4976"/>
    <w:rsid w:val="00DE50D4"/>
    <w:rsid w:val="00DE53AA"/>
    <w:rsid w:val="00DE543A"/>
    <w:rsid w:val="00DE69C3"/>
    <w:rsid w:val="00DF2241"/>
    <w:rsid w:val="00DF255F"/>
    <w:rsid w:val="00DF2C05"/>
    <w:rsid w:val="00DF3FF4"/>
    <w:rsid w:val="00DF463E"/>
    <w:rsid w:val="00DF675F"/>
    <w:rsid w:val="00DF6E4D"/>
    <w:rsid w:val="00E00E2C"/>
    <w:rsid w:val="00E02046"/>
    <w:rsid w:val="00E024CF"/>
    <w:rsid w:val="00E04004"/>
    <w:rsid w:val="00E05641"/>
    <w:rsid w:val="00E058DA"/>
    <w:rsid w:val="00E066E2"/>
    <w:rsid w:val="00E12893"/>
    <w:rsid w:val="00E12E21"/>
    <w:rsid w:val="00E14A18"/>
    <w:rsid w:val="00E17374"/>
    <w:rsid w:val="00E175B5"/>
    <w:rsid w:val="00E21ACE"/>
    <w:rsid w:val="00E21AE6"/>
    <w:rsid w:val="00E24B71"/>
    <w:rsid w:val="00E25019"/>
    <w:rsid w:val="00E252F6"/>
    <w:rsid w:val="00E25C93"/>
    <w:rsid w:val="00E2667B"/>
    <w:rsid w:val="00E2708E"/>
    <w:rsid w:val="00E30823"/>
    <w:rsid w:val="00E311BF"/>
    <w:rsid w:val="00E33578"/>
    <w:rsid w:val="00E34450"/>
    <w:rsid w:val="00E35F64"/>
    <w:rsid w:val="00E36A4F"/>
    <w:rsid w:val="00E3719C"/>
    <w:rsid w:val="00E37BDB"/>
    <w:rsid w:val="00E404C8"/>
    <w:rsid w:val="00E40C3E"/>
    <w:rsid w:val="00E40F45"/>
    <w:rsid w:val="00E41456"/>
    <w:rsid w:val="00E41D48"/>
    <w:rsid w:val="00E42ADA"/>
    <w:rsid w:val="00E42C43"/>
    <w:rsid w:val="00E43CB4"/>
    <w:rsid w:val="00E44ED3"/>
    <w:rsid w:val="00E45527"/>
    <w:rsid w:val="00E458DC"/>
    <w:rsid w:val="00E47CB6"/>
    <w:rsid w:val="00E47DFA"/>
    <w:rsid w:val="00E5101F"/>
    <w:rsid w:val="00E5147E"/>
    <w:rsid w:val="00E5244C"/>
    <w:rsid w:val="00E5281C"/>
    <w:rsid w:val="00E53288"/>
    <w:rsid w:val="00E5352B"/>
    <w:rsid w:val="00E54042"/>
    <w:rsid w:val="00E54E7C"/>
    <w:rsid w:val="00E56442"/>
    <w:rsid w:val="00E56C44"/>
    <w:rsid w:val="00E56E1C"/>
    <w:rsid w:val="00E57558"/>
    <w:rsid w:val="00E60418"/>
    <w:rsid w:val="00E605C7"/>
    <w:rsid w:val="00E60945"/>
    <w:rsid w:val="00E6165B"/>
    <w:rsid w:val="00E63941"/>
    <w:rsid w:val="00E65666"/>
    <w:rsid w:val="00E70E84"/>
    <w:rsid w:val="00E71503"/>
    <w:rsid w:val="00E724BF"/>
    <w:rsid w:val="00E735C1"/>
    <w:rsid w:val="00E73632"/>
    <w:rsid w:val="00E779FB"/>
    <w:rsid w:val="00E80A3A"/>
    <w:rsid w:val="00E83B26"/>
    <w:rsid w:val="00E861C5"/>
    <w:rsid w:val="00E86CDA"/>
    <w:rsid w:val="00E873EE"/>
    <w:rsid w:val="00E8781A"/>
    <w:rsid w:val="00E91A49"/>
    <w:rsid w:val="00E91C2C"/>
    <w:rsid w:val="00E926F3"/>
    <w:rsid w:val="00E94397"/>
    <w:rsid w:val="00E958BB"/>
    <w:rsid w:val="00E96B94"/>
    <w:rsid w:val="00E96D20"/>
    <w:rsid w:val="00EA3918"/>
    <w:rsid w:val="00EA422A"/>
    <w:rsid w:val="00EA4850"/>
    <w:rsid w:val="00EA4F9C"/>
    <w:rsid w:val="00EA6606"/>
    <w:rsid w:val="00EA6636"/>
    <w:rsid w:val="00EA692E"/>
    <w:rsid w:val="00EB093C"/>
    <w:rsid w:val="00EB1AE6"/>
    <w:rsid w:val="00EB2EE3"/>
    <w:rsid w:val="00EB308C"/>
    <w:rsid w:val="00EB7BC0"/>
    <w:rsid w:val="00EC0121"/>
    <w:rsid w:val="00EC2BF0"/>
    <w:rsid w:val="00ED2336"/>
    <w:rsid w:val="00ED3F03"/>
    <w:rsid w:val="00ED48ED"/>
    <w:rsid w:val="00ED4F18"/>
    <w:rsid w:val="00ED5CC8"/>
    <w:rsid w:val="00ED687B"/>
    <w:rsid w:val="00EE3764"/>
    <w:rsid w:val="00EE6EEC"/>
    <w:rsid w:val="00EE7089"/>
    <w:rsid w:val="00EE7AC8"/>
    <w:rsid w:val="00EF27C8"/>
    <w:rsid w:val="00EF3E41"/>
    <w:rsid w:val="00EF4235"/>
    <w:rsid w:val="00EF4950"/>
    <w:rsid w:val="00EF622D"/>
    <w:rsid w:val="00EF686D"/>
    <w:rsid w:val="00EF7B92"/>
    <w:rsid w:val="00EF7CD9"/>
    <w:rsid w:val="00F0245A"/>
    <w:rsid w:val="00F02A0D"/>
    <w:rsid w:val="00F04228"/>
    <w:rsid w:val="00F05267"/>
    <w:rsid w:val="00F05C5A"/>
    <w:rsid w:val="00F06AB5"/>
    <w:rsid w:val="00F076A9"/>
    <w:rsid w:val="00F10094"/>
    <w:rsid w:val="00F10C69"/>
    <w:rsid w:val="00F10F37"/>
    <w:rsid w:val="00F125A9"/>
    <w:rsid w:val="00F126D4"/>
    <w:rsid w:val="00F13095"/>
    <w:rsid w:val="00F13456"/>
    <w:rsid w:val="00F138A6"/>
    <w:rsid w:val="00F14863"/>
    <w:rsid w:val="00F14902"/>
    <w:rsid w:val="00F150B8"/>
    <w:rsid w:val="00F1526A"/>
    <w:rsid w:val="00F15568"/>
    <w:rsid w:val="00F15880"/>
    <w:rsid w:val="00F15C67"/>
    <w:rsid w:val="00F16A88"/>
    <w:rsid w:val="00F17093"/>
    <w:rsid w:val="00F1786F"/>
    <w:rsid w:val="00F17A6F"/>
    <w:rsid w:val="00F17BBC"/>
    <w:rsid w:val="00F21B61"/>
    <w:rsid w:val="00F21CFD"/>
    <w:rsid w:val="00F23B69"/>
    <w:rsid w:val="00F2584A"/>
    <w:rsid w:val="00F26322"/>
    <w:rsid w:val="00F26DD9"/>
    <w:rsid w:val="00F27196"/>
    <w:rsid w:val="00F2731F"/>
    <w:rsid w:val="00F31ED4"/>
    <w:rsid w:val="00F33E87"/>
    <w:rsid w:val="00F35FA0"/>
    <w:rsid w:val="00F36CEB"/>
    <w:rsid w:val="00F37820"/>
    <w:rsid w:val="00F40160"/>
    <w:rsid w:val="00F41AB5"/>
    <w:rsid w:val="00F42F7D"/>
    <w:rsid w:val="00F45120"/>
    <w:rsid w:val="00F45524"/>
    <w:rsid w:val="00F456DC"/>
    <w:rsid w:val="00F47894"/>
    <w:rsid w:val="00F51E1A"/>
    <w:rsid w:val="00F53016"/>
    <w:rsid w:val="00F536A0"/>
    <w:rsid w:val="00F55662"/>
    <w:rsid w:val="00F564F0"/>
    <w:rsid w:val="00F621F9"/>
    <w:rsid w:val="00F63976"/>
    <w:rsid w:val="00F63B70"/>
    <w:rsid w:val="00F63CCA"/>
    <w:rsid w:val="00F6404E"/>
    <w:rsid w:val="00F64913"/>
    <w:rsid w:val="00F65887"/>
    <w:rsid w:val="00F65F90"/>
    <w:rsid w:val="00F66261"/>
    <w:rsid w:val="00F668C9"/>
    <w:rsid w:val="00F66CCA"/>
    <w:rsid w:val="00F67A44"/>
    <w:rsid w:val="00F73594"/>
    <w:rsid w:val="00F73B81"/>
    <w:rsid w:val="00F7427D"/>
    <w:rsid w:val="00F74BD2"/>
    <w:rsid w:val="00F7626E"/>
    <w:rsid w:val="00F76A16"/>
    <w:rsid w:val="00F76F44"/>
    <w:rsid w:val="00F770AF"/>
    <w:rsid w:val="00F814C1"/>
    <w:rsid w:val="00F81B43"/>
    <w:rsid w:val="00F81D42"/>
    <w:rsid w:val="00F83319"/>
    <w:rsid w:val="00F83740"/>
    <w:rsid w:val="00F8446C"/>
    <w:rsid w:val="00F847CB"/>
    <w:rsid w:val="00F85FF9"/>
    <w:rsid w:val="00F916FC"/>
    <w:rsid w:val="00F92E35"/>
    <w:rsid w:val="00F940D4"/>
    <w:rsid w:val="00F94A3A"/>
    <w:rsid w:val="00F9603C"/>
    <w:rsid w:val="00FA086B"/>
    <w:rsid w:val="00FA0A19"/>
    <w:rsid w:val="00FA0D52"/>
    <w:rsid w:val="00FA1DF4"/>
    <w:rsid w:val="00FA277E"/>
    <w:rsid w:val="00FA3121"/>
    <w:rsid w:val="00FA3176"/>
    <w:rsid w:val="00FA3191"/>
    <w:rsid w:val="00FA6FA7"/>
    <w:rsid w:val="00FA714D"/>
    <w:rsid w:val="00FB0654"/>
    <w:rsid w:val="00FB0D95"/>
    <w:rsid w:val="00FB23B7"/>
    <w:rsid w:val="00FB3767"/>
    <w:rsid w:val="00FB38A5"/>
    <w:rsid w:val="00FB6A7D"/>
    <w:rsid w:val="00FC11BD"/>
    <w:rsid w:val="00FC1C2E"/>
    <w:rsid w:val="00FC2BF2"/>
    <w:rsid w:val="00FC326C"/>
    <w:rsid w:val="00FC37A0"/>
    <w:rsid w:val="00FC3879"/>
    <w:rsid w:val="00FC3E8D"/>
    <w:rsid w:val="00FC3F45"/>
    <w:rsid w:val="00FC4CA3"/>
    <w:rsid w:val="00FC562A"/>
    <w:rsid w:val="00FC58AF"/>
    <w:rsid w:val="00FC6B7F"/>
    <w:rsid w:val="00FC6E21"/>
    <w:rsid w:val="00FD09BC"/>
    <w:rsid w:val="00FD0A77"/>
    <w:rsid w:val="00FD1581"/>
    <w:rsid w:val="00FD2A2D"/>
    <w:rsid w:val="00FD5564"/>
    <w:rsid w:val="00FD5D62"/>
    <w:rsid w:val="00FD7CCC"/>
    <w:rsid w:val="00FE2402"/>
    <w:rsid w:val="00FE43E3"/>
    <w:rsid w:val="00FE5BFD"/>
    <w:rsid w:val="00FE668D"/>
    <w:rsid w:val="00FF0BC2"/>
    <w:rsid w:val="00FF1C5C"/>
    <w:rsid w:val="00FF2E63"/>
    <w:rsid w:val="00FF40A2"/>
    <w:rsid w:val="00FF491F"/>
    <w:rsid w:val="00FF4B70"/>
    <w:rsid w:val="00FF5A7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9633"/>
    <o:shapelayout v:ext="edit">
      <o:idmap v:ext="edit" data="1"/>
    </o:shapelayout>
  </w:shapeDefaults>
  <w:decimalSymbol w:val="."/>
  <w:listSeparator w:val=","/>
  <w14:docId w14:val="55894484"/>
  <w15:docId w15:val="{09A17CED-5797-48E6-A46B-5B82E3EC9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61F3"/>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2361F3"/>
    <w:pPr>
      <w:keepNext/>
      <w:keepLines/>
      <w:spacing w:before="40" w:after="0"/>
      <w:outlineLvl w:val="1"/>
    </w:pPr>
    <w:rPr>
      <w:rFonts w:asciiTheme="majorHAnsi" w:eastAsiaTheme="majorEastAsia" w:hAnsiTheme="majorHAnsi" w:cstheme="majorBidi"/>
      <w:b/>
      <w:color w:val="000000" w:themeColor="text1"/>
      <w:szCs w:val="26"/>
    </w:rPr>
  </w:style>
  <w:style w:type="paragraph" w:styleId="Heading4">
    <w:name w:val="heading 4"/>
    <w:basedOn w:val="Normal"/>
    <w:next w:val="Normal"/>
    <w:link w:val="Heading4Char"/>
    <w:uiPriority w:val="9"/>
    <w:unhideWhenUsed/>
    <w:qFormat/>
    <w:rsid w:val="002D772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F2C2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2C22"/>
    <w:rPr>
      <w:rFonts w:ascii="Calibri" w:hAnsi="Calibri"/>
      <w:noProof/>
    </w:rPr>
  </w:style>
  <w:style w:type="paragraph" w:customStyle="1" w:styleId="EndNoteBibliography">
    <w:name w:val="EndNote Bibliography"/>
    <w:basedOn w:val="Normal"/>
    <w:link w:val="EndNoteBibliographyChar"/>
    <w:rsid w:val="006F2C2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F2C22"/>
    <w:rPr>
      <w:rFonts w:ascii="Calibri" w:hAnsi="Calibri"/>
      <w:noProof/>
    </w:rPr>
  </w:style>
  <w:style w:type="character" w:styleId="Hyperlink">
    <w:name w:val="Hyperlink"/>
    <w:basedOn w:val="DefaultParagraphFont"/>
    <w:uiPriority w:val="99"/>
    <w:unhideWhenUsed/>
    <w:rsid w:val="006F2C22"/>
    <w:rPr>
      <w:color w:val="0000FF" w:themeColor="hyperlink"/>
      <w:u w:val="single"/>
    </w:rPr>
  </w:style>
  <w:style w:type="paragraph" w:customStyle="1" w:styleId="Default">
    <w:name w:val="Default"/>
    <w:rsid w:val="0090477A"/>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link w:val="ListParagraphChar"/>
    <w:uiPriority w:val="34"/>
    <w:qFormat/>
    <w:rsid w:val="0090477A"/>
    <w:pPr>
      <w:ind w:left="720"/>
      <w:contextualSpacing/>
    </w:pPr>
  </w:style>
  <w:style w:type="table" w:styleId="TableGrid">
    <w:name w:val="Table Grid"/>
    <w:basedOn w:val="TableNormal"/>
    <w:uiPriority w:val="59"/>
    <w:rsid w:val="00275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120D2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4E3C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2-Accent11">
    <w:name w:val="Grid Table 2 - Accent 11"/>
    <w:basedOn w:val="TableNormal"/>
    <w:uiPriority w:val="47"/>
    <w:rsid w:val="00A6505D"/>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Header">
    <w:name w:val="header"/>
    <w:basedOn w:val="Normal"/>
    <w:link w:val="HeaderChar"/>
    <w:uiPriority w:val="99"/>
    <w:unhideWhenUsed/>
    <w:rsid w:val="00F478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7894"/>
  </w:style>
  <w:style w:type="paragraph" w:styleId="Footer">
    <w:name w:val="footer"/>
    <w:basedOn w:val="Normal"/>
    <w:link w:val="FooterChar"/>
    <w:uiPriority w:val="99"/>
    <w:unhideWhenUsed/>
    <w:rsid w:val="00F478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7894"/>
  </w:style>
  <w:style w:type="character" w:customStyle="1" w:styleId="Heading1Char">
    <w:name w:val="Heading 1 Char"/>
    <w:basedOn w:val="DefaultParagraphFont"/>
    <w:link w:val="Heading1"/>
    <w:uiPriority w:val="9"/>
    <w:rsid w:val="002361F3"/>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2361F3"/>
    <w:rPr>
      <w:rFonts w:asciiTheme="majorHAnsi" w:eastAsiaTheme="majorEastAsia" w:hAnsiTheme="majorHAnsi" w:cstheme="majorBidi"/>
      <w:b/>
      <w:color w:val="000000" w:themeColor="text1"/>
      <w:szCs w:val="26"/>
    </w:rPr>
  </w:style>
  <w:style w:type="paragraph" w:styleId="TOCHeading">
    <w:name w:val="TOC Heading"/>
    <w:basedOn w:val="Heading1"/>
    <w:next w:val="Normal"/>
    <w:uiPriority w:val="39"/>
    <w:unhideWhenUsed/>
    <w:qFormat/>
    <w:rsid w:val="005F0650"/>
    <w:pPr>
      <w:spacing w:line="259" w:lineRule="auto"/>
      <w:outlineLvl w:val="9"/>
    </w:pPr>
    <w:rPr>
      <w:b w:val="0"/>
      <w:color w:val="365F91" w:themeColor="accent1" w:themeShade="BF"/>
      <w:sz w:val="32"/>
      <w:lang w:val="en-US" w:eastAsia="en-US"/>
    </w:rPr>
  </w:style>
  <w:style w:type="paragraph" w:styleId="TOC1">
    <w:name w:val="toc 1"/>
    <w:basedOn w:val="Normal"/>
    <w:next w:val="Normal"/>
    <w:autoRedefine/>
    <w:uiPriority w:val="39"/>
    <w:unhideWhenUsed/>
    <w:rsid w:val="005F0650"/>
    <w:pPr>
      <w:spacing w:after="100"/>
    </w:pPr>
  </w:style>
  <w:style w:type="paragraph" w:styleId="TOC2">
    <w:name w:val="toc 2"/>
    <w:basedOn w:val="Normal"/>
    <w:next w:val="Normal"/>
    <w:autoRedefine/>
    <w:uiPriority w:val="39"/>
    <w:unhideWhenUsed/>
    <w:rsid w:val="005F0650"/>
    <w:pPr>
      <w:spacing w:after="100"/>
      <w:ind w:left="220"/>
    </w:pPr>
  </w:style>
  <w:style w:type="paragraph" w:styleId="Caption">
    <w:name w:val="caption"/>
    <w:basedOn w:val="Normal"/>
    <w:next w:val="Normal"/>
    <w:link w:val="CaptionChar"/>
    <w:uiPriority w:val="35"/>
    <w:unhideWhenUsed/>
    <w:qFormat/>
    <w:rsid w:val="009B3D0A"/>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9B3D0A"/>
    <w:pPr>
      <w:spacing w:after="0"/>
    </w:pPr>
  </w:style>
  <w:style w:type="table" w:customStyle="1" w:styleId="ListTable6Colorful1">
    <w:name w:val="List Table 6 Colorful1"/>
    <w:basedOn w:val="TableNormal"/>
    <w:uiPriority w:val="51"/>
    <w:rsid w:val="000829F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M18">
    <w:name w:val="CM18"/>
    <w:basedOn w:val="Default"/>
    <w:next w:val="Default"/>
    <w:uiPriority w:val="99"/>
    <w:rsid w:val="007B0776"/>
    <w:rPr>
      <w:rFonts w:ascii="Arial" w:hAnsi="Arial" w:cs="Arial"/>
      <w:color w:val="auto"/>
    </w:rPr>
  </w:style>
  <w:style w:type="paragraph" w:customStyle="1" w:styleId="CM17">
    <w:name w:val="CM17"/>
    <w:basedOn w:val="Default"/>
    <w:next w:val="Default"/>
    <w:uiPriority w:val="99"/>
    <w:rsid w:val="007B0776"/>
    <w:rPr>
      <w:rFonts w:ascii="Arial" w:hAnsi="Arial" w:cs="Arial"/>
      <w:color w:val="auto"/>
    </w:rPr>
  </w:style>
  <w:style w:type="character" w:customStyle="1" w:styleId="CaptionChar">
    <w:name w:val="Caption Char"/>
    <w:basedOn w:val="DefaultParagraphFont"/>
    <w:link w:val="Caption"/>
    <w:uiPriority w:val="35"/>
    <w:rsid w:val="007639E8"/>
    <w:rPr>
      <w:i/>
      <w:iCs/>
      <w:color w:val="1F497D" w:themeColor="text2"/>
      <w:sz w:val="18"/>
      <w:szCs w:val="18"/>
    </w:rPr>
  </w:style>
  <w:style w:type="character" w:customStyle="1" w:styleId="ListParagraphChar">
    <w:name w:val="List Paragraph Char"/>
    <w:basedOn w:val="DefaultParagraphFont"/>
    <w:link w:val="ListParagraph"/>
    <w:uiPriority w:val="34"/>
    <w:rsid w:val="0006562E"/>
  </w:style>
  <w:style w:type="paragraph" w:styleId="BalloonText">
    <w:name w:val="Balloon Text"/>
    <w:basedOn w:val="Normal"/>
    <w:link w:val="BalloonTextChar"/>
    <w:uiPriority w:val="99"/>
    <w:semiHidden/>
    <w:unhideWhenUsed/>
    <w:rsid w:val="000415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1557"/>
    <w:rPr>
      <w:rFonts w:ascii="Segoe UI" w:hAnsi="Segoe UI" w:cs="Segoe UI"/>
      <w:sz w:val="18"/>
      <w:szCs w:val="18"/>
    </w:rPr>
  </w:style>
  <w:style w:type="character" w:customStyle="1" w:styleId="Heading4Char">
    <w:name w:val="Heading 4 Char"/>
    <w:basedOn w:val="DefaultParagraphFont"/>
    <w:link w:val="Heading4"/>
    <w:uiPriority w:val="9"/>
    <w:rsid w:val="002D7721"/>
    <w:rPr>
      <w:rFonts w:asciiTheme="majorHAnsi" w:eastAsiaTheme="majorEastAsia" w:hAnsiTheme="majorHAnsi" w:cstheme="majorBidi"/>
      <w:i/>
      <w:iCs/>
      <w:color w:val="365F91" w:themeColor="accent1" w:themeShade="BF"/>
    </w:rPr>
  </w:style>
  <w:style w:type="character" w:customStyle="1" w:styleId="apple-converted-space">
    <w:name w:val="apple-converted-space"/>
    <w:basedOn w:val="DefaultParagraphFont"/>
    <w:rsid w:val="002D7721"/>
  </w:style>
  <w:style w:type="character" w:styleId="CommentReference">
    <w:name w:val="annotation reference"/>
    <w:basedOn w:val="DefaultParagraphFont"/>
    <w:uiPriority w:val="99"/>
    <w:semiHidden/>
    <w:unhideWhenUsed/>
    <w:rsid w:val="009E0033"/>
    <w:rPr>
      <w:sz w:val="16"/>
      <w:szCs w:val="16"/>
    </w:rPr>
  </w:style>
  <w:style w:type="paragraph" w:styleId="CommentText">
    <w:name w:val="annotation text"/>
    <w:basedOn w:val="Normal"/>
    <w:link w:val="CommentTextChar"/>
    <w:uiPriority w:val="99"/>
    <w:unhideWhenUsed/>
    <w:rsid w:val="009E0033"/>
    <w:pPr>
      <w:spacing w:line="240" w:lineRule="auto"/>
    </w:pPr>
    <w:rPr>
      <w:sz w:val="20"/>
      <w:szCs w:val="20"/>
    </w:rPr>
  </w:style>
  <w:style w:type="character" w:customStyle="1" w:styleId="CommentTextChar">
    <w:name w:val="Comment Text Char"/>
    <w:basedOn w:val="DefaultParagraphFont"/>
    <w:link w:val="CommentText"/>
    <w:uiPriority w:val="99"/>
    <w:rsid w:val="009E0033"/>
    <w:rPr>
      <w:sz w:val="20"/>
      <w:szCs w:val="20"/>
    </w:rPr>
  </w:style>
  <w:style w:type="paragraph" w:styleId="CommentSubject">
    <w:name w:val="annotation subject"/>
    <w:basedOn w:val="CommentText"/>
    <w:next w:val="CommentText"/>
    <w:link w:val="CommentSubjectChar"/>
    <w:uiPriority w:val="99"/>
    <w:semiHidden/>
    <w:unhideWhenUsed/>
    <w:rsid w:val="009E0033"/>
    <w:rPr>
      <w:b/>
      <w:bCs/>
    </w:rPr>
  </w:style>
  <w:style w:type="character" w:customStyle="1" w:styleId="CommentSubjectChar">
    <w:name w:val="Comment Subject Char"/>
    <w:basedOn w:val="CommentTextChar"/>
    <w:link w:val="CommentSubject"/>
    <w:uiPriority w:val="99"/>
    <w:semiHidden/>
    <w:rsid w:val="009E0033"/>
    <w:rPr>
      <w:b/>
      <w:bCs/>
      <w:sz w:val="20"/>
      <w:szCs w:val="20"/>
    </w:rPr>
  </w:style>
  <w:style w:type="table" w:customStyle="1" w:styleId="PlainTable11">
    <w:name w:val="Plain Table 11"/>
    <w:basedOn w:val="TableNormal"/>
    <w:uiPriority w:val="99"/>
    <w:rsid w:val="00533B2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A613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35E"/>
    <w:rPr>
      <w:sz w:val="20"/>
      <w:szCs w:val="20"/>
    </w:rPr>
  </w:style>
  <w:style w:type="character" w:styleId="FootnoteReference">
    <w:name w:val="footnote reference"/>
    <w:basedOn w:val="DefaultParagraphFont"/>
    <w:uiPriority w:val="99"/>
    <w:semiHidden/>
    <w:unhideWhenUsed/>
    <w:rsid w:val="00A6135E"/>
    <w:rPr>
      <w:vertAlign w:val="superscript"/>
    </w:rPr>
  </w:style>
  <w:style w:type="character" w:styleId="PlaceholderText">
    <w:name w:val="Placeholder Text"/>
    <w:basedOn w:val="DefaultParagraphFont"/>
    <w:uiPriority w:val="99"/>
    <w:semiHidden/>
    <w:rsid w:val="00D829BD"/>
    <w:rPr>
      <w:color w:val="808080"/>
    </w:rPr>
  </w:style>
  <w:style w:type="table" w:styleId="PlainTable3">
    <w:name w:val="Plain Table 3"/>
    <w:basedOn w:val="TableNormal"/>
    <w:uiPriority w:val="43"/>
    <w:rsid w:val="000E05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92165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987875">
      <w:bodyDiv w:val="1"/>
      <w:marLeft w:val="0"/>
      <w:marRight w:val="0"/>
      <w:marTop w:val="0"/>
      <w:marBottom w:val="0"/>
      <w:divBdr>
        <w:top w:val="none" w:sz="0" w:space="0" w:color="auto"/>
        <w:left w:val="none" w:sz="0" w:space="0" w:color="auto"/>
        <w:bottom w:val="none" w:sz="0" w:space="0" w:color="auto"/>
        <w:right w:val="none" w:sz="0" w:space="0" w:color="auto"/>
      </w:divBdr>
    </w:div>
    <w:div w:id="231082012">
      <w:bodyDiv w:val="1"/>
      <w:marLeft w:val="0"/>
      <w:marRight w:val="0"/>
      <w:marTop w:val="0"/>
      <w:marBottom w:val="0"/>
      <w:divBdr>
        <w:top w:val="none" w:sz="0" w:space="0" w:color="auto"/>
        <w:left w:val="none" w:sz="0" w:space="0" w:color="auto"/>
        <w:bottom w:val="none" w:sz="0" w:space="0" w:color="auto"/>
        <w:right w:val="none" w:sz="0" w:space="0" w:color="auto"/>
      </w:divBdr>
    </w:div>
    <w:div w:id="234051006">
      <w:bodyDiv w:val="1"/>
      <w:marLeft w:val="0"/>
      <w:marRight w:val="0"/>
      <w:marTop w:val="0"/>
      <w:marBottom w:val="0"/>
      <w:divBdr>
        <w:top w:val="none" w:sz="0" w:space="0" w:color="auto"/>
        <w:left w:val="none" w:sz="0" w:space="0" w:color="auto"/>
        <w:bottom w:val="none" w:sz="0" w:space="0" w:color="auto"/>
        <w:right w:val="none" w:sz="0" w:space="0" w:color="auto"/>
      </w:divBdr>
    </w:div>
    <w:div w:id="240143521">
      <w:bodyDiv w:val="1"/>
      <w:marLeft w:val="0"/>
      <w:marRight w:val="0"/>
      <w:marTop w:val="0"/>
      <w:marBottom w:val="0"/>
      <w:divBdr>
        <w:top w:val="none" w:sz="0" w:space="0" w:color="auto"/>
        <w:left w:val="none" w:sz="0" w:space="0" w:color="auto"/>
        <w:bottom w:val="none" w:sz="0" w:space="0" w:color="auto"/>
        <w:right w:val="none" w:sz="0" w:space="0" w:color="auto"/>
      </w:divBdr>
    </w:div>
    <w:div w:id="290134428">
      <w:bodyDiv w:val="1"/>
      <w:marLeft w:val="0"/>
      <w:marRight w:val="0"/>
      <w:marTop w:val="0"/>
      <w:marBottom w:val="0"/>
      <w:divBdr>
        <w:top w:val="none" w:sz="0" w:space="0" w:color="auto"/>
        <w:left w:val="none" w:sz="0" w:space="0" w:color="auto"/>
        <w:bottom w:val="none" w:sz="0" w:space="0" w:color="auto"/>
        <w:right w:val="none" w:sz="0" w:space="0" w:color="auto"/>
      </w:divBdr>
    </w:div>
    <w:div w:id="389042442">
      <w:bodyDiv w:val="1"/>
      <w:marLeft w:val="0"/>
      <w:marRight w:val="0"/>
      <w:marTop w:val="0"/>
      <w:marBottom w:val="0"/>
      <w:divBdr>
        <w:top w:val="none" w:sz="0" w:space="0" w:color="auto"/>
        <w:left w:val="none" w:sz="0" w:space="0" w:color="auto"/>
        <w:bottom w:val="none" w:sz="0" w:space="0" w:color="auto"/>
        <w:right w:val="none" w:sz="0" w:space="0" w:color="auto"/>
      </w:divBdr>
    </w:div>
    <w:div w:id="456342414">
      <w:bodyDiv w:val="1"/>
      <w:marLeft w:val="0"/>
      <w:marRight w:val="0"/>
      <w:marTop w:val="0"/>
      <w:marBottom w:val="0"/>
      <w:divBdr>
        <w:top w:val="none" w:sz="0" w:space="0" w:color="auto"/>
        <w:left w:val="none" w:sz="0" w:space="0" w:color="auto"/>
        <w:bottom w:val="none" w:sz="0" w:space="0" w:color="auto"/>
        <w:right w:val="none" w:sz="0" w:space="0" w:color="auto"/>
      </w:divBdr>
    </w:div>
    <w:div w:id="489100515">
      <w:bodyDiv w:val="1"/>
      <w:marLeft w:val="0"/>
      <w:marRight w:val="0"/>
      <w:marTop w:val="0"/>
      <w:marBottom w:val="0"/>
      <w:divBdr>
        <w:top w:val="none" w:sz="0" w:space="0" w:color="auto"/>
        <w:left w:val="none" w:sz="0" w:space="0" w:color="auto"/>
        <w:bottom w:val="none" w:sz="0" w:space="0" w:color="auto"/>
        <w:right w:val="none" w:sz="0" w:space="0" w:color="auto"/>
      </w:divBdr>
    </w:div>
    <w:div w:id="503742437">
      <w:bodyDiv w:val="1"/>
      <w:marLeft w:val="0"/>
      <w:marRight w:val="0"/>
      <w:marTop w:val="0"/>
      <w:marBottom w:val="0"/>
      <w:divBdr>
        <w:top w:val="none" w:sz="0" w:space="0" w:color="auto"/>
        <w:left w:val="none" w:sz="0" w:space="0" w:color="auto"/>
        <w:bottom w:val="none" w:sz="0" w:space="0" w:color="auto"/>
        <w:right w:val="none" w:sz="0" w:space="0" w:color="auto"/>
      </w:divBdr>
    </w:div>
    <w:div w:id="707224136">
      <w:bodyDiv w:val="1"/>
      <w:marLeft w:val="0"/>
      <w:marRight w:val="0"/>
      <w:marTop w:val="0"/>
      <w:marBottom w:val="0"/>
      <w:divBdr>
        <w:top w:val="none" w:sz="0" w:space="0" w:color="auto"/>
        <w:left w:val="none" w:sz="0" w:space="0" w:color="auto"/>
        <w:bottom w:val="none" w:sz="0" w:space="0" w:color="auto"/>
        <w:right w:val="none" w:sz="0" w:space="0" w:color="auto"/>
      </w:divBdr>
    </w:div>
    <w:div w:id="799373018">
      <w:bodyDiv w:val="1"/>
      <w:marLeft w:val="0"/>
      <w:marRight w:val="0"/>
      <w:marTop w:val="0"/>
      <w:marBottom w:val="0"/>
      <w:divBdr>
        <w:top w:val="none" w:sz="0" w:space="0" w:color="auto"/>
        <w:left w:val="none" w:sz="0" w:space="0" w:color="auto"/>
        <w:bottom w:val="none" w:sz="0" w:space="0" w:color="auto"/>
        <w:right w:val="none" w:sz="0" w:space="0" w:color="auto"/>
      </w:divBdr>
    </w:div>
    <w:div w:id="843785099">
      <w:bodyDiv w:val="1"/>
      <w:marLeft w:val="0"/>
      <w:marRight w:val="0"/>
      <w:marTop w:val="0"/>
      <w:marBottom w:val="0"/>
      <w:divBdr>
        <w:top w:val="none" w:sz="0" w:space="0" w:color="auto"/>
        <w:left w:val="none" w:sz="0" w:space="0" w:color="auto"/>
        <w:bottom w:val="none" w:sz="0" w:space="0" w:color="auto"/>
        <w:right w:val="none" w:sz="0" w:space="0" w:color="auto"/>
      </w:divBdr>
    </w:div>
    <w:div w:id="923958763">
      <w:bodyDiv w:val="1"/>
      <w:marLeft w:val="0"/>
      <w:marRight w:val="0"/>
      <w:marTop w:val="0"/>
      <w:marBottom w:val="0"/>
      <w:divBdr>
        <w:top w:val="none" w:sz="0" w:space="0" w:color="auto"/>
        <w:left w:val="none" w:sz="0" w:space="0" w:color="auto"/>
        <w:bottom w:val="none" w:sz="0" w:space="0" w:color="auto"/>
        <w:right w:val="none" w:sz="0" w:space="0" w:color="auto"/>
      </w:divBdr>
    </w:div>
    <w:div w:id="958293359">
      <w:bodyDiv w:val="1"/>
      <w:marLeft w:val="0"/>
      <w:marRight w:val="0"/>
      <w:marTop w:val="0"/>
      <w:marBottom w:val="0"/>
      <w:divBdr>
        <w:top w:val="none" w:sz="0" w:space="0" w:color="auto"/>
        <w:left w:val="none" w:sz="0" w:space="0" w:color="auto"/>
        <w:bottom w:val="none" w:sz="0" w:space="0" w:color="auto"/>
        <w:right w:val="none" w:sz="0" w:space="0" w:color="auto"/>
      </w:divBdr>
    </w:div>
    <w:div w:id="968822824">
      <w:bodyDiv w:val="1"/>
      <w:marLeft w:val="0"/>
      <w:marRight w:val="0"/>
      <w:marTop w:val="0"/>
      <w:marBottom w:val="0"/>
      <w:divBdr>
        <w:top w:val="none" w:sz="0" w:space="0" w:color="auto"/>
        <w:left w:val="none" w:sz="0" w:space="0" w:color="auto"/>
        <w:bottom w:val="none" w:sz="0" w:space="0" w:color="auto"/>
        <w:right w:val="none" w:sz="0" w:space="0" w:color="auto"/>
      </w:divBdr>
    </w:div>
    <w:div w:id="1341274668">
      <w:bodyDiv w:val="1"/>
      <w:marLeft w:val="0"/>
      <w:marRight w:val="0"/>
      <w:marTop w:val="0"/>
      <w:marBottom w:val="0"/>
      <w:divBdr>
        <w:top w:val="none" w:sz="0" w:space="0" w:color="auto"/>
        <w:left w:val="none" w:sz="0" w:space="0" w:color="auto"/>
        <w:bottom w:val="none" w:sz="0" w:space="0" w:color="auto"/>
        <w:right w:val="none" w:sz="0" w:space="0" w:color="auto"/>
      </w:divBdr>
    </w:div>
    <w:div w:id="1389958734">
      <w:bodyDiv w:val="1"/>
      <w:marLeft w:val="0"/>
      <w:marRight w:val="0"/>
      <w:marTop w:val="0"/>
      <w:marBottom w:val="0"/>
      <w:divBdr>
        <w:top w:val="none" w:sz="0" w:space="0" w:color="auto"/>
        <w:left w:val="none" w:sz="0" w:space="0" w:color="auto"/>
        <w:bottom w:val="none" w:sz="0" w:space="0" w:color="auto"/>
        <w:right w:val="none" w:sz="0" w:space="0" w:color="auto"/>
      </w:divBdr>
    </w:div>
    <w:div w:id="1404647816">
      <w:bodyDiv w:val="1"/>
      <w:marLeft w:val="0"/>
      <w:marRight w:val="0"/>
      <w:marTop w:val="0"/>
      <w:marBottom w:val="0"/>
      <w:divBdr>
        <w:top w:val="none" w:sz="0" w:space="0" w:color="auto"/>
        <w:left w:val="none" w:sz="0" w:space="0" w:color="auto"/>
        <w:bottom w:val="none" w:sz="0" w:space="0" w:color="auto"/>
        <w:right w:val="none" w:sz="0" w:space="0" w:color="auto"/>
      </w:divBdr>
    </w:div>
    <w:div w:id="1438062469">
      <w:bodyDiv w:val="1"/>
      <w:marLeft w:val="0"/>
      <w:marRight w:val="0"/>
      <w:marTop w:val="0"/>
      <w:marBottom w:val="0"/>
      <w:divBdr>
        <w:top w:val="none" w:sz="0" w:space="0" w:color="auto"/>
        <w:left w:val="none" w:sz="0" w:space="0" w:color="auto"/>
        <w:bottom w:val="none" w:sz="0" w:space="0" w:color="auto"/>
        <w:right w:val="none" w:sz="0" w:space="0" w:color="auto"/>
      </w:divBdr>
    </w:div>
    <w:div w:id="1537354918">
      <w:bodyDiv w:val="1"/>
      <w:marLeft w:val="0"/>
      <w:marRight w:val="0"/>
      <w:marTop w:val="0"/>
      <w:marBottom w:val="0"/>
      <w:divBdr>
        <w:top w:val="none" w:sz="0" w:space="0" w:color="auto"/>
        <w:left w:val="none" w:sz="0" w:space="0" w:color="auto"/>
        <w:bottom w:val="none" w:sz="0" w:space="0" w:color="auto"/>
        <w:right w:val="none" w:sz="0" w:space="0" w:color="auto"/>
      </w:divBdr>
    </w:div>
    <w:div w:id="1589853293">
      <w:bodyDiv w:val="1"/>
      <w:marLeft w:val="0"/>
      <w:marRight w:val="0"/>
      <w:marTop w:val="0"/>
      <w:marBottom w:val="0"/>
      <w:divBdr>
        <w:top w:val="none" w:sz="0" w:space="0" w:color="auto"/>
        <w:left w:val="none" w:sz="0" w:space="0" w:color="auto"/>
        <w:bottom w:val="none" w:sz="0" w:space="0" w:color="auto"/>
        <w:right w:val="none" w:sz="0" w:space="0" w:color="auto"/>
      </w:divBdr>
    </w:div>
    <w:div w:id="1946843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depts.ttu.edu/education/our-people/Faculty/additional_pages/duemer/epsy_5382_class_materials/Evaluating-Qualitative-Studi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0BC916B-9422-4DA2-888A-E6F34BF8A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7</Pages>
  <Words>31044</Words>
  <Characters>176957</Characters>
  <Application>Microsoft Office Word</Application>
  <DocSecurity>0</DocSecurity>
  <Lines>1474</Lines>
  <Paragraphs>41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07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vares N.C.</dc:creator>
  <cp:keywords/>
  <dc:description/>
  <cp:lastModifiedBy>Tavares N.C.</cp:lastModifiedBy>
  <cp:revision>5</cp:revision>
  <cp:lastPrinted>2017-02-04T22:30:00Z</cp:lastPrinted>
  <dcterms:created xsi:type="dcterms:W3CDTF">2017-01-30T14:49:00Z</dcterms:created>
  <dcterms:modified xsi:type="dcterms:W3CDTF">2017-02-04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